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A73B34" w14:textId="2B54E81B" w:rsidR="007B45EE" w:rsidRPr="006C72A9" w:rsidRDefault="00F2411F" w:rsidP="00EB6A98">
      <w:pPr>
        <w:jc w:val="center"/>
        <w:outlineLvl w:val="0"/>
        <w:rPr>
          <w:b/>
          <w:sz w:val="36"/>
          <w:szCs w:val="36"/>
          <w:u w:val="single"/>
        </w:rPr>
      </w:pPr>
      <w:r w:rsidRPr="006C72A9">
        <w:rPr>
          <w:b/>
          <w:sz w:val="36"/>
          <w:szCs w:val="36"/>
          <w:u w:val="single"/>
        </w:rPr>
        <w:t>Mental</w:t>
      </w:r>
      <w:r w:rsidR="00A82384" w:rsidRPr="006C72A9">
        <w:rPr>
          <w:b/>
          <w:sz w:val="36"/>
          <w:szCs w:val="36"/>
          <w:u w:val="single"/>
        </w:rPr>
        <w:t xml:space="preserve"> </w:t>
      </w:r>
      <w:r w:rsidR="007B45EE" w:rsidRPr="006C72A9">
        <w:rPr>
          <w:b/>
          <w:sz w:val="36"/>
          <w:szCs w:val="36"/>
          <w:u w:val="single"/>
        </w:rPr>
        <w:t>Kinematics:</w:t>
      </w:r>
    </w:p>
    <w:p w14:paraId="480E13E3" w14:textId="5DB367F0" w:rsidR="006C622C" w:rsidRPr="006C72A9" w:rsidRDefault="007B45EE" w:rsidP="00EB6A98">
      <w:pPr>
        <w:jc w:val="center"/>
        <w:outlineLvl w:val="0"/>
        <w:rPr>
          <w:b/>
          <w:sz w:val="36"/>
          <w:szCs w:val="36"/>
          <w:u w:val="single"/>
        </w:rPr>
      </w:pPr>
      <w:r w:rsidRPr="006C72A9">
        <w:rPr>
          <w:b/>
          <w:sz w:val="36"/>
          <w:szCs w:val="36"/>
          <w:u w:val="single"/>
        </w:rPr>
        <w:t>Dynamics and Mechanics of Neurocognitive Systems</w:t>
      </w:r>
      <w:r w:rsidR="00815E15" w:rsidRPr="006C72A9">
        <w:rPr>
          <w:rStyle w:val="FootnoteReference"/>
        </w:rPr>
        <w:footnoteReference w:id="2"/>
      </w:r>
    </w:p>
    <w:p w14:paraId="3AEF2E2C" w14:textId="40DAC8B9" w:rsidR="004A0B0D" w:rsidRPr="006C72A9" w:rsidRDefault="00D52531" w:rsidP="00012AF6">
      <w:pPr>
        <w:jc w:val="center"/>
        <w:outlineLvl w:val="0"/>
      </w:pPr>
      <w:r w:rsidRPr="006C72A9">
        <w:t>David L Barack</w:t>
      </w:r>
    </w:p>
    <w:p w14:paraId="24532B9D" w14:textId="4175099D" w:rsidR="00D52531" w:rsidRPr="006C72A9" w:rsidRDefault="00D52531" w:rsidP="00012AF6">
      <w:pPr>
        <w:jc w:val="center"/>
        <w:outlineLvl w:val="0"/>
      </w:pPr>
      <w:r w:rsidRPr="006C72A9">
        <w:t>Columbia University</w:t>
      </w:r>
    </w:p>
    <w:p w14:paraId="5458EBE3" w14:textId="77777777" w:rsidR="001A35AF" w:rsidRPr="006C72A9" w:rsidRDefault="001A35AF" w:rsidP="00012AF6">
      <w:pPr>
        <w:jc w:val="left"/>
        <w:outlineLvl w:val="0"/>
      </w:pPr>
    </w:p>
    <w:p w14:paraId="3876B4D0" w14:textId="447422AC" w:rsidR="002A55D6" w:rsidRPr="006C72A9" w:rsidRDefault="002A55D6" w:rsidP="00012AF6">
      <w:pPr>
        <w:outlineLvl w:val="0"/>
      </w:pPr>
      <w:r w:rsidRPr="006C72A9">
        <w:t>Abstract</w:t>
      </w:r>
    </w:p>
    <w:p w14:paraId="7087B2DA" w14:textId="2DE97F41" w:rsidR="00C16F0C" w:rsidRPr="006C72A9" w:rsidRDefault="00C75E82" w:rsidP="00012AF6">
      <w:pPr>
        <w:ind w:firstLine="720"/>
      </w:pPr>
      <w:r w:rsidRPr="006C72A9">
        <w:t xml:space="preserve">Dynamical systems play a central role in explanations in cognitive neuroscience. The grounds for these </w:t>
      </w:r>
      <w:r w:rsidR="00A808EA" w:rsidRPr="006C72A9">
        <w:t xml:space="preserve">explanations </w:t>
      </w:r>
      <w:r w:rsidR="00EE0B20" w:rsidRPr="006C72A9">
        <w:t>are</w:t>
      </w:r>
      <w:r w:rsidRPr="006C72A9">
        <w:t xml:space="preserve"> hotly debated</w:t>
      </w:r>
      <w:r w:rsidR="00281C7C" w:rsidRPr="006C72A9">
        <w:t xml:space="preserve"> and</w:t>
      </w:r>
      <w:r w:rsidR="00B04E19" w:rsidRPr="006C72A9">
        <w:t xml:space="preserve"> generally fall </w:t>
      </w:r>
      <w:r w:rsidR="00E27E5E" w:rsidRPr="006C72A9">
        <w:t>under</w:t>
      </w:r>
      <w:r w:rsidR="00B04E19" w:rsidRPr="006C72A9">
        <w:t xml:space="preserve"> two approaches</w:t>
      </w:r>
      <w:r w:rsidR="00086A2F" w:rsidRPr="006C72A9">
        <w:t xml:space="preserve">: non-mechanistic and mechanistic. </w:t>
      </w:r>
      <w:r w:rsidR="002A55D6" w:rsidRPr="006C72A9">
        <w:t xml:space="preserve">In this paper, I </w:t>
      </w:r>
      <w:r w:rsidR="00086A2F" w:rsidRPr="006C72A9">
        <w:t xml:space="preserve">first </w:t>
      </w:r>
      <w:r w:rsidR="002A55D6" w:rsidRPr="006C72A9">
        <w:t>outline a</w:t>
      </w:r>
      <w:r w:rsidR="00BA48DE" w:rsidRPr="006C72A9">
        <w:t xml:space="preserve"> neurodynamical explanatory schema</w:t>
      </w:r>
      <w:r w:rsidR="002A55D6" w:rsidRPr="006C72A9">
        <w:t xml:space="preserve"> </w:t>
      </w:r>
      <w:r w:rsidR="00086A2F" w:rsidRPr="006C72A9">
        <w:t>that highlights the role of dynamical systems</w:t>
      </w:r>
      <w:r w:rsidR="00F75C09" w:rsidRPr="006C72A9">
        <w:t xml:space="preserve"> in cognitive phenomena</w:t>
      </w:r>
      <w:r w:rsidR="006D7971" w:rsidRPr="006C72A9">
        <w:t>. I</w:t>
      </w:r>
      <w:r w:rsidR="00A879CC" w:rsidRPr="006C72A9">
        <w:t xml:space="preserve"> </w:t>
      </w:r>
      <w:r w:rsidR="00161FAB" w:rsidRPr="006C72A9">
        <w:t xml:space="preserve">next explore the mechanistic status of such neurodynamical explanations. I argue that these explanations satisfy only some of the constraints on mechanistic explanation and should be considered pseudomechanistic explanations. </w:t>
      </w:r>
      <w:r w:rsidR="00380EBD" w:rsidRPr="006C72A9">
        <w:t xml:space="preserve">I defend this argument against three alternative interpretations of the neurodynamical explanatory schema. The independent interpretation </w:t>
      </w:r>
      <w:r w:rsidR="00480119" w:rsidRPr="006C72A9">
        <w:t>holds</w:t>
      </w:r>
      <w:r w:rsidR="00380EBD" w:rsidRPr="006C72A9">
        <w:t xml:space="preserve"> that neurodynamical explanations and mechanisms are independent. The constitutive interpretation </w:t>
      </w:r>
      <w:r w:rsidR="00722D21" w:rsidRPr="006C72A9">
        <w:t>holds</w:t>
      </w:r>
      <w:r w:rsidR="00380EBD" w:rsidRPr="006C72A9">
        <w:t xml:space="preserve"> that neurodynamical explanations are constitutive but </w:t>
      </w:r>
      <w:r w:rsidR="000719B3" w:rsidRPr="006C72A9">
        <w:t xml:space="preserve">otherwise </w:t>
      </w:r>
      <w:r w:rsidR="00380EBD" w:rsidRPr="006C72A9">
        <w:t xml:space="preserve">non-mechanistic. Both the independent and constitutive interpretations fail to account for all the features of neurodynamical explanations. The </w:t>
      </w:r>
      <w:r w:rsidR="00CC0093" w:rsidRPr="006C72A9">
        <w:t>partial</w:t>
      </w:r>
      <w:r w:rsidR="00380EBD" w:rsidRPr="006C72A9">
        <w:t xml:space="preserve"> interpretation </w:t>
      </w:r>
      <w:r w:rsidR="0060569A" w:rsidRPr="006C72A9">
        <w:t>assumes</w:t>
      </w:r>
      <w:r w:rsidR="00380EBD" w:rsidRPr="006C72A9">
        <w:t xml:space="preserve"> that the targets of dynamical systems models are mechanisms</w:t>
      </w:r>
      <w:r w:rsidR="00433B48" w:rsidRPr="006C72A9">
        <w:t xml:space="preserve"> and so </w:t>
      </w:r>
      <w:r w:rsidR="00597E5E" w:rsidRPr="006C72A9">
        <w:t xml:space="preserve">holds </w:t>
      </w:r>
      <w:r w:rsidR="00433B48" w:rsidRPr="006C72A9">
        <w:t>that neurodynamical explanations are incomplete because they lack mechanistic details.</w:t>
      </w:r>
      <w:r w:rsidR="0060569A" w:rsidRPr="006C72A9">
        <w:t xml:space="preserve"> I contend </w:t>
      </w:r>
      <w:r w:rsidR="001941F6" w:rsidRPr="006C72A9">
        <w:t>instead t</w:t>
      </w:r>
      <w:r w:rsidR="0060569A" w:rsidRPr="006C72A9">
        <w:t xml:space="preserve">hat </w:t>
      </w:r>
      <w:r w:rsidR="00433B48" w:rsidRPr="006C72A9">
        <w:t xml:space="preserve">the targets of those models </w:t>
      </w:r>
      <w:r w:rsidR="0060569A" w:rsidRPr="006C72A9">
        <w:t>are dynamical systems</w:t>
      </w:r>
      <w:r w:rsidR="001B22F8" w:rsidRPr="006C72A9">
        <w:t xml:space="preserve"> distinct from mechanisms</w:t>
      </w:r>
      <w:r w:rsidR="0060569A" w:rsidRPr="006C72A9">
        <w:t xml:space="preserve"> </w:t>
      </w:r>
      <w:r w:rsidR="001941F6" w:rsidRPr="006C72A9">
        <w:t xml:space="preserve">and defend this claim </w:t>
      </w:r>
      <w:r w:rsidR="006B4D4F" w:rsidRPr="006C72A9">
        <w:t>against several objections</w:t>
      </w:r>
      <w:r w:rsidR="00380EBD" w:rsidRPr="006C72A9">
        <w:t xml:space="preserve">. </w:t>
      </w:r>
      <w:r w:rsidR="00F474F9" w:rsidRPr="006C72A9">
        <w:t xml:space="preserve">I conclude with a </w:t>
      </w:r>
      <w:r w:rsidR="000921C7" w:rsidRPr="006C72A9">
        <w:t xml:space="preserve">defense </w:t>
      </w:r>
      <w:r w:rsidR="00B972B9" w:rsidRPr="006C72A9">
        <w:t xml:space="preserve">of </w:t>
      </w:r>
      <w:r w:rsidR="00F474F9" w:rsidRPr="006C72A9">
        <w:t xml:space="preserve">the </w:t>
      </w:r>
      <w:r w:rsidR="00FB499C" w:rsidRPr="006C72A9">
        <w:t>pseudomechanistic</w:t>
      </w:r>
      <w:r w:rsidR="00F474F9" w:rsidRPr="006C72A9">
        <w:t xml:space="preserve"> interpretation </w:t>
      </w:r>
      <w:r w:rsidR="00B972B9" w:rsidRPr="006C72A9">
        <w:t xml:space="preserve">and a discussion of the source </w:t>
      </w:r>
      <w:r w:rsidR="00F1111A" w:rsidRPr="006C72A9">
        <w:t>of their explanatory power in relation to a causal-mechanical description of the world.</w:t>
      </w:r>
    </w:p>
    <w:p w14:paraId="7ADB8874" w14:textId="77777777" w:rsidR="003E75B0" w:rsidRPr="006C72A9" w:rsidRDefault="003E75B0" w:rsidP="00012AF6">
      <w:pPr>
        <w:outlineLvl w:val="0"/>
      </w:pPr>
    </w:p>
    <w:p w14:paraId="66487506" w14:textId="70DE190F" w:rsidR="00343650" w:rsidRPr="006C72A9" w:rsidRDefault="001963E6" w:rsidP="001A08E7">
      <w:pPr>
        <w:pStyle w:val="ListParagraph"/>
        <w:numPr>
          <w:ilvl w:val="0"/>
          <w:numId w:val="2"/>
        </w:numPr>
        <w:outlineLvl w:val="0"/>
      </w:pPr>
      <w:r w:rsidRPr="006C72A9">
        <w:t>Introduction</w:t>
      </w:r>
    </w:p>
    <w:p w14:paraId="5AFECC85" w14:textId="3B2352AD" w:rsidR="00B67984" w:rsidRPr="006C72A9" w:rsidRDefault="005C1051" w:rsidP="00012AF6">
      <w:pPr>
        <w:ind w:firstLine="720"/>
      </w:pPr>
      <w:r w:rsidRPr="006C72A9">
        <w:t xml:space="preserve">Cognitive neuroscience </w:t>
      </w:r>
      <w:r w:rsidR="00095999" w:rsidRPr="006C72A9">
        <w:t>describes</w:t>
      </w:r>
      <w:r w:rsidRPr="006C72A9">
        <w:t xml:space="preserve"> both the dynamics and the </w:t>
      </w:r>
      <w:r w:rsidR="00095999" w:rsidRPr="006C72A9">
        <w:t xml:space="preserve">mechanisms </w:t>
      </w:r>
      <w:r w:rsidRPr="006C72A9">
        <w:t>of the brain in expla</w:t>
      </w:r>
      <w:r w:rsidR="00B95EE3" w:rsidRPr="006C72A9">
        <w:t>nations of</w:t>
      </w:r>
      <w:r w:rsidRPr="006C72A9">
        <w:t xml:space="preserve"> cognition. </w:t>
      </w:r>
      <w:r w:rsidR="00C70349" w:rsidRPr="006C72A9">
        <w:t xml:space="preserve">While this dual nature reflects the explanatory and experimental </w:t>
      </w:r>
      <w:r w:rsidR="00C70349" w:rsidRPr="006C72A9">
        <w:lastRenderedPageBreak/>
        <w:t xml:space="preserve">endeavors of cognitive neuroscience, it also presents a conundrum for the philosophy of neuroscience. Are </w:t>
      </w:r>
      <w:r w:rsidR="000C090C" w:rsidRPr="006C72A9">
        <w:t xml:space="preserve">neural </w:t>
      </w:r>
      <w:r w:rsidR="00C70349" w:rsidRPr="006C72A9">
        <w:t xml:space="preserve">explanations of cognition mechanistic </w:t>
      </w:r>
      <w:r w:rsidR="00AB77D0" w:rsidRPr="006C72A9">
        <w:fldChar w:fldCharType="begin">
          <w:fldData xml:space="preserve">PEVuZE5vdGU+PENpdGU+PEF1dGhvcj5DcmF2ZXI8L0F1dGhvcj48WWVhcj4yMDA3PC9ZZWFyPjxS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</w:fldData>
        </w:fldChar>
      </w:r>
      <w:r w:rsidR="00DF4D4B" w:rsidRPr="006C72A9">
        <w:instrText xml:space="preserve"> ADDIN EN.CITE </w:instrText>
      </w:r>
      <w:r w:rsidR="00DF4D4B" w:rsidRPr="006C72A9">
        <w:fldChar w:fldCharType="begin">
          <w:fldData xml:space="preserve">PEVuZE5vdGU+PENpdGU+PEF1dGhvcj5DcmF2ZXI8L0F1dGhvcj48WWVhcj4yMDA3PC9ZZWFyPjxS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</w:fldData>
        </w:fldChar>
      </w:r>
      <w:r w:rsidR="00DF4D4B" w:rsidRPr="006C72A9">
        <w:instrText xml:space="preserve"> ADDIN EN.CITE.DATA </w:instrText>
      </w:r>
      <w:r w:rsidR="00DF4D4B" w:rsidRPr="006C72A9">
        <w:fldChar w:fldCharType="end"/>
      </w:r>
      <w:r w:rsidR="00AB77D0" w:rsidRPr="006C72A9">
        <w:fldChar w:fldCharType="separate"/>
      </w:r>
      <w:r w:rsidR="00DF4D4B" w:rsidRPr="006C72A9">
        <w:rPr>
          <w:noProof/>
        </w:rPr>
        <w:t>(Craver 2007b; Bechtel 2008; Kaplan 2011; Kaplan and Craver 2011; Piccinini and Craver 2011; Kaplan 2015)</w:t>
      </w:r>
      <w:r w:rsidR="00AB77D0" w:rsidRPr="006C72A9">
        <w:fldChar w:fldCharType="end"/>
      </w:r>
      <w:r w:rsidR="00C70349" w:rsidRPr="006C72A9">
        <w:t xml:space="preserve"> or </w:t>
      </w:r>
      <w:r w:rsidR="007F3C38" w:rsidRPr="006C72A9">
        <w:t>not</w:t>
      </w:r>
      <w:r w:rsidR="00C70349" w:rsidRPr="006C72A9">
        <w:t xml:space="preserve"> </w:t>
      </w:r>
      <w:r w:rsidR="00AB77D0" w:rsidRPr="006C72A9">
        <w:fldChar w:fldCharType="begin">
          <w:fldData xml:space="preserve">PEVuZE5vdGU+PENpdGU+PEF1dGhvcj52YW4gR2VsZGVyPC9BdXRob3I+PFllYXI+MTk5NTwvWWVh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</w:fldData>
        </w:fldChar>
      </w:r>
      <w:r w:rsidR="00771BB8" w:rsidRPr="006C72A9">
        <w:instrText xml:space="preserve"> ADDIN EN.CITE </w:instrText>
      </w:r>
      <w:r w:rsidR="00771BB8" w:rsidRPr="006C72A9">
        <w:fldChar w:fldCharType="begin">
          <w:fldData xml:space="preserve">PEVuZE5vdGU+PENpdGU+PEF1dGhvcj52YW4gR2VsZGVyPC9BdXRob3I+PFllYXI+MTk5NTwvWWVh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</w:fldData>
        </w:fldChar>
      </w:r>
      <w:r w:rsidR="00771BB8" w:rsidRPr="006C72A9">
        <w:instrText xml:space="preserve"> ADDIN EN.CITE.DATA </w:instrText>
      </w:r>
      <w:r w:rsidR="00771BB8" w:rsidRPr="006C72A9">
        <w:fldChar w:fldCharType="end"/>
      </w:r>
      <w:r w:rsidR="00AB77D0" w:rsidRPr="006C72A9">
        <w:fldChar w:fldCharType="separate"/>
      </w:r>
      <w:r w:rsidR="00AB77D0" w:rsidRPr="006C72A9">
        <w:rPr>
          <w:noProof/>
        </w:rPr>
        <w:t>(Port and van Gelder 1995; van Gelder 1995; Chemero and Silberstein 2008; Zednik 2011; Chirimuuta 2014; Chirimuuta 2017; Huneman 2018)</w:t>
      </w:r>
      <w:r w:rsidR="00AB77D0" w:rsidRPr="006C72A9">
        <w:fldChar w:fldCharType="end"/>
      </w:r>
      <w:r w:rsidR="008B0234" w:rsidRPr="006C72A9">
        <w:t>?</w:t>
      </w:r>
    </w:p>
    <w:p w14:paraId="13E643BF" w14:textId="617FB321" w:rsidR="00717011" w:rsidRPr="006C72A9" w:rsidRDefault="008B0234" w:rsidP="00012AF6">
      <w:pPr>
        <w:ind w:firstLine="720"/>
      </w:pPr>
      <w:r w:rsidRPr="006C72A9">
        <w:t xml:space="preserve">Recent philosophy of science has emphasized the mechanistic nature of many explanations across the sciences </w:t>
      </w:r>
      <w:r w:rsidR="00AB77D0" w:rsidRPr="006C72A9">
        <w:fldChar w:fldCharType="begin">
          <w:fldData xml:space="preserve">PEVuZE5vdGU+PENpdGU+PEF1dGhvcj5HbGVubmFuPC9BdXRob3I+PFllYXI+MjAxNzwvWWVhcj48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</w:fldData>
        </w:fldChar>
      </w:r>
      <w:r w:rsidR="00DF4D4B" w:rsidRPr="006C72A9">
        <w:instrText xml:space="preserve"> ADDIN EN.CITE </w:instrText>
      </w:r>
      <w:r w:rsidR="00DF4D4B" w:rsidRPr="006C72A9">
        <w:fldChar w:fldCharType="begin">
          <w:fldData xml:space="preserve">PEVuZE5vdGU+PENpdGU+PEF1dGhvcj5HbGVubmFuPC9BdXRob3I+PFllYXI+MjAxNzwvWWVhcj48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</w:fldData>
        </w:fldChar>
      </w:r>
      <w:r w:rsidR="00DF4D4B" w:rsidRPr="006C72A9">
        <w:instrText xml:space="preserve"> ADDIN EN.CITE.DATA </w:instrText>
      </w:r>
      <w:r w:rsidR="00DF4D4B" w:rsidRPr="006C72A9">
        <w:fldChar w:fldCharType="end"/>
      </w:r>
      <w:r w:rsidR="00AB77D0" w:rsidRPr="006C72A9">
        <w:fldChar w:fldCharType="separate"/>
      </w:r>
      <w:r w:rsidR="00DF4D4B" w:rsidRPr="006C72A9">
        <w:rPr>
          <w:noProof/>
        </w:rPr>
        <w:t>(Machamer, Darden et al. 2000; Bechtel 2002; Craver 2007b; Piccinini 2007; Glennan 2017)</w:t>
      </w:r>
      <w:r w:rsidR="00AB77D0" w:rsidRPr="006C72A9">
        <w:fldChar w:fldCharType="end"/>
      </w:r>
      <w:r w:rsidR="00E24A9E" w:rsidRPr="006C72A9">
        <w:t>.</w:t>
      </w:r>
      <w:r w:rsidR="00E14689" w:rsidRPr="006C72A9">
        <w:t xml:space="preserve"> This mechanistic approach to explanation in science </w:t>
      </w:r>
      <w:r w:rsidR="00976F5B" w:rsidRPr="006C72A9">
        <w:t>contends that phenomena are explained once they are situated in the causal-mechanical structure of the world</w:t>
      </w:r>
      <w:r w:rsidR="00E14689" w:rsidRPr="006C72A9">
        <w:t xml:space="preserve"> </w:t>
      </w:r>
      <w:r w:rsidR="00AB77D0" w:rsidRPr="006C72A9">
        <w:fldChar w:fldCharType="begin"/>
      </w:r>
      <w:r w:rsidR="00771BB8" w:rsidRPr="006C72A9">
        <w:instrText xml:space="preserve"> ADDIN EN.CITE &lt;EndNote&gt;&lt;Cite&gt;&lt;Author&gt;Salmon&lt;/Author&gt;&lt;Year&gt;1984&lt;/Year&gt;&lt;RecNum&gt;2925&lt;/RecNum&gt;&lt;DisplayText&gt;(Salmon 1984)&lt;/DisplayText&gt;&lt;record&gt;&lt;rec-number&gt;2925&lt;/rec-number&gt;&lt;foreign-keys&gt;&lt;key app="EN" db-id="5rssxzzfx9vxe1eveviv2evyz0e9fs09wf9t" timestamp="1583290963"&gt;2925&lt;/key&gt;&lt;/foreign-keys&gt;&lt;ref-type name="Book"&gt;6&lt;/ref-type&gt;&lt;contributors&gt;&lt;authors&gt;&lt;author&gt;Salmon, Wesley C&lt;/author&gt;&lt;/authors&gt;&lt;/contributors&gt;&lt;titles&gt;&lt;title&gt;Scientific explanation and causal structure of the world&lt;/title&gt;&lt;/titles&gt;&lt;dates&gt;&lt;year&gt;1984&lt;/year&gt;&lt;/dates&gt;&lt;publisher&gt;Princeton University Press&lt;/publisher&gt;&lt;urls&gt;&lt;/urls&gt;&lt;/record&gt;&lt;/Cite&gt;&lt;/EndNote&gt;</w:instrText>
      </w:r>
      <w:r w:rsidR="00AB77D0" w:rsidRPr="006C72A9">
        <w:fldChar w:fldCharType="separate"/>
      </w:r>
      <w:r w:rsidR="00AB77D0" w:rsidRPr="006C72A9">
        <w:rPr>
          <w:noProof/>
        </w:rPr>
        <w:t>(Salmon 1984)</w:t>
      </w:r>
      <w:r w:rsidR="00AB77D0" w:rsidRPr="006C72A9">
        <w:fldChar w:fldCharType="end"/>
      </w:r>
      <w:r w:rsidR="00976F5B" w:rsidRPr="006C72A9">
        <w:t>.</w:t>
      </w:r>
      <w:r w:rsidR="00F829F5" w:rsidRPr="006C72A9">
        <w:t xml:space="preserve"> </w:t>
      </w:r>
      <w:r w:rsidR="00717011" w:rsidRPr="006C72A9">
        <w:t xml:space="preserve">In contrast to the emphasis </w:t>
      </w:r>
      <w:r w:rsidR="007357F3" w:rsidRPr="006C72A9">
        <w:t>on mechanisms</w:t>
      </w:r>
      <w:r w:rsidR="00717011" w:rsidRPr="006C72A9">
        <w:t xml:space="preserve">, dynamicism contends that some phenomena, including those related to cognition, are explained by </w:t>
      </w:r>
      <w:r w:rsidR="00262C96" w:rsidRPr="006C72A9">
        <w:t>a description of</w:t>
      </w:r>
      <w:r w:rsidR="00717011" w:rsidRPr="006C72A9">
        <w:t xml:space="preserve"> how properties of systems change over time</w:t>
      </w:r>
      <w:r w:rsidR="00C253FE" w:rsidRPr="006C72A9">
        <w:t xml:space="preserve"> or with respect to one another</w:t>
      </w:r>
      <w:r w:rsidR="00717011" w:rsidRPr="006C72A9">
        <w:t xml:space="preserve"> </w:t>
      </w:r>
      <w:r w:rsidR="00AB77D0" w:rsidRPr="006C72A9">
        <w:fldChar w:fldCharType="begin">
          <w:fldData xml:space="preserve">PEVuZE5vdGU+PENpdGU+PEF1dGhvcj52YW4gR2VsZGVyPC9BdXRob3I+PFllYXI+MTk5NTwvWWVh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</w:fldData>
        </w:fldChar>
      </w:r>
      <w:r w:rsidR="00771BB8" w:rsidRPr="006C72A9">
        <w:instrText xml:space="preserve"> ADDIN EN.CITE </w:instrText>
      </w:r>
      <w:r w:rsidR="00771BB8" w:rsidRPr="006C72A9">
        <w:fldChar w:fldCharType="begin">
          <w:fldData xml:space="preserve">PEVuZE5vdGU+PENpdGU+PEF1dGhvcj52YW4gR2VsZGVyPC9BdXRob3I+PFllYXI+MTk5NTwvWWVh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</w:fldData>
        </w:fldChar>
      </w:r>
      <w:r w:rsidR="00771BB8" w:rsidRPr="006C72A9">
        <w:instrText xml:space="preserve"> ADDIN EN.CITE.DATA </w:instrText>
      </w:r>
      <w:r w:rsidR="00771BB8" w:rsidRPr="006C72A9">
        <w:fldChar w:fldCharType="end"/>
      </w:r>
      <w:r w:rsidR="00AB77D0" w:rsidRPr="006C72A9">
        <w:fldChar w:fldCharType="separate"/>
      </w:r>
      <w:r w:rsidR="00AB77D0" w:rsidRPr="006C72A9">
        <w:rPr>
          <w:noProof/>
        </w:rPr>
        <w:t>(Port and van Gelder 1995; van Gelder 1995; Chemero and Silberstein 2008; Walmsley 2008; Chemero 2011; Weiskopf 2011; Zednik 2011; Silberstein and Chemero 2012; Silberstein and Chemero 2013)</w:t>
      </w:r>
      <w:r w:rsidR="00AB77D0" w:rsidRPr="006C72A9">
        <w:fldChar w:fldCharType="end"/>
      </w:r>
      <w:r w:rsidR="003D040B" w:rsidRPr="006C72A9">
        <w:t xml:space="preserve">. </w:t>
      </w:r>
      <w:r w:rsidR="00AD4CDF" w:rsidRPr="006C72A9">
        <w:t xml:space="preserve">The grounds for such explanations have been variously identified as deductive-nomological </w:t>
      </w:r>
      <w:r w:rsidR="00AB77D0" w:rsidRPr="006C72A9">
        <w:fldChar w:fldCharType="begin"/>
      </w:r>
      <w:r w:rsidR="00377F2E">
        <w:instrText xml:space="preserve"> ADDIN EN.CITE &lt;EndNote&gt;&lt;Cite&gt;&lt;Author&gt;Hempel&lt;/Author&gt;&lt;Year&gt;1948&lt;/Year&gt;&lt;RecNum&gt;2923&lt;/RecNum&gt;&lt;DisplayText&gt;(Hempel and Oppenheim 1948)&lt;/DisplayText&gt;&lt;record&gt;&lt;rec-number&gt;2923&lt;/rec-number&gt;&lt;foreign-keys&gt;&lt;key app="EN" db-id="5rssxzzfx9vxe1eveviv2evyz0e9fs09wf9t" timestamp="1583290963"&gt;2923&lt;/key&gt;&lt;/foreign-keys&gt;&lt;ref-type name="Journal Article"&gt;17&lt;/ref-type&gt;&lt;contributors&gt;&lt;authors&gt;&lt;author&gt;Hempel, Carl G&lt;/author&gt;&lt;author&gt;Oppenheim, Paul&lt;/author&gt;&lt;/authors&gt;&lt;/contributors&gt;&lt;titles&gt;&lt;title&gt;Studies in the Logic of Explanation&lt;/title&gt;&lt;secondary-title&gt;Philosophy of science&lt;/secondary-title&gt;&lt;/titles&gt;&lt;periodical&gt;&lt;full-title&gt;Philosophy of science&lt;/full-title&gt;&lt;/periodical&gt;&lt;pages&gt;135-175&lt;/pages&gt;&lt;volume&gt;15&lt;/volume&gt;&lt;number&gt;2&lt;/number&gt;&lt;dates&gt;&lt;year&gt;1948&lt;/year&gt;&lt;/dates&gt;&lt;isbn&gt;0031-8248&lt;/isbn&gt;&lt;urls&gt;&lt;/urls&gt;&lt;/record&gt;&lt;/Cite&gt;&lt;/EndNote&gt;</w:instrText>
      </w:r>
      <w:r w:rsidR="00AB77D0" w:rsidRPr="006C72A9">
        <w:fldChar w:fldCharType="separate"/>
      </w:r>
      <w:r w:rsidR="00377F2E">
        <w:rPr>
          <w:noProof/>
        </w:rPr>
        <w:t>(Hempel and Oppenheim 1948)</w:t>
      </w:r>
      <w:r w:rsidR="00AB77D0" w:rsidRPr="006C72A9">
        <w:fldChar w:fldCharType="end"/>
      </w:r>
      <w:r w:rsidR="00AD4CDF" w:rsidRPr="006C72A9">
        <w:t xml:space="preserve">, structural </w:t>
      </w:r>
      <w:r w:rsidR="00AB77D0" w:rsidRPr="006C72A9">
        <w:fldChar w:fldCharType="begin"/>
      </w:r>
      <w:r w:rsidR="00771BB8" w:rsidRPr="006C72A9">
        <w:instrText xml:space="preserve"> ADDIN EN.CITE &lt;EndNote&gt;&lt;Cite&gt;&lt;Author&gt;Huneman&lt;/Author&gt;&lt;Year&gt;2018&lt;/Year&gt;&lt;RecNum&gt;7890&lt;/RecNum&gt;&lt;DisplayText&gt;(Huneman 2018)&lt;/DisplayText&gt;&lt;record&gt;&lt;rec-number&gt;7890&lt;/rec-number&gt;&lt;foreign-keys&gt;&lt;key app="EN" db-id="5rssxzzfx9vxe1eveviv2evyz0e9fs09wf9t" timestamp="1583290968"&gt;7890&lt;/key&gt;&lt;/foreign-keys&gt;&lt;ref-type name="Journal Article"&gt;17&lt;/ref-type&gt;&lt;contributors&gt;&lt;authors&gt;&lt;author&gt;Huneman, Philippe&lt;/author&gt;&lt;/authors&gt;&lt;/contributors&gt;&lt;titles&gt;&lt;title&gt;Outlines of a theory of structural explanations&lt;/title&gt;&lt;secondary-title&gt;Philosophical Studies&lt;/secondary-title&gt;&lt;/titles&gt;&lt;periodical&gt;&lt;full-title&gt;Philosophical Studies&lt;/full-title&gt;&lt;/periodical&gt;&lt;pages&gt;665-702&lt;/pages&gt;&lt;volume&gt;175&lt;/volume&gt;&lt;number&gt;3&lt;/number&gt;&lt;dates&gt;&lt;year&gt;2018&lt;/year&gt;&lt;/dates&gt;&lt;isbn&gt;0031-8116&lt;/isbn&gt;&lt;urls&gt;&lt;/urls&gt;&lt;/record&gt;&lt;/Cite&gt;&lt;/EndNote&gt;</w:instrText>
      </w:r>
      <w:r w:rsidR="00AB77D0" w:rsidRPr="006C72A9">
        <w:fldChar w:fldCharType="separate"/>
      </w:r>
      <w:r w:rsidR="00AB77D0" w:rsidRPr="006C72A9">
        <w:rPr>
          <w:noProof/>
        </w:rPr>
        <w:t>(Huneman 2018)</w:t>
      </w:r>
      <w:r w:rsidR="00AB77D0" w:rsidRPr="006C72A9">
        <w:fldChar w:fldCharType="end"/>
      </w:r>
      <w:r w:rsidR="00952265" w:rsidRPr="006C72A9">
        <w:t xml:space="preserve">, optimal </w:t>
      </w:r>
      <w:r w:rsidR="00AB77D0" w:rsidRPr="006C72A9">
        <w:fldChar w:fldCharType="begin"/>
      </w:r>
      <w:r w:rsidR="00771BB8" w:rsidRPr="006C72A9">
        <w:instrText xml:space="preserve"> ADDIN EN.CITE &lt;EndNote&gt;&lt;Cite&gt;&lt;Author&gt;Chirimuuta&lt;/Author&gt;&lt;Year&gt;2014&lt;/Year&gt;&lt;RecNum&gt;3562&lt;/RecNum&gt;&lt;DisplayText&gt;(Chirimuuta 2014)&lt;/DisplayText&gt;&lt;record&gt;&lt;rec-number&gt;3562&lt;/rec-number&gt;&lt;foreign-keys&gt;&lt;key app="EN" db-id="5rssxzzfx9vxe1eveviv2evyz0e9fs09wf9t" timestamp="1583290964"&gt;3562&lt;/key&gt;&lt;/foreign-keys&gt;&lt;ref-type name="Journal Article"&gt;17&lt;/ref-type&gt;&lt;contributors&gt;&lt;authors&gt;&lt;author&gt;Chirimuuta, Mazviita&lt;/author&gt;&lt;/authors&gt;&lt;/contributors&gt;&lt;titles&gt;&lt;title&gt;Minimal models and canonical neural computations: The distinctness of computational explanation in neuroscience&lt;/title&gt;&lt;secondary-title&gt;Synthese&lt;/secondary-title&gt;&lt;/titles&gt;&lt;periodical&gt;&lt;full-title&gt;Synthese&lt;/full-title&gt;&lt;/periodical&gt;&lt;pages&gt;127-153&lt;/pages&gt;&lt;volume&gt;191&lt;/volume&gt;&lt;number&gt;2&lt;/number&gt;&lt;dates&gt;&lt;year&gt;2014&lt;/year&gt;&lt;/dates&gt;&lt;isbn&gt;0039-7857&lt;/isbn&gt;&lt;urls&gt;&lt;/urls&gt;&lt;/record&gt;&lt;/Cite&gt;&lt;/EndNote&gt;</w:instrText>
      </w:r>
      <w:r w:rsidR="00AB77D0" w:rsidRPr="006C72A9">
        <w:fldChar w:fldCharType="separate"/>
      </w:r>
      <w:r w:rsidR="00AB77D0" w:rsidRPr="006C72A9">
        <w:rPr>
          <w:noProof/>
        </w:rPr>
        <w:t>(Chirimuuta 2014)</w:t>
      </w:r>
      <w:r w:rsidR="00AB77D0" w:rsidRPr="006C72A9">
        <w:fldChar w:fldCharType="end"/>
      </w:r>
      <w:r w:rsidR="00AD4CDF" w:rsidRPr="006C72A9">
        <w:t xml:space="preserve">, and more. </w:t>
      </w:r>
      <w:r w:rsidR="00495B8F" w:rsidRPr="006C72A9">
        <w:t>I will generally refer to this diverse set of alternat</w:t>
      </w:r>
      <w:r w:rsidR="004A58BF" w:rsidRPr="006C72A9">
        <w:t>ives as the non-mechanistic approach</w:t>
      </w:r>
      <w:r w:rsidR="00495B8F" w:rsidRPr="006C72A9">
        <w:t>.</w:t>
      </w:r>
      <w:r w:rsidR="009F0751" w:rsidRPr="006C72A9">
        <w:rPr>
          <w:rStyle w:val="FootnoteReference"/>
        </w:rPr>
        <w:footnoteReference w:id="3"/>
      </w:r>
    </w:p>
    <w:p w14:paraId="775B02D0" w14:textId="1D0A64AE" w:rsidR="00C106A0" w:rsidRPr="006C72A9" w:rsidRDefault="00AD4C36" w:rsidP="007C6B37">
      <w:pPr>
        <w:ind w:firstLine="720"/>
      </w:pPr>
      <w:r w:rsidRPr="006C72A9">
        <w:t>In this essay,</w:t>
      </w:r>
      <w:r w:rsidR="000B6F94" w:rsidRPr="006C72A9">
        <w:t xml:space="preserve"> </w:t>
      </w:r>
      <w:r w:rsidR="008172B7" w:rsidRPr="006C72A9">
        <w:t>I</w:t>
      </w:r>
      <w:r w:rsidR="00C57657" w:rsidRPr="006C72A9">
        <w:t xml:space="preserve"> </w:t>
      </w:r>
      <w:r w:rsidR="008172B7" w:rsidRPr="006C72A9">
        <w:t>outline the central role that dynamics play in explanations of cognitive phe</w:t>
      </w:r>
      <w:r w:rsidR="008A6435" w:rsidRPr="006C72A9">
        <w:t xml:space="preserve">nomena in cognitive neurobiology, the study of cognition </w:t>
      </w:r>
      <w:r w:rsidR="003B1C29" w:rsidRPr="006C72A9">
        <w:t>by the investigation of</w:t>
      </w:r>
      <w:r w:rsidR="008A6435" w:rsidRPr="006C72A9">
        <w:t xml:space="preserve"> </w:t>
      </w:r>
      <w:r w:rsidR="002B1912" w:rsidRPr="006C72A9">
        <w:t xml:space="preserve">activity in </w:t>
      </w:r>
      <w:r w:rsidR="008A6435" w:rsidRPr="006C72A9">
        <w:t>single and groups of neurons</w:t>
      </w:r>
      <w:r w:rsidR="008172B7" w:rsidRPr="006C72A9">
        <w:t xml:space="preserve">. </w:t>
      </w:r>
      <w:r w:rsidR="009C038F" w:rsidRPr="006C72A9">
        <w:t xml:space="preserve">After setting the stage by introducing dynamicism, I present a neurodynamical explanatory schema that captures the explanatory role of neurodynamical systems and illustrate this schema with a case study. </w:t>
      </w:r>
      <w:r w:rsidR="006E18EE" w:rsidRPr="006C72A9">
        <w:t>I consider four different interpretations of the schema. The independent interpretation maintains that the schema</w:t>
      </w:r>
      <w:r w:rsidR="0068351F" w:rsidRPr="006C72A9">
        <w:t xml:space="preserve"> outlines </w:t>
      </w:r>
      <w:r w:rsidR="00A12804" w:rsidRPr="006C72A9">
        <w:t xml:space="preserve">non-constitutive </w:t>
      </w:r>
      <w:r w:rsidR="0068351F" w:rsidRPr="006C72A9">
        <w:t>explanations and</w:t>
      </w:r>
      <w:r w:rsidR="00183B2C" w:rsidRPr="006C72A9">
        <w:t xml:space="preserve"> </w:t>
      </w:r>
      <w:r w:rsidR="0068351F" w:rsidRPr="006C72A9">
        <w:t xml:space="preserve">is independent </w:t>
      </w:r>
      <w:r w:rsidR="006E18EE" w:rsidRPr="006C72A9">
        <w:t>of mechanisms altogether. The constitutive interpretation maintains that completing the schema results in constitutive but</w:t>
      </w:r>
      <w:r w:rsidR="00347412" w:rsidRPr="006C72A9">
        <w:t xml:space="preserve"> otherwise</w:t>
      </w:r>
      <w:r w:rsidR="006E18EE" w:rsidRPr="006C72A9">
        <w:t xml:space="preserve"> non-mechanistic explanations. </w:t>
      </w:r>
      <w:r w:rsidR="003E2BD5" w:rsidRPr="006C72A9">
        <w:t xml:space="preserve">The partial and pseudomechanistic interpretations both agree that neurodynamical explanations are constitutive explanations that situate cognitive phenomena in the world’s causal-mechanical structure. </w:t>
      </w:r>
      <w:r w:rsidR="006E18EE" w:rsidRPr="006C72A9">
        <w:t xml:space="preserve">The </w:t>
      </w:r>
      <w:r w:rsidR="00CC0093" w:rsidRPr="006C72A9">
        <w:t>partial</w:t>
      </w:r>
      <w:r w:rsidR="006E18EE" w:rsidRPr="006C72A9">
        <w:t xml:space="preserve"> interpretation </w:t>
      </w:r>
      <w:r w:rsidR="003E2BD5" w:rsidRPr="006C72A9">
        <w:t xml:space="preserve">further </w:t>
      </w:r>
      <w:r w:rsidR="006E18EE" w:rsidRPr="006C72A9">
        <w:t xml:space="preserve">maintains that dynamical systems </w:t>
      </w:r>
      <w:r w:rsidR="003E2BD5" w:rsidRPr="006C72A9">
        <w:t xml:space="preserve">theoretic models </w:t>
      </w:r>
      <w:r w:rsidR="006E18EE" w:rsidRPr="006C72A9">
        <w:t xml:space="preserve">in </w:t>
      </w:r>
      <w:r w:rsidR="003E2BD5" w:rsidRPr="006C72A9">
        <w:t xml:space="preserve">these explanations target mechanisms but </w:t>
      </w:r>
      <w:r w:rsidR="006E18EE" w:rsidRPr="006C72A9">
        <w:t xml:space="preserve">are incomplete </w:t>
      </w:r>
      <w:r w:rsidR="0056249E" w:rsidRPr="006C72A9">
        <w:t xml:space="preserve">descriptions of </w:t>
      </w:r>
      <w:r w:rsidR="003E2BD5" w:rsidRPr="006C72A9">
        <w:t xml:space="preserve">them </w:t>
      </w:r>
      <w:r w:rsidR="006E18EE" w:rsidRPr="006C72A9">
        <w:t xml:space="preserve">and, so, the </w:t>
      </w:r>
      <w:r w:rsidR="006E18EE" w:rsidRPr="006C72A9">
        <w:lastRenderedPageBreak/>
        <w:t xml:space="preserve">explanations that result from the completion of the schema are also incomplete. </w:t>
      </w:r>
      <w:r w:rsidR="00BE311F" w:rsidRPr="006C72A9">
        <w:t>In contrast</w:t>
      </w:r>
      <w:r w:rsidR="006E18EE" w:rsidRPr="006C72A9">
        <w:t>, the</w:t>
      </w:r>
      <w:r w:rsidR="00C106A0" w:rsidRPr="006C72A9">
        <w:t xml:space="preserve"> pseudomechanistic</w:t>
      </w:r>
      <w:r w:rsidR="006E18EE" w:rsidRPr="006C72A9">
        <w:t xml:space="preserve"> interpretation maintains</w:t>
      </w:r>
      <w:r w:rsidR="0056249E" w:rsidRPr="006C72A9">
        <w:t xml:space="preserve"> </w:t>
      </w:r>
      <w:r w:rsidR="001A7FCD" w:rsidRPr="006C72A9">
        <w:t xml:space="preserve">that </w:t>
      </w:r>
      <w:r w:rsidR="00BE311F" w:rsidRPr="006C72A9">
        <w:t>dynamical systems theoretic models in those explanations target non-mechanistic neurodynamical systems</w:t>
      </w:r>
      <w:r w:rsidR="00C106A0" w:rsidRPr="006C72A9">
        <w:t>.</w:t>
      </w:r>
    </w:p>
    <w:p w14:paraId="06034A9A" w14:textId="61E1A115" w:rsidR="006E18EE" w:rsidRPr="006C72A9" w:rsidRDefault="00C106A0" w:rsidP="007C6B37">
      <w:pPr>
        <w:ind w:firstLine="720"/>
      </w:pPr>
      <w:r w:rsidRPr="006C72A9">
        <w:t>I a</w:t>
      </w:r>
      <w:r w:rsidR="001334D4" w:rsidRPr="006C72A9">
        <w:t>rgue</w:t>
      </w:r>
      <w:r w:rsidRPr="006C72A9">
        <w:t xml:space="preserve"> for three main claims in this essay. First, the neurodynamical explanatory schema is a </w:t>
      </w:r>
      <w:r w:rsidR="009E0CCF" w:rsidRPr="006C72A9">
        <w:t>constitutive, productive</w:t>
      </w:r>
      <w:r w:rsidRPr="006C72A9">
        <w:t xml:space="preserve"> explanatory schema, ruling out both independent and constitutive interpretations. Second, </w:t>
      </w:r>
      <w:r w:rsidR="00F50C29" w:rsidRPr="006C72A9">
        <w:t xml:space="preserve">some </w:t>
      </w:r>
      <w:r w:rsidRPr="006C72A9">
        <w:t xml:space="preserve">dynamical systems theoretic models </w:t>
      </w:r>
      <w:r w:rsidR="00F50C29" w:rsidRPr="006C72A9">
        <w:t xml:space="preserve">in cognitive neurobiology </w:t>
      </w:r>
      <w:r w:rsidRPr="006C72A9">
        <w:t xml:space="preserve">target neurodynamical systems and are not incomplete models of mechanisms. Third, neurodynamical systems </w:t>
      </w:r>
      <w:r w:rsidR="00B15994" w:rsidRPr="006C72A9">
        <w:t xml:space="preserve">are not </w:t>
      </w:r>
      <w:r w:rsidRPr="006C72A9">
        <w:t xml:space="preserve">mechanisms </w:t>
      </w:r>
      <w:r w:rsidR="00B15994" w:rsidRPr="006C72A9">
        <w:t xml:space="preserve">except perhaps </w:t>
      </w:r>
      <w:r w:rsidRPr="006C72A9">
        <w:t xml:space="preserve">in a novel sense of the term </w:t>
      </w:r>
      <w:r w:rsidR="00B15994" w:rsidRPr="006C72A9">
        <w:t>and so neurodynamical explanations are pseu</w:t>
      </w:r>
      <w:r w:rsidR="004C462E" w:rsidRPr="006C72A9">
        <w:t>domechanistic explanations</w:t>
      </w:r>
      <w:r w:rsidRPr="006C72A9">
        <w:t xml:space="preserve">. Neurodynamical systems are often described in a fashion that is independent to some extent of the underlying neurophysiological </w:t>
      </w:r>
      <w:r w:rsidR="00154E01" w:rsidRPr="006C72A9">
        <w:t>mechanism</w:t>
      </w:r>
      <w:r w:rsidR="000003EE" w:rsidRPr="006C72A9">
        <w:t xml:space="preserve">s </w:t>
      </w:r>
      <w:r w:rsidRPr="006C72A9">
        <w:t>that instantiate them. These neurodynamical systems comprise the kinematics of mind.</w:t>
      </w:r>
      <w:r w:rsidR="006E18EE" w:rsidRPr="006C72A9">
        <w:t xml:space="preserve"> </w:t>
      </w:r>
    </w:p>
    <w:p w14:paraId="16D0225A" w14:textId="77777777" w:rsidR="007C6B37" w:rsidRPr="006C72A9" w:rsidRDefault="007C6B37" w:rsidP="007C6B37">
      <w:pPr>
        <w:ind w:firstLine="720"/>
      </w:pPr>
    </w:p>
    <w:p w14:paraId="7BF8ECB2" w14:textId="5422F17D" w:rsidR="00B67984" w:rsidRPr="006C72A9" w:rsidRDefault="002A3CD5" w:rsidP="001A08E7">
      <w:pPr>
        <w:pStyle w:val="ListParagraph"/>
        <w:numPr>
          <w:ilvl w:val="0"/>
          <w:numId w:val="2"/>
        </w:numPr>
        <w:outlineLvl w:val="0"/>
      </w:pPr>
      <w:r w:rsidRPr="006C72A9">
        <w:t>Cognitive Neurobiology and Neurodynamics</w:t>
      </w:r>
    </w:p>
    <w:p w14:paraId="501AED01" w14:textId="13033D7D" w:rsidR="00D95393" w:rsidRPr="006C72A9" w:rsidRDefault="00BC6797" w:rsidP="00012AF6">
      <w:pPr>
        <w:ind w:firstLine="720"/>
      </w:pPr>
      <w:r w:rsidRPr="006C72A9">
        <w:t>In this section</w:t>
      </w:r>
      <w:r w:rsidR="00364277" w:rsidRPr="006C72A9">
        <w:t xml:space="preserve"> I </w:t>
      </w:r>
      <w:r w:rsidR="00F72BF8" w:rsidRPr="006C72A9">
        <w:t>illustrate the claim</w:t>
      </w:r>
      <w:r w:rsidR="00364277" w:rsidRPr="006C72A9">
        <w:t xml:space="preserve"> that </w:t>
      </w:r>
      <w:r w:rsidR="009723DF" w:rsidRPr="006C72A9">
        <w:t xml:space="preserve">dynamical systems </w:t>
      </w:r>
      <w:r w:rsidR="00F93B14" w:rsidRPr="006C72A9">
        <w:t xml:space="preserve">constitute cognitive systems </w:t>
      </w:r>
      <w:r w:rsidR="009723DF" w:rsidRPr="006C72A9">
        <w:t>and</w:t>
      </w:r>
      <w:r w:rsidR="00364277" w:rsidRPr="006C72A9">
        <w:t xml:space="preserve"> present a </w:t>
      </w:r>
      <w:r w:rsidR="00BA48DE" w:rsidRPr="006C72A9">
        <w:t>neurodynamical explanatory schema</w:t>
      </w:r>
      <w:r w:rsidR="00364277" w:rsidRPr="006C72A9">
        <w:t xml:space="preserve"> built on this dynamical foundation. </w:t>
      </w:r>
      <w:r w:rsidR="00D7393B" w:rsidRPr="006C72A9">
        <w:t xml:space="preserve">I first </w:t>
      </w:r>
      <w:r w:rsidR="00700712" w:rsidRPr="006C72A9">
        <w:t xml:space="preserve">briefly </w:t>
      </w:r>
      <w:r w:rsidR="00D7393B" w:rsidRPr="006C72A9">
        <w:t>discuss dynamical systems and dynamical systems theory, a branch of mathematics used to describe how systems change</w:t>
      </w:r>
      <w:r w:rsidR="002465A4" w:rsidRPr="006C72A9">
        <w:t xml:space="preserve">. </w:t>
      </w:r>
      <w:r w:rsidR="00276F30" w:rsidRPr="006C72A9">
        <w:t xml:space="preserve">I </w:t>
      </w:r>
      <w:r w:rsidR="00504AA6" w:rsidRPr="006C72A9">
        <w:t>then</w:t>
      </w:r>
      <w:r w:rsidR="00666494" w:rsidRPr="006C72A9">
        <w:t xml:space="preserve"> </w:t>
      </w:r>
      <w:r w:rsidR="00276F30" w:rsidRPr="006C72A9">
        <w:t xml:space="preserve">outline </w:t>
      </w:r>
      <w:r w:rsidR="00504AA6" w:rsidRPr="006C72A9">
        <w:t xml:space="preserve">a neurodynamical </w:t>
      </w:r>
      <w:r w:rsidR="00257270" w:rsidRPr="006C72A9">
        <w:t>explanatory schema</w:t>
      </w:r>
      <w:r w:rsidR="00504AA6" w:rsidRPr="006C72A9">
        <w:t xml:space="preserve"> that will serve as an anchor point for the rest of the discussion. I illustrate this schema with an example drawn from </w:t>
      </w:r>
      <w:r w:rsidR="00BF1B4E" w:rsidRPr="006C72A9">
        <w:t xml:space="preserve">the </w:t>
      </w:r>
      <w:r w:rsidR="00504AA6" w:rsidRPr="006C72A9">
        <w:t>neuroscience</w:t>
      </w:r>
      <w:r w:rsidR="00BF1B4E" w:rsidRPr="006C72A9">
        <w:t xml:space="preserve"> of perceptual decision</w:t>
      </w:r>
      <w:r w:rsidR="00D932C6" w:rsidRPr="006C72A9">
        <w:t xml:space="preserve"> </w:t>
      </w:r>
      <w:r w:rsidR="00BF1B4E" w:rsidRPr="006C72A9">
        <w:t>making</w:t>
      </w:r>
      <w:r w:rsidR="00504AA6" w:rsidRPr="006C72A9">
        <w:t>.</w:t>
      </w:r>
    </w:p>
    <w:p w14:paraId="5FB5766A" w14:textId="77777777" w:rsidR="009C1CF7" w:rsidRPr="006C72A9" w:rsidRDefault="009C1CF7" w:rsidP="00012AF6">
      <w:pPr>
        <w:ind w:firstLine="720"/>
      </w:pPr>
    </w:p>
    <w:p w14:paraId="6420836F" w14:textId="2BFE9436" w:rsidR="00794891" w:rsidRPr="006C72A9" w:rsidRDefault="00DD6A6C" w:rsidP="00794891">
      <w:pPr>
        <w:pStyle w:val="ListParagraph"/>
        <w:numPr>
          <w:ilvl w:val="1"/>
          <w:numId w:val="2"/>
        </w:numPr>
      </w:pPr>
      <w:r w:rsidRPr="006C72A9">
        <w:t>Dynamical Systems</w:t>
      </w:r>
      <w:r w:rsidR="00471C5A" w:rsidRPr="006C72A9">
        <w:t xml:space="preserve"> Theory</w:t>
      </w:r>
    </w:p>
    <w:p w14:paraId="0D2F6303" w14:textId="79CEC7A3" w:rsidR="009439F9" w:rsidRPr="006C72A9" w:rsidRDefault="009439F9" w:rsidP="00012AF6">
      <w:pPr>
        <w:ind w:firstLine="720"/>
      </w:pPr>
      <w:r w:rsidRPr="006C72A9">
        <w:t>I assume that there is a general ontological category of system that consists of (more or less) every possible collection of objects, properties, and relations.</w:t>
      </w:r>
      <w:r w:rsidR="000155FC" w:rsidRPr="006C72A9">
        <w:rPr>
          <w:rStyle w:val="FootnoteReference"/>
        </w:rPr>
        <w:footnoteReference w:id="4"/>
      </w:r>
      <w:r w:rsidRPr="006C72A9">
        <w:t xml:space="preserve">  Dynamical systems are systems that change over time or with respect to one another</w:t>
      </w:r>
      <w:r w:rsidR="003F4313" w:rsidRPr="006C72A9">
        <w:t>.</w:t>
      </w:r>
      <w:r w:rsidRPr="006C72A9">
        <w:t xml:space="preserve"> There are two elements in a dynamical system, the substrate and the dynamical properties. The substrate of the dynamical system are the objects, properties, and relations that undergo change. The dynamical properties are the changes in the substrate. Let ‘dynamical system’ denote the objects, properties, or relations of some system as well as the changes in the objects, properties, or relations in that system.</w:t>
      </w:r>
    </w:p>
    <w:p w14:paraId="696113A1" w14:textId="4DCAFA3A" w:rsidR="00D7393B" w:rsidRPr="006C72A9" w:rsidRDefault="00743453" w:rsidP="00012AF6">
      <w:pPr>
        <w:ind w:firstLine="720"/>
      </w:pPr>
      <w:r w:rsidRPr="006C72A9">
        <w:lastRenderedPageBreak/>
        <w:t xml:space="preserve">These </w:t>
      </w:r>
      <w:r w:rsidR="001B3067" w:rsidRPr="006C72A9">
        <w:t>systems</w:t>
      </w:r>
      <w:r w:rsidR="00D7393B" w:rsidRPr="006C72A9">
        <w:t xml:space="preserve"> are described using dynamical systems theory, a branch of mathematics</w:t>
      </w:r>
      <w:r w:rsidR="0044508B" w:rsidRPr="006C72A9">
        <w:t xml:space="preserve"> </w:t>
      </w:r>
      <w:r w:rsidR="00AB77D0" w:rsidRPr="006C72A9">
        <w:fldChar w:fldCharType="begin"/>
      </w:r>
      <w:r w:rsidR="00771BB8" w:rsidRPr="006C72A9">
        <w:instrText xml:space="preserve"> ADDIN EN.CITE &lt;EndNote&gt;&lt;Cite&gt;&lt;Author&gt;Strogatz&lt;/Author&gt;&lt;Year&gt;2001&lt;/Year&gt;&lt;RecNum&gt;2951&lt;/RecNum&gt;&lt;Prefix&gt;for extended introduction`, see &lt;/Prefix&gt;&lt;DisplayText&gt;(for extended introduction, see Strogatz 2001)&lt;/DisplayText&gt;&lt;record&gt;&lt;rec-number&gt;2951&lt;/rec-number&gt;&lt;foreign-keys&gt;&lt;key app="EN" db-id="5rssxzzfx9vxe1eveviv2evyz0e9fs09wf9t" timestamp="1583290964"&gt;2951&lt;/key&gt;&lt;/foreign-keys&gt;&lt;ref-type name="Book"&gt;6&lt;/ref-type&gt;&lt;contributors&gt;&lt;authors&gt;&lt;author&gt;Strogatz, Steven&lt;/author&gt;&lt;/authors&gt;&lt;/contributors&gt;&lt;titles&gt;&lt;title&gt;Nonlinear Dynamics And Chaos: With Applications To Physics, Biology, Chemistry, And Engineering (Studies in Nonlinearity)&lt;/title&gt;&lt;/titles&gt;&lt;section&gt;Studies in nonlinearity&lt;/section&gt;&lt;keywords&gt;&lt;keyword&gt;biomedical-cybernetics&lt;/keyword&gt;&lt;keyword&gt;cybernetics&lt;/keyword&gt;&lt;keyword&gt;diktyology&lt;/keyword&gt;&lt;/keywords&gt;&lt;dates&gt;&lt;year&gt;2001&lt;/year&gt;&lt;/dates&gt;&lt;publisher&gt;Westview Press&lt;/publisher&gt;&lt;isbn&gt;0738204536&lt;/isbn&gt;&lt;urls&gt;&lt;related-urls&gt;&lt;url&gt;http://www.amazon.ca/exec/obidos/redirect?tag=citeulike09-20&amp;amp;amp;path=ASIN/0738204536&lt;/url&gt;&lt;/related-urls&gt;&lt;/urls&gt;&lt;electronic-resource-num&gt;citeulike-article-id:312348&lt;/electronic-resource-num&gt;&lt;/record&gt;&lt;/Cite&gt;&lt;/EndNote&gt;</w:instrText>
      </w:r>
      <w:r w:rsidR="00AB77D0" w:rsidRPr="006C72A9">
        <w:fldChar w:fldCharType="separate"/>
      </w:r>
      <w:r w:rsidR="00AB77D0" w:rsidRPr="006C72A9">
        <w:rPr>
          <w:noProof/>
        </w:rPr>
        <w:t>(for extended introduction, see Strogatz 2001)</w:t>
      </w:r>
      <w:r w:rsidR="00AB77D0" w:rsidRPr="006C72A9">
        <w:fldChar w:fldCharType="end"/>
      </w:r>
      <w:r w:rsidR="007742EB" w:rsidRPr="006C72A9">
        <w:t>. Dynamical systems theory</w:t>
      </w:r>
      <w:r w:rsidR="00D7393B" w:rsidRPr="006C72A9">
        <w:t xml:space="preserve"> contains a set of concepts and tools for </w:t>
      </w:r>
      <w:r w:rsidR="001A7D1B" w:rsidRPr="006C72A9">
        <w:t>describing how systems</w:t>
      </w:r>
      <w:r w:rsidR="00D7393B" w:rsidRPr="006C72A9">
        <w:t xml:space="preserve"> change. </w:t>
      </w:r>
      <w:r w:rsidR="00C41CCA" w:rsidRPr="006C72A9">
        <w:t>A system’s state space is the</w:t>
      </w:r>
      <w:r w:rsidR="00D7393B" w:rsidRPr="006C72A9">
        <w:t xml:space="preserve"> basic concept in dynamical systems theory, the set of all possible states that a system can occupy. </w:t>
      </w:r>
      <w:r w:rsidR="00841BE0" w:rsidRPr="006C72A9">
        <w:t xml:space="preserve">A state for such a system will be defined as the set of determinate </w:t>
      </w:r>
      <w:r w:rsidR="00530635" w:rsidRPr="006C72A9">
        <w:t xml:space="preserve">objects, properties, and relations </w:t>
      </w:r>
      <w:r w:rsidR="00841BE0" w:rsidRPr="006C72A9">
        <w:t>for the determinable typ</w:t>
      </w:r>
      <w:r w:rsidR="00EC1F6E" w:rsidRPr="006C72A9">
        <w:t xml:space="preserve">es </w:t>
      </w:r>
      <w:r w:rsidR="00530635" w:rsidRPr="006C72A9">
        <w:t xml:space="preserve">of </w:t>
      </w:r>
      <w:r w:rsidR="00EC1F6E" w:rsidRPr="006C72A9">
        <w:t xml:space="preserve">the system. </w:t>
      </w:r>
      <w:r w:rsidR="00841BE0" w:rsidRPr="006C72A9">
        <w:t>These</w:t>
      </w:r>
      <w:r w:rsidR="00D7393B" w:rsidRPr="006C72A9">
        <w:t xml:space="preserve"> state</w:t>
      </w:r>
      <w:r w:rsidR="00841BE0" w:rsidRPr="006C72A9">
        <w:t>s are</w:t>
      </w:r>
      <w:r w:rsidR="006F2F88" w:rsidRPr="006C72A9">
        <w:t xml:space="preserve"> mathematically</w:t>
      </w:r>
      <w:r w:rsidR="00841BE0" w:rsidRPr="006C72A9">
        <w:t xml:space="preserve"> described by</w:t>
      </w:r>
      <w:r w:rsidR="00D7393B" w:rsidRPr="006C72A9">
        <w:t xml:space="preserve"> a set of values for all the variables and parameters of the equations that describe the </w:t>
      </w:r>
      <w:r w:rsidR="00841BE0" w:rsidRPr="006C72A9">
        <w:t>system</w:t>
      </w:r>
      <w:r w:rsidR="00C86C7F" w:rsidRPr="006C72A9">
        <w:t>’s change</w:t>
      </w:r>
      <w:r w:rsidR="00841BE0" w:rsidRPr="006C72A9">
        <w:t>, the system’</w:t>
      </w:r>
      <w:r w:rsidR="00323EB1" w:rsidRPr="006C72A9">
        <w:t xml:space="preserve">s state </w:t>
      </w:r>
      <w:r w:rsidR="00841BE0" w:rsidRPr="006C72A9">
        <w:t>equations.</w:t>
      </w:r>
      <w:r w:rsidR="00FC3119" w:rsidRPr="006C72A9">
        <w:t xml:space="preserve"> </w:t>
      </w:r>
      <w:r w:rsidR="006A36FF" w:rsidRPr="006C72A9">
        <w:t xml:space="preserve">These state equations are either difference equations, describing </w:t>
      </w:r>
      <w:r w:rsidR="00D5201C" w:rsidRPr="006C72A9">
        <w:t xml:space="preserve">discrete change in these </w:t>
      </w:r>
      <w:r w:rsidR="006A36FF" w:rsidRPr="006C72A9">
        <w:t xml:space="preserve">variables, or differential equations, describing </w:t>
      </w:r>
      <w:r w:rsidR="007A0140" w:rsidRPr="006C72A9">
        <w:t xml:space="preserve">continuous </w:t>
      </w:r>
      <w:r w:rsidR="006A36FF" w:rsidRPr="006C72A9">
        <w:t>change.</w:t>
      </w:r>
      <w:r w:rsidR="00D7393B" w:rsidRPr="006C72A9">
        <w:t xml:space="preserve"> </w:t>
      </w:r>
    </w:p>
    <w:p w14:paraId="4C3AE719" w14:textId="37712E47" w:rsidR="00D7393B" w:rsidRPr="006C72A9" w:rsidRDefault="00942AC4" w:rsidP="00012AF6">
      <w:pPr>
        <w:ind w:firstLine="720"/>
      </w:pPr>
      <w:r w:rsidRPr="006C72A9">
        <w:t xml:space="preserve">As systems evolve over time (or with respect to some other variable), they inhabit a series of states drawn from their state space. </w:t>
      </w:r>
      <w:r w:rsidR="00F3141C" w:rsidRPr="006C72A9">
        <w:t>This series of states is called a trajectory.</w:t>
      </w:r>
      <w:r w:rsidR="006600AB" w:rsidRPr="006C72A9">
        <w:t xml:space="preserve"> A system’s state evolution is a description of the system in terms of the trajectories taken and is mathematically described by the state equations. </w:t>
      </w:r>
      <w:r w:rsidR="00D7393B" w:rsidRPr="006C72A9">
        <w:t xml:space="preserve">The system’s state space can possess structure, such as when trajectories tend to converge on or near a single state, called an attractor. </w:t>
      </w:r>
      <w:r w:rsidR="0027140C" w:rsidRPr="006C72A9">
        <w:t xml:space="preserve">Other structural features can be present, including limit cycles, stable repeating sequences of states; bifurcations, where small changes in state yield large changes in trajectories; </w:t>
      </w:r>
      <w:proofErr w:type="spellStart"/>
      <w:r w:rsidR="005C6575" w:rsidRPr="006C72A9">
        <w:t>repellers</w:t>
      </w:r>
      <w:proofErr w:type="spellEnd"/>
      <w:r w:rsidR="005C6575" w:rsidRPr="006C72A9">
        <w:t xml:space="preserve">, states that </w:t>
      </w:r>
      <w:r w:rsidR="003D5CA4" w:rsidRPr="006C72A9">
        <w:t>trajectories move away from; and more.</w:t>
      </w:r>
      <w:r w:rsidR="004B0DAA" w:rsidRPr="006C72A9">
        <w:t xml:space="preserve"> Often </w:t>
      </w:r>
      <w:r w:rsidR="006415D2" w:rsidRPr="006C72A9">
        <w:t>the structure in its state space determines the type identity of a dynamical system</w:t>
      </w:r>
      <w:r w:rsidR="004B0DAA" w:rsidRPr="006C72A9">
        <w:t>.</w:t>
      </w:r>
    </w:p>
    <w:p w14:paraId="18DE301A" w14:textId="1EE8125D" w:rsidR="00944552" w:rsidRPr="006C72A9" w:rsidRDefault="00944552" w:rsidP="00012AF6">
      <w:pPr>
        <w:ind w:firstLine="720"/>
      </w:pPr>
    </w:p>
    <w:p w14:paraId="4815471C" w14:textId="12207B79" w:rsidR="00944552" w:rsidRPr="006C72A9" w:rsidRDefault="00A57202" w:rsidP="001A08E7">
      <w:pPr>
        <w:pStyle w:val="ListParagraph"/>
        <w:numPr>
          <w:ilvl w:val="1"/>
          <w:numId w:val="2"/>
        </w:numPr>
      </w:pPr>
      <w:r w:rsidRPr="006C72A9">
        <w:t>Neurod</w:t>
      </w:r>
      <w:r w:rsidR="00944552" w:rsidRPr="006C72A9">
        <w:t xml:space="preserve">ynamical Systems </w:t>
      </w:r>
      <w:r w:rsidRPr="006C72A9">
        <w:t xml:space="preserve">and </w:t>
      </w:r>
      <w:r w:rsidR="00944552" w:rsidRPr="006C72A9">
        <w:t xml:space="preserve">Dynamical Systems Models </w:t>
      </w:r>
    </w:p>
    <w:p w14:paraId="3FC533AF" w14:textId="39B87CD7" w:rsidR="00A673E6" w:rsidRPr="006C72A9" w:rsidRDefault="00A673E6" w:rsidP="00012AF6">
      <w:pPr>
        <w:ind w:firstLine="720"/>
      </w:pPr>
      <w:r w:rsidRPr="006C72A9">
        <w:t>Neurophysiological systems are organized collections of neural objects, properties, and relations. These systems are constantly changing across spatial and temporal scales. Neurodynamical properties are the changes in the objects, properties, or relations of neurophysiological systems. For the following, neurodynamical systems are organized collections of these neurodynamical properties and their substrates.</w:t>
      </w:r>
      <w:r w:rsidR="00030E6D" w:rsidRPr="006C72A9">
        <w:rPr>
          <w:rStyle w:val="FootnoteReference"/>
        </w:rPr>
        <w:footnoteReference w:id="5"/>
      </w:r>
      <w:r w:rsidRPr="006C72A9">
        <w:t xml:space="preserve"> Since these dynamical properties are properties of neurophysiological systems and their substrates are identical to objects, properties </w:t>
      </w:r>
      <w:r w:rsidRPr="006C72A9">
        <w:lastRenderedPageBreak/>
        <w:t>and relations of such systems, neurodynamical systems are token identical to subsets of neurophysiological systems.</w:t>
      </w:r>
      <w:r w:rsidR="00030E6D" w:rsidRPr="006C72A9">
        <w:rPr>
          <w:rStyle w:val="FootnoteReference"/>
        </w:rPr>
        <w:footnoteReference w:id="6"/>
      </w:r>
    </w:p>
    <w:p w14:paraId="751FFC57" w14:textId="58945A75" w:rsidR="004708B3" w:rsidRPr="006C72A9" w:rsidRDefault="00762CC2" w:rsidP="003337F2">
      <w:pPr>
        <w:ind w:firstLine="720"/>
      </w:pPr>
      <w:r w:rsidRPr="006C72A9">
        <w:t>T</w:t>
      </w:r>
      <w:r w:rsidR="00EA55FE" w:rsidRPr="006C72A9">
        <w:t xml:space="preserve">he approach herein </w:t>
      </w:r>
      <w:r w:rsidR="00C1561B" w:rsidRPr="006C72A9">
        <w:t>is distinct from other approach</w:t>
      </w:r>
      <w:r w:rsidR="00031E7B" w:rsidRPr="006C72A9">
        <w:t>e</w:t>
      </w:r>
      <w:r w:rsidR="00C1561B" w:rsidRPr="006C72A9">
        <w:t xml:space="preserve">s to dynamical systems in discussions in the philosophy of neuroscience. </w:t>
      </w:r>
      <w:r w:rsidR="003C1644" w:rsidRPr="006C72A9">
        <w:t xml:space="preserve">A </w:t>
      </w:r>
      <w:r w:rsidR="00EA55FE" w:rsidRPr="006C72A9">
        <w:t xml:space="preserve">key distinction </w:t>
      </w:r>
      <w:r w:rsidR="00BD450E" w:rsidRPr="006C72A9">
        <w:t xml:space="preserve">is </w:t>
      </w:r>
      <w:r w:rsidR="00EA55FE" w:rsidRPr="006C72A9">
        <w:t>between dynamical systems theoretic</w:t>
      </w:r>
      <w:r w:rsidR="00704ADE" w:rsidRPr="006C72A9">
        <w:t xml:space="preserve"> (DST)</w:t>
      </w:r>
      <w:r w:rsidR="00EA55FE" w:rsidRPr="006C72A9">
        <w:t xml:space="preserve"> models and dynamical systems</w:t>
      </w:r>
      <w:r w:rsidR="00FD3919" w:rsidRPr="006C72A9">
        <w:t xml:space="preserve"> </w:t>
      </w:r>
      <w:r w:rsidR="00377F2E">
        <w:fldChar w:fldCharType="begin">
          <w:fldData xml:space="preserve">PEVuZE5vdGU+PENpdGU+PEF1dGhvcj52YW4gR2VsZGVyPC9BdXRob3I+PFllYXI+MTk5ODwvWWVh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</w:fldData>
        </w:fldChar>
      </w:r>
      <w:r w:rsidR="00377F2E">
        <w:instrText xml:space="preserve"> ADDIN EN.CITE </w:instrText>
      </w:r>
      <w:r w:rsidR="00377F2E">
        <w:fldChar w:fldCharType="begin">
          <w:fldData xml:space="preserve">PEVuZE5vdGU+PENpdGU+PEF1dGhvcj52YW4gR2VsZGVyPC9BdXRob3I+PFllYXI+MTk5ODwvWWVh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</w:fldData>
        </w:fldChar>
      </w:r>
      <w:r w:rsidR="00377F2E">
        <w:instrText xml:space="preserve"> ADDIN EN.CITE.DATA </w:instrText>
      </w:r>
      <w:r w:rsidR="00377F2E">
        <w:fldChar w:fldCharType="end"/>
      </w:r>
      <w:r w:rsidR="00377F2E">
        <w:fldChar w:fldCharType="separate"/>
      </w:r>
      <w:r w:rsidR="00377F2E">
        <w:rPr>
          <w:noProof/>
        </w:rPr>
        <w:t>(cf. Giunti 1997; van Gelder 1998; Beer 2000)</w:t>
      </w:r>
      <w:r w:rsidR="00377F2E">
        <w:fldChar w:fldCharType="end"/>
      </w:r>
      <w:r w:rsidR="00EA55FE" w:rsidRPr="006C72A9">
        <w:t>.</w:t>
      </w:r>
      <w:r w:rsidR="0080014D" w:rsidRPr="006C72A9">
        <w:t xml:space="preserve"> M</w:t>
      </w:r>
      <w:r w:rsidR="00B00C3C" w:rsidRPr="006C72A9">
        <w:t>odels</w:t>
      </w:r>
      <w:r w:rsidR="009C1E60" w:rsidRPr="006C72A9">
        <w:t xml:space="preserve"> are representations that</w:t>
      </w:r>
      <w:r w:rsidR="004C5CD0" w:rsidRPr="006C72A9">
        <w:t xml:space="preserve"> have targets </w:t>
      </w:r>
      <w:r w:rsidR="00AB77D0" w:rsidRPr="006C72A9">
        <w:fldChar w:fldCharType="begin"/>
      </w:r>
      <w:r w:rsidR="00771BB8" w:rsidRPr="006C72A9">
        <w:instrText xml:space="preserve"> ADDIN EN.CITE &lt;EndNote&gt;&lt;Cite&gt;&lt;Author&gt;Weisberg&lt;/Author&gt;&lt;Year&gt;2013&lt;/Year&gt;&lt;RecNum&gt;2988&lt;/RecNum&gt;&lt;DisplayText&gt;(Weisberg 2013; Glennan 2017)&lt;/DisplayText&gt;&lt;record&gt;&lt;rec-number&gt;2988&lt;/rec-number&gt;&lt;foreign-keys&gt;&lt;key app="EN" db-id="5rssxzzfx9vxe1eveviv2evyz0e9fs09wf9t" timestamp="1583290964"&gt;2988&lt;/key&gt;&lt;/foreign-keys&gt;&lt;ref-type name="Book"&gt;6&lt;/ref-type&gt;&lt;contributors&gt;&lt;authors&gt;&lt;author&gt;Michael Weisberg&lt;/author&gt;&lt;/authors&gt;&lt;/contributors&gt;&lt;titles&gt;&lt;title&gt;Simulation and Similarity: Using Models to Understand the World&lt;/title&gt;&lt;/titles&gt;&lt;dates&gt;&lt;year&gt;2013&lt;/year&gt;&lt;/dates&gt;&lt;publisher&gt;Oxford University Press&lt;/publisher&gt;&lt;urls&gt;&lt;/urls&gt;&lt;/record&gt;&lt;/Cite&gt;&lt;Cite&gt;&lt;Author&gt;Glennan&lt;/Author&gt;&lt;Year&gt;2017&lt;/Year&gt;&lt;RecNum&gt;7891&lt;/RecNum&gt;&lt;record&gt;&lt;rec-number&gt;7891&lt;/rec-number&gt;&lt;foreign-keys&gt;&lt;key app="EN" db-id="5rssxzzfx9vxe1eveviv2evyz0e9fs09wf9t" timestamp="1583290968"&gt;7891&lt;/key&gt;&lt;/foreign-keys&gt;&lt;ref-type name="Book"&gt;6&lt;/ref-type&gt;&lt;contributors&gt;&lt;authors&gt;&lt;author&gt;Glennan, Stuart&lt;/author&gt;&lt;/authors&gt;&lt;/contributors&gt;&lt;titles&gt;&lt;title&gt;The new mechanical philosophy&lt;/title&gt;&lt;/titles&gt;&lt;dates&gt;&lt;year&gt;2017&lt;/year&gt;&lt;/dates&gt;&lt;publisher&gt;Oxford University Press&lt;/publisher&gt;&lt;isbn&gt;0191085286&lt;/isbn&gt;&lt;urls&gt;&lt;/urls&gt;&lt;/record&gt;&lt;/Cite&gt;&lt;/EndNote&gt;</w:instrText>
      </w:r>
      <w:r w:rsidR="00AB77D0" w:rsidRPr="006C72A9">
        <w:fldChar w:fldCharType="separate"/>
      </w:r>
      <w:r w:rsidR="00AB77D0" w:rsidRPr="006C72A9">
        <w:rPr>
          <w:noProof/>
        </w:rPr>
        <w:t>(Weisberg 2013; Glennan 2017)</w:t>
      </w:r>
      <w:r w:rsidR="00AB77D0" w:rsidRPr="006C72A9">
        <w:fldChar w:fldCharType="end"/>
      </w:r>
      <w:r w:rsidR="00C43400" w:rsidRPr="006C72A9">
        <w:t>, and different models can have the same or different targets.</w:t>
      </w:r>
      <w:r w:rsidR="00B2429B" w:rsidRPr="006C72A9">
        <w:t xml:space="preserve"> </w:t>
      </w:r>
      <w:r w:rsidR="0019452F" w:rsidRPr="006C72A9">
        <w:t>Th</w:t>
      </w:r>
      <w:r w:rsidR="0036704A" w:rsidRPr="006C72A9">
        <w:t>is</w:t>
      </w:r>
      <w:r w:rsidR="00B2429B" w:rsidRPr="006C72A9">
        <w:t xml:space="preserve"> distinction </w:t>
      </w:r>
      <w:r w:rsidR="00533EB3" w:rsidRPr="006C72A9">
        <w:t xml:space="preserve">between </w:t>
      </w:r>
      <w:r w:rsidR="0071745D" w:rsidRPr="006C72A9">
        <w:t xml:space="preserve">DST </w:t>
      </w:r>
      <w:r w:rsidR="0019452F" w:rsidRPr="006C72A9">
        <w:t xml:space="preserve">models and dynamical systems </w:t>
      </w:r>
      <w:r w:rsidR="00B2429B" w:rsidRPr="006C72A9">
        <w:t>is often left out of discussions of dynamicism</w:t>
      </w:r>
      <w:r w:rsidR="0033041B" w:rsidRPr="006C72A9">
        <w:t>. For example, Shapiro states straight away that “dynamical systems are mathematical models of real world systems that exhibit change</w:t>
      </w:r>
      <w:r w:rsidR="00145178" w:rsidRPr="006C72A9">
        <w:t xml:space="preserve">” </w:t>
      </w:r>
      <w:r w:rsidR="00AB77D0" w:rsidRPr="006C72A9">
        <w:fldChar w:fldCharType="begin"/>
      </w:r>
      <w:r w:rsidR="00771BB8" w:rsidRPr="006C72A9">
        <w:instrText xml:space="preserve"> ADDIN EN.CITE &lt;EndNote&gt;&lt;Cite&gt;&lt;Author&gt;Shapiro&lt;/Author&gt;&lt;Year&gt;2013&lt;/Year&gt;&lt;RecNum&gt;7892&lt;/RecNum&gt;&lt;Suffix&gt;`, p. 354&lt;/Suffix&gt;&lt;DisplayText&gt;(Shapiro 2013, p. 354)&lt;/DisplayText&gt;&lt;record&gt;&lt;rec-number&gt;7892&lt;/rec-number&gt;&lt;foreign-keys&gt;&lt;key app="EN" db-id="5rssxzzfx9vxe1eveviv2evyz0e9fs09wf9t" timestamp="1583290968"&gt;7892&lt;/key&gt;&lt;/foreign-keys&gt;&lt;ref-type name="Journal Article"&gt;17&lt;/ref-type&gt;&lt;contributors&gt;&lt;authors&gt;&lt;author&gt;Shapiro, Lawrence A&lt;/author&gt;&lt;/authors&gt;&lt;/contributors&gt;&lt;titles&gt;&lt;title&gt;Dynamics and cognition&lt;/title&gt;&lt;secondary-title&gt;Minds and Machines&lt;/secondary-title&gt;&lt;/titles&gt;&lt;periodical&gt;&lt;full-title&gt;Minds and Machines&lt;/full-title&gt;&lt;/periodical&gt;&lt;pages&gt;353-375&lt;/pages&gt;&lt;volume&gt;23&lt;/volume&gt;&lt;number&gt;3&lt;/number&gt;&lt;dates&gt;&lt;year&gt;2013&lt;/year&gt;&lt;/dates&gt;&lt;isbn&gt;0924-6495&lt;/isbn&gt;&lt;urls&gt;&lt;/urls&gt;&lt;/record&gt;&lt;/Cite&gt;&lt;/EndNote&gt;</w:instrText>
      </w:r>
      <w:r w:rsidR="00AB77D0" w:rsidRPr="006C72A9">
        <w:fldChar w:fldCharType="separate"/>
      </w:r>
      <w:r w:rsidR="00AB77D0" w:rsidRPr="006C72A9">
        <w:rPr>
          <w:noProof/>
        </w:rPr>
        <w:t>(Shapiro 2013, p. 354)</w:t>
      </w:r>
      <w:r w:rsidR="00AB77D0" w:rsidRPr="006C72A9">
        <w:fldChar w:fldCharType="end"/>
      </w:r>
      <w:r w:rsidR="0033041B" w:rsidRPr="006C72A9">
        <w:t>.</w:t>
      </w:r>
      <w:r w:rsidR="002450CF" w:rsidRPr="006C72A9">
        <w:t xml:space="preserve"> Similarly, Lyre</w:t>
      </w:r>
      <w:r w:rsidR="00983B9D" w:rsidRPr="006C72A9">
        <w:t xml:space="preserve"> states </w:t>
      </w:r>
      <w:r w:rsidR="007211C8" w:rsidRPr="006C72A9">
        <w:t>that “[d]</w:t>
      </w:r>
      <w:proofErr w:type="spellStart"/>
      <w:r w:rsidR="007211C8" w:rsidRPr="006C72A9">
        <w:t>ynamical</w:t>
      </w:r>
      <w:proofErr w:type="spellEnd"/>
      <w:r w:rsidR="007211C8" w:rsidRPr="006C72A9">
        <w:t xml:space="preserve"> systems consist of states given as sets of variables that can be represented by points in a state space where the evolution function is usually the solution of a (system of) differential equation(s)” </w:t>
      </w:r>
      <w:r w:rsidR="00AB77D0" w:rsidRPr="006C72A9">
        <w:fldChar w:fldCharType="begin"/>
      </w:r>
      <w:r w:rsidR="00771BB8" w:rsidRPr="006C72A9">
        <w:instrText xml:space="preserve"> ADDIN EN.CITE &lt;EndNote&gt;&lt;Cite&gt;&lt;Author&gt;Lyre&lt;/Author&gt;&lt;Year&gt;2017&lt;/Year&gt;&lt;RecNum&gt;8083&lt;/RecNum&gt;&lt;Suffix&gt;`, p. 4&lt;/Suffix&gt;&lt;DisplayText&gt;(Lyre 2017, p. 4)&lt;/DisplayText&gt;&lt;record&gt;&lt;rec-number&gt;8083&lt;/rec-number&gt;&lt;foreign-keys&gt;&lt;key app="EN" db-id="5rssxzzfx9vxe1eveviv2evyz0e9fs09wf9t" timestamp="1583290968"&gt;8083&lt;/key&gt;&lt;/foreign-keys&gt;&lt;ref-type name="Journal Article"&gt;17&lt;/ref-type&gt;&lt;contributors&gt;&lt;authors&gt;&lt;author&gt;Lyre, Holger&lt;/author&gt;&lt;/authors&gt;&lt;/contributors&gt;&lt;titles&gt;&lt;title&gt;Structures, dynamics and mechanisms in neuroscience: an integrative account&lt;/title&gt;&lt;secondary-title&gt;Synthese&lt;/secondary-title&gt;&lt;/titles&gt;&lt;periodical&gt;&lt;full-title&gt;Synthese&lt;/full-title&gt;&lt;/periodical&gt;&lt;pages&gt;1-18&lt;/pages&gt;&lt;dates&gt;&lt;year&gt;2017&lt;/year&gt;&lt;/dates&gt;&lt;isbn&gt;0039-7857&lt;/isbn&gt;&lt;urls&gt;&lt;/urls&gt;&lt;/record&gt;&lt;/Cite&gt;&lt;/EndNote&gt;</w:instrText>
      </w:r>
      <w:r w:rsidR="00AB77D0" w:rsidRPr="006C72A9">
        <w:fldChar w:fldCharType="separate"/>
      </w:r>
      <w:r w:rsidR="00AB77D0" w:rsidRPr="006C72A9">
        <w:rPr>
          <w:noProof/>
        </w:rPr>
        <w:t>(Lyre 2017, p. 4)</w:t>
      </w:r>
      <w:r w:rsidR="00AB77D0" w:rsidRPr="006C72A9">
        <w:fldChar w:fldCharType="end"/>
      </w:r>
      <w:r w:rsidR="00A54819" w:rsidRPr="006C72A9">
        <w:t>.</w:t>
      </w:r>
      <w:r w:rsidR="0036704A" w:rsidRPr="006C72A9">
        <w:rPr>
          <w:rStyle w:val="FootnoteReference"/>
        </w:rPr>
        <w:footnoteReference w:id="7"/>
      </w:r>
      <w:r w:rsidR="00A54819" w:rsidRPr="006C72A9">
        <w:t xml:space="preserve"> Both of these statements</w:t>
      </w:r>
      <w:r w:rsidR="002450CF" w:rsidRPr="006C72A9">
        <w:t xml:space="preserve"> violate</w:t>
      </w:r>
      <w:r w:rsidR="00A54819" w:rsidRPr="006C72A9">
        <w:t xml:space="preserve"> </w:t>
      </w:r>
      <w:r w:rsidR="002450CF" w:rsidRPr="006C72A9">
        <w:t xml:space="preserve">the distinction between </w:t>
      </w:r>
      <w:r w:rsidR="00347A3F" w:rsidRPr="006C72A9">
        <w:t>DST</w:t>
      </w:r>
      <w:r w:rsidR="00885724" w:rsidRPr="006C72A9">
        <w:t xml:space="preserve"> models, </w:t>
      </w:r>
      <w:r w:rsidR="0036704A" w:rsidRPr="006C72A9">
        <w:t xml:space="preserve">which are mathematical models, </w:t>
      </w:r>
      <w:r w:rsidR="00885724" w:rsidRPr="006C72A9">
        <w:t>and dynamical systems themselves</w:t>
      </w:r>
      <w:r w:rsidR="006E0385" w:rsidRPr="006C72A9">
        <w:t>, which are sets of dynamical properties</w:t>
      </w:r>
      <w:r w:rsidR="004E3F59" w:rsidRPr="006C72A9">
        <w:t xml:space="preserve"> and their substrates</w:t>
      </w:r>
      <w:r w:rsidR="006E0385" w:rsidRPr="006C72A9">
        <w:t>, not mathematical models</w:t>
      </w:r>
      <w:r w:rsidR="00885724" w:rsidRPr="006C72A9">
        <w:t xml:space="preserve">. </w:t>
      </w:r>
      <w:r w:rsidR="006E0385" w:rsidRPr="006C72A9">
        <w:t>T</w:t>
      </w:r>
      <w:r w:rsidR="008772E5" w:rsidRPr="006C72A9">
        <w:t>he models target those systems.</w:t>
      </w:r>
      <w:r w:rsidR="00E81F19" w:rsidRPr="006C72A9">
        <w:t xml:space="preserve"> </w:t>
      </w:r>
      <w:r w:rsidR="00E36EE2" w:rsidRPr="006C72A9">
        <w:t>The nature of the substrate of a d</w:t>
      </w:r>
      <w:r w:rsidR="002821C0" w:rsidRPr="006C72A9">
        <w:t>ynamical system</w:t>
      </w:r>
      <w:r w:rsidR="00E36EE2" w:rsidRPr="006C72A9">
        <w:t xml:space="preserve"> dictates how much </w:t>
      </w:r>
      <w:r w:rsidR="00D47B0B" w:rsidRPr="006C72A9">
        <w:t xml:space="preserve">spatiotemporal or physical </w:t>
      </w:r>
      <w:r w:rsidR="009D16A9" w:rsidRPr="006C72A9">
        <w:t xml:space="preserve">detail </w:t>
      </w:r>
      <w:r w:rsidR="00E36EE2" w:rsidRPr="006C72A9">
        <w:t xml:space="preserve">to include in its description </w:t>
      </w:r>
      <w:r w:rsidR="00AB77D0" w:rsidRPr="006C72A9">
        <w:fldChar w:fldCharType="begin"/>
      </w:r>
      <w:r w:rsidR="00377F2E">
        <w:instrText xml:space="preserve"> ADDIN EN.CITE &lt;EndNote&gt;&lt;Cite&gt;&lt;Author&gt;Weiskopf&lt;/Author&gt;&lt;Year&gt;2017&lt;/Year&gt;&lt;RecNum&gt;7884&lt;/RecNum&gt;&lt;Prefix&gt;cf. &lt;/Prefix&gt;&lt;DisplayText&gt;(cf. Weiskopf 2017)&lt;/DisplayText&gt;&lt;record&gt;&lt;rec-number&gt;7884&lt;/rec-number&gt;&lt;foreign-keys&gt;&lt;key app="EN" db-id="5rssxzzfx9vxe1eveviv2evyz0e9fs09wf9t" timestamp="1583290968"&gt;7884&lt;/key&gt;&lt;/foreign-keys&gt;&lt;ref-type name="Book Section"&gt;5&lt;/ref-type&gt;&lt;contributors&gt;&lt;authors&gt;&lt;author&gt;Weiskopf, Daniel A&lt;/author&gt;&lt;/authors&gt;&lt;secondary-authors&gt;&lt;author&gt;Kaplan, David M&lt;/author&gt;&lt;/secondary-authors&gt;&lt;/contributors&gt;&lt;titles&gt;&lt;title&gt;The explanatory autonomy of cognitive models&lt;/title&gt;&lt;secondary-title&gt;Explanation and Integration in Mind and Brain Science&lt;/secondary-title&gt;&lt;/titles&gt;&lt;periodical&gt;&lt;full-title&gt;Explanation and Integration in Mind and Brain Science&lt;/full-title&gt;&lt;/periodical&gt;&lt;dates&gt;&lt;year&gt;2017&lt;/year&gt;&lt;/dates&gt;&lt;publisher&gt;Oxford University Press&lt;/publisher&gt;&lt;urls&gt;&lt;/urls&gt;&lt;/record&gt;&lt;/Cite&gt;&lt;/EndNote&gt;</w:instrText>
      </w:r>
      <w:r w:rsidR="00AB77D0" w:rsidRPr="006C72A9">
        <w:fldChar w:fldCharType="separate"/>
      </w:r>
      <w:r w:rsidR="00377F2E">
        <w:rPr>
          <w:noProof/>
        </w:rPr>
        <w:t>(cf. Weiskopf 2017)</w:t>
      </w:r>
      <w:r w:rsidR="00AB77D0" w:rsidRPr="006C72A9">
        <w:fldChar w:fldCharType="end"/>
      </w:r>
      <w:r w:rsidR="009D16A9" w:rsidRPr="006C72A9">
        <w:t xml:space="preserve"> on </w:t>
      </w:r>
      <w:r w:rsidR="00C90B1F" w:rsidRPr="006C72A9">
        <w:t xml:space="preserve">the distinction between </w:t>
      </w:r>
      <w:r w:rsidR="002C4E8B" w:rsidRPr="006C72A9">
        <w:t>cognitive models</w:t>
      </w:r>
      <w:r w:rsidR="00C90B1F" w:rsidRPr="006C72A9">
        <w:t xml:space="preserve"> and mechanistic ones</w:t>
      </w:r>
      <w:r w:rsidR="001970FE" w:rsidRPr="006C72A9">
        <w:t>).</w:t>
      </w:r>
      <w:r w:rsidR="00124F45" w:rsidRPr="006C72A9">
        <w:t xml:space="preserve"> Some philosophers reject the possible inclusion of such detail. </w:t>
      </w:r>
      <w:r w:rsidR="00A40261" w:rsidRPr="006C72A9">
        <w:t>For example,</w:t>
      </w:r>
      <w:r w:rsidR="001970FE" w:rsidRPr="006C72A9">
        <w:t xml:space="preserve"> </w:t>
      </w:r>
      <w:r w:rsidR="009E1765" w:rsidRPr="006C72A9">
        <w:t>Lyre restricts dynamical systems to describing structure</w:t>
      </w:r>
      <w:r w:rsidR="00F53A0D" w:rsidRPr="006C72A9">
        <w:t>,</w:t>
      </w:r>
      <w:r w:rsidR="009E1765" w:rsidRPr="006C72A9">
        <w:t xml:space="preserve"> “…a set of relations imposed on a set of relata such that the relata are only defined via the relations in which they stand” (Lyre 2017, p. 7). </w:t>
      </w:r>
      <w:r w:rsidR="00102DBD" w:rsidRPr="006C72A9">
        <w:t>On Lyre’s account</w:t>
      </w:r>
      <w:r w:rsidR="009E1765" w:rsidRPr="006C72A9">
        <w:t xml:space="preserve">, dynamical systems are described by </w:t>
      </w:r>
      <w:r w:rsidR="003770B4" w:rsidRPr="006C72A9">
        <w:t>models</w:t>
      </w:r>
      <w:r w:rsidR="009E1765" w:rsidRPr="006C72A9">
        <w:t xml:space="preserve"> whose equations refer only to relations. My approach, in contrast, includes</w:t>
      </w:r>
      <w:r w:rsidR="00140992" w:rsidRPr="006C72A9">
        <w:t xml:space="preserve"> all changes, whether in</w:t>
      </w:r>
      <w:r w:rsidR="00EA3B53" w:rsidRPr="006C72A9">
        <w:t xml:space="preserve"> objects, properties, or</w:t>
      </w:r>
      <w:r w:rsidR="009E1765" w:rsidRPr="006C72A9">
        <w:t xml:space="preserve"> relations.</w:t>
      </w:r>
      <w:r w:rsidR="009E1765" w:rsidRPr="006C72A9">
        <w:rPr>
          <w:rStyle w:val="FootnoteReference"/>
        </w:rPr>
        <w:footnoteReference w:id="8"/>
      </w:r>
      <w:r w:rsidR="009E1765" w:rsidRPr="006C72A9">
        <w:t xml:space="preserve"> </w:t>
      </w:r>
      <w:r w:rsidR="00311371" w:rsidRPr="006C72A9">
        <w:t>Take, for example, a</w:t>
      </w:r>
      <w:r w:rsidR="00F100B3" w:rsidRPr="006C72A9">
        <w:t xml:space="preserve"> neuron that discharges an electrical pulse or action potential (i.e., a</w:t>
      </w:r>
      <w:r w:rsidR="00311371" w:rsidRPr="006C72A9">
        <w:t xml:space="preserve"> </w:t>
      </w:r>
      <w:r w:rsidR="00C90D42" w:rsidRPr="006C72A9">
        <w:t>firing neuron</w:t>
      </w:r>
      <w:r w:rsidR="00F100B3" w:rsidRPr="006C72A9">
        <w:t>)</w:t>
      </w:r>
      <w:r w:rsidR="00CC0C15" w:rsidRPr="006C72A9">
        <w:t>.</w:t>
      </w:r>
      <w:r w:rsidR="00311371" w:rsidRPr="006C72A9">
        <w:t xml:space="preserve"> </w:t>
      </w:r>
      <w:r w:rsidR="00EE45CB" w:rsidRPr="006C72A9">
        <w:t>On the view herein, the</w:t>
      </w:r>
      <w:r w:rsidR="00544A6A" w:rsidRPr="006C72A9">
        <w:t xml:space="preserve"> objects</w:t>
      </w:r>
      <w:r w:rsidR="009507D8" w:rsidRPr="006C72A9">
        <w:t xml:space="preserve">, properties, and relations </w:t>
      </w:r>
      <w:r w:rsidR="00EE45CB" w:rsidRPr="006C72A9">
        <w:t xml:space="preserve">underlying this firing, such as the </w:t>
      </w:r>
      <w:r w:rsidR="001E7261" w:rsidRPr="006C72A9">
        <w:t>ions, proteins</w:t>
      </w:r>
      <w:r w:rsidR="009507D8" w:rsidRPr="006C72A9">
        <w:t xml:space="preserve">, </w:t>
      </w:r>
      <w:r w:rsidR="001E7261" w:rsidRPr="006C72A9">
        <w:t>and so forth, are</w:t>
      </w:r>
      <w:r w:rsidR="00EE45CB" w:rsidRPr="006C72A9">
        <w:t xml:space="preserve"> distinguished from the </w:t>
      </w:r>
      <w:r w:rsidR="00C03DDB" w:rsidRPr="006C72A9">
        <w:t xml:space="preserve">changes in those </w:t>
      </w:r>
      <w:r w:rsidR="00635998" w:rsidRPr="006C72A9">
        <w:t xml:space="preserve">constituents </w:t>
      </w:r>
      <w:r w:rsidR="00C03DDB" w:rsidRPr="006C72A9">
        <w:t xml:space="preserve">that constitute the </w:t>
      </w:r>
      <w:r w:rsidR="00EE45CB" w:rsidRPr="006C72A9">
        <w:t>firing.</w:t>
      </w:r>
      <w:r w:rsidR="00F100B3" w:rsidRPr="006C72A9">
        <w:t xml:space="preserve"> A neuron </w:t>
      </w:r>
      <w:r w:rsidR="00E5623B" w:rsidRPr="006C72A9">
        <w:t>fires when a sudden and large change in the</w:t>
      </w:r>
      <w:r w:rsidR="00102BA7" w:rsidRPr="006C72A9">
        <w:t xml:space="preserve"> cell</w:t>
      </w:r>
      <w:r w:rsidR="00E5623B" w:rsidRPr="006C72A9">
        <w:t xml:space="preserve"> membrane voltage propagates down the cell.</w:t>
      </w:r>
      <w:r w:rsidR="00EE45CB" w:rsidRPr="006C72A9">
        <w:t xml:space="preserve"> </w:t>
      </w:r>
      <w:r w:rsidR="00791114" w:rsidRPr="006C72A9">
        <w:t>These changes are the neurodynamical properties of the neuron, and the collection of those changes and thei</w:t>
      </w:r>
      <w:r w:rsidR="004E616A" w:rsidRPr="006C72A9">
        <w:t>r</w:t>
      </w:r>
      <w:r w:rsidR="00791114" w:rsidRPr="006C72A9">
        <w:t xml:space="preserve"> </w:t>
      </w:r>
      <w:r w:rsidR="00791114" w:rsidRPr="006C72A9">
        <w:lastRenderedPageBreak/>
        <w:t>substrate—the ions, proteins, and so forth—constitute a neurodynamical system.</w:t>
      </w:r>
      <w:r w:rsidR="004F50CD" w:rsidRPr="006C72A9">
        <w:t xml:space="preserve"> But </w:t>
      </w:r>
      <w:r w:rsidR="00AC5262" w:rsidRPr="006C72A9">
        <w:t xml:space="preserve">the firing rate of a </w:t>
      </w:r>
      <w:r w:rsidR="004F50CD" w:rsidRPr="006C72A9">
        <w:t xml:space="preserve">neuron can also </w:t>
      </w:r>
      <w:r w:rsidR="00AC5262" w:rsidRPr="006C72A9">
        <w:t xml:space="preserve">be </w:t>
      </w:r>
      <w:r w:rsidR="004F50CD" w:rsidRPr="006C72A9">
        <w:t>modulate</w:t>
      </w:r>
      <w:r w:rsidR="00AC5262" w:rsidRPr="006C72A9">
        <w:t>d</w:t>
      </w:r>
      <w:r w:rsidR="004F50CD" w:rsidRPr="006C72A9">
        <w:t>. In that case, the neurodynamical properties are changes in the firing rate of the neuron, and the neurodynamical system consists of those changes together with their substrate, the firing rate itself.</w:t>
      </w:r>
      <w:r w:rsidR="00995052" w:rsidRPr="006C72A9">
        <w:t xml:space="preserve"> Neurodynamical systems can refer to changes in neural object</w:t>
      </w:r>
      <w:r w:rsidR="00AC5262" w:rsidRPr="006C72A9">
        <w:t>s</w:t>
      </w:r>
      <w:r w:rsidR="00995052" w:rsidRPr="006C72A9">
        <w:t>, properties, or relations or changes in changes in those objects properties, or relations</w:t>
      </w:r>
      <w:r w:rsidR="00277DF6" w:rsidRPr="006C72A9">
        <w:t>, or changes in the changes in the changes, and so forth.</w:t>
      </w:r>
    </w:p>
    <w:p w14:paraId="674165FA" w14:textId="77777777" w:rsidR="00F413DE" w:rsidRPr="006C72A9" w:rsidRDefault="00F413DE" w:rsidP="00012AF6">
      <w:pPr>
        <w:ind w:firstLine="720"/>
      </w:pPr>
    </w:p>
    <w:p w14:paraId="465EA224" w14:textId="51321923" w:rsidR="000C31B4" w:rsidRPr="006C72A9" w:rsidRDefault="00EE61A5" w:rsidP="001A08E7">
      <w:pPr>
        <w:pStyle w:val="ListParagraph"/>
        <w:numPr>
          <w:ilvl w:val="1"/>
          <w:numId w:val="2"/>
        </w:numPr>
      </w:pPr>
      <w:r w:rsidRPr="006C72A9">
        <w:t>Explanation in Cognitive Neurobiology</w:t>
      </w:r>
    </w:p>
    <w:p w14:paraId="6140A318" w14:textId="4CAD401B" w:rsidR="00325C0B" w:rsidRPr="006C72A9" w:rsidRDefault="00325C0B" w:rsidP="00812B1D">
      <w:pPr>
        <w:ind w:firstLine="720"/>
      </w:pPr>
      <w:r w:rsidRPr="006C72A9">
        <w:t>The neurodynamical explanatory schema contains six steps.</w:t>
      </w:r>
      <w:r w:rsidR="004A5A60" w:rsidRPr="006C72A9">
        <w:t xml:space="preserve"> </w:t>
      </w:r>
      <w:r w:rsidR="005D6A6B" w:rsidRPr="006C72A9">
        <w:t xml:space="preserve">The explanandum is some cognitive capacity. </w:t>
      </w:r>
      <w:r w:rsidR="00915B3E" w:rsidRPr="006C72A9">
        <w:t>First,</w:t>
      </w:r>
      <w:r w:rsidR="00FE65CA" w:rsidRPr="006C72A9">
        <w:t xml:space="preserve"> </w:t>
      </w:r>
      <w:r w:rsidR="005D6A6B" w:rsidRPr="006C72A9">
        <w:t xml:space="preserve">this </w:t>
      </w:r>
      <w:r w:rsidR="00915B3E" w:rsidRPr="006C72A9">
        <w:t xml:space="preserve">cognitive capacity is decomposed into a set of </w:t>
      </w:r>
      <w:r w:rsidR="00DC4B43" w:rsidRPr="006C72A9">
        <w:t>subcapacities</w:t>
      </w:r>
      <w:r w:rsidR="004018F0" w:rsidRPr="006C72A9">
        <w:t>, functions performed by the</w:t>
      </w:r>
      <w:r w:rsidR="005E6B46" w:rsidRPr="006C72A9">
        <w:t xml:space="preserve"> </w:t>
      </w:r>
      <w:r w:rsidR="00923C54" w:rsidRPr="006C72A9">
        <w:t>subsystems</w:t>
      </w:r>
      <w:r w:rsidR="004018F0" w:rsidRPr="006C72A9">
        <w:t xml:space="preserve"> of a system for the system,</w:t>
      </w:r>
      <w:r w:rsidR="006024F6" w:rsidRPr="006C72A9">
        <w:t xml:space="preserve"> that in concert yield the cognitive capacity</w:t>
      </w:r>
      <w:r w:rsidR="00EC59A3" w:rsidRPr="006C72A9">
        <w:t>.</w:t>
      </w:r>
      <w:r w:rsidR="006E6D29" w:rsidRPr="006C72A9">
        <w:rPr>
          <w:rStyle w:val="FootnoteReference"/>
        </w:rPr>
        <w:footnoteReference w:id="9"/>
      </w:r>
      <w:r w:rsidR="00347646" w:rsidRPr="006C72A9">
        <w:t xml:space="preserve"> </w:t>
      </w:r>
      <w:r w:rsidR="00D75C9D" w:rsidRPr="006C72A9">
        <w:t xml:space="preserve">Second, </w:t>
      </w:r>
      <w:r w:rsidR="000A28CA" w:rsidRPr="006C72A9">
        <w:t xml:space="preserve">one of </w:t>
      </w:r>
      <w:r w:rsidR="00D75C9D" w:rsidRPr="006C72A9">
        <w:t>th</w:t>
      </w:r>
      <w:r w:rsidR="000A28CA" w:rsidRPr="006C72A9">
        <w:t>ese</w:t>
      </w:r>
      <w:r w:rsidR="00347646" w:rsidRPr="006C72A9">
        <w:t xml:space="preserve"> </w:t>
      </w:r>
      <w:r w:rsidR="00792B61" w:rsidRPr="006C72A9">
        <w:t>subcapacities</w:t>
      </w:r>
      <w:r w:rsidR="000A28CA" w:rsidRPr="006C72A9">
        <w:t xml:space="preserve"> is selected for </w:t>
      </w:r>
      <w:r w:rsidR="00F17FF1" w:rsidRPr="006C72A9">
        <w:t>analysis</w:t>
      </w:r>
      <w:r w:rsidR="00347646" w:rsidRPr="006C72A9">
        <w:t>.</w:t>
      </w:r>
      <w:r w:rsidR="002F2606" w:rsidRPr="006C72A9">
        <w:t xml:space="preserve"> Third, this </w:t>
      </w:r>
      <w:r w:rsidR="00A404B8" w:rsidRPr="006C72A9">
        <w:t>subcapacity</w:t>
      </w:r>
      <w:r w:rsidR="002F2606" w:rsidRPr="006C72A9">
        <w:t xml:space="preserve"> is described mathematically</w:t>
      </w:r>
      <w:r w:rsidR="00134254" w:rsidRPr="006C72A9">
        <w:t>.</w:t>
      </w:r>
      <w:r w:rsidR="0079456D" w:rsidRPr="006C72A9">
        <w:t xml:space="preserve"> Fourth, the dynamics of </w:t>
      </w:r>
      <w:r w:rsidR="00384392" w:rsidRPr="006C72A9">
        <w:t>the neural</w:t>
      </w:r>
      <w:r w:rsidR="0079456D" w:rsidRPr="006C72A9">
        <w:t xml:space="preserve"> subsystem, the one hypothesized to </w:t>
      </w:r>
      <w:r w:rsidR="00EB4CDD" w:rsidRPr="006C72A9">
        <w:t>possess the subcapacity</w:t>
      </w:r>
      <w:r w:rsidR="0079456D" w:rsidRPr="006C72A9">
        <w:t xml:space="preserve">, are </w:t>
      </w:r>
      <w:r w:rsidR="00AD2C89" w:rsidRPr="006C72A9">
        <w:t>described</w:t>
      </w:r>
      <w:r w:rsidR="007A7D60" w:rsidRPr="006C72A9">
        <w:t>.</w:t>
      </w:r>
      <w:r w:rsidR="00767E79" w:rsidRPr="006C72A9">
        <w:t xml:space="preserve"> Fifth, those dynamics are also described mathematically.</w:t>
      </w:r>
      <w:r w:rsidR="007B3102" w:rsidRPr="006C72A9">
        <w:t xml:space="preserve"> Sixth and finally, the </w:t>
      </w:r>
      <w:r w:rsidR="007D2480" w:rsidRPr="006C72A9">
        <w:t xml:space="preserve">mathematical description of the </w:t>
      </w:r>
      <w:r w:rsidR="00D73BAB" w:rsidRPr="006C72A9">
        <w:t>subcapacity</w:t>
      </w:r>
      <w:r w:rsidR="007B3102" w:rsidRPr="006C72A9">
        <w:t xml:space="preserve"> </w:t>
      </w:r>
      <w:r w:rsidR="008C7B77" w:rsidRPr="006C72A9">
        <w:t xml:space="preserve">is mapped </w:t>
      </w:r>
      <w:r w:rsidR="007B3102" w:rsidRPr="006C72A9">
        <w:t xml:space="preserve">on to the </w:t>
      </w:r>
      <w:r w:rsidR="007D2480" w:rsidRPr="006C72A9">
        <w:t>mathematical descrip</w:t>
      </w:r>
      <w:r w:rsidR="00B46E50" w:rsidRPr="006C72A9">
        <w:t xml:space="preserve">tion of the </w:t>
      </w:r>
      <w:r w:rsidR="00D73BAB" w:rsidRPr="006C72A9">
        <w:t>dynamics</w:t>
      </w:r>
      <w:r w:rsidR="00B46E50" w:rsidRPr="006C72A9">
        <w:t xml:space="preserve">. </w:t>
      </w:r>
      <w:r w:rsidR="008C7B77" w:rsidRPr="006C72A9">
        <w:t xml:space="preserve">The conclusion is that </w:t>
      </w:r>
      <w:r w:rsidR="00AF213E" w:rsidRPr="006C72A9">
        <w:t>the</w:t>
      </w:r>
      <w:r w:rsidR="008C7B77" w:rsidRPr="006C72A9">
        <w:t xml:space="preserve"> dynamical </w:t>
      </w:r>
      <w:r w:rsidR="00EA3600" w:rsidRPr="006C72A9">
        <w:t xml:space="preserve">system </w:t>
      </w:r>
      <w:r w:rsidR="003C7A40" w:rsidRPr="006C72A9">
        <w:t>has the subcapacity</w:t>
      </w:r>
      <w:r w:rsidR="002F61DE" w:rsidRPr="006C72A9">
        <w:t xml:space="preserve">, that is, that the dynamical system performs a function for the </w:t>
      </w:r>
      <w:r w:rsidR="00BE215C" w:rsidRPr="006C72A9">
        <w:t xml:space="preserve">cognitive </w:t>
      </w:r>
      <w:r w:rsidR="002F61DE" w:rsidRPr="006C72A9">
        <w:t>system</w:t>
      </w:r>
      <w:r w:rsidR="00515E44" w:rsidRPr="006C72A9">
        <w:t>.</w:t>
      </w:r>
      <w:r w:rsidR="005E53ED" w:rsidRPr="006C72A9">
        <w:t xml:space="preserve"> The neurodynamical system helps explain the cognitive capacity in virtue of possessing the subcapacity.</w:t>
      </w:r>
    </w:p>
    <w:p w14:paraId="1C489C6A" w14:textId="0838D040" w:rsidR="00B422B0" w:rsidRPr="006C72A9" w:rsidRDefault="00B422B0" w:rsidP="00012AF6">
      <w:pPr>
        <w:ind w:firstLine="720"/>
      </w:pPr>
      <w:r w:rsidRPr="006C72A9">
        <w:t xml:space="preserve">I will briefly review a </w:t>
      </w:r>
      <w:r w:rsidR="008507F9" w:rsidRPr="006C72A9">
        <w:t>case study</w:t>
      </w:r>
      <w:r w:rsidR="00140A19" w:rsidRPr="006C72A9">
        <w:t xml:space="preserve"> of perceptual decisions under noisy sensory conditions f</w:t>
      </w:r>
      <w:r w:rsidRPr="006C72A9">
        <w:t>rom cognitive neuro</w:t>
      </w:r>
      <w:r w:rsidR="009E02C9" w:rsidRPr="006C72A9">
        <w:t>biology</w:t>
      </w:r>
      <w:r w:rsidR="000F1C36" w:rsidRPr="006C72A9">
        <w:t xml:space="preserve"> to illustrate the schema</w:t>
      </w:r>
      <w:r w:rsidRPr="006C72A9">
        <w:t>.</w:t>
      </w:r>
      <w:r w:rsidRPr="006C72A9">
        <w:rPr>
          <w:rStyle w:val="FootnoteReference"/>
          <w:sz w:val="24"/>
          <w:szCs w:val="24"/>
        </w:rPr>
        <w:footnoteReference w:id="10"/>
      </w:r>
      <w:r w:rsidRPr="006C72A9">
        <w:t xml:space="preserve"> Neuroscientists study these decisions using the random dot motion task (RDMT), in which subjects are presented with a visual display of moving dots</w:t>
      </w:r>
      <w:r w:rsidR="009E4D9B" w:rsidRPr="006C72A9">
        <w:t xml:space="preserve"> and decide </w:t>
      </w:r>
      <w:r w:rsidR="001E4E45" w:rsidRPr="006C72A9">
        <w:t xml:space="preserve">on </w:t>
      </w:r>
      <w:r w:rsidR="009E4D9B" w:rsidRPr="006C72A9">
        <w:t>the direction of motion.</w:t>
      </w:r>
      <w:r w:rsidRPr="006C72A9">
        <w:t xml:space="preserve"> </w:t>
      </w:r>
      <w:r w:rsidR="009E4D9B" w:rsidRPr="006C72A9">
        <w:t>S</w:t>
      </w:r>
      <w:r w:rsidRPr="006C72A9">
        <w:t xml:space="preserve">ome fraction of </w:t>
      </w:r>
      <w:r w:rsidR="00F775EC" w:rsidRPr="006C72A9">
        <w:t xml:space="preserve">the dots </w:t>
      </w:r>
      <w:r w:rsidR="00EC4F78" w:rsidRPr="006C72A9">
        <w:t>moves</w:t>
      </w:r>
      <w:r w:rsidRPr="006C72A9">
        <w:t xml:space="preserve"> in </w:t>
      </w:r>
      <w:r w:rsidR="00E2020B" w:rsidRPr="006C72A9">
        <w:t>the same</w:t>
      </w:r>
      <w:r w:rsidRPr="006C72A9">
        <w:t xml:space="preserve"> direction</w:t>
      </w:r>
      <w:r w:rsidR="001D7B53" w:rsidRPr="006C72A9">
        <w:t xml:space="preserve">, </w:t>
      </w:r>
      <w:r w:rsidRPr="006C72A9">
        <w:t>and different fractions of dots move coherently on different trials</w:t>
      </w:r>
      <w:r w:rsidR="000C73C0" w:rsidRPr="006C72A9">
        <w:t xml:space="preserve">. </w:t>
      </w:r>
      <w:r w:rsidR="00637220" w:rsidRPr="006C72A9">
        <w:t xml:space="preserve">The coherent motion signal is embedded in </w:t>
      </w:r>
      <w:r w:rsidR="008E6B9F" w:rsidRPr="006C72A9">
        <w:t xml:space="preserve">random dot </w:t>
      </w:r>
      <w:r w:rsidR="00637220" w:rsidRPr="006C72A9">
        <w:t>noise.</w:t>
      </w:r>
      <w:r w:rsidR="008E6B9F" w:rsidRPr="006C72A9">
        <w:t xml:space="preserve"> </w:t>
      </w:r>
      <w:r w:rsidR="00B141A2" w:rsidRPr="006C72A9">
        <w:t xml:space="preserve">Subjects indicate their </w:t>
      </w:r>
      <w:r w:rsidR="004E2AC4" w:rsidRPr="006C72A9">
        <w:t xml:space="preserve">decision by </w:t>
      </w:r>
      <w:r w:rsidRPr="006C72A9">
        <w:t>look</w:t>
      </w:r>
      <w:r w:rsidR="004E2AC4" w:rsidRPr="006C72A9">
        <w:t>ing</w:t>
      </w:r>
      <w:r w:rsidRPr="006C72A9">
        <w:t xml:space="preserve"> at </w:t>
      </w:r>
      <w:r w:rsidR="00DF4F2F" w:rsidRPr="006C72A9">
        <w:t xml:space="preserve">a </w:t>
      </w:r>
      <w:r w:rsidRPr="006C72A9">
        <w:t xml:space="preserve">target. </w:t>
      </w:r>
      <w:r w:rsidR="0013209D" w:rsidRPr="006C72A9">
        <w:t>A number of functions are required for the RDMT: stimulus detection, motion encoding</w:t>
      </w:r>
      <w:r w:rsidR="0046631A" w:rsidRPr="006C72A9">
        <w:t xml:space="preserve">, </w:t>
      </w:r>
      <w:r w:rsidR="001B7DFC" w:rsidRPr="006C72A9">
        <w:t xml:space="preserve">integration </w:t>
      </w:r>
      <w:r w:rsidR="001B7DFC" w:rsidRPr="006C72A9">
        <w:lastRenderedPageBreak/>
        <w:t>of motion evidence, option selection, motor selection, motor initiation, and so forth.</w:t>
      </w:r>
      <w:r w:rsidR="001B7DFC" w:rsidRPr="006C72A9">
        <w:rPr>
          <w:rStyle w:val="FootnoteReference"/>
        </w:rPr>
        <w:footnoteReference w:id="11"/>
      </w:r>
      <w:r w:rsidR="0013209D" w:rsidRPr="006C72A9">
        <w:t xml:space="preserve"> </w:t>
      </w:r>
      <w:r w:rsidR="004B1157" w:rsidRPr="006C72A9">
        <w:t>For evidence integration,</w:t>
      </w:r>
      <w:r w:rsidR="003E5579" w:rsidRPr="006C72A9">
        <w:t xml:space="preserve"> </w:t>
      </w:r>
      <w:r w:rsidR="008D1061" w:rsidRPr="006C72A9">
        <w:t xml:space="preserve">a sequential probability ratio test </w:t>
      </w:r>
      <w:r w:rsidR="00AB77D0" w:rsidRPr="006C72A9">
        <w:fldChar w:fldCharType="begin"/>
      </w:r>
      <w:r w:rsidR="00377F2E">
        <w:instrText xml:space="preserve"> ADDIN EN.CITE &lt;EndNote&gt;&lt;Cite&gt;&lt;Author&gt;Wald&lt;/Author&gt;&lt;Year&gt;1948&lt;/Year&gt;&lt;RecNum&gt;2838&lt;/RecNum&gt;&lt;Prefix&gt;SPRT &lt;/Prefix&gt;&lt;DisplayText&gt;(SPRT Wald and Wolfowitz 1948)&lt;/DisplayText&gt;&lt;record&gt;&lt;rec-number&gt;2838&lt;/rec-number&gt;&lt;foreign-keys&gt;&lt;key app="EN" db-id="5rssxzzfx9vxe1eveviv2evyz0e9fs09wf9t" timestamp="1583290963"&gt;2838&lt;/key&gt;&lt;/foreign-keys&gt;&lt;ref-type name="Journal Article"&gt;17&lt;/ref-type&gt;&lt;contributors&gt;&lt;authors&gt;&lt;author&gt;Wald, A.&lt;/author&gt;&lt;author&gt;Wolfowitz, J.&lt;/author&gt;&lt;/authors&gt;&lt;/contributors&gt;&lt;titles&gt;&lt;title&gt;Optimum character of the sequential probability ratio test&lt;/title&gt;&lt;secondary-title&gt;The Annals of Mathematical Statistics&lt;/secondary-title&gt;&lt;/titles&gt;&lt;periodical&gt;&lt;full-title&gt;The Annals of Mathematical Statistics&lt;/full-title&gt;&lt;/periodical&gt;&lt;pages&gt;326-339&lt;/pages&gt;&lt;volume&gt;19&lt;/volume&gt;&lt;number&gt;3&lt;/number&gt;&lt;dates&gt;&lt;year&gt;1948&lt;/year&gt;&lt;/dates&gt;&lt;urls&gt;&lt;/urls&gt;&lt;/record&gt;&lt;/Cite&gt;&lt;/EndNote&gt;</w:instrText>
      </w:r>
      <w:r w:rsidR="00AB77D0" w:rsidRPr="006C72A9">
        <w:fldChar w:fldCharType="separate"/>
      </w:r>
      <w:r w:rsidR="00377F2E">
        <w:rPr>
          <w:noProof/>
        </w:rPr>
        <w:t>(SPRT Wald and Wolfowitz 1948)</w:t>
      </w:r>
      <w:r w:rsidR="00AB77D0" w:rsidRPr="006C72A9">
        <w:fldChar w:fldCharType="end"/>
      </w:r>
      <w:r w:rsidR="003E5579" w:rsidRPr="006C72A9">
        <w:t xml:space="preserve"> describes an evidence sampling process for determining the direction of motion. </w:t>
      </w:r>
      <w:r w:rsidR="002F10A1" w:rsidRPr="006C72A9">
        <w:t>I</w:t>
      </w:r>
      <w:r w:rsidR="003E5579" w:rsidRPr="006C72A9">
        <w:t xml:space="preserve">n the </w:t>
      </w:r>
      <w:r w:rsidR="008D1061" w:rsidRPr="006C72A9">
        <w:t>SPRT</w:t>
      </w:r>
      <w:r w:rsidR="005A3C27" w:rsidRPr="006C72A9">
        <w:t xml:space="preserve">, </w:t>
      </w:r>
      <w:r w:rsidR="003E5579" w:rsidRPr="006C72A9">
        <w:t>the prior odds of the dots moving left or right</w:t>
      </w:r>
      <w:r w:rsidR="002F10A1" w:rsidRPr="006C72A9">
        <w:t xml:space="preserve"> are set first</w:t>
      </w:r>
      <w:r w:rsidR="003E5579" w:rsidRPr="006C72A9">
        <w:t xml:space="preserve">. </w:t>
      </w:r>
      <w:r w:rsidR="00C0419E" w:rsidRPr="006C72A9">
        <w:t>Next</w:t>
      </w:r>
      <w:r w:rsidR="003E5579" w:rsidRPr="006C72A9">
        <w:t>,</w:t>
      </w:r>
      <w:r w:rsidR="003C62BF" w:rsidRPr="006C72A9">
        <w:t xml:space="preserve"> motion</w:t>
      </w:r>
      <w:r w:rsidR="003E5579" w:rsidRPr="006C72A9">
        <w:t xml:space="preserve"> evidence </w:t>
      </w:r>
      <w:r w:rsidR="00C0419E" w:rsidRPr="006C72A9">
        <w:t xml:space="preserve">from the field of moving dots </w:t>
      </w:r>
      <w:r w:rsidR="003E5579" w:rsidRPr="006C72A9">
        <w:t>is gathere</w:t>
      </w:r>
      <w:r w:rsidR="00C0419E" w:rsidRPr="006C72A9">
        <w:t>d.</w:t>
      </w:r>
      <w:r w:rsidR="006758D9" w:rsidRPr="006C72A9">
        <w:t xml:space="preserve"> After evidence is gathered</w:t>
      </w:r>
      <w:r w:rsidR="00A8353F" w:rsidRPr="006C72A9">
        <w:t xml:space="preserve">, </w:t>
      </w:r>
      <w:r w:rsidR="003E5579" w:rsidRPr="006C72A9">
        <w:t>the odds that the dots are moving left or right</w:t>
      </w:r>
      <w:r w:rsidR="00A8353F" w:rsidRPr="006C72A9">
        <w:t xml:space="preserve"> are updated</w:t>
      </w:r>
      <w:r w:rsidR="009642FC" w:rsidRPr="006C72A9">
        <w:t xml:space="preserve"> on the basis of that evidence</w:t>
      </w:r>
      <w:r w:rsidR="003E5579" w:rsidRPr="006C72A9">
        <w:t xml:space="preserve">. </w:t>
      </w:r>
      <w:r w:rsidR="00051314" w:rsidRPr="006C72A9">
        <w:t>This evidence gathering and updating process continues until</w:t>
      </w:r>
      <w:r w:rsidR="003E5579" w:rsidRPr="006C72A9">
        <w:t xml:space="preserve"> a</w:t>
      </w:r>
      <w:r w:rsidR="00743A45" w:rsidRPr="006C72A9">
        <w:t xml:space="preserve"> decision</w:t>
      </w:r>
      <w:r w:rsidR="003E5579" w:rsidRPr="006C72A9">
        <w:t xml:space="preserve"> threshold </w:t>
      </w:r>
      <w:r w:rsidR="00984B3C" w:rsidRPr="006C72A9">
        <w:t>is crosse</w:t>
      </w:r>
      <w:r w:rsidR="000C3F02" w:rsidRPr="006C72A9">
        <w:t>d.</w:t>
      </w:r>
    </w:p>
    <w:p w14:paraId="490C0592" w14:textId="73E79C1D" w:rsidR="00065524" w:rsidRPr="006C72A9" w:rsidRDefault="00B422B0" w:rsidP="00012AF6">
      <w:r w:rsidRPr="006C72A9">
        <w:tab/>
      </w:r>
      <w:r w:rsidR="007E47F2" w:rsidRPr="006C72A9">
        <w:t xml:space="preserve">In </w:t>
      </w:r>
      <w:r w:rsidR="00945B9A" w:rsidRPr="006C72A9">
        <w:t>primates</w:t>
      </w:r>
      <w:r w:rsidR="007E47F2" w:rsidRPr="006C72A9">
        <w:t xml:space="preserve">, motion properties of visual stimuli are encoded in area V5/MT, an area in the occipital cortex of the brain </w:t>
      </w:r>
      <w:r w:rsidR="00AB77D0" w:rsidRPr="006C72A9">
        <w:fldChar w:fldCharType="begin">
          <w:fldData xml:space="preserve">PEVuZE5vdGU+PENpdGU+PEF1dGhvcj5aZWtpPC9BdXRob3I+PFllYXI+MTk3NDwvWWVhcj48UmVj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</w:fldData>
        </w:fldChar>
      </w:r>
      <w:r w:rsidR="00771BB8" w:rsidRPr="006C72A9">
        <w:instrText xml:space="preserve"> ADDIN EN.CITE </w:instrText>
      </w:r>
      <w:r w:rsidR="00771BB8" w:rsidRPr="006C72A9">
        <w:fldChar w:fldCharType="begin">
          <w:fldData xml:space="preserve">PEVuZE5vdGU+PENpdGU+PEF1dGhvcj5aZWtpPC9BdXRob3I+PFllYXI+MTk3NDwvWWVhcj48UmVj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</w:fldData>
        </w:fldChar>
      </w:r>
      <w:r w:rsidR="00771BB8" w:rsidRPr="006C72A9">
        <w:instrText xml:space="preserve"> ADDIN EN.CITE.DATA </w:instrText>
      </w:r>
      <w:r w:rsidR="00771BB8" w:rsidRPr="006C72A9">
        <w:fldChar w:fldCharType="end"/>
      </w:r>
      <w:r w:rsidR="00AB77D0" w:rsidRPr="006C72A9">
        <w:fldChar w:fldCharType="separate"/>
      </w:r>
      <w:r w:rsidR="00AB77D0" w:rsidRPr="006C72A9">
        <w:rPr>
          <w:noProof/>
        </w:rPr>
        <w:t>(Zeki 1974; Zeki 1991; Britten, Shadlen et al. 1992)</w:t>
      </w:r>
      <w:r w:rsidR="00AB77D0" w:rsidRPr="006C72A9">
        <w:fldChar w:fldCharType="end"/>
      </w:r>
      <w:r w:rsidR="003B4ABF" w:rsidRPr="006C72A9">
        <w:t>,</w:t>
      </w:r>
      <w:r w:rsidR="00484F2F" w:rsidRPr="006C72A9">
        <w:t xml:space="preserve"> and communicated to t</w:t>
      </w:r>
      <w:r w:rsidRPr="006C72A9">
        <w:t>he lateral intraparietal area (LIP</w:t>
      </w:r>
      <w:r w:rsidR="00771BB8" w:rsidRPr="006C72A9">
        <w:t>;</w:t>
      </w:r>
      <w:r w:rsidR="00771BB8" w:rsidRPr="006C72A9">
        <w:fldChar w:fldCharType="begin"/>
      </w:r>
      <w:r w:rsidR="00377F2E">
        <w:instrText xml:space="preserve"> ADDIN EN.CITE &lt;EndNote&gt;&lt;Cite&gt;&lt;Author&gt;Blatt&lt;/Author&gt;&lt;Year&gt;1990&lt;/Year&gt;&lt;RecNum&gt;2186&lt;/RecNum&gt;&lt;DisplayText&gt;(Blatt, Andersen et al. 1990)&lt;/DisplayText&gt;&lt;record&gt;&lt;rec-number&gt;2186&lt;/rec-number&gt;&lt;foreign-keys&gt;&lt;key app="EN" db-id="5rssxzzfx9vxe1eveviv2evyz0e9fs09wf9t" timestamp="1583290963"&gt;2186&lt;/key&gt;&lt;/foreign-keys&gt;&lt;ref-type name="Journal Article"&gt;17&lt;/ref-type&gt;&lt;contributors&gt;&lt;authors&gt;&lt;author&gt;Blatt, G. J.&lt;/author&gt;&lt;author&gt;Andersen, R. A.&lt;/author&gt;&lt;author&gt;Stoner, G. R.&lt;/author&gt;&lt;/authors&gt;&lt;/contributors&gt;&lt;auth-address&gt;Salk Institute for Biological Studies, La Jolla, California 92138.&lt;/auth-address&gt;&lt;titles&gt;&lt;title&gt;Visual receptive field organization and cortico-cortical connections of the lateral intraparietal area (area LIP) in the macaque&lt;/title&gt;&lt;secondary-title&gt;J Comp Neurol&lt;/secondary-title&gt;&lt;alt-title&gt;The Journal of comparative neurology&lt;/alt-title&gt;&lt;/titles&gt;&lt;periodical&gt;&lt;full-title&gt;J Comp Neurol&lt;/full-title&gt;&lt;/periodical&gt;&lt;alt-periodical&gt;&lt;full-title&gt;J. Comp. Neurol.&lt;/full-title&gt;&lt;abbr-1&gt;The Journal of Comparative Neurology&lt;/abbr-1&gt;&lt;/alt-periodical&gt;&lt;pages&gt;421-45&lt;/pages&gt;&lt;volume&gt;299&lt;/volume&gt;&lt;number&gt;4&lt;/number&gt;&lt;keywords&gt;&lt;keyword&gt;Animals&lt;/keyword&gt;&lt;keyword&gt;Macaca fascicularis&lt;/keyword&gt;&lt;keyword&gt;Neural Pathways/cytology&lt;/keyword&gt;&lt;keyword&gt;Neurons/cytology&lt;/keyword&gt;&lt;keyword&gt;Parietal Lobe/*cytology&lt;/keyword&gt;&lt;keyword&gt;*Visual Fields&lt;/keyword&gt;&lt;/keywords&gt;&lt;dates&gt;&lt;year&gt;1990&lt;/year&gt;&lt;pub-dates&gt;&lt;date&gt;Sep 22&lt;/date&gt;&lt;/pub-dates&gt;&lt;/dates&gt;&lt;isbn&gt;0021-9967 (Print)&lt;/isbn&gt;&lt;accession-num&gt;2243159&lt;/accession-num&gt;&lt;urls&gt;&lt;related-urls&gt;&lt;url&gt;http://www.ncbi.nlm.nih.gov/entrez/query.fcgi?cmd=Retrieve&amp;amp;db=PubMed&amp;amp;dopt=Citation&amp;amp;list_uids=2243159&lt;/url&gt;&lt;/related-urls&gt;&lt;/urls&gt;&lt;language&gt;eng&lt;/language&gt;&lt;/record&gt;&lt;/Cite&gt;&lt;/EndNote&gt;</w:instrText>
      </w:r>
      <w:r w:rsidR="00771BB8" w:rsidRPr="006C72A9">
        <w:fldChar w:fldCharType="separate"/>
      </w:r>
      <w:r w:rsidR="00B65E76">
        <w:rPr>
          <w:noProof/>
        </w:rPr>
        <w:t xml:space="preserve"> </w:t>
      </w:r>
      <w:r w:rsidR="00377F2E">
        <w:rPr>
          <w:noProof/>
        </w:rPr>
        <w:t>Blatt, Andersen et al. 1990)</w:t>
      </w:r>
      <w:r w:rsidR="00771BB8" w:rsidRPr="006C72A9">
        <w:fldChar w:fldCharType="end"/>
      </w:r>
      <w:r w:rsidRPr="006C72A9">
        <w:t xml:space="preserve">, an eye movement control region in the parietal cortex </w:t>
      </w:r>
      <w:r w:rsidR="00AB77D0" w:rsidRPr="006C72A9">
        <w:fldChar w:fldCharType="begin">
          <w:fldData xml:space="preserve">PEVuZE5vdGU+PENpdGU+PEF1dGhvcj5QbGF0dDwvQXV0aG9yPjxZZWFyPjE5OTk8L1llYXI+PFJl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==
</w:fldData>
        </w:fldChar>
      </w:r>
      <w:r w:rsidR="00771BB8" w:rsidRPr="006C72A9">
        <w:instrText xml:space="preserve"> ADDIN EN.CITE </w:instrText>
      </w:r>
      <w:r w:rsidR="00771BB8" w:rsidRPr="006C72A9">
        <w:fldChar w:fldCharType="begin">
          <w:fldData xml:space="preserve">PEVuZE5vdGU+PENpdGU+PEF1dGhvcj5QbGF0dDwvQXV0aG9yPjxZZWFyPjE5OTk8L1llYXI+PFJl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==
</w:fldData>
        </w:fldChar>
      </w:r>
      <w:r w:rsidR="00771BB8" w:rsidRPr="006C72A9">
        <w:instrText xml:space="preserve"> ADDIN EN.CITE.DATA </w:instrText>
      </w:r>
      <w:r w:rsidR="00771BB8" w:rsidRPr="006C72A9">
        <w:fldChar w:fldCharType="end"/>
      </w:r>
      <w:r w:rsidR="00AB77D0" w:rsidRPr="006C72A9">
        <w:fldChar w:fldCharType="separate"/>
      </w:r>
      <w:r w:rsidR="00AB77D0" w:rsidRPr="006C72A9">
        <w:rPr>
          <w:noProof/>
        </w:rPr>
        <w:t>(Britten, Shadlen et al. 1992; Britten, Shadlen et al. 1993; Platt and Glimcher 1999)</w:t>
      </w:r>
      <w:r w:rsidR="00AB77D0" w:rsidRPr="006C72A9">
        <w:fldChar w:fldCharType="end"/>
      </w:r>
      <w:r w:rsidR="00DF22BB" w:rsidRPr="006C72A9">
        <w:t xml:space="preserve">. </w:t>
      </w:r>
      <w:r w:rsidR="00044837" w:rsidRPr="006C72A9">
        <w:t>A</w:t>
      </w:r>
      <w:r w:rsidRPr="006C72A9">
        <w:t xml:space="preserve">n organized set of dynamical properties, the integrate-to-bound system, for integrating this motion evidence </w:t>
      </w:r>
      <w:r w:rsidR="00376AA3" w:rsidRPr="006C72A9">
        <w:t xml:space="preserve">is found in area LIP </w:t>
      </w:r>
      <w:r w:rsidR="00AB77D0" w:rsidRPr="006C72A9">
        <w:fldChar w:fldCharType="begin">
          <w:fldData xml:space="preserve">PEVuZE5vdGU+PENpdGU+PEF1dGhvcj5Sb2l0bWFuPC9BdXRob3I+PFllYXI+MjAwMjwvWWVhcj48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</w:fldData>
        </w:fldChar>
      </w:r>
      <w:r w:rsidR="00771BB8" w:rsidRPr="006C72A9">
        <w:instrText xml:space="preserve"> ADDIN EN.CITE </w:instrText>
      </w:r>
      <w:r w:rsidR="00771BB8" w:rsidRPr="006C72A9">
        <w:fldChar w:fldCharType="begin">
          <w:fldData xml:space="preserve">PEVuZE5vdGU+PENpdGU+PEF1dGhvcj5Sb2l0bWFuPC9BdXRob3I+PFllYXI+MjAwMjwvWWVhcj48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</w:fldData>
        </w:fldChar>
      </w:r>
      <w:r w:rsidR="00771BB8" w:rsidRPr="006C72A9">
        <w:instrText xml:space="preserve"> ADDIN EN.CITE.DATA </w:instrText>
      </w:r>
      <w:r w:rsidR="00771BB8" w:rsidRPr="006C72A9">
        <w:fldChar w:fldCharType="end"/>
      </w:r>
      <w:r w:rsidR="00AB77D0" w:rsidRPr="006C72A9">
        <w:fldChar w:fldCharType="separate"/>
      </w:r>
      <w:r w:rsidR="00771BB8" w:rsidRPr="006C72A9">
        <w:rPr>
          <w:noProof/>
        </w:rPr>
        <w:t>(Roitman and Shadlen 2002; Gold and Shadlen 2007)</w:t>
      </w:r>
      <w:r w:rsidR="00AB77D0" w:rsidRPr="006C72A9">
        <w:fldChar w:fldCharType="end"/>
      </w:r>
      <w:r w:rsidR="00492A89" w:rsidRPr="006C72A9">
        <w:t>.</w:t>
      </w:r>
      <w:r w:rsidR="00D165FA" w:rsidRPr="006C72A9">
        <w:t xml:space="preserve"> </w:t>
      </w:r>
      <w:r w:rsidRPr="006C72A9">
        <w:t xml:space="preserve">The integrate-to-bound dynamical system starts at </w:t>
      </w:r>
      <w:r w:rsidR="0080474E" w:rsidRPr="006C72A9">
        <w:t>an</w:t>
      </w:r>
      <w:r w:rsidRPr="006C72A9">
        <w:t xml:space="preserve"> initial state, transitions through a series of adjacent states, and then terminates at </w:t>
      </w:r>
      <w:r w:rsidR="00300B82" w:rsidRPr="006C72A9">
        <w:t>the same</w:t>
      </w:r>
      <w:r w:rsidRPr="006C72A9">
        <w:t xml:space="preserve"> point across different initial states and trajectories. The system continuously changes state as a smooth, non-saltatory function of changes in environmental or internal properties until a</w:t>
      </w:r>
      <w:r w:rsidR="00D7163C" w:rsidRPr="006C72A9">
        <w:t xml:space="preserve"> boundary is reached</w:t>
      </w:r>
      <w:r w:rsidR="00055D44" w:rsidRPr="006C72A9">
        <w:t xml:space="preserve">. After </w:t>
      </w:r>
      <w:r w:rsidR="00977B71" w:rsidRPr="006C72A9">
        <w:t>arriving at the terminal state</w:t>
      </w:r>
      <w:r w:rsidR="00055D44" w:rsidRPr="006C72A9">
        <w:t>,</w:t>
      </w:r>
      <w:r w:rsidRPr="006C72A9">
        <w:t xml:space="preserve"> the system resets</w:t>
      </w:r>
      <w:r w:rsidR="00AE31EB" w:rsidRPr="006C72A9">
        <w:t xml:space="preserve"> to the </w:t>
      </w:r>
      <w:r w:rsidR="00055D44" w:rsidRPr="006C72A9">
        <w:t>initial state</w:t>
      </w:r>
      <w:r w:rsidR="004545B4" w:rsidRPr="006C72A9">
        <w:t>.</w:t>
      </w:r>
      <w:r w:rsidR="004E3459" w:rsidRPr="006C72A9">
        <w:t xml:space="preserve"> </w:t>
      </w:r>
    </w:p>
    <w:p w14:paraId="5338CE30" w14:textId="174B4BF4" w:rsidR="00BB4627" w:rsidRPr="006C72A9" w:rsidRDefault="00065524" w:rsidP="00012AF6">
      <w:r w:rsidRPr="006C72A9">
        <w:tab/>
      </w:r>
      <w:r w:rsidR="00DF6B5E" w:rsidRPr="006C72A9">
        <w:t>T</w:t>
      </w:r>
      <w:r w:rsidRPr="006C72A9">
        <w:t xml:space="preserve">he state equations </w:t>
      </w:r>
      <w:r w:rsidR="007F1533" w:rsidRPr="006C72A9">
        <w:t>for the integrate-to-bound system uncovered in LIP neuronal activity</w:t>
      </w:r>
      <w:r w:rsidRPr="006C72A9">
        <w:t xml:space="preserve"> are</w:t>
      </w:r>
      <w:r w:rsidR="005E5B9B" w:rsidRPr="006C72A9">
        <w:t xml:space="preserve"> </w:t>
      </w:r>
      <w:r w:rsidR="00941C6A" w:rsidRPr="006C72A9">
        <w:t>described</w:t>
      </w:r>
      <w:r w:rsidR="007F6A03" w:rsidRPr="006C72A9">
        <w:t xml:space="preserve"> </w:t>
      </w:r>
      <w:r w:rsidR="005E5B9B" w:rsidRPr="006C72A9">
        <w:t>using</w:t>
      </w:r>
      <w:r w:rsidRPr="006C72A9">
        <w:t xml:space="preserve"> a variety of mathematical formulae</w:t>
      </w:r>
      <w:r w:rsidR="005E5B9B" w:rsidRPr="006C72A9">
        <w:t xml:space="preserve"> </w:t>
      </w:r>
      <w:r w:rsidR="001C77F4" w:rsidRPr="006C72A9">
        <w:fldChar w:fldCharType="begin">
          <w:fldData xml:space="preserve">PEVuZE5vdGU+PENpdGU+PEF1dGhvcj5Vc2hlcjwvQXV0aG9yPjxZZWFyPjIwMDE8L1llYXI+PFJl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k1NS02ODwvcGFnZXM+PHZvbHVtZT4zNjwvdm9sdW1lPjxudW1iZXI+NTwvbnVtYmVyPjxl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</w:fldData>
        </w:fldChar>
      </w:r>
      <w:r w:rsidR="00771BB8" w:rsidRPr="006C72A9">
        <w:instrText xml:space="preserve"> ADDIN EN.CITE </w:instrText>
      </w:r>
      <w:r w:rsidR="00771BB8" w:rsidRPr="006C72A9">
        <w:fldChar w:fldCharType="begin">
          <w:fldData xml:space="preserve">PEVuZE5vdGU+PENpdGU+PEF1dGhvcj5Vc2hlcjwvQXV0aG9yPjxZZWFyPjIwMDE8L1llYXI+PFJl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k1NS02ODwvcGFnZXM+PHZvbHVtZT4zNjwvdm9sdW1lPjxudW1iZXI+NTwvbnVtYmVyPjxl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</w:fldData>
        </w:fldChar>
      </w:r>
      <w:r w:rsidR="00771BB8" w:rsidRPr="006C72A9">
        <w:instrText xml:space="preserve"> ADDIN EN.CITE.DATA </w:instrText>
      </w:r>
      <w:r w:rsidR="00771BB8" w:rsidRPr="006C72A9">
        <w:fldChar w:fldCharType="end"/>
      </w:r>
      <w:r w:rsidR="001C77F4" w:rsidRPr="006C72A9">
        <w:fldChar w:fldCharType="separate"/>
      </w:r>
      <w:r w:rsidR="001C77F4" w:rsidRPr="006C72A9">
        <w:rPr>
          <w:noProof/>
        </w:rPr>
        <w:t>(Usher and McClelland 2001; Wang 2002; Mazurek, Roitman et al. 2003; Ditterich 2006; Wong and Huk 2008)</w:t>
      </w:r>
      <w:r w:rsidR="001C77F4" w:rsidRPr="006C72A9">
        <w:fldChar w:fldCharType="end"/>
      </w:r>
      <w:r w:rsidRPr="006C72A9">
        <w:t xml:space="preserve">, many of which are ordinary differential equations. </w:t>
      </w:r>
      <w:r w:rsidR="00BB4627" w:rsidRPr="006C72A9">
        <w:t>The simplest</w:t>
      </w:r>
      <w:r w:rsidR="00301889" w:rsidRPr="006C72A9">
        <w:t xml:space="preserve"> models </w:t>
      </w:r>
      <w:r w:rsidR="00BB4627" w:rsidRPr="006C72A9">
        <w:t xml:space="preserve">of </w:t>
      </w:r>
      <w:r w:rsidR="00A35EDD" w:rsidRPr="006C72A9">
        <w:t>neural</w:t>
      </w:r>
      <w:r w:rsidR="00BB4627" w:rsidRPr="006C72A9">
        <w:t xml:space="preserve"> integrators </w:t>
      </w:r>
      <w:r w:rsidR="00301889" w:rsidRPr="006C72A9">
        <w:t xml:space="preserve">describe </w:t>
      </w:r>
      <w:r w:rsidR="00BB4627" w:rsidRPr="006C72A9">
        <w:t xml:space="preserve">them as instances of leaky integrators with feedback </w:t>
      </w:r>
      <w:r w:rsidR="00AB77D0" w:rsidRPr="006C72A9">
        <w:fldChar w:fldCharType="begin"/>
      </w:r>
      <w:r w:rsidR="00377F2E">
        <w:instrText xml:space="preserve"> ADDIN EN.CITE &lt;EndNote&gt;&lt;Cite&gt;&lt;Author&gt;Goldman&lt;/Author&gt;&lt;Year&gt;2010&lt;/Year&gt;&lt;RecNum&gt;8164&lt;/RecNum&gt;&lt;Prefix&gt;cf. &lt;/Prefix&gt;&lt;DisplayText&gt;(cf. Goldman, Compte et al. 2010)&lt;/DisplayText&gt;&lt;record&gt;&lt;rec-number&gt;8164&lt;/rec-number&gt;&lt;foreign-keys&gt;&lt;key app="EN" db-id="5rssxzzfx9vxe1eveviv2evyz0e9fs09wf9t" timestamp="1583290968"&gt;8164&lt;/key&gt;&lt;/foreign-keys&gt;&lt;ref-type name="Book Section"&gt;5&lt;/ref-type&gt;&lt;contributors&gt;&lt;authors&gt;&lt;author&gt;Goldman, Mark S&lt;/author&gt;&lt;author&gt;Compte, A&lt;/author&gt;&lt;author&gt;Wang, Xiao-Jing&lt;/author&gt;&lt;/authors&gt;&lt;/contributors&gt;&lt;titles&gt;&lt;title&gt;Neural integrator models&lt;/title&gt;&lt;secondary-title&gt;Encyclopedia of neuroscience&lt;/secondary-title&gt;&lt;/titles&gt;&lt;pages&gt;165-178&lt;/pages&gt;&lt;dates&gt;&lt;year&gt;2010&lt;/year&gt;&lt;/dates&gt;&lt;publisher&gt;Elsevier Ltd&lt;/publisher&gt;&lt;urls&gt;&lt;/urls&gt;&lt;/record&gt;&lt;/Cite&gt;&lt;/EndNote&gt;</w:instrText>
      </w:r>
      <w:r w:rsidR="00AB77D0" w:rsidRPr="006C72A9">
        <w:fldChar w:fldCharType="separate"/>
      </w:r>
      <w:r w:rsidR="00377F2E">
        <w:rPr>
          <w:noProof/>
        </w:rPr>
        <w:t>(cf. Goldman, Compte et al. 2010)</w:t>
      </w:r>
      <w:r w:rsidR="00AB77D0" w:rsidRPr="006C72A9">
        <w:fldChar w:fldCharType="end"/>
      </w:r>
      <w:r w:rsidR="00BB4627" w:rsidRPr="006C72A9">
        <w:t>, p. 167):</w:t>
      </w:r>
      <w:r w:rsidRPr="006C72A9">
        <w:t xml:space="preserve"> </w:t>
      </w:r>
    </w:p>
    <w:p w14:paraId="18B1DC2C" w14:textId="41993976" w:rsidR="00831255" w:rsidRPr="006C72A9" w:rsidRDefault="001760F6" w:rsidP="00831255">
      <w:pPr>
        <w:jc w:val="center"/>
      </w:pPr>
      <m:oMathPara>
        <m:oMath>
          <m:sSub>
            <m:sSubPr>
              <m:ctrlPr>
                <w:rPr>
                  <w:rFonts w:ascii="Cambria Math" w:hAnsi="Cambria Math"/>
                  <w:i/>
                </w:rPr>
              </m:ctrlPr>
            </m:sSubPr>
            <m:e>
              <m:r>
                <w:rPr>
                  <w:rFonts w:ascii="Cambria Math" w:hAnsi="Cambria Math"/>
                </w:rPr>
                <m:t>τ</m:t>
              </m:r>
            </m:e>
            <m:sub>
              <m:r>
                <w:rPr>
                  <w:rFonts w:ascii="Cambria Math" w:hAnsi="Cambria Math"/>
                </w:rPr>
                <m:t>neuron</m:t>
              </m:r>
            </m:sub>
          </m:sSub>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r+wr+I(t)</m:t>
          </m:r>
        </m:oMath>
      </m:oMathPara>
    </w:p>
    <w:p w14:paraId="74F5D95A" w14:textId="10CCB7E0" w:rsidR="00CA7FD0" w:rsidRPr="006C72A9" w:rsidRDefault="00CA7FD0" w:rsidP="00012AF6">
      <w:r w:rsidRPr="006C72A9">
        <w:t xml:space="preserve">for neuron time constant </w:t>
      </w:r>
      <w:proofErr w:type="spellStart"/>
      <w:r w:rsidRPr="006C72A9">
        <w:t>τ</w:t>
      </w:r>
      <w:r w:rsidRPr="006C72A9">
        <w:rPr>
          <w:vertAlign w:val="subscript"/>
        </w:rPr>
        <w:t>neuron</w:t>
      </w:r>
      <w:proofErr w:type="spellEnd"/>
      <w:r w:rsidRPr="006C72A9">
        <w:t>, firing rate r, synaptic strength w, and input current I(t).</w:t>
      </w:r>
      <w:r w:rsidR="005E3219" w:rsidRPr="006C72A9">
        <w:rPr>
          <w:rStyle w:val="FootnoteReference"/>
        </w:rPr>
        <w:footnoteReference w:id="12"/>
      </w:r>
      <w:r w:rsidRPr="006C72A9">
        <w:t xml:space="preserve"> </w:t>
      </w:r>
      <w:r w:rsidR="00185C29" w:rsidRPr="006C72A9">
        <w:t xml:space="preserve">The first term on the </w:t>
      </w:r>
      <w:proofErr w:type="gramStart"/>
      <w:r w:rsidR="00185C29" w:rsidRPr="006C72A9">
        <w:t>right hand</w:t>
      </w:r>
      <w:proofErr w:type="gramEnd"/>
      <w:r w:rsidR="00185C29" w:rsidRPr="006C72A9">
        <w:t xml:space="preserve"> side represents the decay in firing rate, the second term represents the weighted feedback into the system, and the third represents the input to the system. </w:t>
      </w:r>
      <w:r w:rsidR="005E3219" w:rsidRPr="006C72A9">
        <w:t xml:space="preserve">This simple differential equation describes how the firing rate changes as a function of input </w:t>
      </w:r>
      <w:r w:rsidR="00B9470E" w:rsidRPr="006C72A9">
        <w:t xml:space="preserve">and feedback </w:t>
      </w:r>
      <w:r w:rsidR="005E3219" w:rsidRPr="006C72A9">
        <w:t xml:space="preserve">to </w:t>
      </w:r>
      <w:r w:rsidR="005E3219" w:rsidRPr="006C72A9">
        <w:lastRenderedPageBreak/>
        <w:t xml:space="preserve">the neuron. </w:t>
      </w:r>
      <w:r w:rsidR="00A35EDD" w:rsidRPr="006C72A9">
        <w:t xml:space="preserve">The key feature is that the input I is integrated over time. Under constant input, the integrator will increase in firing rate in proportion to the input, feedback, and leak. </w:t>
      </w:r>
      <w:r w:rsidR="005E3219" w:rsidRPr="006C72A9">
        <w:t xml:space="preserve">This equation is complicated in various ways in order to take into account types of feedback, baseline firing rate effects, and maximum firing rate effects. </w:t>
      </w:r>
      <w:r w:rsidR="0022447A" w:rsidRPr="006C72A9">
        <w:t xml:space="preserve">The integrate-to-bound system contains two key additional features. First, upon reaching a particular </w:t>
      </w:r>
      <w:r w:rsidR="007958B2" w:rsidRPr="006C72A9">
        <w:t>threshold</w:t>
      </w:r>
      <w:r w:rsidR="0022447A" w:rsidRPr="006C72A9">
        <w:t xml:space="preserve">, the firing rate resets to some baseline value. Second, the same threshold exists for different strength inputs. There are different ways of mathematically incorporating these features </w:t>
      </w:r>
      <w:r w:rsidR="00AB77D0" w:rsidRPr="006C72A9">
        <w:fldChar w:fldCharType="begin"/>
      </w:r>
      <w:r w:rsidR="00771BB8" w:rsidRPr="006C72A9">
        <w:instrText xml:space="preserve"> ADDIN EN.CITE &lt;EndNote&gt;&lt;Cite&gt;&lt;Author&gt;Wong&lt;/Author&gt;&lt;Year&gt;2006&lt;/Year&gt;&lt;RecNum&gt;2914&lt;/RecNum&gt;&lt;Prefix&gt;see`, e.g.`, &lt;/Prefix&gt;&lt;DisplayText&gt;(see, e.g., Wong and Wang 2006)&lt;/DisplayText&gt;&lt;record&gt;&lt;rec-number&gt;2914&lt;/rec-number&gt;&lt;foreign-keys&gt;&lt;key app="EN" db-id="5rssxzzfx9vxe1eveviv2evyz0e9fs09wf9t" timestamp="1583290963"&gt;2914&lt;/key&gt;&lt;/foreign-keys&gt;&lt;ref-type name="Journal Article"&gt;17&lt;/ref-type&gt;&lt;contributors&gt;&lt;authors&gt;&lt;author&gt;Wong, Kong-Fatt&lt;/author&gt;&lt;author&gt;Wang, Xiao-Jing&lt;/author&gt;&lt;/authors&gt;&lt;/contributors&gt;&lt;titles&gt;&lt;title&gt;A recurrent network mechanism of time integration in perceptual decisions&lt;/title&gt;&lt;secondary-title&gt;The Journal of Neuroscience&lt;/secondary-title&gt;&lt;/titles&gt;&lt;periodical&gt;&lt;full-title&gt;The Journal of Neuroscience&lt;/full-title&gt;&lt;/periodical&gt;&lt;pages&gt;1314-1328&lt;/pages&gt;&lt;volume&gt;26&lt;/volume&gt;&lt;number&gt;4&lt;/number&gt;&lt;dates&gt;&lt;year&gt;2006&lt;/year&gt;&lt;/dates&gt;&lt;isbn&gt;0270-6474&lt;/isbn&gt;&lt;urls&gt;&lt;/urls&gt;&lt;/record&gt;&lt;/Cite&gt;&lt;/EndNote&gt;</w:instrText>
      </w:r>
      <w:r w:rsidR="00AB77D0" w:rsidRPr="006C72A9">
        <w:fldChar w:fldCharType="separate"/>
      </w:r>
      <w:r w:rsidR="00AB77D0" w:rsidRPr="006C72A9">
        <w:rPr>
          <w:noProof/>
        </w:rPr>
        <w:t>(see, e.g., Wong and Wang 2006)</w:t>
      </w:r>
      <w:r w:rsidR="00AB77D0" w:rsidRPr="006C72A9">
        <w:fldChar w:fldCharType="end"/>
      </w:r>
      <w:r w:rsidR="0022447A" w:rsidRPr="006C72A9">
        <w:t>.</w:t>
      </w:r>
    </w:p>
    <w:p w14:paraId="761D189B" w14:textId="0CEB470C" w:rsidR="00B422B0" w:rsidRPr="006C72A9" w:rsidRDefault="004A25AE" w:rsidP="000B3F38">
      <w:pPr>
        <w:ind w:firstLine="720"/>
        <w:rPr>
          <w:noProof/>
        </w:rPr>
      </w:pPr>
      <w:r w:rsidRPr="006C72A9">
        <w:t xml:space="preserve">In dynamical systems theory, </w:t>
      </w:r>
      <w:r w:rsidR="00364631" w:rsidRPr="006C72A9">
        <w:t xml:space="preserve">for a single input </w:t>
      </w:r>
      <w:r w:rsidRPr="006C72A9">
        <w:t>t</w:t>
      </w:r>
      <w:r w:rsidR="00B422B0" w:rsidRPr="006C72A9">
        <w:t xml:space="preserve">his </w:t>
      </w:r>
      <w:r w:rsidR="00497DCC" w:rsidRPr="006C72A9">
        <w:t xml:space="preserve">integrate-to-bound </w:t>
      </w:r>
      <w:r w:rsidR="00B422B0" w:rsidRPr="006C72A9">
        <w:t xml:space="preserve">system is called a one-dimensional attractor with a single fixed point: the system is drawn toward one point in its state space </w:t>
      </w:r>
      <w:r w:rsidR="00AB77D0" w:rsidRPr="006C72A9">
        <w:fldChar w:fldCharType="begin"/>
      </w:r>
      <w:r w:rsidR="00771BB8" w:rsidRPr="006C72A9">
        <w:instrText xml:space="preserve"> ADDIN EN.CITE &lt;EndNote&gt;&lt;Cite&gt;&lt;Author&gt;Strogatz&lt;/Author&gt;&lt;Year&gt;2001&lt;/Year&gt;&lt;RecNum&gt;2951&lt;/RecNum&gt;&lt;DisplayText&gt;(Strogatz 2001; Goldman, Compte et al. 2010)&lt;/DisplayText&gt;&lt;record&gt;&lt;rec-number&gt;2951&lt;/rec-number&gt;&lt;foreign-keys&gt;&lt;key app="EN" db-id="5rssxzzfx9vxe1eveviv2evyz0e9fs09wf9t" timestamp="1583290964"&gt;2951&lt;/key&gt;&lt;/foreign-keys&gt;&lt;ref-type name="Book"&gt;6&lt;/ref-type&gt;&lt;contributors&gt;&lt;authors&gt;&lt;author&gt;Strogatz, Steven&lt;/author&gt;&lt;/authors&gt;&lt;/contributors&gt;&lt;titles&gt;&lt;title&gt;Nonlinear Dynamics And Chaos: With Applications To Physics, Biology, Chemistry, And Engineering (Studies in Nonlinearity)&lt;/title&gt;&lt;/titles&gt;&lt;section&gt;Studies in nonlinearity&lt;/section&gt;&lt;keywords&gt;&lt;keyword&gt;biomedical-cybernetics&lt;/keyword&gt;&lt;keyword&gt;cybernetics&lt;/keyword&gt;&lt;keyword&gt;diktyology&lt;/keyword&gt;&lt;/keywords&gt;&lt;dates&gt;&lt;year&gt;2001&lt;/year&gt;&lt;/dates&gt;&lt;publisher&gt;Westview Press&lt;/publisher&gt;&lt;isbn&gt;0738204536&lt;/isbn&gt;&lt;urls&gt;&lt;related-urls&gt;&lt;url&gt;http://www.amazon.ca/exec/obidos/redirect?tag=citeulike09-20&amp;amp;amp;path=ASIN/0738204536&lt;/url&gt;&lt;/related-urls&gt;&lt;/urls&gt;&lt;electronic-resource-num&gt;citeulike-article-id:312348&lt;/electronic-resource-num&gt;&lt;/record&gt;&lt;/Cite&gt;&lt;Cite&gt;&lt;Author&gt;Goldman&lt;/Author&gt;&lt;Year&gt;2010&lt;/Year&gt;&lt;RecNum&gt;8164&lt;/RecNum&gt;&lt;record&gt;&lt;rec-number&gt;8164&lt;/rec-number&gt;&lt;foreign-keys&gt;&lt;key app="EN" db-id="5rssxzzfx9vxe1eveviv2evyz0e9fs09wf9t" timestamp="1583290968"&gt;8164&lt;/key&gt;&lt;/foreign-keys&gt;&lt;ref-type name="Book Section"&gt;5&lt;/ref-type&gt;&lt;contributors&gt;&lt;authors&gt;&lt;author&gt;Goldman, Mark S&lt;/author&gt;&lt;author&gt;Compte, A&lt;/author&gt;&lt;author&gt;Wang, Xiao-Jing&lt;/author&gt;&lt;/authors&gt;&lt;/contributors&gt;&lt;titles&gt;&lt;title&gt;Neural integrator models&lt;/title&gt;&lt;secondary-title&gt;Encyclopedia of neuroscience&lt;/secondary-title&gt;&lt;/titles&gt;&lt;pages&gt;165-178&lt;/pages&gt;&lt;dates&gt;&lt;year&gt;2010&lt;/year&gt;&lt;/dates&gt;&lt;publisher&gt;Elsevier Ltd&lt;/publisher&gt;&lt;urls&gt;&lt;/urls&gt;&lt;/record&gt;&lt;/Cite&gt;&lt;/EndNote&gt;</w:instrText>
      </w:r>
      <w:r w:rsidR="00AB77D0" w:rsidRPr="006C72A9">
        <w:fldChar w:fldCharType="separate"/>
      </w:r>
      <w:r w:rsidR="00AB77D0" w:rsidRPr="006C72A9">
        <w:rPr>
          <w:noProof/>
        </w:rPr>
        <w:t>(Strogatz 2001; Goldman, Compte et al. 2010)</w:t>
      </w:r>
      <w:r w:rsidR="00AB77D0" w:rsidRPr="006C72A9">
        <w:fldChar w:fldCharType="end"/>
      </w:r>
      <w:r w:rsidR="00B422B0" w:rsidRPr="006C72A9">
        <w:t>.</w:t>
      </w:r>
      <w:r w:rsidR="0022447A" w:rsidRPr="006C72A9">
        <w:t xml:space="preserve"> </w:t>
      </w:r>
      <w:r w:rsidR="00EE22F9" w:rsidRPr="006C72A9">
        <w:t>T</w:t>
      </w:r>
      <w:r w:rsidR="0022447A" w:rsidRPr="006C72A9">
        <w:t xml:space="preserve">he integrate-to-bound system will transition through the space of firing rates </w:t>
      </w:r>
      <w:r w:rsidR="00CA25B2" w:rsidRPr="006C72A9">
        <w:t xml:space="preserve">to a particular value and then reset. </w:t>
      </w:r>
      <w:r w:rsidR="00735B65" w:rsidRPr="006C72A9">
        <w:t>Th</w:t>
      </w:r>
      <w:r w:rsidR="00F321EB" w:rsidRPr="006C72A9">
        <w:t xml:space="preserve">is particular value, the </w:t>
      </w:r>
      <w:r w:rsidR="00CA25B2" w:rsidRPr="006C72A9">
        <w:t>threshold</w:t>
      </w:r>
      <w:r w:rsidR="00F321EB" w:rsidRPr="006C72A9">
        <w:t>,</w:t>
      </w:r>
      <w:r w:rsidR="00CA25B2" w:rsidRPr="006C72A9">
        <w:t xml:space="preserve"> is an attractor in the system’s state space.</w:t>
      </w:r>
      <w:r w:rsidR="000F1406" w:rsidRPr="006C72A9">
        <w:t xml:space="preserve"> </w:t>
      </w:r>
      <w:r w:rsidR="00812D32" w:rsidRPr="006C72A9">
        <w:t>The</w:t>
      </w:r>
      <w:r w:rsidR="00F33371" w:rsidRPr="006C72A9">
        <w:t xml:space="preserve"> threshold is </w:t>
      </w:r>
      <w:r w:rsidR="00BD5B4D" w:rsidRPr="006C72A9">
        <w:t xml:space="preserve">an </w:t>
      </w:r>
      <w:r w:rsidR="00F33371" w:rsidRPr="006C72A9">
        <w:t>unstable</w:t>
      </w:r>
      <w:r w:rsidR="00BD5B4D" w:rsidRPr="006C72A9">
        <w:t xml:space="preserve"> attractor</w:t>
      </w:r>
      <w:r w:rsidR="00F33371" w:rsidRPr="006C72A9">
        <w:t xml:space="preserve">; </w:t>
      </w:r>
      <w:r w:rsidR="000F1406" w:rsidRPr="006C72A9">
        <w:t xml:space="preserve">if </w:t>
      </w:r>
      <w:r w:rsidR="00F33371" w:rsidRPr="006C72A9">
        <w:t xml:space="preserve">the system </w:t>
      </w:r>
      <w:r w:rsidR="000F1406" w:rsidRPr="006C72A9">
        <w:t xml:space="preserve">moves beyond </w:t>
      </w:r>
      <w:r w:rsidR="00F33371" w:rsidRPr="006C72A9">
        <w:t>the threshold, it resets to the baseline state.</w:t>
      </w:r>
      <w:r w:rsidR="00454621" w:rsidRPr="006C72A9">
        <w:t xml:space="preserve"> </w:t>
      </w:r>
      <w:r w:rsidR="00B02386" w:rsidRPr="006C72A9">
        <w:t xml:space="preserve">For different inputs, the integrate-to-bound system has the same </w:t>
      </w:r>
      <w:proofErr w:type="gramStart"/>
      <w:r w:rsidR="00B02386" w:rsidRPr="006C72A9">
        <w:t>fixed point</w:t>
      </w:r>
      <w:proofErr w:type="gramEnd"/>
      <w:r w:rsidR="00B02386" w:rsidRPr="006C72A9">
        <w:t xml:space="preserve"> attractor. </w:t>
      </w:r>
      <w:r w:rsidR="00454621" w:rsidRPr="006C72A9">
        <w:t xml:space="preserve">The </w:t>
      </w:r>
      <w:r w:rsidR="0020280F" w:rsidRPr="006C72A9">
        <w:t xml:space="preserve">integrative activity of the </w:t>
      </w:r>
      <w:r w:rsidR="00454621" w:rsidRPr="006C72A9">
        <w:t xml:space="preserve">integrate-to-bound system </w:t>
      </w:r>
      <w:r w:rsidR="00931E93" w:rsidRPr="006C72A9">
        <w:t xml:space="preserve">across different inputs </w:t>
      </w:r>
      <w:r w:rsidR="00454621" w:rsidRPr="006C72A9">
        <w:t xml:space="preserve">can be depicted using </w:t>
      </w:r>
      <w:r w:rsidR="003F2357" w:rsidRPr="006C72A9">
        <w:t>one</w:t>
      </w:r>
      <w:r w:rsidR="00454621" w:rsidRPr="006C72A9">
        <w:t xml:space="preserve"> dimension for the space of possible activity patterns </w:t>
      </w:r>
      <w:r w:rsidR="00D46A09" w:rsidRPr="006C72A9">
        <w:t>(</w:t>
      </w:r>
      <w:r w:rsidR="00614165" w:rsidRPr="006C72A9">
        <w:t>such as</w:t>
      </w:r>
      <w:r w:rsidR="00D46A09" w:rsidRPr="006C72A9">
        <w:t xml:space="preserve"> the set of possible firing rates</w:t>
      </w:r>
      <w:r w:rsidR="003069F8" w:rsidRPr="006C72A9">
        <w:t>)</w:t>
      </w:r>
      <w:r w:rsidR="00DA084D" w:rsidRPr="006C72A9">
        <w:t xml:space="preserve"> and another for the different possible inputs</w:t>
      </w:r>
      <w:r w:rsidR="00041384" w:rsidRPr="006C72A9">
        <w:t xml:space="preserve"> </w:t>
      </w:r>
      <w:r w:rsidR="00DA084D" w:rsidRPr="006C72A9">
        <w:t>(</w:t>
      </w:r>
      <w:r w:rsidR="00454621" w:rsidRPr="006C72A9">
        <w:t>Fig 1B).</w:t>
      </w:r>
      <w:r w:rsidR="004D0087" w:rsidRPr="006C72A9">
        <w:t xml:space="preserve"> For each input, the system is drawn to the same firing rate, tracing a line in the state space composed of the two dimensions of the changes in firing rates and the possible inputs. This is called a line attractor in dynamical systems theory.</w:t>
      </w:r>
      <w:r w:rsidR="00ED7B85" w:rsidRPr="006C72A9">
        <w:t xml:space="preserve"> </w:t>
      </w:r>
      <w:r w:rsidR="00AF5395" w:rsidRPr="006C72A9">
        <w:t xml:space="preserve">The integrate-to-bound system behaves differently for the same firing rate and input depending on whether the system is pre- or post-threshold. </w:t>
      </w:r>
      <w:r w:rsidR="007A34DD" w:rsidRPr="006C72A9">
        <w:t>One way to depict the full integrate-to-bound system uses a disjoint state space for pre- and post-threshold activity.</w:t>
      </w:r>
      <w:r w:rsidR="005A3223" w:rsidRPr="006C72A9">
        <w:t xml:space="preserve"> </w:t>
      </w:r>
      <w:r w:rsidR="00AF5395" w:rsidRPr="006C72A9">
        <w:t xml:space="preserve">For pre-threshold activity, the system integrates (Fig 1B, below threshold). For post-threshold activity, the system returns to a baseline firing rate regardless of the input (Fig. 1B, above threshold). </w:t>
      </w:r>
    </w:p>
    <w:p w14:paraId="7544D67A" w14:textId="263A107F" w:rsidR="00B422B0" w:rsidRPr="006C72A9" w:rsidRDefault="005B3D10" w:rsidP="00CF403B">
      <w:r w:rsidRPr="006C72A9">
        <w:rPr>
          <w:noProof/>
        </w:rPr>
        <w:lastRenderedPageBreak/>
        <w:drawing>
          <wp:inline distT="0" distB="0" distL="0" distR="0" wp14:anchorId="1C97A444" wp14:editId="75AFB060">
            <wp:extent cx="5943600" cy="2922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DMT Figure v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2922270"/>
                    </a:xfrm>
                    <a:prstGeom prst="rect">
                      <a:avLst/>
                    </a:prstGeom>
                  </pic:spPr>
                </pic:pic>
              </a:graphicData>
            </a:graphic>
          </wp:inline>
        </w:drawing>
      </w:r>
    </w:p>
    <w:p w14:paraId="6DE55340" w14:textId="1899D2BB" w:rsidR="003754EE" w:rsidRPr="006C72A9" w:rsidRDefault="00B422B0" w:rsidP="00CB1E1B">
      <w:pPr>
        <w:pStyle w:val="Caption"/>
        <w:spacing w:line="276" w:lineRule="auto"/>
        <w:ind w:firstLine="0"/>
        <w:jc w:val="both"/>
        <w:rPr>
          <w:rFonts w:ascii="Times New Roman" w:hAnsi="Times New Roman"/>
          <w:szCs w:val="22"/>
        </w:rPr>
      </w:pPr>
      <w:r w:rsidRPr="006C72A9">
        <w:rPr>
          <w:rFonts w:ascii="Times New Roman" w:hAnsi="Times New Roman"/>
          <w:szCs w:val="22"/>
        </w:rPr>
        <w:t xml:space="preserve">Figure </w:t>
      </w:r>
      <w:r w:rsidRPr="006C72A9">
        <w:rPr>
          <w:rFonts w:ascii="Times New Roman" w:hAnsi="Times New Roman"/>
          <w:szCs w:val="22"/>
        </w:rPr>
        <w:fldChar w:fldCharType="begin"/>
      </w:r>
      <w:r w:rsidRPr="006C72A9">
        <w:rPr>
          <w:rFonts w:ascii="Times New Roman" w:hAnsi="Times New Roman"/>
          <w:szCs w:val="22"/>
        </w:rPr>
        <w:instrText xml:space="preserve"> SEQ Figure \* ARABIC </w:instrText>
      </w:r>
      <w:r w:rsidRPr="006C72A9">
        <w:rPr>
          <w:rFonts w:ascii="Times New Roman" w:hAnsi="Times New Roman"/>
          <w:szCs w:val="22"/>
        </w:rPr>
        <w:fldChar w:fldCharType="separate"/>
      </w:r>
      <w:r w:rsidR="00D93594" w:rsidRPr="006C72A9">
        <w:rPr>
          <w:rFonts w:ascii="Times New Roman" w:hAnsi="Times New Roman"/>
          <w:noProof/>
          <w:szCs w:val="22"/>
        </w:rPr>
        <w:t>1</w:t>
      </w:r>
      <w:r w:rsidRPr="006C72A9">
        <w:rPr>
          <w:rFonts w:ascii="Times New Roman" w:hAnsi="Times New Roman"/>
          <w:noProof/>
          <w:szCs w:val="22"/>
        </w:rPr>
        <w:fldChar w:fldCharType="end"/>
      </w:r>
      <w:r w:rsidRPr="006C72A9">
        <w:rPr>
          <w:rFonts w:ascii="Times New Roman" w:hAnsi="Times New Roman"/>
          <w:b w:val="0"/>
          <w:szCs w:val="22"/>
        </w:rPr>
        <w:t>:</w:t>
      </w:r>
      <w:r w:rsidR="00A81514" w:rsidRPr="006C72A9">
        <w:rPr>
          <w:rFonts w:ascii="Times New Roman" w:hAnsi="Times New Roman"/>
          <w:b w:val="0"/>
          <w:szCs w:val="22"/>
        </w:rPr>
        <w:t xml:space="preserve"> </w:t>
      </w:r>
      <w:r w:rsidR="00F66C14" w:rsidRPr="006C72A9">
        <w:rPr>
          <w:rFonts w:ascii="Times New Roman" w:hAnsi="Times New Roman"/>
          <w:b w:val="0"/>
          <w:szCs w:val="22"/>
        </w:rPr>
        <w:t xml:space="preserve">A. </w:t>
      </w:r>
      <w:r w:rsidR="00A81514" w:rsidRPr="006C72A9">
        <w:rPr>
          <w:rFonts w:ascii="Times New Roman" w:hAnsi="Times New Roman"/>
          <w:b w:val="0"/>
          <w:szCs w:val="22"/>
        </w:rPr>
        <w:t>Depiction of</w:t>
      </w:r>
      <w:r w:rsidRPr="006C72A9">
        <w:rPr>
          <w:rFonts w:ascii="Times New Roman" w:hAnsi="Times New Roman"/>
          <w:b w:val="0"/>
          <w:szCs w:val="22"/>
        </w:rPr>
        <w:t xml:space="preserve"> </w:t>
      </w:r>
      <w:r w:rsidR="00A81514" w:rsidRPr="006C72A9">
        <w:rPr>
          <w:rFonts w:ascii="Times New Roman" w:hAnsi="Times New Roman"/>
          <w:b w:val="0"/>
          <w:szCs w:val="22"/>
        </w:rPr>
        <w:t>a</w:t>
      </w:r>
      <w:r w:rsidRPr="006C72A9">
        <w:rPr>
          <w:rFonts w:ascii="Times New Roman" w:hAnsi="Times New Roman"/>
          <w:b w:val="0"/>
          <w:szCs w:val="22"/>
        </w:rPr>
        <w:t xml:space="preserve">verage recorded firing rates from </w:t>
      </w:r>
      <w:r w:rsidR="0021397A" w:rsidRPr="006C72A9">
        <w:rPr>
          <w:rFonts w:ascii="Times New Roman" w:hAnsi="Times New Roman"/>
          <w:b w:val="0"/>
          <w:szCs w:val="22"/>
        </w:rPr>
        <w:t xml:space="preserve">a </w:t>
      </w:r>
      <w:r w:rsidRPr="006C72A9">
        <w:rPr>
          <w:rFonts w:ascii="Times New Roman" w:hAnsi="Times New Roman"/>
          <w:b w:val="0"/>
          <w:szCs w:val="22"/>
        </w:rPr>
        <w:t>cell in the parietal cortex of</w:t>
      </w:r>
      <w:r w:rsidR="002A5A24" w:rsidRPr="006C72A9">
        <w:rPr>
          <w:rFonts w:ascii="Times New Roman" w:hAnsi="Times New Roman"/>
          <w:b w:val="0"/>
          <w:szCs w:val="22"/>
        </w:rPr>
        <w:t xml:space="preserve"> a</w:t>
      </w:r>
      <w:r w:rsidRPr="006C72A9">
        <w:rPr>
          <w:rFonts w:ascii="Times New Roman" w:hAnsi="Times New Roman"/>
          <w:b w:val="0"/>
          <w:szCs w:val="22"/>
        </w:rPr>
        <w:t xml:space="preserve"> monkey</w:t>
      </w:r>
      <w:r w:rsidR="002A5A24" w:rsidRPr="006C72A9">
        <w:rPr>
          <w:rFonts w:ascii="Times New Roman" w:hAnsi="Times New Roman"/>
          <w:b w:val="0"/>
          <w:szCs w:val="22"/>
        </w:rPr>
        <w:t xml:space="preserve"> </w:t>
      </w:r>
      <w:r w:rsidRPr="006C72A9">
        <w:rPr>
          <w:rFonts w:ascii="Times New Roman" w:hAnsi="Times New Roman"/>
          <w:b w:val="0"/>
          <w:szCs w:val="22"/>
        </w:rPr>
        <w:t xml:space="preserve">while they make a perceptual decision in different evidential conditions. </w:t>
      </w:r>
      <w:r w:rsidR="00A81514" w:rsidRPr="006C72A9">
        <w:rPr>
          <w:rFonts w:ascii="Times New Roman" w:hAnsi="Times New Roman"/>
          <w:b w:val="0"/>
          <w:szCs w:val="22"/>
        </w:rPr>
        <w:t xml:space="preserve">Time is on the x-axis and firing rate is on the y-axis. Solid line is high motion coherence </w:t>
      </w:r>
      <w:r w:rsidR="0021397A" w:rsidRPr="006C72A9">
        <w:rPr>
          <w:rFonts w:ascii="Times New Roman" w:hAnsi="Times New Roman"/>
          <w:b w:val="0"/>
          <w:szCs w:val="22"/>
        </w:rPr>
        <w:t xml:space="preserve">(strong evidence) </w:t>
      </w:r>
      <w:r w:rsidR="00A81514" w:rsidRPr="006C72A9">
        <w:rPr>
          <w:rFonts w:ascii="Times New Roman" w:hAnsi="Times New Roman"/>
          <w:b w:val="0"/>
          <w:szCs w:val="22"/>
        </w:rPr>
        <w:t>and dashed line is low motion coherence</w:t>
      </w:r>
      <w:r w:rsidR="0021397A" w:rsidRPr="006C72A9">
        <w:rPr>
          <w:rFonts w:ascii="Times New Roman" w:hAnsi="Times New Roman"/>
          <w:b w:val="0"/>
          <w:szCs w:val="22"/>
        </w:rPr>
        <w:t xml:space="preserve"> (weak evidence)</w:t>
      </w:r>
      <w:r w:rsidR="00A81514" w:rsidRPr="006C72A9">
        <w:rPr>
          <w:rFonts w:ascii="Times New Roman" w:hAnsi="Times New Roman"/>
          <w:b w:val="0"/>
          <w:szCs w:val="22"/>
        </w:rPr>
        <w:t xml:space="preserve">. First dotted </w:t>
      </w:r>
      <w:r w:rsidR="000D29E5" w:rsidRPr="006C72A9">
        <w:rPr>
          <w:rFonts w:ascii="Times New Roman" w:hAnsi="Times New Roman"/>
          <w:b w:val="0"/>
          <w:szCs w:val="22"/>
        </w:rPr>
        <w:t xml:space="preserve">vertical </w:t>
      </w:r>
      <w:r w:rsidR="00A81514" w:rsidRPr="006C72A9">
        <w:rPr>
          <w:rFonts w:ascii="Times New Roman" w:hAnsi="Times New Roman"/>
          <w:b w:val="0"/>
          <w:szCs w:val="22"/>
        </w:rPr>
        <w:t>line correspond</w:t>
      </w:r>
      <w:r w:rsidR="00E64A23" w:rsidRPr="006C72A9">
        <w:rPr>
          <w:rFonts w:ascii="Times New Roman" w:hAnsi="Times New Roman"/>
          <w:b w:val="0"/>
          <w:szCs w:val="22"/>
        </w:rPr>
        <w:t>s</w:t>
      </w:r>
      <w:r w:rsidR="00A81514" w:rsidRPr="006C72A9">
        <w:rPr>
          <w:rFonts w:ascii="Times New Roman" w:hAnsi="Times New Roman"/>
          <w:b w:val="0"/>
          <w:szCs w:val="22"/>
        </w:rPr>
        <w:t xml:space="preserve"> to motion onset and second to movement onset.</w:t>
      </w:r>
      <w:r w:rsidRPr="006C72A9">
        <w:rPr>
          <w:rFonts w:ascii="Times New Roman" w:hAnsi="Times New Roman"/>
          <w:b w:val="0"/>
          <w:szCs w:val="22"/>
        </w:rPr>
        <w:t xml:space="preserve"> A larger proportion of dots moving in the same direction results in a steeper increase in activity of neurons</w:t>
      </w:r>
      <w:r w:rsidR="00C71945" w:rsidRPr="006C72A9">
        <w:rPr>
          <w:rFonts w:ascii="Times New Roman" w:hAnsi="Times New Roman"/>
          <w:b w:val="0"/>
          <w:szCs w:val="22"/>
        </w:rPr>
        <w:t>.</w:t>
      </w:r>
      <w:r w:rsidR="00451C6D" w:rsidRPr="006C72A9">
        <w:rPr>
          <w:rFonts w:ascii="Times New Roman" w:hAnsi="Times New Roman"/>
          <w:b w:val="0"/>
          <w:szCs w:val="22"/>
        </w:rPr>
        <w:t xml:space="preserve"> </w:t>
      </w:r>
      <w:r w:rsidR="00A81514" w:rsidRPr="006C72A9">
        <w:rPr>
          <w:rFonts w:ascii="Times New Roman" w:hAnsi="Times New Roman"/>
          <w:b w:val="0"/>
          <w:szCs w:val="22"/>
        </w:rPr>
        <w:t>After</w:t>
      </w:r>
      <w:r w:rsidRPr="006C72A9">
        <w:rPr>
          <w:rFonts w:ascii="Times New Roman" w:hAnsi="Times New Roman"/>
          <w:b w:val="0"/>
          <w:szCs w:val="22"/>
        </w:rPr>
        <w:t xml:space="preserve"> </w:t>
      </w:r>
      <w:proofErr w:type="spellStart"/>
      <w:r w:rsidRPr="006C72A9">
        <w:rPr>
          <w:rFonts w:ascii="Times New Roman" w:hAnsi="Times New Roman"/>
          <w:b w:val="0"/>
          <w:szCs w:val="22"/>
        </w:rPr>
        <w:t>Roitman</w:t>
      </w:r>
      <w:proofErr w:type="spellEnd"/>
      <w:r w:rsidRPr="006C72A9">
        <w:rPr>
          <w:rFonts w:ascii="Times New Roman" w:hAnsi="Times New Roman"/>
          <w:b w:val="0"/>
          <w:szCs w:val="22"/>
        </w:rPr>
        <w:t xml:space="preserve"> and </w:t>
      </w:r>
      <w:proofErr w:type="spellStart"/>
      <w:r w:rsidRPr="006C72A9">
        <w:rPr>
          <w:rFonts w:ascii="Times New Roman" w:hAnsi="Times New Roman"/>
          <w:b w:val="0"/>
          <w:szCs w:val="22"/>
        </w:rPr>
        <w:t>Shadlen</w:t>
      </w:r>
      <w:proofErr w:type="spellEnd"/>
      <w:r w:rsidRPr="006C72A9">
        <w:rPr>
          <w:rFonts w:ascii="Times New Roman" w:hAnsi="Times New Roman"/>
          <w:b w:val="0"/>
          <w:szCs w:val="22"/>
        </w:rPr>
        <w:t xml:space="preserve"> 2002, p. 9482.</w:t>
      </w:r>
      <w:r w:rsidR="00F66C14" w:rsidRPr="006C72A9">
        <w:rPr>
          <w:rFonts w:ascii="Times New Roman" w:hAnsi="Times New Roman"/>
          <w:b w:val="0"/>
          <w:szCs w:val="22"/>
        </w:rPr>
        <w:t xml:space="preserve"> B. A schematic depicting the state space for this neuron.</w:t>
      </w:r>
      <w:r w:rsidR="0068765B" w:rsidRPr="006C72A9">
        <w:rPr>
          <w:rFonts w:ascii="Times New Roman" w:hAnsi="Times New Roman"/>
          <w:b w:val="0"/>
          <w:szCs w:val="22"/>
        </w:rPr>
        <w:t xml:space="preserve"> </w:t>
      </w:r>
      <w:r w:rsidR="00184297" w:rsidRPr="006C72A9">
        <w:rPr>
          <w:rFonts w:ascii="Times New Roman" w:hAnsi="Times New Roman"/>
          <w:b w:val="0"/>
          <w:szCs w:val="22"/>
        </w:rPr>
        <w:t>Arrows originate at points in the state space, and only a subset are shown for clarity. A</w:t>
      </w:r>
      <w:r w:rsidR="0068765B" w:rsidRPr="006C72A9">
        <w:rPr>
          <w:rFonts w:ascii="Times New Roman" w:hAnsi="Times New Roman"/>
          <w:b w:val="0"/>
          <w:szCs w:val="22"/>
        </w:rPr>
        <w:t>rrow</w:t>
      </w:r>
      <w:r w:rsidR="00BC4A7A" w:rsidRPr="006C72A9">
        <w:rPr>
          <w:rFonts w:ascii="Times New Roman" w:hAnsi="Times New Roman"/>
          <w:b w:val="0"/>
          <w:szCs w:val="22"/>
        </w:rPr>
        <w:t xml:space="preserve"> </w:t>
      </w:r>
      <w:r w:rsidR="00965A60" w:rsidRPr="006C72A9">
        <w:rPr>
          <w:rFonts w:ascii="Times New Roman" w:hAnsi="Times New Roman"/>
          <w:b w:val="0"/>
          <w:szCs w:val="22"/>
        </w:rPr>
        <w:t xml:space="preserve">orientation </w:t>
      </w:r>
      <w:r w:rsidR="0068765B" w:rsidRPr="006C72A9">
        <w:rPr>
          <w:rFonts w:ascii="Times New Roman" w:hAnsi="Times New Roman"/>
          <w:b w:val="0"/>
          <w:szCs w:val="22"/>
        </w:rPr>
        <w:t>indicate</w:t>
      </w:r>
      <w:r w:rsidR="00BC4A7A" w:rsidRPr="006C72A9">
        <w:rPr>
          <w:rFonts w:ascii="Times New Roman" w:hAnsi="Times New Roman"/>
          <w:b w:val="0"/>
          <w:szCs w:val="22"/>
        </w:rPr>
        <w:t>s</w:t>
      </w:r>
      <w:r w:rsidR="0068765B" w:rsidRPr="006C72A9">
        <w:rPr>
          <w:rFonts w:ascii="Times New Roman" w:hAnsi="Times New Roman"/>
          <w:b w:val="0"/>
          <w:szCs w:val="22"/>
        </w:rPr>
        <w:t xml:space="preserve"> the </w:t>
      </w:r>
      <w:r w:rsidR="00BC4A7A" w:rsidRPr="006C72A9">
        <w:rPr>
          <w:rFonts w:ascii="Times New Roman" w:hAnsi="Times New Roman"/>
          <w:b w:val="0"/>
          <w:szCs w:val="22"/>
        </w:rPr>
        <w:t xml:space="preserve">direction </w:t>
      </w:r>
      <w:r w:rsidR="00965A60" w:rsidRPr="006C72A9">
        <w:rPr>
          <w:rFonts w:ascii="Times New Roman" w:hAnsi="Times New Roman"/>
          <w:b w:val="0"/>
          <w:szCs w:val="22"/>
        </w:rPr>
        <w:t>in</w:t>
      </w:r>
      <w:r w:rsidR="00BC4A7A" w:rsidRPr="006C72A9">
        <w:rPr>
          <w:rFonts w:ascii="Times New Roman" w:hAnsi="Times New Roman"/>
          <w:b w:val="0"/>
          <w:szCs w:val="22"/>
        </w:rPr>
        <w:t xml:space="preserve"> which the system moves through its state space and </w:t>
      </w:r>
      <w:r w:rsidR="00965A60" w:rsidRPr="006C72A9">
        <w:rPr>
          <w:rFonts w:ascii="Times New Roman" w:hAnsi="Times New Roman"/>
          <w:b w:val="0"/>
          <w:szCs w:val="22"/>
        </w:rPr>
        <w:t>arrow thickness</w:t>
      </w:r>
      <w:r w:rsidR="00BC4A7A" w:rsidRPr="006C72A9">
        <w:rPr>
          <w:rFonts w:ascii="Times New Roman" w:hAnsi="Times New Roman"/>
          <w:b w:val="0"/>
          <w:szCs w:val="22"/>
        </w:rPr>
        <w:t xml:space="preserve"> the size of the change</w:t>
      </w:r>
      <w:r w:rsidR="00965A60" w:rsidRPr="006C72A9">
        <w:rPr>
          <w:rFonts w:ascii="Times New Roman" w:hAnsi="Times New Roman"/>
          <w:b w:val="0"/>
          <w:szCs w:val="22"/>
        </w:rPr>
        <w:t xml:space="preserve"> in firing rate</w:t>
      </w:r>
      <w:r w:rsidR="00395E95" w:rsidRPr="006C72A9">
        <w:rPr>
          <w:rFonts w:ascii="Times New Roman" w:hAnsi="Times New Roman"/>
          <w:b w:val="0"/>
          <w:szCs w:val="22"/>
        </w:rPr>
        <w:t xml:space="preserve"> under a given input</w:t>
      </w:r>
      <w:r w:rsidR="00882E5B" w:rsidRPr="006C72A9">
        <w:rPr>
          <w:rFonts w:ascii="Times New Roman" w:hAnsi="Times New Roman"/>
          <w:b w:val="0"/>
          <w:szCs w:val="22"/>
        </w:rPr>
        <w:t xml:space="preserve"> (strength of evidence)</w:t>
      </w:r>
      <w:r w:rsidR="0068765B" w:rsidRPr="006C72A9">
        <w:rPr>
          <w:rFonts w:ascii="Times New Roman" w:hAnsi="Times New Roman"/>
          <w:b w:val="0"/>
          <w:szCs w:val="22"/>
        </w:rPr>
        <w:t>.</w:t>
      </w:r>
      <w:r w:rsidR="00F66C14" w:rsidRPr="006C72A9">
        <w:rPr>
          <w:rFonts w:ascii="Times New Roman" w:hAnsi="Times New Roman"/>
          <w:b w:val="0"/>
          <w:szCs w:val="22"/>
        </w:rPr>
        <w:t xml:space="preserve"> As input is received by the neuron, firing rate increases, and the system’s trajectory passes through a series of firing rates. Upon reaching the threshold T, the system resets to the baseline firing rate</w:t>
      </w:r>
      <w:r w:rsidR="00974FDC" w:rsidRPr="006C72A9">
        <w:rPr>
          <w:rFonts w:ascii="Times New Roman" w:hAnsi="Times New Roman"/>
          <w:b w:val="0"/>
          <w:szCs w:val="22"/>
        </w:rPr>
        <w:t xml:space="preserve">, as indicated by the row of </w:t>
      </w:r>
      <w:r w:rsidR="00671F00" w:rsidRPr="006C72A9">
        <w:rPr>
          <w:rFonts w:ascii="Times New Roman" w:hAnsi="Times New Roman"/>
          <w:b w:val="0"/>
          <w:szCs w:val="22"/>
        </w:rPr>
        <w:t xml:space="preserve">downward-pointing </w:t>
      </w:r>
      <w:r w:rsidR="00974FDC" w:rsidRPr="006C72A9">
        <w:rPr>
          <w:rFonts w:ascii="Times New Roman" w:hAnsi="Times New Roman"/>
          <w:b w:val="0"/>
          <w:szCs w:val="22"/>
        </w:rPr>
        <w:t xml:space="preserve">arrows </w:t>
      </w:r>
      <w:r w:rsidR="008A67FD" w:rsidRPr="006C72A9">
        <w:rPr>
          <w:rFonts w:ascii="Times New Roman" w:hAnsi="Times New Roman"/>
          <w:b w:val="0"/>
          <w:szCs w:val="22"/>
        </w:rPr>
        <w:t xml:space="preserve">that originate </w:t>
      </w:r>
      <w:r w:rsidR="00974FDC" w:rsidRPr="006C72A9">
        <w:rPr>
          <w:rFonts w:ascii="Times New Roman" w:hAnsi="Times New Roman"/>
          <w:b w:val="0"/>
          <w:szCs w:val="22"/>
        </w:rPr>
        <w:t>just past the threshold</w:t>
      </w:r>
      <w:r w:rsidR="000B5143" w:rsidRPr="006C72A9">
        <w:rPr>
          <w:rFonts w:ascii="Times New Roman" w:hAnsi="Times New Roman"/>
          <w:b w:val="0"/>
          <w:szCs w:val="22"/>
        </w:rPr>
        <w:t xml:space="preserve">. </w:t>
      </w:r>
      <w:r w:rsidR="00A23561" w:rsidRPr="006C72A9">
        <w:rPr>
          <w:rFonts w:ascii="Times New Roman" w:hAnsi="Times New Roman"/>
          <w:b w:val="0"/>
          <w:szCs w:val="22"/>
        </w:rPr>
        <w:t>This depiction combines the pre-threshold state space (below T) and the post-threshold state space (above T) in the same diagram.</w:t>
      </w:r>
    </w:p>
    <w:p w14:paraId="2907E16E" w14:textId="4442B5EA" w:rsidR="00CB1E1B" w:rsidRPr="006C72A9" w:rsidRDefault="00947CD7" w:rsidP="00201DC5">
      <w:pPr>
        <w:ind w:firstLine="720"/>
      </w:pPr>
      <w:r w:rsidRPr="006C72A9">
        <w:rPr>
          <w:noProof/>
        </w:rPr>
        <w:t xml:space="preserve">This case </w:t>
      </w:r>
      <w:r w:rsidR="00306AB3" w:rsidRPr="006C72A9">
        <w:rPr>
          <w:noProof/>
        </w:rPr>
        <w:t xml:space="preserve">instantiates </w:t>
      </w:r>
      <w:r w:rsidRPr="006C72A9">
        <w:rPr>
          <w:noProof/>
        </w:rPr>
        <w:t>the neurodynamical explanatory schema</w:t>
      </w:r>
      <w:r w:rsidR="00CB1E1B" w:rsidRPr="006C72A9">
        <w:rPr>
          <w:noProof/>
        </w:rPr>
        <w:t>.</w:t>
      </w:r>
      <w:r w:rsidR="001D1183" w:rsidRPr="006C72A9">
        <w:rPr>
          <w:noProof/>
        </w:rPr>
        <w:t xml:space="preserve"> The explanandum is the capacity to make perceptual decions </w:t>
      </w:r>
      <w:r w:rsidR="002F2C81" w:rsidRPr="006C72A9">
        <w:rPr>
          <w:noProof/>
        </w:rPr>
        <w:t xml:space="preserve">about the direction of motion </w:t>
      </w:r>
      <w:r w:rsidR="001D1183" w:rsidRPr="006C72A9">
        <w:rPr>
          <w:noProof/>
        </w:rPr>
        <w:t>in noisy conditions.</w:t>
      </w:r>
      <w:r w:rsidR="00BB161E" w:rsidRPr="006C72A9">
        <w:t xml:space="preserve"> </w:t>
      </w:r>
      <w:r w:rsidR="00201DC5" w:rsidRPr="006C72A9">
        <w:t xml:space="preserve">First, the cognitive capacity </w:t>
      </w:r>
      <w:r w:rsidR="005F7DE4" w:rsidRPr="006C72A9">
        <w:t xml:space="preserve">for motion discrimination </w:t>
      </w:r>
      <w:r w:rsidR="00201DC5" w:rsidRPr="006C72A9">
        <w:t>is decom</w:t>
      </w:r>
      <w:r w:rsidR="005F7DE4" w:rsidRPr="006C72A9">
        <w:t xml:space="preserve">posed into a set of </w:t>
      </w:r>
      <w:r w:rsidR="00B27EE6" w:rsidRPr="006C72A9">
        <w:t>subcapacities</w:t>
      </w:r>
      <w:r w:rsidR="000755CD" w:rsidRPr="006C72A9">
        <w:t xml:space="preserve"> like motion processing, evidence integration, and so on</w:t>
      </w:r>
      <w:r w:rsidR="00AE1E09" w:rsidRPr="006C72A9">
        <w:t>.</w:t>
      </w:r>
      <w:r w:rsidR="00B91A74" w:rsidRPr="006C72A9">
        <w:t xml:space="preserve"> Second, the relevant </w:t>
      </w:r>
      <w:r w:rsidR="00CE31F1" w:rsidRPr="006C72A9">
        <w:t>subcapacity</w:t>
      </w:r>
      <w:r w:rsidR="00B91A74" w:rsidRPr="006C72A9">
        <w:t>,</w:t>
      </w:r>
      <w:r w:rsidR="00466DDB" w:rsidRPr="006C72A9">
        <w:t xml:space="preserve"> namely</w:t>
      </w:r>
      <w:r w:rsidR="00B91A74" w:rsidRPr="006C72A9">
        <w:t xml:space="preserve"> evidence integration, </w:t>
      </w:r>
      <w:r w:rsidR="00201DC5" w:rsidRPr="006C72A9">
        <w:t xml:space="preserve">is specified. Third, this </w:t>
      </w:r>
      <w:r w:rsidR="00C33AB5" w:rsidRPr="006C72A9">
        <w:t xml:space="preserve">evidence integration </w:t>
      </w:r>
      <w:r w:rsidR="00201DC5" w:rsidRPr="006C72A9">
        <w:t xml:space="preserve">function is described mathematically with the </w:t>
      </w:r>
      <w:r w:rsidR="008D1061" w:rsidRPr="006C72A9">
        <w:t>SPRT</w:t>
      </w:r>
      <w:r w:rsidR="009934D8" w:rsidRPr="006C72A9">
        <w:t xml:space="preserve">. </w:t>
      </w:r>
      <w:r w:rsidR="00201DC5" w:rsidRPr="006C72A9">
        <w:t xml:space="preserve">Fourth, the </w:t>
      </w:r>
      <w:r w:rsidR="0036101F" w:rsidRPr="006C72A9">
        <w:t xml:space="preserve">integrate-to-bound </w:t>
      </w:r>
      <w:r w:rsidR="00201DC5" w:rsidRPr="006C72A9">
        <w:t>dynamic</w:t>
      </w:r>
      <w:r w:rsidR="00BE7E87" w:rsidRPr="006C72A9">
        <w:t xml:space="preserve">s of the physical subsystem for motion discrimination </w:t>
      </w:r>
      <w:r w:rsidR="00201DC5" w:rsidRPr="006C72A9">
        <w:t xml:space="preserve">are </w:t>
      </w:r>
      <w:r w:rsidR="0036101F" w:rsidRPr="006C72A9">
        <w:t xml:space="preserve">described as </w:t>
      </w:r>
      <w:r w:rsidR="00201DC5" w:rsidRPr="006C72A9">
        <w:t>an integrating trajectory through the subsystem’s state s</w:t>
      </w:r>
      <w:r w:rsidR="002630C0" w:rsidRPr="006C72A9">
        <w:t>pace towards an attractor point</w:t>
      </w:r>
      <w:r w:rsidR="00201DC5" w:rsidRPr="006C72A9">
        <w:t xml:space="preserve">. </w:t>
      </w:r>
      <w:r w:rsidR="00FF202B" w:rsidRPr="006C72A9">
        <w:t>Fifth, those dynamics are</w:t>
      </w:r>
      <w:r w:rsidR="00201DC5" w:rsidRPr="006C72A9">
        <w:t xml:space="preserve"> described mathematically</w:t>
      </w:r>
      <w:r w:rsidR="00CD0391" w:rsidRPr="006C72A9">
        <w:t xml:space="preserve"> with the specification of a state equation that is</w:t>
      </w:r>
      <w:r w:rsidR="00242696" w:rsidRPr="006C72A9">
        <w:t xml:space="preserve"> a function of time and </w:t>
      </w:r>
      <w:r w:rsidR="007C6473" w:rsidRPr="006C72A9">
        <w:t xml:space="preserve">motion </w:t>
      </w:r>
      <w:r w:rsidR="00242696" w:rsidRPr="006C72A9">
        <w:t>evidence</w:t>
      </w:r>
      <w:r w:rsidR="00201DC5" w:rsidRPr="006C72A9">
        <w:t>. Sixth and finally,</w:t>
      </w:r>
      <w:r w:rsidR="00061310" w:rsidRPr="006C72A9">
        <w:t xml:space="preserve"> </w:t>
      </w:r>
      <w:r w:rsidR="0027350E" w:rsidRPr="006C72A9">
        <w:t xml:space="preserve">the mathematical description of the </w:t>
      </w:r>
      <w:r w:rsidR="008A7DF4" w:rsidRPr="006C72A9">
        <w:t>subcapacity</w:t>
      </w:r>
      <w:r w:rsidR="0027350E" w:rsidRPr="006C72A9">
        <w:t xml:space="preserve"> </w:t>
      </w:r>
      <w:r w:rsidR="00061310" w:rsidRPr="006C72A9">
        <w:t xml:space="preserve">is mapped on to the mathematical description of </w:t>
      </w:r>
      <w:r w:rsidR="00061310" w:rsidRPr="006C72A9">
        <w:lastRenderedPageBreak/>
        <w:t>the dynamics.</w:t>
      </w:r>
      <w:r w:rsidR="00201DC5" w:rsidRPr="006C72A9">
        <w:t xml:space="preserve"> </w:t>
      </w:r>
      <w:r w:rsidR="00E42B55" w:rsidRPr="006C72A9">
        <w:t xml:space="preserve">In particular, some range of the mathematical description of the </w:t>
      </w:r>
      <w:r w:rsidR="008D1061" w:rsidRPr="006C72A9">
        <w:t>SPRT</w:t>
      </w:r>
      <w:r w:rsidR="00E42B55" w:rsidRPr="006C72A9">
        <w:t xml:space="preserve"> maps on to some range of the mathe</w:t>
      </w:r>
      <w:r w:rsidR="004D306B" w:rsidRPr="006C72A9">
        <w:t>matical description of the int</w:t>
      </w:r>
      <w:r w:rsidR="00E42B55" w:rsidRPr="006C72A9">
        <w:t>egrative activity observed in area LIP.</w:t>
      </w:r>
      <w:r w:rsidR="00540328" w:rsidRPr="006C72A9">
        <w:rPr>
          <w:rStyle w:val="FootnoteReference"/>
        </w:rPr>
        <w:footnoteReference w:id="13"/>
      </w:r>
      <w:r w:rsidR="00E42B55" w:rsidRPr="006C72A9">
        <w:t xml:space="preserve"> </w:t>
      </w:r>
      <w:r w:rsidR="004B3BB8" w:rsidRPr="006C72A9">
        <w:t>The conclusion is</w:t>
      </w:r>
      <w:r w:rsidR="007567FF" w:rsidRPr="006C72A9">
        <w:t xml:space="preserve"> that the integrate-to-bound system integrates motion evidence for making perceptual decisions.</w:t>
      </w:r>
      <w:r w:rsidR="000F30F6" w:rsidRPr="006C72A9">
        <w:rPr>
          <w:rStyle w:val="FootnoteReference"/>
        </w:rPr>
        <w:footnoteReference w:id="14"/>
      </w:r>
    </w:p>
    <w:p w14:paraId="414E4E5D" w14:textId="1E32DE45" w:rsidR="006368D3" w:rsidRPr="006C72A9" w:rsidRDefault="00CE6682" w:rsidP="00E51019">
      <w:pPr>
        <w:outlineLvl w:val="0"/>
        <w:rPr>
          <w:noProof/>
        </w:rPr>
      </w:pPr>
      <w:r w:rsidRPr="006C72A9">
        <w:tab/>
        <w:t xml:space="preserve">In what follows, I will assume that the </w:t>
      </w:r>
      <w:r w:rsidR="00BA48DE" w:rsidRPr="006C72A9">
        <w:t>neurodynamical explanatory schema</w:t>
      </w:r>
      <w:r w:rsidRPr="006C72A9">
        <w:t xml:space="preserve"> has explanatory power—that is, that </w:t>
      </w:r>
      <w:r w:rsidR="004B7B40" w:rsidRPr="006C72A9">
        <w:t xml:space="preserve">completing </w:t>
      </w:r>
      <w:r w:rsidR="00F0108B" w:rsidRPr="006C72A9">
        <w:t>the schema results</w:t>
      </w:r>
      <w:r w:rsidR="007936AD" w:rsidRPr="006C72A9">
        <w:t xml:space="preserve"> in an explanation</w:t>
      </w:r>
      <w:r w:rsidRPr="006C72A9">
        <w:t>.</w:t>
      </w:r>
      <w:r w:rsidR="006A45E0" w:rsidRPr="006C72A9">
        <w:rPr>
          <w:rStyle w:val="FootnoteReference"/>
        </w:rPr>
        <w:footnoteReference w:id="15"/>
      </w:r>
      <w:r w:rsidR="00A15B52" w:rsidRPr="006C72A9">
        <w:t xml:space="preserve"> A number of philosophers have argued that mechanisms are central to explaining cognitive phenomena. </w:t>
      </w:r>
      <w:r w:rsidR="00032FA2" w:rsidRPr="006C72A9">
        <w:t>This leads to the main question for the remainder of this essay: h</w:t>
      </w:r>
      <w:r w:rsidR="00A15B52" w:rsidRPr="006C72A9">
        <w:t>ow do</w:t>
      </w:r>
      <w:r w:rsidR="00032FA2" w:rsidRPr="006C72A9">
        <w:t xml:space="preserve"> neurodynamical </w:t>
      </w:r>
      <w:r w:rsidR="002E2BD9" w:rsidRPr="006C72A9">
        <w:t xml:space="preserve">systems and neurodynamical </w:t>
      </w:r>
      <w:r w:rsidR="00A47F66" w:rsidRPr="006C72A9">
        <w:t>exp</w:t>
      </w:r>
      <w:r w:rsidR="009E2669" w:rsidRPr="006C72A9">
        <w:t>l</w:t>
      </w:r>
      <w:r w:rsidR="00A47F66" w:rsidRPr="006C72A9">
        <w:t xml:space="preserve">anations </w:t>
      </w:r>
      <w:r w:rsidR="00A15B52" w:rsidRPr="006C72A9">
        <w:t>relate to mechanisms</w:t>
      </w:r>
      <w:r w:rsidR="002E2BD9" w:rsidRPr="006C72A9">
        <w:t xml:space="preserve"> and mechanistic explanations</w:t>
      </w:r>
      <w:r w:rsidR="00A15B52" w:rsidRPr="006C72A9">
        <w:t>?</w:t>
      </w:r>
      <w:r w:rsidR="00A6456C" w:rsidRPr="006C72A9">
        <w:t xml:space="preserve"> </w:t>
      </w:r>
    </w:p>
    <w:p w14:paraId="62817311" w14:textId="77777777" w:rsidR="00E51019" w:rsidRPr="006C72A9" w:rsidRDefault="00E51019" w:rsidP="00E51019">
      <w:pPr>
        <w:outlineLvl w:val="0"/>
        <w:rPr>
          <w:noProof/>
        </w:rPr>
      </w:pPr>
    </w:p>
    <w:p w14:paraId="3730A154" w14:textId="56EBC085" w:rsidR="00530D70" w:rsidRPr="006C72A9" w:rsidRDefault="00245F6A" w:rsidP="001A08E7">
      <w:pPr>
        <w:pStyle w:val="ListParagraph"/>
        <w:numPr>
          <w:ilvl w:val="0"/>
          <w:numId w:val="2"/>
        </w:numPr>
      </w:pPr>
      <w:r w:rsidRPr="006C72A9">
        <w:t>Mechanis</w:t>
      </w:r>
      <w:r w:rsidR="00427C10" w:rsidRPr="006C72A9">
        <w:t>tic Explanation</w:t>
      </w:r>
    </w:p>
    <w:p w14:paraId="18D2BB6B" w14:textId="63AAE70B" w:rsidR="00DC395D" w:rsidRPr="006C72A9" w:rsidRDefault="00530D70" w:rsidP="00427C10">
      <w:pPr>
        <w:pStyle w:val="CommentText"/>
      </w:pPr>
      <w:r w:rsidRPr="006C72A9">
        <w:tab/>
      </w:r>
      <w:r w:rsidR="00E602F4" w:rsidRPr="006C72A9">
        <w:t>In the foregoing, I</w:t>
      </w:r>
      <w:r w:rsidR="00515BA5" w:rsidRPr="006C72A9">
        <w:t xml:space="preserve"> </w:t>
      </w:r>
      <w:r w:rsidR="00E11F96" w:rsidRPr="006C72A9">
        <w:t xml:space="preserve">described </w:t>
      </w:r>
      <w:r w:rsidR="00515BA5" w:rsidRPr="006C72A9">
        <w:t>neuro</w:t>
      </w:r>
      <w:r w:rsidR="008207E7" w:rsidRPr="006C72A9">
        <w:t xml:space="preserve">dynamical systems as </w:t>
      </w:r>
      <w:r w:rsidR="00515BA5" w:rsidRPr="006C72A9">
        <w:t>neur</w:t>
      </w:r>
      <w:r w:rsidR="007E6A8B" w:rsidRPr="006C72A9">
        <w:t>ophysiological</w:t>
      </w:r>
      <w:r w:rsidR="00515BA5" w:rsidRPr="006C72A9">
        <w:t xml:space="preserve"> systems </w:t>
      </w:r>
      <w:r w:rsidR="00DB66C2" w:rsidRPr="006C72A9">
        <w:t xml:space="preserve">and their changes </w:t>
      </w:r>
      <w:r w:rsidR="00515BA5" w:rsidRPr="006C72A9">
        <w:t>and</w:t>
      </w:r>
      <w:r w:rsidR="00E602F4" w:rsidRPr="006C72A9">
        <w:t xml:space="preserve"> </w:t>
      </w:r>
      <w:r w:rsidR="00B70BCA" w:rsidRPr="006C72A9">
        <w:t>illustrated how</w:t>
      </w:r>
      <w:r w:rsidR="00E602F4" w:rsidRPr="006C72A9">
        <w:t xml:space="preserve"> </w:t>
      </w:r>
      <w:r w:rsidR="0048228D" w:rsidRPr="006C72A9">
        <w:t>neurodynamical systems play a fundamental role in explaining cognitive phenomena</w:t>
      </w:r>
      <w:r w:rsidR="008C62D8" w:rsidRPr="006C72A9">
        <w:t xml:space="preserve">. </w:t>
      </w:r>
      <w:r w:rsidR="00816E19" w:rsidRPr="006C72A9">
        <w:t>M</w:t>
      </w:r>
      <w:r w:rsidR="00B02366" w:rsidRPr="006C72A9">
        <w:t xml:space="preserve">echanists argue that explanations in cognitive neuroscience proceed by describing the mechanisms underlying cognitive phenomena. </w:t>
      </w:r>
      <w:r w:rsidR="007D2196" w:rsidRPr="006C72A9">
        <w:t xml:space="preserve">In order to evaluate the mechanistic claim in light of the neurodynamical explanatory schema, I must discuss </w:t>
      </w:r>
      <w:r w:rsidR="005D50CB" w:rsidRPr="006C72A9">
        <w:t xml:space="preserve">mechanistic </w:t>
      </w:r>
      <w:r w:rsidR="00427C10" w:rsidRPr="006C72A9">
        <w:t>explanation.</w:t>
      </w:r>
    </w:p>
    <w:p w14:paraId="30C61CC2" w14:textId="76F4C9E7" w:rsidR="00710E1C" w:rsidRPr="006C72A9" w:rsidRDefault="00DC395D" w:rsidP="00DC395D">
      <w:r w:rsidRPr="006C72A9">
        <w:tab/>
        <w:t xml:space="preserve">I analyze mechanistic explanations into </w:t>
      </w:r>
      <w:r w:rsidR="00261427" w:rsidRPr="006C72A9">
        <w:t xml:space="preserve">three </w:t>
      </w:r>
      <w:r w:rsidRPr="006C72A9">
        <w:t>conditions.</w:t>
      </w:r>
      <w:r w:rsidR="008217DB" w:rsidRPr="006C72A9">
        <w:t xml:space="preserve"> </w:t>
      </w:r>
      <w:r w:rsidR="0097392F" w:rsidRPr="006C72A9">
        <w:t>First, m</w:t>
      </w:r>
      <w:r w:rsidRPr="006C72A9">
        <w:t xml:space="preserve">echanistic explanations are constitutive explanations, explanations that appeal </w:t>
      </w:r>
      <w:r w:rsidR="0083190C" w:rsidRPr="006C72A9">
        <w:t>to some</w:t>
      </w:r>
      <w:r w:rsidRPr="006C72A9">
        <w:t xml:space="preserve"> </w:t>
      </w:r>
      <w:r w:rsidR="00105AF6" w:rsidRPr="006C72A9">
        <w:t>system</w:t>
      </w:r>
      <w:r w:rsidRPr="006C72A9">
        <w:t xml:space="preserve"> that constitute</w:t>
      </w:r>
      <w:r w:rsidR="00105AF6" w:rsidRPr="006C72A9">
        <w:t>s</w:t>
      </w:r>
      <w:r w:rsidRPr="006C72A9">
        <w:t xml:space="preserve"> the explanandum </w:t>
      </w:r>
      <w:r w:rsidR="00253266" w:rsidRPr="006C72A9">
        <w:fldChar w:fldCharType="begin"/>
      </w:r>
      <w:r w:rsidR="00253266" w:rsidRPr="006C72A9">
        <w:instrText xml:space="preserve"> ADDIN EN.CITE &lt;EndNote&gt;&lt;Cite&gt;&lt;Author&gt;Salmon&lt;/Author&gt;&lt;Year&gt;1984&lt;/Year&gt;&lt;RecNum&gt;2925&lt;/RecNum&gt;&lt;DisplayText&gt;(Salmon 1984; Craver 2007a; Craver 2007b)&lt;/DisplayText&gt;&lt;record&gt;&lt;rec-number&gt;2925&lt;/rec-number&gt;&lt;foreign-keys&gt;&lt;key app="EN" db-id="5rssxzzfx9vxe1eveviv2evyz0e9fs09wf9t" timestamp="1583290963"&gt;2925&lt;/key&gt;&lt;/foreign-keys&gt;&lt;ref-type name="Book"&gt;6&lt;/ref-type&gt;&lt;contributors&gt;&lt;authors&gt;&lt;author&gt;Salmon, Wesley C&lt;/author&gt;&lt;/authors&gt;&lt;/contributors&gt;&lt;titles&gt;&lt;title&gt;Scientific explanation and causal structure of the world&lt;/title&gt;&lt;/titles&gt;&lt;dates&gt;&lt;year&gt;1984&lt;/year&gt;&lt;/dates&gt;&lt;publisher&gt;Princeton University Press&lt;/publisher&gt;&lt;urls&gt;&lt;/urls&gt;&lt;/record&gt;&lt;/Cite&gt;&lt;Cite&gt;&lt;Author&gt;Craver&lt;/Author&gt;&lt;Year&gt;2007&lt;/Year&gt;&lt;RecNum&gt;8131&lt;/RecNum&gt;&lt;record&gt;&lt;rec-number&gt;8131&lt;/rec-number&gt;&lt;foreign-keys&gt;&lt;key app="EN" db-id="5rssxzzfx9vxe1eveviv2evyz0e9fs09wf9t" timestamp="1583290968"&gt;8131&lt;/key&gt;&lt;/foreign-keys&gt;&lt;ref-type name="Journal Article"&gt;17&lt;/ref-type&gt;&lt;contributors&gt;&lt;authors&gt;&lt;author&gt;Craver, Carl F.&lt;/author&gt;&lt;/authors&gt;&lt;/contributors&gt;&lt;titles&gt;&lt;title&gt;Constitutive explanatory relevance&lt;/title&gt;&lt;secondary-title&gt;Journal of Philosophical Research&lt;/secondary-title&gt;&lt;/titles&gt;&lt;periodical&gt;&lt;full-title&gt;Journal of Philosophical Research&lt;/full-title&gt;&lt;/periodical&gt;&lt;pages&gt;3-20&lt;/pages&gt;&lt;volume&gt;32&lt;/volume&gt;&lt;dates&gt;&lt;year&gt;2007&lt;/year&gt;&lt;/dates&gt;&lt;urls&gt;&lt;/urls&gt;&lt;/record&gt;&lt;/Cite&gt;&lt;Cite&gt;&lt;Author&gt;Craver&lt;/Author&gt;&lt;Year&gt;2007&lt;/Year&gt;&lt;RecNum&gt;2894&lt;/RecNum&gt;&lt;record&gt;&lt;rec-number&gt;2894&lt;/rec-number&gt;&lt;foreign-keys&gt;&lt;key app="EN" db-id="5rssxzzfx9vxe1eveviv2evyz0e9fs09wf9t" timestamp="1583290963"&gt;2894&lt;/key&gt;&lt;/foreign-keys&gt;&lt;ref-type name="Book"&gt;6&lt;/ref-type&gt;&lt;contributors&gt;&lt;authors&gt;&lt;author&gt;Craver, Carl F&lt;/author&gt;&lt;/authors&gt;&lt;/contributors&gt;&lt;titles&gt;&lt;title&gt;Explaining the brain&lt;/title&gt;&lt;/titles&gt;&lt;dates&gt;&lt;year&gt;2007&lt;/year&gt;&lt;/dates&gt;&lt;publisher&gt;Oxford University Press Oxford&lt;/publisher&gt;&lt;isbn&gt;0199299315&lt;/isbn&gt;&lt;urls&gt;&lt;/urls&gt;&lt;/record&gt;&lt;/Cite&gt;&lt;/EndNote&gt;</w:instrText>
      </w:r>
      <w:r w:rsidR="00253266" w:rsidRPr="006C72A9">
        <w:fldChar w:fldCharType="separate"/>
      </w:r>
      <w:r w:rsidR="00253266" w:rsidRPr="006C72A9">
        <w:rPr>
          <w:noProof/>
        </w:rPr>
        <w:t>(Salmon 1984; Craver 2007a; Craver 2007b)</w:t>
      </w:r>
      <w:r w:rsidR="00253266" w:rsidRPr="006C72A9">
        <w:fldChar w:fldCharType="end"/>
      </w:r>
      <w:r w:rsidR="008E3EDB" w:rsidRPr="006C72A9">
        <w:t xml:space="preserve">. </w:t>
      </w:r>
      <w:r w:rsidR="0097392F" w:rsidRPr="006C72A9">
        <w:t xml:space="preserve">Second, </w:t>
      </w:r>
      <w:r w:rsidR="00105AF6" w:rsidRPr="006C72A9">
        <w:t xml:space="preserve">the system is </w:t>
      </w:r>
      <w:r w:rsidR="00276200" w:rsidRPr="006C72A9">
        <w:t>a mechanism</w:t>
      </w:r>
      <w:r w:rsidR="00786047" w:rsidRPr="006C72A9">
        <w:t xml:space="preserve"> in a technical sense</w:t>
      </w:r>
      <w:r w:rsidR="00276200" w:rsidRPr="006C72A9">
        <w:t xml:space="preserve">: </w:t>
      </w:r>
      <w:r w:rsidR="003E0A76" w:rsidRPr="006C72A9">
        <w:t>a</w:t>
      </w:r>
      <w:r w:rsidR="008F4CA1" w:rsidRPr="006C72A9">
        <w:t>n organized</w:t>
      </w:r>
      <w:r w:rsidR="003E0A76" w:rsidRPr="006C72A9">
        <w:t xml:space="preserve"> collection of </w:t>
      </w:r>
      <w:r w:rsidR="0099283A" w:rsidRPr="006C72A9">
        <w:t>entities</w:t>
      </w:r>
      <w:r w:rsidR="00D676DF" w:rsidRPr="006C72A9">
        <w:t xml:space="preserve"> and activities that help to produce </w:t>
      </w:r>
      <w:r w:rsidR="0069449D" w:rsidRPr="006C72A9">
        <w:t>some</w:t>
      </w:r>
      <w:r w:rsidR="00605C15" w:rsidRPr="006C72A9">
        <w:t xml:space="preserve"> outcome</w:t>
      </w:r>
      <w:r w:rsidRPr="006C72A9">
        <w:t xml:space="preserve">. </w:t>
      </w:r>
      <w:r w:rsidR="0097392F" w:rsidRPr="006C72A9">
        <w:t xml:space="preserve">Third, </w:t>
      </w:r>
      <w:r w:rsidR="00105AF6" w:rsidRPr="006C72A9">
        <w:t xml:space="preserve">the system </w:t>
      </w:r>
      <w:r w:rsidR="003E0A76" w:rsidRPr="006C72A9">
        <w:t>produces</w:t>
      </w:r>
      <w:r w:rsidR="00DF3636" w:rsidRPr="006C72A9">
        <w:t xml:space="preserve"> the explanandum phenomenon, ensuring </w:t>
      </w:r>
      <w:r w:rsidR="00AD26FB" w:rsidRPr="006C72A9">
        <w:t xml:space="preserve">that the occurrence of the explanandum is the result of the </w:t>
      </w:r>
      <w:r w:rsidR="004E1481" w:rsidRPr="006C72A9">
        <w:t>system</w:t>
      </w:r>
      <w:r w:rsidR="00AD26FB" w:rsidRPr="006C72A9">
        <w:t>.</w:t>
      </w:r>
      <w:r w:rsidR="00710E1C" w:rsidRPr="006C72A9">
        <w:t xml:space="preserve"> </w:t>
      </w:r>
      <w:r w:rsidR="008A276A" w:rsidRPr="006C72A9">
        <w:t>These three conditions are jointly sufficient for a mechanistic explanation.</w:t>
      </w:r>
      <w:r w:rsidR="00276200" w:rsidRPr="006C72A9">
        <w:t xml:space="preserve"> </w:t>
      </w:r>
    </w:p>
    <w:p w14:paraId="3A15C1F4" w14:textId="6FBE8574" w:rsidR="001E7E64" w:rsidRPr="006C72A9" w:rsidRDefault="001E7E64" w:rsidP="00DC395D"/>
    <w:p w14:paraId="7B12AED8" w14:textId="7375D26B" w:rsidR="001E7E64" w:rsidRPr="006C72A9" w:rsidRDefault="001E7E64" w:rsidP="001E7E64">
      <w:pPr>
        <w:pStyle w:val="ListParagraph"/>
        <w:numPr>
          <w:ilvl w:val="1"/>
          <w:numId w:val="2"/>
        </w:numPr>
      </w:pPr>
      <w:r w:rsidRPr="006C72A9">
        <w:t>Constitution</w:t>
      </w:r>
    </w:p>
    <w:p w14:paraId="0A164A76" w14:textId="2354DAB0" w:rsidR="001C3207" w:rsidRPr="006C72A9" w:rsidRDefault="001C3207" w:rsidP="001C3207">
      <w:r w:rsidRPr="006C72A9">
        <w:tab/>
      </w:r>
      <w:r w:rsidR="00C311B4" w:rsidRPr="006C72A9">
        <w:t xml:space="preserve">Mechanistic explanation is constitutive explanation that situates the explanandum in the causal-mechanical structure of the world. As Craver puts it, “causal-mechanical explanations </w:t>
      </w:r>
      <w:r w:rsidR="00C311B4" w:rsidRPr="006C72A9">
        <w:lastRenderedPageBreak/>
        <w:t xml:space="preserve">explain by showing how something is situated within the causal nexus” </w:t>
      </w:r>
      <w:r w:rsidR="00AB77D0" w:rsidRPr="006C72A9">
        <w:fldChar w:fldCharType="begin"/>
      </w:r>
      <w:r w:rsidR="00DF4D4B" w:rsidRPr="006C72A9">
        <w:instrText xml:space="preserve"> ADDIN EN.CITE &lt;EndNote&gt;&lt;Cite&gt;&lt;Author&gt;Craver&lt;/Author&gt;&lt;Year&gt;2007&lt;/Year&gt;&lt;RecNum&gt;8131&lt;/RecNum&gt;&lt;Suffix&gt;`, p. 4&lt;/Suffix&gt;&lt;DisplayText&gt;(Craver 2007a, p. 4)&lt;/DisplayText&gt;&lt;record&gt;&lt;rec-number&gt;8131&lt;/rec-number&gt;&lt;foreign-keys&gt;&lt;key app="EN" db-id="5rssxzzfx9vxe1eveviv2evyz0e9fs09wf9t" timestamp="1583290968"&gt;8131&lt;/key&gt;&lt;/foreign-keys&gt;&lt;ref-type name="Journal Article"&gt;17&lt;/ref-type&gt;&lt;contributors&gt;&lt;authors&gt;&lt;author&gt;Craver, Carl F.&lt;/author&gt;&lt;/authors&gt;&lt;/contributors&gt;&lt;titles&gt;&lt;title&gt;Constitutive explanatory relevance&lt;/title&gt;&lt;secondary-title&gt;Journal of Philosophical Research&lt;/secondary-title&gt;&lt;/titles&gt;&lt;periodical&gt;&lt;full-title&gt;Journal of Philosophical Research&lt;/full-title&gt;&lt;/periodical&gt;&lt;pages&gt;3-20&lt;/pages&gt;&lt;volume&gt;32&lt;/volume&gt;&lt;dates&gt;&lt;year&gt;2007&lt;/year&gt;&lt;/dates&gt;&lt;urls&gt;&lt;/urls&gt;&lt;/record&gt;&lt;/Cite&gt;&lt;/EndNote&gt;</w:instrText>
      </w:r>
      <w:r w:rsidR="00AB77D0" w:rsidRPr="006C72A9">
        <w:fldChar w:fldCharType="separate"/>
      </w:r>
      <w:r w:rsidR="00DF4D4B" w:rsidRPr="006C72A9">
        <w:rPr>
          <w:noProof/>
        </w:rPr>
        <w:t>(Craver 2007a, p. 4)</w:t>
      </w:r>
      <w:r w:rsidR="00AB77D0" w:rsidRPr="006C72A9">
        <w:fldChar w:fldCharType="end"/>
      </w:r>
      <w:r w:rsidR="00C311B4" w:rsidRPr="006C72A9">
        <w:t>.</w:t>
      </w:r>
      <w:r w:rsidR="00756488" w:rsidRPr="006C72A9">
        <w:t xml:space="preserve"> </w:t>
      </w:r>
      <w:r w:rsidR="00C311B4" w:rsidRPr="006C72A9">
        <w:t xml:space="preserve">A mechanistic explanation describes how a system’s parts and organization </w:t>
      </w:r>
      <w:r w:rsidR="00B63DE2" w:rsidRPr="006C72A9">
        <w:t>makes up</w:t>
      </w:r>
      <w:r w:rsidR="00C311B4" w:rsidRPr="006C72A9">
        <w:t xml:space="preserve"> the explanandum. The first condition on mechanistic explanation is an organized system with parts that constitutes and situates the explanandum in the causal-mech</w:t>
      </w:r>
      <w:r w:rsidR="008D7019" w:rsidRPr="006C72A9">
        <w:t>a</w:t>
      </w:r>
      <w:r w:rsidR="00C311B4" w:rsidRPr="006C72A9">
        <w:t>nical structure of the world.</w:t>
      </w:r>
    </w:p>
    <w:p w14:paraId="74B5F78A" w14:textId="77777777" w:rsidR="00203CE8" w:rsidRPr="006C72A9" w:rsidRDefault="00203CE8" w:rsidP="00DC395D"/>
    <w:p w14:paraId="1BD557F5" w14:textId="1AB4075D" w:rsidR="00CF3139" w:rsidRPr="006C72A9" w:rsidRDefault="00CF3139" w:rsidP="00CF3139">
      <w:pPr>
        <w:pStyle w:val="ListParagraph"/>
        <w:numPr>
          <w:ilvl w:val="1"/>
          <w:numId w:val="2"/>
        </w:numPr>
      </w:pPr>
      <w:r w:rsidRPr="006C72A9">
        <w:t>Mechanisms</w:t>
      </w:r>
    </w:p>
    <w:p w14:paraId="5F28247D" w14:textId="4F6804F4" w:rsidR="00C07455" w:rsidRPr="006C72A9" w:rsidRDefault="00CF3139" w:rsidP="00EE3E4E">
      <w:r w:rsidRPr="006C72A9">
        <w:tab/>
      </w:r>
      <w:r w:rsidR="00B901E7" w:rsidRPr="006C72A9">
        <w:t>M</w:t>
      </w:r>
      <w:r w:rsidR="00C07455" w:rsidRPr="006C72A9">
        <w:t>echanistic explanation</w:t>
      </w:r>
      <w:r w:rsidR="00B901E7" w:rsidRPr="006C72A9">
        <w:t xml:space="preserve">s explain some phenomenon by referring to </w:t>
      </w:r>
      <w:r w:rsidR="00B63DE2" w:rsidRPr="006C72A9">
        <w:t xml:space="preserve">a </w:t>
      </w:r>
      <w:r w:rsidR="00B901E7" w:rsidRPr="006C72A9">
        <w:t>mechanism</w:t>
      </w:r>
      <w:r w:rsidR="00C07455" w:rsidRPr="006C72A9">
        <w:t xml:space="preserve">. </w:t>
      </w:r>
      <w:r w:rsidR="00E75825" w:rsidRPr="006C72A9">
        <w:t xml:space="preserve">The first condition suggests a </w:t>
      </w:r>
      <w:r w:rsidR="00C07455" w:rsidRPr="006C72A9">
        <w:t xml:space="preserve">general definition of a mechanism </w:t>
      </w:r>
      <w:r w:rsidR="000B2D22" w:rsidRPr="006C72A9">
        <w:t>a</w:t>
      </w:r>
      <w:r w:rsidR="00C07455" w:rsidRPr="006C72A9">
        <w:t xml:space="preserve">s a productive, organized set of </w:t>
      </w:r>
      <w:r w:rsidR="00C97E0E" w:rsidRPr="006C72A9">
        <w:t>parts that play roles</w:t>
      </w:r>
      <w:r w:rsidR="000278A3" w:rsidRPr="006C72A9">
        <w:t xml:space="preserve"> </w:t>
      </w:r>
      <w:r w:rsidR="00AB77D0" w:rsidRPr="006C72A9">
        <w:fldChar w:fldCharType="begin"/>
      </w:r>
      <w:r w:rsidR="00771BB8" w:rsidRPr="006C72A9">
        <w:instrText xml:space="preserve"> ADDIN EN.CITE &lt;EndNote&gt;&lt;Cite&gt;&lt;Author&gt;Levy&lt;/Author&gt;&lt;Year&gt;2016&lt;/Year&gt;&lt;RecNum&gt;7656&lt;/RecNum&gt;&lt;Prefix&gt;cf. &lt;/Prefix&gt;&lt;DisplayText&gt;(cf. Levy and Bechtel 2016)&lt;/DisplayText&gt;&lt;record&gt;&lt;rec-number&gt;7656&lt;/rec-number&gt;&lt;foreign-keys&gt;&lt;key app="EN" db-id="5rssxzzfx9vxe1eveviv2evyz0e9fs09wf9t" timestamp="1583290968"&gt;7656&lt;/key&gt;&lt;/foreign-keys&gt;&lt;ref-type name="Conference Paper"&gt;47&lt;/ref-type&gt;&lt;contributors&gt;&lt;authors&gt;&lt;author&gt;Levy, Arnon&lt;/author&gt;&lt;author&gt;Bechtel, William&lt;/author&gt;&lt;/authors&gt;&lt;/contributors&gt;&lt;titles&gt;&lt;title&gt;Towards Mechanism 2.0: Expanding the Scope of Mechanistic Explanation&lt;/title&gt;&lt;/titles&gt;&lt;keywords&gt;&lt;keyword&gt;mechanistic explanation&lt;/keyword&gt;&lt;keyword&gt;mechanism boundaries&lt;/keyword&gt;&lt;keyword&gt;mechanism parts&lt;/keyword&gt;&lt;keyword&gt;mechanism organization&lt;/keyword&gt;&lt;/keywords&gt;&lt;dates&gt;&lt;year&gt;2016&lt;/year&gt;&lt;/dates&gt;&lt;label&gt;pittphilsci:12567&lt;/label&gt;&lt;urls&gt;&lt;related-urls&gt;&lt;url&gt;http://philsci-archive.pitt.edu/12567/&lt;/url&gt;&lt;/related-urls&gt;&lt;/urls&gt;&lt;/record&gt;&lt;/Cite&gt;&lt;/EndNote&gt;</w:instrText>
      </w:r>
      <w:r w:rsidR="00AB77D0" w:rsidRPr="006C72A9">
        <w:fldChar w:fldCharType="separate"/>
      </w:r>
      <w:r w:rsidR="00AB77D0" w:rsidRPr="006C72A9">
        <w:rPr>
          <w:noProof/>
        </w:rPr>
        <w:t>(cf. Levy and Bechtel 2016)</w:t>
      </w:r>
      <w:r w:rsidR="00AB77D0" w:rsidRPr="006C72A9">
        <w:fldChar w:fldCharType="end"/>
      </w:r>
      <w:r w:rsidR="00C07455" w:rsidRPr="006C72A9">
        <w:t xml:space="preserve">. On this general definition, </w:t>
      </w:r>
      <w:r w:rsidR="00277249" w:rsidRPr="006C72A9">
        <w:t>any collection of objects that have properties and stand in relations that appears in an explanation</w:t>
      </w:r>
      <w:r w:rsidR="00934619" w:rsidRPr="006C72A9">
        <w:t>—that is, any system</w:t>
      </w:r>
      <w:r w:rsidR="00121F4B" w:rsidRPr="006C72A9">
        <w:t xml:space="preserve">—may </w:t>
      </w:r>
      <w:r w:rsidR="00277249" w:rsidRPr="006C72A9">
        <w:t>be a mechanism</w:t>
      </w:r>
      <w:r w:rsidR="00C07455" w:rsidRPr="006C72A9">
        <w:t xml:space="preserve">. </w:t>
      </w:r>
      <w:r w:rsidR="00F562FA" w:rsidRPr="006C72A9">
        <w:t xml:space="preserve">This </w:t>
      </w:r>
      <w:r w:rsidR="00C07455" w:rsidRPr="006C72A9">
        <w:t>general definition of a mechanism</w:t>
      </w:r>
      <w:r w:rsidR="004E4C2E" w:rsidRPr="006C72A9">
        <w:t xml:space="preserve">, however, </w:t>
      </w:r>
      <w:r w:rsidR="00C07455" w:rsidRPr="006C72A9">
        <w:t>may reasonably be charged with triviality. If a</w:t>
      </w:r>
      <w:r w:rsidR="00510EFF" w:rsidRPr="006C72A9">
        <w:t xml:space="preserve">ny </w:t>
      </w:r>
      <w:r w:rsidR="00AE3F15" w:rsidRPr="006C72A9">
        <w:t xml:space="preserve">set of organized parts that play roles </w:t>
      </w:r>
      <w:r w:rsidR="00510EFF" w:rsidRPr="006C72A9">
        <w:t>that appears in an explanation is a</w:t>
      </w:r>
      <w:r w:rsidR="00C07455" w:rsidRPr="006C72A9">
        <w:t xml:space="preserve"> mechanism, then the scope of what counts as a mechanism is overly large </w:t>
      </w:r>
      <w:r w:rsidR="00AB77D0" w:rsidRPr="006C72A9">
        <w:fldChar w:fldCharType="begin">
          <w:fldData xml:space="preserve">PEVuZE5vdGU+PENpdGU+PEF1dGhvcj5DYW1wYmVsbDwvQXV0aG9yPjxZZWFyPjIwMDg8L1llYXI+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</w:fldData>
        </w:fldChar>
      </w:r>
      <w:r w:rsidR="00771BB8" w:rsidRPr="006C72A9">
        <w:instrText xml:space="preserve"> ADDIN EN.CITE </w:instrText>
      </w:r>
      <w:r w:rsidR="00771BB8" w:rsidRPr="006C72A9">
        <w:fldChar w:fldCharType="begin">
          <w:fldData xml:space="preserve">PEVuZE5vdGU+PENpdGU+PEF1dGhvcj5DYW1wYmVsbDwvQXV0aG9yPjxZZWFyPjIwMDg8L1llYXI+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</w:fldData>
        </w:fldChar>
      </w:r>
      <w:r w:rsidR="00771BB8" w:rsidRPr="006C72A9">
        <w:instrText xml:space="preserve"> ADDIN EN.CITE.DATA </w:instrText>
      </w:r>
      <w:r w:rsidR="00771BB8" w:rsidRPr="006C72A9">
        <w:fldChar w:fldCharType="end"/>
      </w:r>
      <w:r w:rsidR="00AB77D0" w:rsidRPr="006C72A9">
        <w:fldChar w:fldCharType="separate"/>
      </w:r>
      <w:r w:rsidR="00AB77D0" w:rsidRPr="006C72A9">
        <w:rPr>
          <w:noProof/>
        </w:rPr>
        <w:t>(Campbell 2008, p. 430; Dupré 2013, p. 28; Franklin-Hall 2016; Chirimuuta 2017, p. 22ff; Paz 2017, p. 220ff; Weiskopf 2017, p. 56-57)</w:t>
      </w:r>
      <w:r w:rsidR="00AB77D0" w:rsidRPr="006C72A9">
        <w:fldChar w:fldCharType="end"/>
      </w:r>
      <w:r w:rsidR="00C07455" w:rsidRPr="006C72A9">
        <w:t xml:space="preserve">. Without further restrictions, any </w:t>
      </w:r>
      <w:r w:rsidR="0076687C" w:rsidRPr="006C72A9">
        <w:t>system</w:t>
      </w:r>
      <w:r w:rsidR="007D0CB6" w:rsidRPr="006C72A9">
        <w:t xml:space="preserve"> </w:t>
      </w:r>
      <w:r w:rsidR="00C07455" w:rsidRPr="006C72A9">
        <w:t xml:space="preserve">might be a mechanism. </w:t>
      </w:r>
    </w:p>
    <w:p w14:paraId="220CBF0E" w14:textId="7861F18B" w:rsidR="00C07455" w:rsidRPr="006C72A9" w:rsidRDefault="00C07455" w:rsidP="00C07455">
      <w:r w:rsidRPr="006C72A9">
        <w:tab/>
        <w:t xml:space="preserve">The recent turn to mechanism in the philosophy of science presents a </w:t>
      </w:r>
      <w:r w:rsidR="00C77AA7" w:rsidRPr="006C72A9">
        <w:t>different</w:t>
      </w:r>
      <w:r w:rsidRPr="006C72A9">
        <w:t xml:space="preserve"> definition of a mechanism. Two brief examples illustrate this definition. Consider the heart, an organ that circulates blood throughout the body.</w:t>
      </w:r>
      <w:r w:rsidRPr="006C72A9">
        <w:rPr>
          <w:vertAlign w:val="superscript"/>
        </w:rPr>
        <w:footnoteReference w:id="16"/>
      </w:r>
      <w:r w:rsidRPr="006C72A9">
        <w:t xml:space="preserve"> The heart is composed of a set of </w:t>
      </w:r>
      <w:r w:rsidR="004B5FCE" w:rsidRPr="006C72A9">
        <w:t>parts</w:t>
      </w:r>
      <w:r w:rsidRPr="006C72A9">
        <w:t xml:space="preserve">, such as an aorta, valves, ventricles, cellular tissue and other structures, with associated </w:t>
      </w:r>
      <w:r w:rsidR="0028057B" w:rsidRPr="006C72A9">
        <w:t>things that the parts do</w:t>
      </w:r>
      <w:r w:rsidRPr="006C72A9">
        <w:t>, like contracting rhythmically or preventing backflow, organized such that the heart pumps blood received from the body to the lungs and from the lungs through the aorta to the body. As another example, consider the biophysical mechanism of a chemical synapse, such as a voltage-sensitive Na</w:t>
      </w:r>
      <w:r w:rsidRPr="006C72A9">
        <w:rPr>
          <w:vertAlign w:val="superscript"/>
        </w:rPr>
        <w:t>+</w:t>
      </w:r>
      <w:r w:rsidRPr="006C72A9">
        <w:t xml:space="preserve"> channel.</w:t>
      </w:r>
      <w:r w:rsidRPr="006C72A9">
        <w:rPr>
          <w:vertAlign w:val="superscript"/>
        </w:rPr>
        <w:footnoteReference w:id="17"/>
      </w:r>
      <w:r w:rsidRPr="006C72A9">
        <w:t xml:space="preserve"> The mechanism consists of a set of </w:t>
      </w:r>
      <w:r w:rsidR="00F9381B" w:rsidRPr="006C72A9">
        <w:t>parts</w:t>
      </w:r>
      <w:r w:rsidRPr="006C72A9">
        <w:t xml:space="preserve">, including the cell membrane, vesicles, microtubules, ions, etc. and a set of </w:t>
      </w:r>
      <w:r w:rsidR="00345B6D" w:rsidRPr="006C72A9">
        <w:t>things that the parts do</w:t>
      </w:r>
      <w:r w:rsidRPr="006C72A9">
        <w:t xml:space="preserve">, including biosynthesis, coupling, diffusion, transport, depolarization, etc. These </w:t>
      </w:r>
      <w:r w:rsidR="007670F7" w:rsidRPr="006C72A9">
        <w:t xml:space="preserve">parts and </w:t>
      </w:r>
      <w:r w:rsidR="004504C7" w:rsidRPr="006C72A9">
        <w:t>what they</w:t>
      </w:r>
      <w:r w:rsidR="007670F7" w:rsidRPr="006C72A9">
        <w:t xml:space="preserve"> do </w:t>
      </w:r>
      <w:r w:rsidRPr="006C72A9">
        <w:t>are organized such that the ion channel opens in the presence of spreading depolarization along the cell, allowing influx of ions and the propagation of the depolarization. In both cases, the explanation consists in a</w:t>
      </w:r>
      <w:r w:rsidR="00C708B9" w:rsidRPr="006C72A9">
        <w:t xml:space="preserve">n </w:t>
      </w:r>
      <w:r w:rsidR="00C708B9" w:rsidRPr="006C72A9">
        <w:lastRenderedPageBreak/>
        <w:t>organized</w:t>
      </w:r>
      <w:r w:rsidRPr="006C72A9">
        <w:t xml:space="preserve"> set of </w:t>
      </w:r>
      <w:r w:rsidR="00C708B9" w:rsidRPr="006C72A9">
        <w:t xml:space="preserve">parts and their roles </w:t>
      </w:r>
      <w:r w:rsidRPr="006C72A9">
        <w:t xml:space="preserve">such that they produce the explanandum phenomenon, such as </w:t>
      </w:r>
      <w:r w:rsidR="002D665A" w:rsidRPr="006C72A9">
        <w:t xml:space="preserve">propagating </w:t>
      </w:r>
      <w:r w:rsidRPr="006C72A9">
        <w:t xml:space="preserve">an electrical signal or pumping blood. </w:t>
      </w:r>
    </w:p>
    <w:p w14:paraId="5E0A4849" w14:textId="346FCA11" w:rsidR="00C07455" w:rsidRPr="006C72A9" w:rsidRDefault="00C07455" w:rsidP="00C07455">
      <w:r w:rsidRPr="006C72A9">
        <w:tab/>
        <w:t>These two examples illustrate how the</w:t>
      </w:r>
      <w:r w:rsidR="00B60F49" w:rsidRPr="006C72A9">
        <w:t xml:space="preserve"> </w:t>
      </w:r>
      <w:r w:rsidR="00E46A2A" w:rsidRPr="006C72A9">
        <w:t xml:space="preserve">recent approach in the philosophy of science </w:t>
      </w:r>
      <w:r w:rsidRPr="006C72A9">
        <w:t xml:space="preserve">emphasizes physical, machine-like properties </w:t>
      </w:r>
      <w:r w:rsidR="00AB77D0" w:rsidRPr="006C72A9">
        <w:rPr>
          <w:szCs w:val="18"/>
        </w:rPr>
        <w:fldChar w:fldCharType="begin">
          <w:fldData xml:space="preserve">PEVuZE5vdGU+PENpdGU+PEF1dGhvcj5NYWNoYW1lcjwvQXV0aG9yPjxZZWFyPjIwMDA8L1llYXI+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=
</w:fldData>
        </w:fldChar>
      </w:r>
      <w:r w:rsidR="00771BB8" w:rsidRPr="006C72A9">
        <w:rPr>
          <w:szCs w:val="18"/>
        </w:rPr>
        <w:instrText xml:space="preserve"> ADDIN EN.CITE </w:instrText>
      </w:r>
      <w:r w:rsidR="00771BB8" w:rsidRPr="006C72A9">
        <w:rPr>
          <w:szCs w:val="18"/>
        </w:rPr>
        <w:fldChar w:fldCharType="begin">
          <w:fldData xml:space="preserve">PEVuZE5vdGU+PENpdGU+PEF1dGhvcj5NYWNoYW1lcjwvQXV0aG9yPjxZZWFyPjIwMDA8L1llYXI+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=
</w:fldData>
        </w:fldChar>
      </w:r>
      <w:r w:rsidR="00771BB8" w:rsidRPr="006C72A9">
        <w:rPr>
          <w:szCs w:val="18"/>
        </w:rPr>
        <w:instrText xml:space="preserve"> ADDIN EN.CITE.DATA </w:instrText>
      </w:r>
      <w:r w:rsidR="00771BB8" w:rsidRPr="006C72A9">
        <w:rPr>
          <w:szCs w:val="18"/>
        </w:rPr>
      </w:r>
      <w:r w:rsidR="00771BB8" w:rsidRPr="006C72A9">
        <w:rPr>
          <w:szCs w:val="18"/>
        </w:rPr>
        <w:fldChar w:fldCharType="end"/>
      </w:r>
      <w:r w:rsidR="00AB77D0" w:rsidRPr="006C72A9">
        <w:rPr>
          <w:szCs w:val="18"/>
        </w:rPr>
      </w:r>
      <w:r w:rsidR="00AB77D0" w:rsidRPr="006C72A9">
        <w:rPr>
          <w:szCs w:val="18"/>
        </w:rPr>
        <w:fldChar w:fldCharType="separate"/>
      </w:r>
      <w:r w:rsidR="00AB77D0" w:rsidRPr="006C72A9">
        <w:rPr>
          <w:noProof/>
          <w:szCs w:val="18"/>
        </w:rPr>
        <w:t>(Machamer, Darden et al. 2000, p. 3ff; Bechtel and Abrahamsen 2005, p. 423ff; Wright and Bechtel 2007, p. 45ff; Piccinini 2010, p. 285ff; Illari and Williamson 2012, p. 119ff)</w:t>
      </w:r>
      <w:r w:rsidR="00AB77D0" w:rsidRPr="006C72A9">
        <w:rPr>
          <w:szCs w:val="18"/>
        </w:rPr>
        <w:fldChar w:fldCharType="end"/>
      </w:r>
      <w:r w:rsidRPr="006C72A9">
        <w:t xml:space="preserve">. Mechanisms can then be defined as: </w:t>
      </w:r>
    </w:p>
    <w:p w14:paraId="4B840E4E" w14:textId="21D99AEC" w:rsidR="00C07455" w:rsidRPr="006C72A9" w:rsidRDefault="00C07455" w:rsidP="00C07455">
      <w:pPr>
        <w:ind w:left="720"/>
      </w:pPr>
      <w:r w:rsidRPr="006C72A9">
        <w:t xml:space="preserve">m-mechanism </w:t>
      </w:r>
      <w:r w:rsidRPr="006C72A9">
        <w:rPr>
          <w:rFonts w:ascii="Cambria Math" w:hAnsi="Cambria Math" w:cs="Cambria Math"/>
        </w:rPr>
        <w:t xml:space="preserve">≝ </w:t>
      </w:r>
      <w:r w:rsidRPr="006C72A9">
        <w:t xml:space="preserve">an organized set of </w:t>
      </w:r>
      <w:r w:rsidR="00F10EDB" w:rsidRPr="006C72A9">
        <w:t>parts</w:t>
      </w:r>
      <w:r w:rsidRPr="006C72A9">
        <w:t xml:space="preserve"> characterized by their physical properties (such as spatiotemporal location, shape, electrochemistry, etc.) and </w:t>
      </w:r>
      <w:r w:rsidR="00902F8F" w:rsidRPr="006C72A9">
        <w:t xml:space="preserve">that fill roles </w:t>
      </w:r>
      <w:r w:rsidRPr="006C72A9">
        <w:t xml:space="preserve">characterized by their physical properties (such as rate, duration, material changes, etc.) that causally produce and are responsible for some phenomenon. </w:t>
      </w:r>
    </w:p>
    <w:p w14:paraId="2425B4DB" w14:textId="47BB44CD" w:rsidR="00C07455" w:rsidRPr="006C72A9" w:rsidRDefault="00C07455" w:rsidP="00C07455">
      <w:r w:rsidRPr="006C72A9">
        <w:t xml:space="preserve">The </w:t>
      </w:r>
      <w:r w:rsidR="00E23F65" w:rsidRPr="006C72A9">
        <w:t>parts</w:t>
      </w:r>
      <w:r w:rsidR="0056407C" w:rsidRPr="006C72A9">
        <w:t xml:space="preserve"> </w:t>
      </w:r>
      <w:r w:rsidRPr="006C72A9">
        <w:t xml:space="preserve">of a m-mechanism are individuated on the basis of their physical properties (spatiotemporal, electrical, etc.) and their causal role in producing the phenomena by being oriented, structured, etc. in the right fashion. </w:t>
      </w:r>
      <w:r w:rsidR="00671352" w:rsidRPr="006C72A9">
        <w:t xml:space="preserve">In keeping with current lingo, </w:t>
      </w:r>
      <w:r w:rsidR="001C6C85" w:rsidRPr="006C72A9">
        <w:t xml:space="preserve">the </w:t>
      </w:r>
      <w:r w:rsidR="00671352" w:rsidRPr="006C72A9">
        <w:t xml:space="preserve">parts of systems that satisfy the definition of a m-mechanism are entities. </w:t>
      </w:r>
      <w:r w:rsidRPr="006C72A9">
        <w:t xml:space="preserve">The </w:t>
      </w:r>
      <w:r w:rsidR="005D1280" w:rsidRPr="006C72A9">
        <w:t xml:space="preserve">roles </w:t>
      </w:r>
      <w:r w:rsidRPr="006C72A9">
        <w:t>of the m-mechanism are what the entities or their interactions do in the m-mechanism.</w:t>
      </w:r>
      <w:r w:rsidR="005D1280" w:rsidRPr="006C72A9">
        <w:t xml:space="preserve"> </w:t>
      </w:r>
      <w:r w:rsidR="00671352" w:rsidRPr="006C72A9">
        <w:t>T</w:t>
      </w:r>
      <w:r w:rsidR="005D1280" w:rsidRPr="006C72A9">
        <w:t xml:space="preserve">he things </w:t>
      </w:r>
      <w:r w:rsidR="00770E50" w:rsidRPr="006C72A9">
        <w:t xml:space="preserve">that </w:t>
      </w:r>
      <w:r w:rsidR="005D1280" w:rsidRPr="006C72A9">
        <w:t xml:space="preserve">entities do to fill roles </w:t>
      </w:r>
      <w:r w:rsidR="00671352" w:rsidRPr="006C72A9">
        <w:t xml:space="preserve">are </w:t>
      </w:r>
      <w:r w:rsidR="005D1280" w:rsidRPr="006C72A9">
        <w:t xml:space="preserve">activities. </w:t>
      </w:r>
      <w:r w:rsidRPr="006C72A9">
        <w:t>These activities are defined by their temporal order, rate, and duration, and individuated by the entities that engage in them or their spatiotemporal properties.</w:t>
      </w:r>
      <w:r w:rsidRPr="006C72A9">
        <w:rPr>
          <w:vertAlign w:val="superscript"/>
        </w:rPr>
        <w:footnoteReference w:id="18"/>
      </w:r>
      <w:r w:rsidRPr="006C72A9">
        <w:t xml:space="preserve"> The entities and activities of the m-mechanism are organized so as to allow for the production of the explanandum. As is widely recognized, m-mechanisms are also functionally individuated, in the sense of being responsible for a phenomenon </w:t>
      </w:r>
      <w:r w:rsidR="00AB77D0" w:rsidRPr="006C72A9">
        <w:fldChar w:fldCharType="begin">
          <w:fldData xml:space="preserve">PEVuZE5vdGU+PENpdGU+PEF1dGhvcj5HbGVubmFuPC9BdXRob3I+PFllYXI+MTk5NjwvWWVhcj48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</w:fldData>
        </w:fldChar>
      </w:r>
      <w:r w:rsidR="00377F2E">
        <w:instrText xml:space="preserve"> ADDIN EN.CITE </w:instrText>
      </w:r>
      <w:r w:rsidR="00377F2E">
        <w:fldChar w:fldCharType="begin">
          <w:fldData xml:space="preserve">PEVuZE5vdGU+PENpdGU+PEF1dGhvcj5HbGVubmFuPC9BdXRob3I+PFllYXI+MTk5NjwvWWVhcj48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</w:fldData>
        </w:fldChar>
      </w:r>
      <w:r w:rsidR="00377F2E">
        <w:instrText xml:space="preserve"> ADDIN EN.CITE.DATA </w:instrText>
      </w:r>
      <w:r w:rsidR="00377F2E">
        <w:fldChar w:fldCharType="end"/>
      </w:r>
      <w:r w:rsidR="00AB77D0" w:rsidRPr="006C72A9">
        <w:fldChar w:fldCharType="separate"/>
      </w:r>
      <w:r w:rsidR="00377F2E">
        <w:rPr>
          <w:noProof/>
        </w:rPr>
        <w:t>(the so-called Glennan’s Law Glennan 1996; Craver 2001; Glennan 2008; Illari and Williamson 2012; Glennan 2017)</w:t>
      </w:r>
      <w:r w:rsidR="00AB77D0" w:rsidRPr="006C72A9">
        <w:fldChar w:fldCharType="end"/>
      </w:r>
      <w:r w:rsidRPr="006C72A9">
        <w:t xml:space="preserve">. This view applies to the m-mechanisms underlying cognition just as it does to the m-mechanisms underlying other natural phenomena </w:t>
      </w:r>
      <w:r w:rsidR="00AB77D0" w:rsidRPr="006C72A9">
        <w:fldChar w:fldCharType="begin">
          <w:fldData xml:space="preserve">PEVuZE5vdGU+PENpdGU+PEF1dGhvcj5DcmF2ZXI8L0F1dGhvcj48WWVhcj4yMDA3PC9ZZWFyPjxS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</w:fldData>
        </w:fldChar>
      </w:r>
      <w:r w:rsidR="00DF4D4B" w:rsidRPr="006C72A9">
        <w:instrText xml:space="preserve"> ADDIN EN.CITE </w:instrText>
      </w:r>
      <w:r w:rsidR="00DF4D4B" w:rsidRPr="006C72A9">
        <w:fldChar w:fldCharType="begin">
          <w:fldData xml:space="preserve">PEVuZE5vdGU+PENpdGU+PEF1dGhvcj5DcmF2ZXI8L0F1dGhvcj48WWVhcj4yMDA3PC9ZZWFyPjxS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</w:fldData>
        </w:fldChar>
      </w:r>
      <w:r w:rsidR="00DF4D4B" w:rsidRPr="006C72A9">
        <w:instrText xml:space="preserve"> ADDIN EN.CITE.DATA </w:instrText>
      </w:r>
      <w:r w:rsidR="00DF4D4B" w:rsidRPr="006C72A9">
        <w:fldChar w:fldCharType="end"/>
      </w:r>
      <w:r w:rsidR="00AB77D0" w:rsidRPr="006C72A9">
        <w:fldChar w:fldCharType="separate"/>
      </w:r>
      <w:r w:rsidR="00DF4D4B" w:rsidRPr="006C72A9">
        <w:rPr>
          <w:noProof/>
        </w:rPr>
        <w:t>(Bechtel and Abrahamsen 2005; Craver 2007b; Piccinini 2010; Kaplan 2011; Kaplan and Craver 2011; Piccinini and Craver 2011; Kaplan 2015; Glennan 2017)</w:t>
      </w:r>
      <w:r w:rsidR="00AB77D0" w:rsidRPr="006C72A9">
        <w:fldChar w:fldCharType="end"/>
      </w:r>
      <w:r w:rsidRPr="006C72A9">
        <w:t>.</w:t>
      </w:r>
      <w:r w:rsidRPr="006C72A9">
        <w:rPr>
          <w:rStyle w:val="FootnoteReference"/>
        </w:rPr>
        <w:footnoteReference w:id="19"/>
      </w:r>
    </w:p>
    <w:p w14:paraId="1821A13C" w14:textId="4B67719F" w:rsidR="00FF1E18" w:rsidRPr="006C72A9" w:rsidRDefault="00FC2B85" w:rsidP="00DC395D">
      <w:r w:rsidRPr="006C72A9">
        <w:tab/>
      </w:r>
      <w:r w:rsidR="00C07455" w:rsidRPr="006C72A9">
        <w:t xml:space="preserve">There are physical systems that do not satisfy the definition of a </w:t>
      </w:r>
      <w:r w:rsidR="00340616" w:rsidRPr="006C72A9">
        <w:t>m-</w:t>
      </w:r>
      <w:r w:rsidR="00C07455" w:rsidRPr="006C72A9">
        <w:t xml:space="preserve">mechanism but that do satisfy the definition of a dynamical system. Take, for example, a rock </w:t>
      </w:r>
      <w:r w:rsidR="00AB77D0" w:rsidRPr="006C72A9">
        <w:fldChar w:fldCharType="begin"/>
      </w:r>
      <w:r w:rsidR="00377F2E">
        <w:instrText xml:space="preserve"> ADDIN EN.CITE &lt;EndNote&gt;&lt;Cite&gt;&lt;Author&gt;Wimsatt&lt;/Author&gt;&lt;Year&gt;1997&lt;/Year&gt;&lt;RecNum&gt;2964&lt;/RecNum&gt;&lt;Prefix&gt;an example of Wimsatt’s mere aggregates &lt;/Prefix&gt;&lt;DisplayText&gt;(an example of Wimsatt’s mere aggregates Wimsatt 1997)&lt;/DisplayText&gt;&lt;record&gt;&lt;rec-number&gt;2964&lt;/rec-number&gt;&lt;foreign-keys&gt;&lt;key app="EN" db-id="5rssxzzfx9vxe1eveviv2evyz0e9fs09wf9t" timestamp="1583290964"&gt;2964&lt;/key&gt;&lt;/foreign-keys&gt;&lt;ref-type name="Journal Article"&gt;17&lt;/ref-type&gt;&lt;contributors&gt;&lt;authors&gt;&lt;author&gt;Wimsatt, William C.&lt;/author&gt;&lt;/authors&gt;&lt;/contributors&gt;&lt;titles&gt;&lt;title&gt;Aggregativity: Reductive Heuristics for Finding Emergence&lt;/title&gt;&lt;secondary-title&gt;Philosophy of science&lt;/secondary-title&gt;&lt;/titles&gt;&lt;periodical&gt;&lt;full-title&gt;Philosophy of science&lt;/full-title&gt;&lt;/periodical&gt;&lt;pages&gt;S372-S384&lt;/pages&gt;&lt;volume&gt;64&lt;/volume&gt;&lt;dates&gt;&lt;year&gt;1997&lt;/year&gt;&lt;/dates&gt;&lt;publisher&gt;The University of Chicago Press on behalf of the Philosophy of Science Association&lt;/publisher&gt;&lt;isbn&gt;00318248&lt;/isbn&gt;&lt;urls&gt;&lt;related-urls&gt;&lt;url&gt;http://www.jstor.org/stable/188418&lt;/url&gt;&lt;/related-urls&gt;&lt;/urls&gt;&lt;electronic-resource-num&gt;10.2307/188418&lt;/electronic-resource-num&gt;&lt;/record&gt;&lt;/Cite&gt;&lt;/EndNote&gt;</w:instrText>
      </w:r>
      <w:r w:rsidR="00AB77D0" w:rsidRPr="006C72A9">
        <w:fldChar w:fldCharType="separate"/>
      </w:r>
      <w:r w:rsidR="00377F2E">
        <w:rPr>
          <w:noProof/>
        </w:rPr>
        <w:t xml:space="preserve">(an example of Wimsatt’s </w:t>
      </w:r>
      <w:r w:rsidR="00377F2E">
        <w:rPr>
          <w:noProof/>
        </w:rPr>
        <w:lastRenderedPageBreak/>
        <w:t>mere aggregates Wimsatt 1997)</w:t>
      </w:r>
      <w:r w:rsidR="00AB77D0" w:rsidRPr="006C72A9">
        <w:fldChar w:fldCharType="end"/>
      </w:r>
      <w:r w:rsidR="00C07455" w:rsidRPr="006C72A9">
        <w:t xml:space="preserve">. A rock has </w:t>
      </w:r>
      <w:r w:rsidR="008D0359" w:rsidRPr="006C72A9">
        <w:t>parts</w:t>
      </w:r>
      <w:r w:rsidR="00C07455" w:rsidRPr="006C72A9">
        <w:t xml:space="preserve">, such as the individual molecules, that are spatiotemporally characterized. These molecules might even engage in </w:t>
      </w:r>
      <w:r w:rsidR="004C231C" w:rsidRPr="006C72A9">
        <w:t xml:space="preserve">activity-like doings </w:t>
      </w:r>
      <w:r w:rsidR="00C07455" w:rsidRPr="006C72A9">
        <w:t xml:space="preserve">such as pinging off one another or </w:t>
      </w:r>
      <w:r w:rsidR="00F514B4" w:rsidRPr="006C72A9">
        <w:t>arranging</w:t>
      </w:r>
      <w:r w:rsidR="00C07455" w:rsidRPr="006C72A9">
        <w:t xml:space="preserve"> a lattice. Left at this, however, rocks are not yet responsible for some phenomenon and so are not yet </w:t>
      </w:r>
      <w:r w:rsidR="009E36C8" w:rsidRPr="006C72A9">
        <w:t>m-</w:t>
      </w:r>
      <w:r w:rsidR="00C07455" w:rsidRPr="006C72A9">
        <w:t>mechanisms. Rocks are dynamical systems, however. In addition to the example of the rock, some systems do not engage in activit</w:t>
      </w:r>
      <w:r w:rsidR="00FC2A7B" w:rsidRPr="006C72A9">
        <w:t>y-like doings</w:t>
      </w:r>
      <w:r w:rsidR="00C07455" w:rsidRPr="006C72A9">
        <w:t xml:space="preserve">, such as Darden’s broken clock </w:t>
      </w:r>
      <w:r w:rsidR="00AB77D0" w:rsidRPr="006C72A9">
        <w:fldChar w:fldCharType="begin"/>
      </w:r>
      <w:r w:rsidR="00771BB8" w:rsidRPr="006C72A9">
        <w:instrText xml:space="preserve"> ADDIN EN.CITE &lt;EndNote&gt;&lt;Cite&gt;&lt;Author&gt;Darden&lt;/Author&gt;&lt;Year&gt;2006&lt;/Year&gt;&lt;RecNum&gt;2989&lt;/RecNum&gt;&lt;Suffix&gt;`, p. 280ff&lt;/Suffix&gt;&lt;DisplayText&gt;(Darden 2006, p. 280ff)&lt;/DisplayText&gt;&lt;record&gt;&lt;rec-number&gt;2989&lt;/rec-number&gt;&lt;foreign-keys&gt;&lt;key app="EN" db-id="5rssxzzfx9vxe1eveviv2evyz0e9fs09wf9t" timestamp="1583290964"&gt;2989&lt;/key&gt;&lt;/foreign-keys&gt;&lt;ref-type name="Book"&gt;6&lt;/ref-type&gt;&lt;contributors&gt;&lt;authors&gt;&lt;author&gt;Darden, Lindley&lt;/author&gt;&lt;/authors&gt;&lt;/contributors&gt;&lt;titles&gt;&lt;title&gt;Reasoning in biological discoveries&lt;/title&gt;&lt;/titles&gt;&lt;dates&gt;&lt;year&gt;2006&lt;/year&gt;&lt;/dates&gt;&lt;publisher&gt;Cambridge University Press&lt;/publisher&gt;&lt;isbn&gt;1139458612&lt;/isbn&gt;&lt;urls&gt;&lt;/urls&gt;&lt;/record&gt;&lt;/Cite&gt;&lt;/EndNote&gt;</w:instrText>
      </w:r>
      <w:r w:rsidR="00AB77D0" w:rsidRPr="006C72A9">
        <w:fldChar w:fldCharType="separate"/>
      </w:r>
      <w:r w:rsidR="00AB77D0" w:rsidRPr="006C72A9">
        <w:rPr>
          <w:noProof/>
        </w:rPr>
        <w:t>(Darden 2006, p. 280ff)</w:t>
      </w:r>
      <w:r w:rsidR="00AB77D0" w:rsidRPr="006C72A9">
        <w:fldChar w:fldCharType="end"/>
      </w:r>
      <w:r w:rsidR="00C07455" w:rsidRPr="006C72A9">
        <w:t xml:space="preserve"> or static systems like a pillar supporting a roof </w:t>
      </w:r>
      <w:r w:rsidR="00AB77D0" w:rsidRPr="006C72A9">
        <w:fldChar w:fldCharType="begin"/>
      </w:r>
      <w:r w:rsidR="00771BB8" w:rsidRPr="006C72A9">
        <w:instrText xml:space="preserve"> ADDIN EN.CITE &lt;EndNote&gt;&lt;Cite&gt;&lt;Author&gt;Illari&lt;/Author&gt;&lt;Year&gt;2012&lt;/Year&gt;&lt;RecNum&gt;8091&lt;/RecNum&gt;&lt;Prefix&gt;though see &lt;/Prefix&gt;&lt;Suffix&gt;`, p. 130&lt;/Suffix&gt;&lt;DisplayText&gt;(though see Illari and Williamson 2012, p. 130)&lt;/DisplayText&gt;&lt;record&gt;&lt;rec-number&gt;8091&lt;/rec-number&gt;&lt;foreign-keys&gt;&lt;key app="EN" db-id="5rssxzzfx9vxe1eveviv2evyz0e9fs09wf9t" timestamp="1583290968"&gt;8091&lt;/key&gt;&lt;/foreign-keys&gt;&lt;ref-type name="Journal Article"&gt;17&lt;/ref-type&gt;&lt;contributors&gt;&lt;authors&gt;&lt;author&gt;Illari, Phyllis McKay&lt;/author&gt;&lt;author&gt;Williamson, Jon&lt;/author&gt;&lt;/authors&gt;&lt;/contributors&gt;&lt;titles&gt;&lt;title&gt;What is a mechanism? Thinking about mechanisms across the sciences&lt;/title&gt;&lt;secondary-title&gt;European Journal for Philosophy of Science&lt;/secondary-title&gt;&lt;/titles&gt;&lt;periodical&gt;&lt;full-title&gt;European Journal for Philosophy of Science&lt;/full-title&gt;&lt;/periodical&gt;&lt;pages&gt;119-135&lt;/pages&gt;&lt;volume&gt;2&lt;/volume&gt;&lt;number&gt;1&lt;/number&gt;&lt;dates&gt;&lt;year&gt;2012&lt;/year&gt;&lt;/dates&gt;&lt;isbn&gt;1879-4912&lt;/isbn&gt;&lt;urls&gt;&lt;/urls&gt;&lt;/record&gt;&lt;/Cite&gt;&lt;/EndNote&gt;</w:instrText>
      </w:r>
      <w:r w:rsidR="00AB77D0" w:rsidRPr="006C72A9">
        <w:fldChar w:fldCharType="separate"/>
      </w:r>
      <w:r w:rsidR="00AB77D0" w:rsidRPr="006C72A9">
        <w:rPr>
          <w:noProof/>
        </w:rPr>
        <w:t>(though see Illari and Williamson 2012, p. 130)</w:t>
      </w:r>
      <w:r w:rsidR="00AB77D0" w:rsidRPr="006C72A9">
        <w:fldChar w:fldCharType="end"/>
      </w:r>
      <w:r w:rsidR="00C07455" w:rsidRPr="006C72A9">
        <w:t xml:space="preserve">. Take for another example gravitational systems such as the attraction of two molecules. This system has spatiotemporally described </w:t>
      </w:r>
      <w:r w:rsidR="00304FD2" w:rsidRPr="006C72A9">
        <w:t xml:space="preserve">parts </w:t>
      </w:r>
      <w:r w:rsidR="00C07455" w:rsidRPr="006C72A9">
        <w:t xml:space="preserve">and organization, but does not obviously engage in </w:t>
      </w:r>
      <w:r w:rsidR="00304FD2" w:rsidRPr="006C72A9">
        <w:t>activity-like doings</w:t>
      </w:r>
      <w:r w:rsidR="00C07455" w:rsidRPr="006C72A9">
        <w:t xml:space="preserve">. So gravitational systems are dynamical systems but not </w:t>
      </w:r>
      <w:r w:rsidR="009D2BE4" w:rsidRPr="006C72A9">
        <w:t>m-</w:t>
      </w:r>
      <w:r w:rsidR="00C07455" w:rsidRPr="006C72A9">
        <w:t xml:space="preserve">mechanisms. Other systems appear to be constituted by </w:t>
      </w:r>
      <w:r w:rsidR="009D2BE4" w:rsidRPr="006C72A9">
        <w:t xml:space="preserve">activity-like doings </w:t>
      </w:r>
      <w:r w:rsidR="00C07455" w:rsidRPr="006C72A9">
        <w:t xml:space="preserve">but not </w:t>
      </w:r>
      <w:r w:rsidR="009D2BE4" w:rsidRPr="006C72A9">
        <w:t>parts</w:t>
      </w:r>
      <w:r w:rsidR="00C07455" w:rsidRPr="006C72A9">
        <w:t>, such as psychological systems underlying recognition or perception. A range of physical systems appear to lack an organization in virtue of being essentially constituted by random activity, such as gases or perhaps swarms, or featuring random organization, such as randomly connected neural networks.</w:t>
      </w:r>
      <w:r w:rsidR="00C07455" w:rsidRPr="006C72A9">
        <w:rPr>
          <w:rStyle w:val="FootnoteReference"/>
        </w:rPr>
        <w:footnoteReference w:id="20"/>
      </w:r>
      <w:r w:rsidR="00C07455" w:rsidRPr="006C72A9">
        <w:t xml:space="preserve"> Finally, other systems defy spatiotemporal characterization for a range of reasons, such as mathematical objects, institutions, or economies, and yet many are dynamical systems.</w:t>
      </w:r>
    </w:p>
    <w:p w14:paraId="66A9D932" w14:textId="5D333E4E" w:rsidR="00C07455" w:rsidRPr="006C72A9" w:rsidRDefault="00710E1C" w:rsidP="00DC395D">
      <w:r w:rsidRPr="006C72A9">
        <w:tab/>
      </w:r>
    </w:p>
    <w:p w14:paraId="12B8980F" w14:textId="7858ADF9" w:rsidR="00D91192" w:rsidRPr="006C72A9" w:rsidRDefault="004752D6" w:rsidP="00D91192">
      <w:pPr>
        <w:pStyle w:val="ListParagraph"/>
        <w:numPr>
          <w:ilvl w:val="1"/>
          <w:numId w:val="2"/>
        </w:numPr>
      </w:pPr>
      <w:r w:rsidRPr="006C72A9">
        <w:t>Productivity</w:t>
      </w:r>
    </w:p>
    <w:p w14:paraId="3D21F4CA" w14:textId="4905610E" w:rsidR="00D4247A" w:rsidRPr="006C72A9" w:rsidRDefault="00D91192" w:rsidP="00DC395D">
      <w:r w:rsidRPr="006C72A9">
        <w:tab/>
        <w:t>Mere reference to a</w:t>
      </w:r>
      <w:r w:rsidR="009B708F" w:rsidRPr="006C72A9">
        <w:t xml:space="preserve"> type of system such as a mechanism </w:t>
      </w:r>
      <w:r w:rsidRPr="006C72A9">
        <w:t>will not suffice for an explanation of some phenomenon</w:t>
      </w:r>
      <w:r w:rsidR="00B76DF0" w:rsidRPr="006C72A9">
        <w:t>. An explanation</w:t>
      </w:r>
      <w:r w:rsidR="00346F81" w:rsidRPr="006C72A9">
        <w:t xml:space="preserve"> may refer to an m-mechanism</w:t>
      </w:r>
      <w:r w:rsidR="00E01FCD" w:rsidRPr="006C72A9">
        <w:t xml:space="preserve"> </w:t>
      </w:r>
      <w:r w:rsidR="00346F81" w:rsidRPr="006C72A9">
        <w:t xml:space="preserve">but </w:t>
      </w:r>
      <w:r w:rsidR="00BB1C2E" w:rsidRPr="006C72A9">
        <w:t xml:space="preserve">that does not entail that the </w:t>
      </w:r>
      <w:r w:rsidR="00E0149F" w:rsidRPr="006C72A9">
        <w:t>explanation</w:t>
      </w:r>
      <w:r w:rsidR="00695AC0" w:rsidRPr="006C72A9">
        <w:t xml:space="preserve"> </w:t>
      </w:r>
      <w:r w:rsidR="00BB1C2E" w:rsidRPr="006C72A9">
        <w:t>is a mechanistic explanation.</w:t>
      </w:r>
      <w:r w:rsidRPr="006C72A9">
        <w:t xml:space="preserve"> </w:t>
      </w:r>
      <w:r w:rsidR="00723D56" w:rsidRPr="006C72A9">
        <w:t xml:space="preserve">Suppose one body attracts another with some gravitational force, and this force is explained by citing the universal law of gravitation. One or both of these bodies may be m-mechanisms, but this explanation is not mechanistic because the m-mechanisms did not produce the explanandum. </w:t>
      </w:r>
      <w:r w:rsidR="00346F81" w:rsidRPr="006C72A9">
        <w:t>In addition</w:t>
      </w:r>
      <w:r w:rsidR="00BB1C2E" w:rsidRPr="006C72A9">
        <w:t xml:space="preserve"> to the presence of a </w:t>
      </w:r>
      <w:r w:rsidR="00D95E32" w:rsidRPr="006C72A9">
        <w:t xml:space="preserve">constitutive, </w:t>
      </w:r>
      <w:r w:rsidR="00F52DA1" w:rsidRPr="006C72A9">
        <w:t>m-</w:t>
      </w:r>
      <w:r w:rsidR="00BB1C2E" w:rsidRPr="006C72A9">
        <w:t>mechanis</w:t>
      </w:r>
      <w:r w:rsidR="00D95E32" w:rsidRPr="006C72A9">
        <w:t>tic system</w:t>
      </w:r>
      <w:r w:rsidR="00346F81" w:rsidRPr="006C72A9">
        <w:t>,</w:t>
      </w:r>
      <w:r w:rsidR="00BB1C2E" w:rsidRPr="006C72A9">
        <w:t xml:space="preserve"> mechanistic explanations are ones that feature </w:t>
      </w:r>
      <w:r w:rsidR="00D95E32" w:rsidRPr="006C72A9">
        <w:t xml:space="preserve">systems </w:t>
      </w:r>
      <w:r w:rsidR="0015140D" w:rsidRPr="006C72A9">
        <w:t xml:space="preserve">that </w:t>
      </w:r>
      <w:r w:rsidR="00F848C6" w:rsidRPr="006C72A9">
        <w:t>produce</w:t>
      </w:r>
      <w:r w:rsidR="0015140D" w:rsidRPr="006C72A9">
        <w:t xml:space="preserve"> the explanandum</w:t>
      </w:r>
      <w:r w:rsidR="00325064" w:rsidRPr="006C72A9">
        <w:t xml:space="preserve"> </w:t>
      </w:r>
      <w:r w:rsidR="00AB77D0" w:rsidRPr="006C72A9">
        <w:fldChar w:fldCharType="begin"/>
      </w:r>
      <w:r w:rsidR="00771BB8" w:rsidRPr="006C72A9">
        <w:instrText xml:space="preserve"> ADDIN EN.CITE &lt;EndNote&gt;&lt;Cite&gt;&lt;Author&gt;Miłkowski&lt;/Author&gt;&lt;Year&gt;2016&lt;/Year&gt;&lt;RecNum&gt;8155&lt;/RecNum&gt;&lt;DisplayText&gt;(Miłkowski 2016)&lt;/DisplayText&gt;&lt;record&gt;&lt;rec-number&gt;8155&lt;/rec-number&gt;&lt;foreign-keys&gt;&lt;key app="EN" db-id="5rssxzzfx9vxe1eveviv2evyz0e9fs09wf9t" timestamp="1583290968"&gt;8155&lt;/key&gt;&lt;/foreign-keys&gt;&lt;ref-type name="Journal Article"&gt;17&lt;/ref-type&gt;&lt;contributors&gt;&lt;authors&gt;&lt;author&gt;Miłkowski, Marcin&lt;/author&gt;&lt;/authors&gt;&lt;/contributors&gt;&lt;titles&gt;&lt;title&gt;Explanatory completeness and idealization in large brain simulations: a mechanistic perspective&lt;/title&gt;&lt;secondary-title&gt;Synthese&lt;/secondary-title&gt;&lt;/titles&gt;&lt;periodical&gt;&lt;full-title&gt;Synthese&lt;/full-title&gt;&lt;/periodical&gt;&lt;pages&gt;1457-1478&lt;/pages&gt;&lt;volume&gt;193&lt;/volume&gt;&lt;number&gt;5&lt;/number&gt;&lt;dates&gt;&lt;year&gt;2016&lt;/year&gt;&lt;/dates&gt;&lt;isbn&gt;0039-7857&lt;/isbn&gt;&lt;urls&gt;&lt;/urls&gt;&lt;/record&gt;&lt;/Cite&gt;&lt;/EndNote&gt;</w:instrText>
      </w:r>
      <w:r w:rsidR="00AB77D0" w:rsidRPr="006C72A9">
        <w:fldChar w:fldCharType="separate"/>
      </w:r>
      <w:r w:rsidR="00AB77D0" w:rsidRPr="006C72A9">
        <w:rPr>
          <w:noProof/>
        </w:rPr>
        <w:t>(Miłkowski 2016)</w:t>
      </w:r>
      <w:r w:rsidR="00AB77D0" w:rsidRPr="006C72A9">
        <w:fldChar w:fldCharType="end"/>
      </w:r>
      <w:r w:rsidR="00F848C6" w:rsidRPr="006C72A9">
        <w:t>.</w:t>
      </w:r>
      <w:r w:rsidR="00D4247A" w:rsidRPr="006C72A9">
        <w:t xml:space="preserve"> </w:t>
      </w:r>
      <w:r w:rsidR="00AB3F1E" w:rsidRPr="006C72A9">
        <w:t xml:space="preserve">A system produces some phenomenon when the parts play roles in making a difference to the phenomenon. </w:t>
      </w:r>
    </w:p>
    <w:p w14:paraId="4DE5334A" w14:textId="1DEF0605" w:rsidR="00DC395D" w:rsidRPr="006C72A9" w:rsidRDefault="00D4247A" w:rsidP="00DC395D">
      <w:r w:rsidRPr="006C72A9">
        <w:tab/>
      </w:r>
      <w:r w:rsidR="0050495A" w:rsidRPr="006C72A9">
        <w:t xml:space="preserve">Systems such as m-mechanisms </w:t>
      </w:r>
      <w:r w:rsidR="00DC395D" w:rsidRPr="006C72A9">
        <w:t>must play some difference making role in explanation</w:t>
      </w:r>
      <w:r w:rsidR="00D253C2" w:rsidRPr="006C72A9">
        <w:t>s</w:t>
      </w:r>
      <w:r w:rsidR="00DC395D" w:rsidRPr="006C72A9">
        <w:t xml:space="preserve"> </w:t>
      </w:r>
      <w:r w:rsidR="00AB77D0" w:rsidRPr="006C72A9">
        <w:fldChar w:fldCharType="begin">
          <w:fldData xml:space="preserve">PEVuZE5vdGU+PENpdGU+PEF1dGhvcj5Xb29kd2FyZDwvQXV0aG9yPjxZZWFyPjIwMDM8L1llYXI+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</w:fldData>
        </w:fldChar>
      </w:r>
      <w:r w:rsidR="00771BB8" w:rsidRPr="006C72A9">
        <w:instrText xml:space="preserve"> ADDIN EN.CITE </w:instrText>
      </w:r>
      <w:r w:rsidR="00771BB8" w:rsidRPr="006C72A9">
        <w:fldChar w:fldCharType="begin">
          <w:fldData xml:space="preserve">PEVuZE5vdGU+PENpdGU+PEF1dGhvcj5Xb29kd2FyZDwvQXV0aG9yPjxZZWFyPjIwMDM8L1llYXI+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</w:fldData>
        </w:fldChar>
      </w:r>
      <w:r w:rsidR="00771BB8" w:rsidRPr="006C72A9">
        <w:instrText xml:space="preserve"> ADDIN EN.CITE.DATA </w:instrText>
      </w:r>
      <w:r w:rsidR="00771BB8" w:rsidRPr="006C72A9">
        <w:fldChar w:fldCharType="end"/>
      </w:r>
      <w:r w:rsidR="00AB77D0" w:rsidRPr="006C72A9">
        <w:fldChar w:fldCharType="separate"/>
      </w:r>
      <w:r w:rsidR="00AB77D0" w:rsidRPr="006C72A9">
        <w:rPr>
          <w:noProof/>
        </w:rPr>
        <w:t>(Woodward 2003; cf. Miłkowski 2016; Klein 2017)</w:t>
      </w:r>
      <w:r w:rsidR="00AB77D0" w:rsidRPr="006C72A9">
        <w:fldChar w:fldCharType="end"/>
      </w:r>
      <w:r w:rsidR="00DC395D" w:rsidRPr="006C72A9">
        <w:t xml:space="preserve">. A difference making </w:t>
      </w:r>
      <w:r w:rsidR="007B2CF1" w:rsidRPr="006C72A9">
        <w:t>role</w:t>
      </w:r>
      <w:r w:rsidR="00DC395D" w:rsidRPr="006C72A9">
        <w:t xml:space="preserve"> of an explanation </w:t>
      </w:r>
      <w:r w:rsidR="00DC395D" w:rsidRPr="006C72A9">
        <w:lastRenderedPageBreak/>
        <w:t>is one such that</w:t>
      </w:r>
      <w:r w:rsidR="001D5951" w:rsidRPr="006C72A9">
        <w:t xml:space="preserve"> </w:t>
      </w:r>
      <w:r w:rsidR="00DC395D" w:rsidRPr="006C72A9">
        <w:t xml:space="preserve">if the difference maker were to change, then the explanandum phenomenon would change as well. </w:t>
      </w:r>
      <w:r w:rsidR="00A03BB8" w:rsidRPr="006C72A9">
        <w:t xml:space="preserve">Difference making further implies </w:t>
      </w:r>
      <w:r w:rsidR="007A4D86" w:rsidRPr="006C72A9">
        <w:t>a relevance constraint</w:t>
      </w:r>
      <w:r w:rsidR="00842E41" w:rsidRPr="006C72A9">
        <w:t xml:space="preserve"> for the </w:t>
      </w:r>
      <w:r w:rsidR="00765E42" w:rsidRPr="006C72A9">
        <w:t>system</w:t>
      </w:r>
      <w:r w:rsidR="00A03BB8" w:rsidRPr="006C72A9">
        <w:t>.</w:t>
      </w:r>
      <w:r w:rsidR="00350475" w:rsidRPr="006C72A9">
        <w:t xml:space="preserve"> </w:t>
      </w:r>
      <w:r w:rsidR="00350475" w:rsidRPr="006C72A9">
        <w:rPr>
          <w:i/>
          <w:iCs/>
        </w:rPr>
        <w:t>Ceteris paribus</w:t>
      </w:r>
      <w:r w:rsidR="00350475" w:rsidRPr="006C72A9">
        <w:t>, a change in a system that does not change the explanandum is not relevant to the explanation.</w:t>
      </w:r>
      <w:r w:rsidR="00105596" w:rsidRPr="006C72A9">
        <w:t xml:space="preserve"> </w:t>
      </w:r>
    </w:p>
    <w:p w14:paraId="01814197" w14:textId="24067E52" w:rsidR="009F73A6" w:rsidRPr="006C72A9" w:rsidRDefault="00DC395D" w:rsidP="000E5A5A">
      <w:r w:rsidRPr="006C72A9">
        <w:tab/>
        <w:t xml:space="preserve">Another necessary condition </w:t>
      </w:r>
      <w:r w:rsidR="00D72842" w:rsidRPr="006C72A9">
        <w:t xml:space="preserve">to produce a phenomenon in a </w:t>
      </w:r>
      <w:r w:rsidRPr="006C72A9">
        <w:t xml:space="preserve">mechanistic explanation requires </w:t>
      </w:r>
      <w:r w:rsidR="00A20CCE" w:rsidRPr="006C72A9">
        <w:t xml:space="preserve">that </w:t>
      </w:r>
      <w:r w:rsidR="00957961" w:rsidRPr="006C72A9">
        <w:t xml:space="preserve">the </w:t>
      </w:r>
      <w:r w:rsidR="0093374F" w:rsidRPr="006C72A9">
        <w:t>parts of the system play roles</w:t>
      </w:r>
      <w:r w:rsidRPr="006C72A9">
        <w:t>.</w:t>
      </w:r>
      <w:r w:rsidR="00E16FFA" w:rsidRPr="006C72A9">
        <w:t xml:space="preserve"> </w:t>
      </w:r>
      <w:r w:rsidR="007A7020" w:rsidRPr="006C72A9">
        <w:t xml:space="preserve">A system </w:t>
      </w:r>
      <w:r w:rsidRPr="006C72A9">
        <w:t xml:space="preserve">could explain some phenomenon solely in virtue of the properties of and relations between </w:t>
      </w:r>
      <w:r w:rsidR="007A7020" w:rsidRPr="006C72A9">
        <w:t>the parts</w:t>
      </w:r>
      <w:r w:rsidRPr="006C72A9">
        <w:t xml:space="preserve">. </w:t>
      </w:r>
      <w:r w:rsidR="00D81CC8" w:rsidRPr="006C72A9">
        <w:t>For example, t</w:t>
      </w:r>
      <w:r w:rsidRPr="006C72A9">
        <w:t xml:space="preserve">hese relations </w:t>
      </w:r>
      <w:r w:rsidR="004855E9" w:rsidRPr="006C72A9">
        <w:t>could</w:t>
      </w:r>
      <w:r w:rsidRPr="006C72A9">
        <w:t xml:space="preserve"> have mathematical properties that account for the phenomenon, such as the role of </w:t>
      </w:r>
      <w:proofErr w:type="spellStart"/>
      <w:r w:rsidRPr="006C72A9">
        <w:t>basis</w:t>
      </w:r>
      <w:proofErr w:type="spellEnd"/>
      <w:r w:rsidRPr="006C72A9">
        <w:t xml:space="preserve"> functions in explaining the representational power of neural networks </w:t>
      </w:r>
      <w:r w:rsidR="0047085E" w:rsidRPr="006C72A9">
        <w:fldChar w:fldCharType="begin"/>
      </w:r>
      <w:r w:rsidR="008837E5" w:rsidRPr="006C72A9">
        <w:instrText xml:space="preserve"> ADDIN EN.CITE &lt;EndNote&gt;&lt;Cite&gt;&lt;Author&gt;Huneman&lt;/Author&gt;&lt;Year&gt;2018&lt;/Year&gt;&lt;RecNum&gt;7890&lt;/RecNum&gt;&lt;Prefix&gt;cf. &lt;/Prefix&gt;&lt;DisplayText&gt;(cf. Huneman 2018)&lt;/DisplayText&gt;&lt;record&gt;&lt;rec-number&gt;7890&lt;/rec-number&gt;&lt;foreign-keys&gt;&lt;key app="EN" db-id="5rssxzzfx9vxe1eveviv2evyz0e9fs09wf9t" timestamp="1583290968"&gt;7890&lt;/key&gt;&lt;/foreign-keys&gt;&lt;ref-type name="Journal Article"&gt;17&lt;/ref-type&gt;&lt;contributors&gt;&lt;authors&gt;&lt;author&gt;Huneman, Philippe&lt;/author&gt;&lt;/authors&gt;&lt;/contributors&gt;&lt;titles&gt;&lt;title&gt;Outlines of a theory of structural explanations&lt;/title&gt;&lt;secondary-title&gt;Philosophical Studies&lt;/secondary-title&gt;&lt;/titles&gt;&lt;periodical&gt;&lt;full-title&gt;Philosophical Studies&lt;/full-title&gt;&lt;/periodical&gt;&lt;pages&gt;665-702&lt;/pages&gt;&lt;volume&gt;175&lt;/volume&gt;&lt;number&gt;3&lt;/number&gt;&lt;dates&gt;&lt;year&gt;2018&lt;/year&gt;&lt;/dates&gt;&lt;isbn&gt;0031-8116&lt;/isbn&gt;&lt;urls&gt;&lt;/urls&gt;&lt;/record&gt;&lt;/Cite&gt;&lt;/EndNote&gt;</w:instrText>
      </w:r>
      <w:r w:rsidR="0047085E" w:rsidRPr="006C72A9">
        <w:fldChar w:fldCharType="separate"/>
      </w:r>
      <w:r w:rsidR="008837E5" w:rsidRPr="006C72A9">
        <w:rPr>
          <w:noProof/>
        </w:rPr>
        <w:t>(cf. Huneman 2018)</w:t>
      </w:r>
      <w:r w:rsidR="0047085E" w:rsidRPr="006C72A9">
        <w:fldChar w:fldCharType="end"/>
      </w:r>
      <w:r w:rsidRPr="006C72A9">
        <w:t>.</w:t>
      </w:r>
      <w:r w:rsidR="006D632C" w:rsidRPr="006C72A9">
        <w:t xml:space="preserve"> These sorts of properties and relations are not the result of what the parts do in the system. A productive explanation, in contrast, features parts that do things.</w:t>
      </w:r>
      <w:r w:rsidR="00A62399" w:rsidRPr="006C72A9">
        <w:t xml:space="preserve"> </w:t>
      </w:r>
      <w:r w:rsidR="006D632C" w:rsidRPr="006C72A9">
        <w:t>In sum, t</w:t>
      </w:r>
      <w:r w:rsidR="002272E5" w:rsidRPr="006C72A9">
        <w:t>o produce the explanandum, the parts</w:t>
      </w:r>
      <w:r w:rsidR="004E215F" w:rsidRPr="006C72A9">
        <w:t xml:space="preserve"> </w:t>
      </w:r>
      <w:r w:rsidR="00A14921" w:rsidRPr="006C72A9">
        <w:t>of a system must play roles that make a difference to the explanandum</w:t>
      </w:r>
      <w:r w:rsidR="002272E5" w:rsidRPr="006C72A9">
        <w:t>.</w:t>
      </w:r>
    </w:p>
    <w:p w14:paraId="24A8D823" w14:textId="7C788443" w:rsidR="00F05606" w:rsidRPr="006C72A9" w:rsidRDefault="00F05606" w:rsidP="000E5A5A"/>
    <w:p w14:paraId="29566EB9" w14:textId="373C7A48" w:rsidR="00F05606" w:rsidRPr="006C72A9" w:rsidRDefault="00F05606" w:rsidP="00F05606">
      <w:pPr>
        <w:pStyle w:val="ListParagraph"/>
        <w:numPr>
          <w:ilvl w:val="1"/>
          <w:numId w:val="2"/>
        </w:numPr>
      </w:pPr>
      <w:r w:rsidRPr="006C72A9">
        <w:t>Conclusion</w:t>
      </w:r>
    </w:p>
    <w:p w14:paraId="26D908B9" w14:textId="7BB5F95D" w:rsidR="00F05606" w:rsidRPr="006C72A9" w:rsidRDefault="00F05606" w:rsidP="00F05606">
      <w:r w:rsidRPr="006C72A9">
        <w:tab/>
        <w:t xml:space="preserve">Explanations that feature </w:t>
      </w:r>
      <w:r w:rsidR="00031721" w:rsidRPr="006C72A9">
        <w:t>systems</w:t>
      </w:r>
      <w:r w:rsidRPr="006C72A9">
        <w:t xml:space="preserve"> are not </w:t>
      </w:r>
      <w:proofErr w:type="spellStart"/>
      <w:r w:rsidRPr="006C72A9">
        <w:rPr>
          <w:i/>
          <w:iCs/>
        </w:rPr>
        <w:t>eo</w:t>
      </w:r>
      <w:proofErr w:type="spellEnd"/>
      <w:r w:rsidRPr="006C72A9">
        <w:rPr>
          <w:i/>
          <w:iCs/>
        </w:rPr>
        <w:t xml:space="preserve"> ipso</w:t>
      </w:r>
      <w:r w:rsidRPr="006C72A9">
        <w:t xml:space="preserve"> mechanistic explanations. To demonstrate that such explanations are </w:t>
      </w:r>
      <w:r w:rsidR="0083251D" w:rsidRPr="006C72A9">
        <w:t xml:space="preserve">mechanistic </w:t>
      </w:r>
      <w:r w:rsidRPr="006C72A9">
        <w:t xml:space="preserve">explanations, the </w:t>
      </w:r>
      <w:r w:rsidR="00F77B66" w:rsidRPr="006C72A9">
        <w:t xml:space="preserve">system needs to </w:t>
      </w:r>
      <w:r w:rsidRPr="006C72A9">
        <w:t xml:space="preserve">satisfy </w:t>
      </w:r>
      <w:r w:rsidR="00F77B66" w:rsidRPr="006C72A9">
        <w:t>the three conditions: constitution,</w:t>
      </w:r>
      <w:r w:rsidR="00F8067E" w:rsidRPr="006C72A9">
        <w:t xml:space="preserve"> </w:t>
      </w:r>
      <w:r w:rsidR="00F77B66" w:rsidRPr="006C72A9">
        <w:t xml:space="preserve">mechanism, and </w:t>
      </w:r>
      <w:r w:rsidR="002A59B4" w:rsidRPr="006C72A9">
        <w:t>productivity</w:t>
      </w:r>
      <w:r w:rsidR="00F77B66" w:rsidRPr="006C72A9">
        <w:t xml:space="preserve">. </w:t>
      </w:r>
      <w:r w:rsidRPr="006C72A9">
        <w:t xml:space="preserve">Explanations of a phenomenon that feature </w:t>
      </w:r>
      <w:r w:rsidR="008D066B" w:rsidRPr="006C72A9">
        <w:t xml:space="preserve">constitutive, </w:t>
      </w:r>
      <w:r w:rsidR="00293C2D" w:rsidRPr="006C72A9">
        <w:t xml:space="preserve">productive </w:t>
      </w:r>
      <w:r w:rsidR="008D066B" w:rsidRPr="006C72A9">
        <w:t xml:space="preserve">systems </w:t>
      </w:r>
      <w:r w:rsidRPr="006C72A9">
        <w:t>are merely potentially mechanistic explanations</w:t>
      </w:r>
      <w:r w:rsidR="00A90961" w:rsidRPr="006C72A9">
        <w:t>.</w:t>
      </w:r>
      <w:r w:rsidRPr="006C72A9">
        <w:t xml:space="preserve"> </w:t>
      </w:r>
      <w:r w:rsidR="00A90961" w:rsidRPr="006C72A9">
        <w:t>T</w:t>
      </w:r>
      <w:r w:rsidRPr="006C72A9">
        <w:t xml:space="preserve">hose </w:t>
      </w:r>
      <w:r w:rsidR="00A90961" w:rsidRPr="006C72A9">
        <w:t xml:space="preserve">explanations </w:t>
      </w:r>
      <w:r w:rsidRPr="006C72A9">
        <w:t xml:space="preserve">that feature </w:t>
      </w:r>
      <w:r w:rsidR="00A90961" w:rsidRPr="006C72A9">
        <w:t xml:space="preserve">constitutive, </w:t>
      </w:r>
      <w:r w:rsidR="00B32C76" w:rsidRPr="006C72A9">
        <w:t xml:space="preserve">productive </w:t>
      </w:r>
      <w:r w:rsidR="00A90961" w:rsidRPr="006C72A9">
        <w:t xml:space="preserve">systems </w:t>
      </w:r>
      <w:r w:rsidRPr="006C72A9">
        <w:t xml:space="preserve">that do not satisfy the definition of an m-mechanism are pseudomechanistic explanations. </w:t>
      </w:r>
      <w:r w:rsidR="00344E8B" w:rsidRPr="006C72A9">
        <w:t>I argue below that n</w:t>
      </w:r>
      <w:r w:rsidRPr="006C72A9">
        <w:t>eurodynamical explanations are pseudomechanistic explanations.</w:t>
      </w:r>
    </w:p>
    <w:p w14:paraId="3E6E1758" w14:textId="6D972268" w:rsidR="00602408" w:rsidRPr="006C72A9" w:rsidRDefault="00602408" w:rsidP="002003D7"/>
    <w:p w14:paraId="25D1AB53" w14:textId="6D0D816A" w:rsidR="009C332A" w:rsidRPr="006C72A9" w:rsidRDefault="0034336F" w:rsidP="001A08E7">
      <w:pPr>
        <w:pStyle w:val="ListParagraph"/>
        <w:numPr>
          <w:ilvl w:val="0"/>
          <w:numId w:val="2"/>
        </w:numPr>
      </w:pPr>
      <w:r w:rsidRPr="006C72A9">
        <w:t xml:space="preserve">Explanatory Role of Neurodynamical </w:t>
      </w:r>
      <w:r w:rsidR="00B11671" w:rsidRPr="006C72A9">
        <w:t>Systems</w:t>
      </w:r>
    </w:p>
    <w:p w14:paraId="3A2AB85E" w14:textId="4FC2235F" w:rsidR="00A3532B" w:rsidRPr="006C72A9" w:rsidRDefault="00A3532B" w:rsidP="00A3532B">
      <w:r w:rsidRPr="006C72A9">
        <w:tab/>
      </w:r>
      <w:r w:rsidR="00674651" w:rsidRPr="006C72A9">
        <w:t>What is the relationship between the neurodynamical explanatory schema and mechanis</w:t>
      </w:r>
      <w:r w:rsidR="00312A0E" w:rsidRPr="006C72A9">
        <w:t>tic explanation</w:t>
      </w:r>
      <w:r w:rsidR="00674651" w:rsidRPr="006C72A9">
        <w:t xml:space="preserve">? </w:t>
      </w:r>
      <w:r w:rsidR="006123CE" w:rsidRPr="006C72A9">
        <w:t xml:space="preserve">In this section, I will consider and discard two takes on </w:t>
      </w:r>
      <w:r w:rsidR="00FD012E" w:rsidRPr="006C72A9">
        <w:t xml:space="preserve">neurodynamical </w:t>
      </w:r>
      <w:r w:rsidR="00BA304A" w:rsidRPr="006C72A9">
        <w:t>explanations</w:t>
      </w:r>
      <w:r w:rsidR="005C32FF" w:rsidRPr="006C72A9">
        <w:t xml:space="preserve">. </w:t>
      </w:r>
      <w:r w:rsidR="006123CE" w:rsidRPr="006C72A9">
        <w:t xml:space="preserve">The first </w:t>
      </w:r>
      <w:r w:rsidR="00082D72" w:rsidRPr="006C72A9">
        <w:t xml:space="preserve">interpretation maintains that neurodynamical </w:t>
      </w:r>
      <w:r w:rsidR="00EF3457" w:rsidRPr="006C72A9">
        <w:t xml:space="preserve">explanations are independent of </w:t>
      </w:r>
      <w:r w:rsidR="00584E7F" w:rsidRPr="006C72A9">
        <w:t xml:space="preserve">constitutive </w:t>
      </w:r>
      <w:r w:rsidR="00575A86" w:rsidRPr="006C72A9">
        <w:t xml:space="preserve">explanations </w:t>
      </w:r>
      <w:r w:rsidR="00584E7F" w:rsidRPr="006C72A9">
        <w:t xml:space="preserve">and mechanisms </w:t>
      </w:r>
      <w:r w:rsidR="00575A86" w:rsidRPr="006C72A9">
        <w:t xml:space="preserve">altogether. I will argue that this view is too radical, brushing </w:t>
      </w:r>
      <w:r w:rsidR="00900780" w:rsidRPr="006C72A9">
        <w:t>aside</w:t>
      </w:r>
      <w:r w:rsidR="00575A86" w:rsidRPr="006C72A9">
        <w:t xml:space="preserve"> </w:t>
      </w:r>
      <w:r w:rsidR="00707596" w:rsidRPr="006C72A9">
        <w:t xml:space="preserve">important </w:t>
      </w:r>
      <w:r w:rsidR="00575A86" w:rsidRPr="006C72A9">
        <w:t>aspects of neurodynamical explanations.</w:t>
      </w:r>
      <w:r w:rsidR="0022563E" w:rsidRPr="006C72A9">
        <w:t xml:space="preserve"> The second interpretation maintains that neurodynamical explanations </w:t>
      </w:r>
      <w:r w:rsidR="001C4F45" w:rsidRPr="006C72A9">
        <w:t xml:space="preserve">are </w:t>
      </w:r>
      <w:r w:rsidR="005D059D" w:rsidRPr="006C72A9">
        <w:t xml:space="preserve">merely </w:t>
      </w:r>
      <w:r w:rsidR="001C4F45" w:rsidRPr="006C72A9">
        <w:t xml:space="preserve">constitutive </w:t>
      </w:r>
      <w:r w:rsidR="005D059D" w:rsidRPr="006C72A9">
        <w:t xml:space="preserve">explanations. </w:t>
      </w:r>
      <w:r w:rsidR="009A5073" w:rsidRPr="006C72A9">
        <w:t>This latter constitutive interpretation captures only part of the neurodynamical explanatory schema</w:t>
      </w:r>
      <w:r w:rsidR="0069175F" w:rsidRPr="006C72A9">
        <w:t xml:space="preserve"> </w:t>
      </w:r>
      <w:r w:rsidR="00FA6A02" w:rsidRPr="006C72A9">
        <w:t xml:space="preserve">and </w:t>
      </w:r>
      <w:r w:rsidR="0069175F" w:rsidRPr="006C72A9">
        <w:t xml:space="preserve">mischaracterizes how such explanations are constitutive. </w:t>
      </w:r>
      <w:r w:rsidR="002A3B02" w:rsidRPr="006C72A9">
        <w:t>Other</w:t>
      </w:r>
      <w:r w:rsidR="0069175F" w:rsidRPr="006C72A9">
        <w:t xml:space="preserve"> interpretations are required.</w:t>
      </w:r>
    </w:p>
    <w:p w14:paraId="546C0953" w14:textId="77777777" w:rsidR="009C332A" w:rsidRPr="006C72A9" w:rsidRDefault="009C332A" w:rsidP="009C332A"/>
    <w:p w14:paraId="15DCE015" w14:textId="00D09FA2" w:rsidR="00783004" w:rsidRPr="006C72A9" w:rsidRDefault="00193EC7" w:rsidP="001A08E7">
      <w:pPr>
        <w:pStyle w:val="ListParagraph"/>
        <w:numPr>
          <w:ilvl w:val="1"/>
          <w:numId w:val="2"/>
        </w:numPr>
      </w:pPr>
      <w:r w:rsidRPr="006C72A9">
        <w:t>Neurodynamical Systems and Mechanisms Are Independent</w:t>
      </w:r>
    </w:p>
    <w:p w14:paraId="094F372A" w14:textId="7074E7C0" w:rsidR="000752E1" w:rsidRPr="006C72A9" w:rsidRDefault="00783004" w:rsidP="00783004">
      <w:pPr>
        <w:ind w:firstLine="720"/>
      </w:pPr>
      <w:r w:rsidRPr="006C72A9">
        <w:t xml:space="preserve">On </w:t>
      </w:r>
      <w:r w:rsidR="006A5E54" w:rsidRPr="006C72A9">
        <w:t>the first interpretation</w:t>
      </w:r>
      <w:r w:rsidRPr="006C72A9">
        <w:t xml:space="preserve">, </w:t>
      </w:r>
      <w:r w:rsidR="00535C15" w:rsidRPr="006C72A9">
        <w:t>neurodynamical explanations are</w:t>
      </w:r>
      <w:r w:rsidRPr="006C72A9">
        <w:t xml:space="preserve"> </w:t>
      </w:r>
      <w:r w:rsidR="00183B2C" w:rsidRPr="006C72A9">
        <w:t>not</w:t>
      </w:r>
      <w:r w:rsidRPr="006C72A9">
        <w:t xml:space="preserve"> </w:t>
      </w:r>
      <w:r w:rsidR="00F33CF8" w:rsidRPr="006C72A9">
        <w:t xml:space="preserve">constitutive </w:t>
      </w:r>
      <w:r w:rsidRPr="006C72A9">
        <w:t>explanation</w:t>
      </w:r>
      <w:r w:rsidR="00183B2C" w:rsidRPr="006C72A9">
        <w:t xml:space="preserve">s </w:t>
      </w:r>
      <w:r w:rsidRPr="006C72A9">
        <w:t>and the neurodynamical systems that are featured in those explanations are not mechanisms. An example</w:t>
      </w:r>
      <w:r w:rsidR="004211F3" w:rsidRPr="006C72A9">
        <w:t xml:space="preserve"> of this view</w:t>
      </w:r>
      <w:r w:rsidRPr="006C72A9">
        <w:t xml:space="preserve"> is provided by </w:t>
      </w:r>
      <w:proofErr w:type="spellStart"/>
      <w:r w:rsidRPr="006C72A9">
        <w:t>Chemero</w:t>
      </w:r>
      <w:proofErr w:type="spellEnd"/>
      <w:r w:rsidRPr="006C72A9">
        <w:t xml:space="preserve"> and Silberstein’s classification of explanatory patterns, who frame the question as “whether cognition is best explained mechanistically or dynamically” </w:t>
      </w:r>
      <w:r w:rsidR="00AB77D0" w:rsidRPr="006C72A9">
        <w:fldChar w:fldCharType="begin"/>
      </w:r>
      <w:r w:rsidR="00771BB8" w:rsidRPr="006C72A9">
        <w:instrText xml:space="preserve"> ADDIN EN.CITE &lt;EndNote&gt;&lt;Cite&gt;&lt;Author&gt;Chemero&lt;/Author&gt;&lt;Year&gt;2008&lt;/Year&gt;&lt;RecNum&gt;3503&lt;/RecNum&gt;&lt;Suffix&gt;`, p. 7&lt;/Suffix&gt;&lt;DisplayText&gt;(Chemero and Silberstein 2008, p. 7)&lt;/DisplayText&gt;&lt;record&gt;&lt;rec-number&gt;3503&lt;/rec-number&gt;&lt;foreign-keys&gt;&lt;key app="EN" db-id="5rssxzzfx9vxe1eveviv2evyz0e9fs09wf9t" timestamp="1583290964"&gt;3503&lt;/key&gt;&lt;/foreign-keys&gt;&lt;ref-type name="Journal Article"&gt;17&lt;/ref-type&gt;&lt;contributors&gt;&lt;authors&gt;&lt;author&gt;Chemero, Anthony&lt;/author&gt;&lt;author&gt;Silberstein, Michael&lt;/author&gt;&lt;/authors&gt;&lt;/contributors&gt;&lt;titles&gt;&lt;title&gt;After the Philosophy of Mind: Replacing Scholasticism with Science*&lt;/title&gt;&lt;secondary-title&gt;Philosophy of Science&lt;/secondary-title&gt;&lt;/titles&gt;&lt;periodical&gt;&lt;full-title&gt;Philosophy of science&lt;/full-title&gt;&lt;/periodical&gt;&lt;pages&gt;1-27&lt;/pages&gt;&lt;volume&gt;75&lt;/volume&gt;&lt;number&gt;1&lt;/number&gt;&lt;dates&gt;&lt;year&gt;2008&lt;/year&gt;&lt;/dates&gt;&lt;urls&gt;&lt;/urls&gt;&lt;/record&gt;&lt;/Cite&gt;&lt;/EndNote&gt;</w:instrText>
      </w:r>
      <w:r w:rsidR="00AB77D0" w:rsidRPr="006C72A9">
        <w:fldChar w:fldCharType="separate"/>
      </w:r>
      <w:r w:rsidR="00AB77D0" w:rsidRPr="006C72A9">
        <w:rPr>
          <w:noProof/>
        </w:rPr>
        <w:t>(Chemero and Silberstein 2008, p. 7)</w:t>
      </w:r>
      <w:r w:rsidR="00AB77D0" w:rsidRPr="006C72A9">
        <w:fldChar w:fldCharType="end"/>
      </w:r>
      <w:r w:rsidRPr="006C72A9">
        <w:t>.</w:t>
      </w:r>
      <w:r w:rsidR="00F401D6" w:rsidRPr="006C72A9">
        <w:t xml:space="preserve"> </w:t>
      </w:r>
      <w:r w:rsidRPr="006C72A9">
        <w:t xml:space="preserve">The </w:t>
      </w:r>
      <w:r w:rsidR="003352AA" w:rsidRPr="006C72A9">
        <w:t>independent</w:t>
      </w:r>
      <w:r w:rsidRPr="006C72A9">
        <w:t xml:space="preserve"> interpretation rests on two claims. First, neurodynamical </w:t>
      </w:r>
      <w:r w:rsidR="005C7618" w:rsidRPr="006C72A9">
        <w:t>explanations feature</w:t>
      </w:r>
      <w:r w:rsidR="001A702F" w:rsidRPr="006C72A9">
        <w:t xml:space="preserve"> explanatory models </w:t>
      </w:r>
      <w:r w:rsidR="0024688F" w:rsidRPr="006C72A9">
        <w:t xml:space="preserve">that </w:t>
      </w:r>
      <w:r w:rsidR="001A702F" w:rsidRPr="006C72A9">
        <w:t>“…allow one to abstract away from causal mechanical and aggregate micro-details to predict the qualitative behavior of a class of similar systems” (</w:t>
      </w:r>
      <w:proofErr w:type="spellStart"/>
      <w:r w:rsidR="001A702F" w:rsidRPr="006C72A9">
        <w:t>Chemero</w:t>
      </w:r>
      <w:proofErr w:type="spellEnd"/>
      <w:r w:rsidR="001A702F" w:rsidRPr="006C72A9">
        <w:t xml:space="preserve"> and Silberstein, 2008, p. 12).</w:t>
      </w:r>
      <w:r w:rsidRPr="006C72A9">
        <w:t xml:space="preserve"> Since </w:t>
      </w:r>
      <w:r w:rsidR="004607E2" w:rsidRPr="006C72A9">
        <w:t>these</w:t>
      </w:r>
      <w:r w:rsidRPr="006C72A9">
        <w:t xml:space="preserve"> details are left out, </w:t>
      </w:r>
      <w:r w:rsidR="007E0F52" w:rsidRPr="006C72A9">
        <w:t>t</w:t>
      </w:r>
      <w:r w:rsidR="00C34A80" w:rsidRPr="006C72A9">
        <w:t xml:space="preserve">he entities and activities </w:t>
      </w:r>
      <w:r w:rsidR="007E0F52" w:rsidRPr="006C72A9">
        <w:t xml:space="preserve">of </w:t>
      </w:r>
      <w:r w:rsidR="00C34A80" w:rsidRPr="006C72A9">
        <w:t>m-</w:t>
      </w:r>
      <w:r w:rsidR="007E0F52" w:rsidRPr="006C72A9">
        <w:t xml:space="preserve">mechanisms are absent and </w:t>
      </w:r>
      <w:r w:rsidR="00BD7E06" w:rsidRPr="006C72A9">
        <w:t xml:space="preserve">hence </w:t>
      </w:r>
      <w:r w:rsidR="004855C7" w:rsidRPr="006C72A9">
        <w:t>dynamical systems</w:t>
      </w:r>
      <w:r w:rsidR="00BD7E06" w:rsidRPr="006C72A9">
        <w:t xml:space="preserve"> are </w:t>
      </w:r>
      <w:r w:rsidR="004855C7" w:rsidRPr="006C72A9">
        <w:t>not mechanisms</w:t>
      </w:r>
      <w:r w:rsidRPr="006C72A9">
        <w:t xml:space="preserve">. Second, </w:t>
      </w:r>
      <w:r w:rsidR="007C1631" w:rsidRPr="006C72A9">
        <w:t>s</w:t>
      </w:r>
      <w:r w:rsidR="006B083A" w:rsidRPr="006C72A9">
        <w:t>cientists who use dy</w:t>
      </w:r>
      <w:r w:rsidR="0024562A" w:rsidRPr="006C72A9">
        <w:t>n</w:t>
      </w:r>
      <w:r w:rsidR="006B083A" w:rsidRPr="006C72A9">
        <w:t>amical systems theory to explain cognition are “employing differential equations as their primary explanatory tool</w:t>
      </w:r>
      <w:r w:rsidR="009032CB" w:rsidRPr="006C72A9">
        <w:t>” (</w:t>
      </w:r>
      <w:proofErr w:type="spellStart"/>
      <w:r w:rsidR="009032CB" w:rsidRPr="006C72A9">
        <w:t>Chemero</w:t>
      </w:r>
      <w:proofErr w:type="spellEnd"/>
      <w:r w:rsidR="009032CB" w:rsidRPr="006C72A9">
        <w:t xml:space="preserve"> and Silberstein 2008, p. 11)</w:t>
      </w:r>
      <w:r w:rsidR="00896584" w:rsidRPr="006C72A9">
        <w:t xml:space="preserve">, not </w:t>
      </w:r>
      <w:r w:rsidR="00A37216" w:rsidRPr="006C72A9">
        <w:t>m-</w:t>
      </w:r>
      <w:r w:rsidR="00896584" w:rsidRPr="006C72A9">
        <w:t>mechanisms</w:t>
      </w:r>
      <w:r w:rsidR="009B33AC" w:rsidRPr="006C72A9">
        <w:t xml:space="preserve">. </w:t>
      </w:r>
      <w:r w:rsidR="00D77D4F" w:rsidRPr="006C72A9">
        <w:t>T</w:t>
      </w:r>
      <w:r w:rsidR="00077D43" w:rsidRPr="006C72A9">
        <w:t xml:space="preserve">he equations </w:t>
      </w:r>
      <w:r w:rsidR="00F720F4" w:rsidRPr="006C72A9">
        <w:t>explain the phenomenon without appealing to constitution</w:t>
      </w:r>
      <w:r w:rsidR="00D77D4F" w:rsidRPr="006C72A9">
        <w:t xml:space="preserve">. </w:t>
      </w:r>
    </w:p>
    <w:p w14:paraId="26E5A632" w14:textId="00161414" w:rsidR="00783004" w:rsidRPr="006C72A9" w:rsidRDefault="00783004" w:rsidP="004C133C">
      <w:r w:rsidRPr="006C72A9">
        <w:tab/>
        <w:t xml:space="preserve">The </w:t>
      </w:r>
      <w:r w:rsidR="00A760BA" w:rsidRPr="006C72A9">
        <w:t>independent</w:t>
      </w:r>
      <w:r w:rsidRPr="006C72A9">
        <w:t xml:space="preserve"> interpretation seems to go too far, however.</w:t>
      </w:r>
      <w:r w:rsidR="00B3487A" w:rsidRPr="006C72A9">
        <w:t xml:space="preserve"> </w:t>
      </w:r>
      <w:r w:rsidR="00CD22B5" w:rsidRPr="006C72A9">
        <w:t xml:space="preserve">Neurodynamical explanations are constitutive explanations </w:t>
      </w:r>
      <w:r w:rsidR="00302577" w:rsidRPr="006C72A9">
        <w:t xml:space="preserve">of a cognitive phenomenon </w:t>
      </w:r>
      <w:r w:rsidR="00CD22B5" w:rsidRPr="006C72A9">
        <w:t xml:space="preserve">by appeal to productive, organized sets of </w:t>
      </w:r>
      <w:r w:rsidR="00E677A6" w:rsidRPr="006C72A9">
        <w:t>neurodynamical propertie</w:t>
      </w:r>
      <w:r w:rsidR="00B64226" w:rsidRPr="006C72A9">
        <w:t>s</w:t>
      </w:r>
      <w:r w:rsidR="00CD22B5" w:rsidRPr="006C72A9">
        <w:t xml:space="preserve">. </w:t>
      </w:r>
      <w:r w:rsidR="00B3487A" w:rsidRPr="006C72A9">
        <w:t xml:space="preserve">The </w:t>
      </w:r>
      <w:r w:rsidR="00302577" w:rsidRPr="006C72A9">
        <w:t xml:space="preserve">explanandum </w:t>
      </w:r>
      <w:r w:rsidR="00B3487A" w:rsidRPr="006C72A9">
        <w:t xml:space="preserve">phenomenon is a cognitive capacity. Neurodynamical explanations explain such capacities by showing how neurodynamical systems perform functions for cognitive systems and in so doing have subcapacities such that when taken together, sets of such systems constitute the cognitive capacity being explained. </w:t>
      </w:r>
      <w:r w:rsidR="00E704A4" w:rsidRPr="006C72A9">
        <w:t>This constitutive aspect is lost on the independent interpretation.</w:t>
      </w:r>
      <w:r w:rsidR="00B3487A" w:rsidRPr="006C72A9">
        <w:t xml:space="preserve"> </w:t>
      </w:r>
    </w:p>
    <w:p w14:paraId="53259DAF" w14:textId="77777777" w:rsidR="00783004" w:rsidRPr="006C72A9" w:rsidRDefault="00783004" w:rsidP="00783004"/>
    <w:p w14:paraId="651F3463" w14:textId="2790093B" w:rsidR="00783004" w:rsidRPr="006C72A9" w:rsidRDefault="00147BD4" w:rsidP="001A08E7">
      <w:pPr>
        <w:pStyle w:val="ListParagraph"/>
        <w:numPr>
          <w:ilvl w:val="1"/>
          <w:numId w:val="2"/>
        </w:numPr>
      </w:pPr>
      <w:r w:rsidRPr="006C72A9">
        <w:t xml:space="preserve">Neurodynamical Systems </w:t>
      </w:r>
      <w:r w:rsidR="008221F0" w:rsidRPr="006C72A9">
        <w:t xml:space="preserve">Non-mechanistically </w:t>
      </w:r>
      <w:r w:rsidR="00442D70" w:rsidRPr="006C72A9">
        <w:t>Constitute Cognitive Phenomena</w:t>
      </w:r>
    </w:p>
    <w:p w14:paraId="51A64CC5" w14:textId="6BED4BFC" w:rsidR="00F57AE0" w:rsidRPr="006C72A9" w:rsidRDefault="00A64A14" w:rsidP="00C4545B">
      <w:pPr>
        <w:ind w:firstLine="720"/>
      </w:pPr>
      <w:r w:rsidRPr="006C72A9">
        <w:t xml:space="preserve">I now consider the </w:t>
      </w:r>
      <w:r w:rsidR="006C01FB" w:rsidRPr="006C72A9">
        <w:t>constitutive</w:t>
      </w:r>
      <w:r w:rsidRPr="006C72A9">
        <w:t xml:space="preserve"> interpretation</w:t>
      </w:r>
      <w:r w:rsidR="00EF606A" w:rsidRPr="006C72A9">
        <w:t xml:space="preserve">, that </w:t>
      </w:r>
      <w:r w:rsidR="00956FB3" w:rsidRPr="006C72A9">
        <w:t>neuro</w:t>
      </w:r>
      <w:r w:rsidR="00783004" w:rsidRPr="006C72A9">
        <w:t xml:space="preserve">dynamical </w:t>
      </w:r>
      <w:r w:rsidR="00956FB3" w:rsidRPr="006C72A9">
        <w:t xml:space="preserve">explanations are </w:t>
      </w:r>
      <w:r w:rsidR="00223676" w:rsidRPr="006C72A9">
        <w:t>constitutive explanations</w:t>
      </w:r>
      <w:r w:rsidR="009330F2" w:rsidRPr="006C72A9">
        <w:t xml:space="preserve"> unrelated to </w:t>
      </w:r>
      <w:r w:rsidR="00AE309F" w:rsidRPr="006C72A9">
        <w:t>systems with parts</w:t>
      </w:r>
      <w:r w:rsidR="00783004" w:rsidRPr="006C72A9">
        <w:t xml:space="preserve">. </w:t>
      </w:r>
      <w:r w:rsidR="00744920" w:rsidRPr="006C72A9">
        <w:t>T</w:t>
      </w:r>
      <w:r w:rsidR="00783004" w:rsidRPr="006C72A9">
        <w:t xml:space="preserve">he </w:t>
      </w:r>
      <w:r w:rsidR="001F49EE" w:rsidRPr="006C72A9">
        <w:t xml:space="preserve">constitutive </w:t>
      </w:r>
      <w:r w:rsidR="00783004" w:rsidRPr="006C72A9">
        <w:t xml:space="preserve">interpretation </w:t>
      </w:r>
      <w:r w:rsidR="00251EFC" w:rsidRPr="006C72A9">
        <w:t xml:space="preserve">asserts </w:t>
      </w:r>
      <w:r w:rsidR="001F49EE" w:rsidRPr="006C72A9">
        <w:t xml:space="preserve">that neurodynamical </w:t>
      </w:r>
      <w:r w:rsidR="00A0409E" w:rsidRPr="006C72A9">
        <w:t xml:space="preserve">systems </w:t>
      </w:r>
      <w:r w:rsidR="001F49EE" w:rsidRPr="006C72A9">
        <w:t xml:space="preserve">constitute </w:t>
      </w:r>
      <w:r w:rsidR="00C4545B" w:rsidRPr="006C72A9">
        <w:t xml:space="preserve">and so are responsible for </w:t>
      </w:r>
      <w:r w:rsidR="001F49EE" w:rsidRPr="006C72A9">
        <w:t>those cognitive phenomena</w:t>
      </w:r>
      <w:r w:rsidR="00ED3C3C" w:rsidRPr="006C72A9">
        <w:t xml:space="preserve"> </w:t>
      </w:r>
      <w:r w:rsidR="006E20F0" w:rsidRPr="006C72A9">
        <w:t xml:space="preserve">but in a fashion </w:t>
      </w:r>
      <w:r w:rsidR="00ED3C3C" w:rsidRPr="006C72A9">
        <w:t>irrespective of the causal-mechanical description of the world</w:t>
      </w:r>
      <w:r w:rsidR="00783004" w:rsidRPr="006C72A9">
        <w:t xml:space="preserve">. </w:t>
      </w:r>
      <w:r w:rsidR="00326726" w:rsidRPr="006C72A9">
        <w:t xml:space="preserve">This interpretation follows from a replacement of the second claim of the independent interpretation with a constitutive claim. </w:t>
      </w:r>
      <w:r w:rsidR="0047772C" w:rsidRPr="006C72A9">
        <w:t xml:space="preserve">Explanations of cognitive phenomena that invoke dynamical systems derive their explanatory power from </w:t>
      </w:r>
      <w:r w:rsidR="00430DFF" w:rsidRPr="006C72A9">
        <w:t>constituting the explanandum phenomenon</w:t>
      </w:r>
      <w:r w:rsidR="002D1FEA" w:rsidRPr="006C72A9">
        <w:t>.</w:t>
      </w:r>
      <w:r w:rsidR="00022985" w:rsidRPr="006C72A9">
        <w:t xml:space="preserve"> But besides </w:t>
      </w:r>
      <w:r w:rsidR="00261B6A" w:rsidRPr="006C72A9">
        <w:t xml:space="preserve">constituting </w:t>
      </w:r>
      <w:r w:rsidR="00261B6A" w:rsidRPr="006C72A9">
        <w:lastRenderedPageBreak/>
        <w:t>phenomena by situating them in the world’s causal-mechanical description</w:t>
      </w:r>
      <w:r w:rsidR="00022985" w:rsidRPr="006C72A9">
        <w:t>, how else could a constitutive explanation work?</w:t>
      </w:r>
    </w:p>
    <w:p w14:paraId="31318E02" w14:textId="25F3218B" w:rsidR="002F4CA5" w:rsidRPr="006C72A9" w:rsidRDefault="002F4CA5" w:rsidP="002F4CA5">
      <w:r w:rsidRPr="006C72A9">
        <w:tab/>
      </w:r>
      <w:r w:rsidR="006E7139" w:rsidRPr="006C72A9">
        <w:t xml:space="preserve">The deductive-nomological approach to explanation could be adapted to provide a type of constitutive explanation. </w:t>
      </w:r>
      <w:r w:rsidR="00955EDB" w:rsidRPr="006C72A9">
        <w:t>Deductive-nomological approaches explain a phenomenon by showing that it can be rationally expected</w:t>
      </w:r>
      <w:r w:rsidR="00AE62B3" w:rsidRPr="006C72A9">
        <w:t>.</w:t>
      </w:r>
      <w:r w:rsidR="00042324" w:rsidRPr="006C72A9">
        <w:t xml:space="preserve"> </w:t>
      </w:r>
      <w:r w:rsidR="00752F8F" w:rsidRPr="006C72A9">
        <w:t>For example, an explanandum phenomenon may be entailed by t</w:t>
      </w:r>
      <w:r w:rsidR="004F51F1" w:rsidRPr="006C72A9">
        <w:t xml:space="preserve">he specification of initial conditions and covering laws </w:t>
      </w:r>
      <w:r w:rsidR="00AB77D0" w:rsidRPr="006C72A9">
        <w:fldChar w:fldCharType="begin"/>
      </w:r>
      <w:r w:rsidR="00771BB8" w:rsidRPr="006C72A9">
        <w:instrText xml:space="preserve"> ADDIN EN.CITE &lt;EndNote&gt;&lt;Cite&gt;&lt;Author&gt;Hempel&lt;/Author&gt;&lt;Year&gt;1948&lt;/Year&gt;&lt;RecNum&gt;2923&lt;/RecNum&gt;&lt;DisplayText&gt;(Hempel and Oppenheim 1948)&lt;/DisplayText&gt;&lt;record&gt;&lt;rec-number&gt;2923&lt;/rec-number&gt;&lt;foreign-keys&gt;&lt;key app="EN" db-id="5rssxzzfx9vxe1eveviv2evyz0e9fs09wf9t" timestamp="1583290963"&gt;2923&lt;/key&gt;&lt;/foreign-keys&gt;&lt;ref-type name="Journal Article"&gt;17&lt;/ref-type&gt;&lt;contributors&gt;&lt;authors&gt;&lt;author&gt;Hempel, Carl G&lt;/author&gt;&lt;author&gt;Oppenheim, Paul&lt;/author&gt;&lt;/authors&gt;&lt;/contributors&gt;&lt;titles&gt;&lt;title&gt;Studies in the Logic of Explanation&lt;/title&gt;&lt;secondary-title&gt;Philosophy of science&lt;/secondary-title&gt;&lt;/titles&gt;&lt;periodical&gt;&lt;full-title&gt;Philosophy of science&lt;/full-title&gt;&lt;/periodical&gt;&lt;pages&gt;135-175&lt;/pages&gt;&lt;volume&gt;15&lt;/volume&gt;&lt;number&gt;2&lt;/number&gt;&lt;dates&gt;&lt;year&gt;1948&lt;/year&gt;&lt;/dates&gt;&lt;isbn&gt;0031-8248&lt;/isbn&gt;&lt;urls&gt;&lt;/urls&gt;&lt;/record&gt;&lt;/Cite&gt;&lt;/EndNote&gt;</w:instrText>
      </w:r>
      <w:r w:rsidR="00AB77D0" w:rsidRPr="006C72A9">
        <w:fldChar w:fldCharType="separate"/>
      </w:r>
      <w:r w:rsidR="00AB77D0" w:rsidRPr="006C72A9">
        <w:rPr>
          <w:noProof/>
        </w:rPr>
        <w:t>(Hempel and Oppenheim 1948)</w:t>
      </w:r>
      <w:r w:rsidR="00AB77D0" w:rsidRPr="006C72A9">
        <w:fldChar w:fldCharType="end"/>
      </w:r>
      <w:r w:rsidR="004F51F1" w:rsidRPr="006C72A9">
        <w:t>.</w:t>
      </w:r>
      <w:r w:rsidR="00955EDB" w:rsidRPr="006C72A9">
        <w:t xml:space="preserve"> </w:t>
      </w:r>
      <w:r w:rsidR="0043342F" w:rsidRPr="006C72A9">
        <w:t>The</w:t>
      </w:r>
      <w:r w:rsidR="004847CC" w:rsidRPr="006C72A9">
        <w:t xml:space="preserve"> deductive-nomological</w:t>
      </w:r>
      <w:r w:rsidRPr="006C72A9">
        <w:t xml:space="preserve"> approach is often adopted in discussions of the explanatory power of dynamical systems </w:t>
      </w:r>
      <w:r w:rsidR="00AB77D0" w:rsidRPr="006C72A9">
        <w:fldChar w:fldCharType="begin"/>
      </w:r>
      <w:r w:rsidR="00377F2E">
        <w:instrText xml:space="preserve"> ADDIN EN.CITE &lt;EndNote&gt;&lt;Cite&gt;&lt;Author&gt;Walmsley&lt;/Author&gt;&lt;Year&gt;2008&lt;/Year&gt;&lt;RecNum&gt;3556&lt;/RecNum&gt;&lt;Prefix&gt;see`, e.g.`, &lt;/Prefix&gt;&lt;Suffix&gt;`` or Kaplan 2011&lt;/Suffix&gt;&lt;DisplayText&gt;(see, e.g., Walmsley 2008` or Kaplan 2011)&lt;/DisplayText&gt;&lt;record&gt;&lt;rec-number&gt;3556&lt;/rec-number&gt;&lt;foreign-keys&gt;&lt;key app="EN" db-id="5rssxzzfx9vxe1eveviv2evyz0e9fs09wf9t" timestamp="1583290964"&gt;3556&lt;/key&gt;&lt;/foreign-keys&gt;&lt;ref-type name="Journal Article"&gt;17&lt;/ref-type&gt;&lt;contributors&gt;&lt;authors&gt;&lt;author&gt;Walmsley, Joel&lt;/author&gt;&lt;/authors&gt;&lt;/contributors&gt;&lt;titles&gt;&lt;title&gt;Explanation in dynamical cognitive science&lt;/title&gt;&lt;secondary-title&gt;Minds and Machines&lt;/secondary-title&gt;&lt;/titles&gt;&lt;periodical&gt;&lt;full-title&gt;Minds and Machines&lt;/full-title&gt;&lt;/periodical&gt;&lt;pages&gt;331-348&lt;/pages&gt;&lt;volume&gt;18&lt;/volume&gt;&lt;number&gt;3&lt;/number&gt;&lt;dates&gt;&lt;year&gt;2008&lt;/year&gt;&lt;/dates&gt;&lt;isbn&gt;0924-6495&lt;/isbn&gt;&lt;urls&gt;&lt;/urls&gt;&lt;/record&gt;&lt;/Cite&gt;&lt;/EndNote&gt;</w:instrText>
      </w:r>
      <w:r w:rsidR="00AB77D0" w:rsidRPr="006C72A9">
        <w:fldChar w:fldCharType="separate"/>
      </w:r>
      <w:r w:rsidR="00377F2E">
        <w:rPr>
          <w:noProof/>
        </w:rPr>
        <w:t>(see, e.g., Walmsley 2008 or Kaplan 2011)</w:t>
      </w:r>
      <w:r w:rsidR="00AB77D0" w:rsidRPr="006C72A9">
        <w:fldChar w:fldCharType="end"/>
      </w:r>
      <w:r w:rsidR="000C0D25" w:rsidRPr="006C72A9">
        <w:t>.</w:t>
      </w:r>
      <w:r w:rsidR="00417529" w:rsidRPr="006C72A9">
        <w:t xml:space="preserve"> </w:t>
      </w:r>
      <w:r w:rsidR="00CD0E99" w:rsidRPr="006C72A9">
        <w:t>T</w:t>
      </w:r>
      <w:r w:rsidR="005C5D6B" w:rsidRPr="006C72A9">
        <w:t>hough t</w:t>
      </w:r>
      <w:r w:rsidR="00CD0E99" w:rsidRPr="006C72A9">
        <w:t xml:space="preserve">he deductive-nomological approach has been applied to constitutive explanation </w:t>
      </w:r>
      <w:r w:rsidR="00843EFE" w:rsidRPr="006C72A9">
        <w:t xml:space="preserve">by deriving one theory from another theory plus bridge laws relating the two theories </w:t>
      </w:r>
      <w:r w:rsidR="00AB77D0" w:rsidRPr="006C72A9">
        <w:fldChar w:fldCharType="begin"/>
      </w:r>
      <w:r w:rsidR="00DF4D4B" w:rsidRPr="006C72A9">
        <w:instrText xml:space="preserve"> ADDIN EN.CITE &lt;EndNote&gt;&lt;Cite&gt;&lt;Author&gt;Craver&lt;/Author&gt;&lt;Year&gt;2007&lt;/Year&gt;&lt;RecNum&gt;2894&lt;/RecNum&gt;&lt;DisplayText&gt;(Craver 2007b)&lt;/DisplayText&gt;&lt;record&gt;&lt;rec-number&gt;2894&lt;/rec-number&gt;&lt;foreign-keys&gt;&lt;key app="EN" db-id="5rssxzzfx9vxe1eveviv2evyz0e9fs09wf9t" timestamp="1583290963"&gt;2894&lt;/key&gt;&lt;/foreign-keys&gt;&lt;ref-type name="Book"&gt;6&lt;/ref-type&gt;&lt;contributors&gt;&lt;authors&gt;&lt;author&gt;Craver, Carl F&lt;/author&gt;&lt;/authors&gt;&lt;/contributors&gt;&lt;titles&gt;&lt;title&gt;Explaining the brain&lt;/title&gt;&lt;/titles&gt;&lt;dates&gt;&lt;year&gt;2007&lt;/year&gt;&lt;/dates&gt;&lt;publisher&gt;Oxford University Press Oxford&lt;/publisher&gt;&lt;isbn&gt;0199299315&lt;/isbn&gt;&lt;urls&gt;&lt;/urls&gt;&lt;/record&gt;&lt;/Cite&gt;&lt;/EndNote&gt;</w:instrText>
      </w:r>
      <w:r w:rsidR="00AB77D0" w:rsidRPr="006C72A9">
        <w:fldChar w:fldCharType="separate"/>
      </w:r>
      <w:r w:rsidR="00DF4D4B" w:rsidRPr="006C72A9">
        <w:rPr>
          <w:noProof/>
        </w:rPr>
        <w:t>(Craver 2007b)</w:t>
      </w:r>
      <w:r w:rsidR="00AB77D0" w:rsidRPr="006C72A9">
        <w:fldChar w:fldCharType="end"/>
      </w:r>
      <w:r w:rsidR="00F608EE" w:rsidRPr="006C72A9">
        <w:t xml:space="preserve">, the proposal </w:t>
      </w:r>
      <w:r w:rsidR="005C5D6B" w:rsidRPr="006C72A9">
        <w:t xml:space="preserve">here </w:t>
      </w:r>
      <w:r w:rsidR="00F608EE" w:rsidRPr="006C72A9">
        <w:t>is to apply the initial conditions and laws framework to constitution.</w:t>
      </w:r>
    </w:p>
    <w:p w14:paraId="23BA8644" w14:textId="65C2C332" w:rsidR="00325F5D" w:rsidRPr="006C72A9" w:rsidRDefault="00520140" w:rsidP="009701BA">
      <w:r w:rsidRPr="006C72A9">
        <w:tab/>
      </w:r>
      <w:r w:rsidR="001B5323" w:rsidRPr="006C72A9">
        <w:t>N</w:t>
      </w:r>
      <w:r w:rsidR="0085160C" w:rsidRPr="006C72A9">
        <w:t xml:space="preserve">eurodynamical systems </w:t>
      </w:r>
      <w:r w:rsidR="0080452C" w:rsidRPr="006C72A9">
        <w:t xml:space="preserve">have </w:t>
      </w:r>
      <w:r w:rsidR="006966DF" w:rsidRPr="006C72A9">
        <w:t>sub</w:t>
      </w:r>
      <w:r w:rsidR="0080452C" w:rsidRPr="006C72A9">
        <w:t xml:space="preserve">capacities that </w:t>
      </w:r>
      <w:r w:rsidR="006966DF" w:rsidRPr="006C72A9">
        <w:t xml:space="preserve">correspond </w:t>
      </w:r>
      <w:r w:rsidR="0080452C" w:rsidRPr="006C72A9">
        <w:t xml:space="preserve">to the transformation of input </w:t>
      </w:r>
      <w:r w:rsidR="0085160C" w:rsidRPr="006C72A9">
        <w:t xml:space="preserve">signals into output signals. </w:t>
      </w:r>
      <w:r w:rsidR="00FB0A7C" w:rsidRPr="006C72A9">
        <w:t>For example, the integrate-to-bound system takes motion evidence as input</w:t>
      </w:r>
      <w:r w:rsidR="00FD69E1" w:rsidRPr="006C72A9">
        <w:t>,</w:t>
      </w:r>
      <w:r w:rsidR="00FB0A7C" w:rsidRPr="006C72A9">
        <w:t xml:space="preserve"> integrates it over time</w:t>
      </w:r>
      <w:r w:rsidR="00594336" w:rsidRPr="006C72A9">
        <w:t>,</w:t>
      </w:r>
      <w:r w:rsidR="003C6424" w:rsidRPr="006C72A9">
        <w:t xml:space="preserve"> and outputs a summary of the evidence</w:t>
      </w:r>
      <w:r w:rsidR="00FB0A7C" w:rsidRPr="006C72A9">
        <w:t xml:space="preserve">. </w:t>
      </w:r>
      <w:r w:rsidR="0085160C" w:rsidRPr="006C72A9">
        <w:t xml:space="preserve">These transformations are described </w:t>
      </w:r>
      <w:r w:rsidR="0080452C" w:rsidRPr="006C72A9">
        <w:t>mathematically</w:t>
      </w:r>
      <w:r w:rsidR="00FB0A7C" w:rsidRPr="006C72A9">
        <w:t xml:space="preserve">; the integrate-to-bound system’s evidence integration function has been described using a range of mathematical operations, including integration </w:t>
      </w:r>
      <w:r w:rsidR="00FB0A7C" w:rsidRPr="006C72A9">
        <w:rPr>
          <w:i/>
        </w:rPr>
        <w:t>sensu</w:t>
      </w:r>
      <w:r w:rsidR="00FB0A7C" w:rsidRPr="006C72A9">
        <w:t xml:space="preserve"> calculus</w:t>
      </w:r>
      <w:r w:rsidR="00ED7C15" w:rsidRPr="006C72A9">
        <w:t xml:space="preserve"> as described above</w:t>
      </w:r>
      <w:r w:rsidR="0080452C" w:rsidRPr="006C72A9">
        <w:t xml:space="preserve">. </w:t>
      </w:r>
      <w:r w:rsidR="00130D5A" w:rsidRPr="006C72A9">
        <w:t>In mathematics, functions can compose</w:t>
      </w:r>
      <w:r w:rsidR="00E31403" w:rsidRPr="006C72A9">
        <w:t xml:space="preserve">: a function f: x </w:t>
      </w:r>
      <w:r w:rsidR="00E31403" w:rsidRPr="006C72A9">
        <w:rPr>
          <w:rFonts w:hint="eastAsia"/>
        </w:rPr>
        <w:t>→</w:t>
      </w:r>
      <w:r w:rsidR="00E31403" w:rsidRPr="006C72A9">
        <w:t xml:space="preserve"> y and a function g: y </w:t>
      </w:r>
      <w:r w:rsidR="00E31403" w:rsidRPr="006C72A9">
        <w:rPr>
          <w:rFonts w:hint="eastAsia"/>
        </w:rPr>
        <w:t>→</w:t>
      </w:r>
      <w:r w:rsidR="00E31403" w:rsidRPr="006C72A9">
        <w:t xml:space="preserve"> z can compose and result in a function </w:t>
      </w:r>
      <w:proofErr w:type="spellStart"/>
      <w:r w:rsidR="000606ED" w:rsidRPr="006C72A9">
        <w:t>g</w:t>
      </w:r>
      <w:r w:rsidR="000606ED" w:rsidRPr="006C72A9">
        <w:rPr>
          <w:rFonts w:ascii="Cambria Math" w:hAnsi="Cambria Math" w:cs="Cambria Math"/>
        </w:rPr>
        <w:t>∘f</w:t>
      </w:r>
      <w:proofErr w:type="spellEnd"/>
      <w:r w:rsidR="00E31403" w:rsidRPr="006C72A9">
        <w:t xml:space="preserve">: x </w:t>
      </w:r>
      <w:r w:rsidR="00E31403" w:rsidRPr="006C72A9">
        <w:rPr>
          <w:rFonts w:hint="eastAsia"/>
        </w:rPr>
        <w:t>→</w:t>
      </w:r>
      <w:r w:rsidR="00E31403" w:rsidRPr="006C72A9">
        <w:t xml:space="preserve"> z. </w:t>
      </w:r>
      <w:r w:rsidR="007F7434" w:rsidRPr="006C72A9">
        <w:t xml:space="preserve">The constitutive interpretation </w:t>
      </w:r>
      <w:r w:rsidR="0080535B" w:rsidRPr="006C72A9">
        <w:t>analyzes constitution of cognitive capacities by the functional composition of t</w:t>
      </w:r>
      <w:r w:rsidR="00004D5B" w:rsidRPr="006C72A9">
        <w:t xml:space="preserve">he </w:t>
      </w:r>
      <w:r w:rsidR="003056A1" w:rsidRPr="006C72A9">
        <w:t xml:space="preserve">subcapacities </w:t>
      </w:r>
      <w:r w:rsidR="00D20348" w:rsidRPr="006C72A9">
        <w:t>of neurodynamical systems</w:t>
      </w:r>
      <w:r w:rsidR="0080535B" w:rsidRPr="006C72A9">
        <w:t>.</w:t>
      </w:r>
      <w:r w:rsidR="00501A08" w:rsidRPr="006C72A9">
        <w:t xml:space="preserve"> Since function composition is ordered—not every function composition is commutative</w:t>
      </w:r>
      <w:r w:rsidR="00A607D2" w:rsidRPr="006C72A9">
        <w:t xml:space="preserve"> </w:t>
      </w:r>
      <w:r w:rsidR="00501A08" w:rsidRPr="006C72A9">
        <w:t xml:space="preserve">(it is not the case that </w:t>
      </w:r>
      <w:r w:rsidR="00501A08" w:rsidRPr="006C72A9">
        <w:rPr>
          <w:rFonts w:hint="eastAsia"/>
        </w:rPr>
        <w:t>∀</w:t>
      </w:r>
      <w:proofErr w:type="spellStart"/>
      <w:proofErr w:type="gramStart"/>
      <w:r w:rsidR="00501A08" w:rsidRPr="006C72A9">
        <w:rPr>
          <w:rFonts w:hint="eastAsia"/>
        </w:rPr>
        <w:t>f</w:t>
      </w:r>
      <w:r w:rsidR="00501A08" w:rsidRPr="006C72A9">
        <w:t>,g</w:t>
      </w:r>
      <w:proofErr w:type="spellEnd"/>
      <w:proofErr w:type="gramEnd"/>
      <w:r w:rsidR="00501A08" w:rsidRPr="006C72A9">
        <w:t xml:space="preserve"> (</w:t>
      </w:r>
      <w:proofErr w:type="spellStart"/>
      <w:r w:rsidR="00501A08" w:rsidRPr="006C72A9">
        <w:t>f</w:t>
      </w:r>
      <w:r w:rsidR="00501A08" w:rsidRPr="006C72A9">
        <w:rPr>
          <w:rFonts w:ascii="Cambria Math" w:hAnsi="Cambria Math" w:cs="Cambria Math"/>
        </w:rPr>
        <w:t>∘</w:t>
      </w:r>
      <w:r w:rsidR="00501A08" w:rsidRPr="006C72A9">
        <w:t>g</w:t>
      </w:r>
      <w:proofErr w:type="spellEnd"/>
      <w:r w:rsidR="00501A08" w:rsidRPr="006C72A9">
        <w:t xml:space="preserve"> = </w:t>
      </w:r>
      <w:proofErr w:type="spellStart"/>
      <w:r w:rsidR="00501A08" w:rsidRPr="006C72A9">
        <w:t>g</w:t>
      </w:r>
      <w:r w:rsidR="00501A08" w:rsidRPr="006C72A9">
        <w:rPr>
          <w:rFonts w:ascii="Cambria Math" w:hAnsi="Cambria Math" w:cs="Cambria Math"/>
        </w:rPr>
        <w:t>∘</w:t>
      </w:r>
      <w:r w:rsidR="00501A08" w:rsidRPr="006C72A9">
        <w:t>f</w:t>
      </w:r>
      <w:proofErr w:type="spellEnd"/>
      <w:r w:rsidR="00501A08" w:rsidRPr="006C72A9">
        <w:t>))—this notion of constitution is or</w:t>
      </w:r>
      <w:r w:rsidR="00424B7F" w:rsidRPr="006C72A9">
        <w:t>dered as well.</w:t>
      </w:r>
      <w:r w:rsidR="00501A08" w:rsidRPr="006C72A9">
        <w:t xml:space="preserve"> This implies that t</w:t>
      </w:r>
      <w:r w:rsidR="00C40D33" w:rsidRPr="006C72A9">
        <w:t xml:space="preserve">he </w:t>
      </w:r>
      <w:r w:rsidR="00221A43" w:rsidRPr="006C72A9">
        <w:t xml:space="preserve">ordered </w:t>
      </w:r>
      <w:r w:rsidR="00C40D33" w:rsidRPr="006C72A9">
        <w:t xml:space="preserve">exercise of the subcapacities </w:t>
      </w:r>
      <w:r w:rsidR="002B23BB" w:rsidRPr="006C72A9">
        <w:t xml:space="preserve">in the right sequence constitute </w:t>
      </w:r>
      <w:r w:rsidR="00C40D33" w:rsidRPr="006C72A9">
        <w:t>the exercise of the capacity.</w:t>
      </w:r>
      <w:r w:rsidR="00890FDF" w:rsidRPr="006C72A9">
        <w:t xml:space="preserve"> </w:t>
      </w:r>
      <w:r w:rsidR="005B33BD" w:rsidRPr="006C72A9">
        <w:t>A series of signal transformations that correspond to a sequence of mathematical operations functionally compose and deductively entail the output given some input.</w:t>
      </w:r>
      <w:r w:rsidR="00F4128B" w:rsidRPr="006C72A9">
        <w:t xml:space="preserve"> The series of function executions corresponds to the set of laws, and the initial conditions correspond to some input into the system.</w:t>
      </w:r>
    </w:p>
    <w:p w14:paraId="5C6EC32D" w14:textId="54A79E45" w:rsidR="00DD5670" w:rsidRPr="006C72A9" w:rsidRDefault="00325F5D" w:rsidP="00BA4C81">
      <w:r w:rsidRPr="006C72A9">
        <w:tab/>
      </w:r>
      <w:r w:rsidR="008C72B5" w:rsidRPr="006C72A9">
        <w:t xml:space="preserve">The problem </w:t>
      </w:r>
      <w:r w:rsidR="00E56002" w:rsidRPr="006C72A9">
        <w:t xml:space="preserve">with this constitutive explanatory approach </w:t>
      </w:r>
      <w:r w:rsidR="008C72B5" w:rsidRPr="006C72A9">
        <w:t>is that it provides an incomplete account of the neurodynamical explanatory schema.</w:t>
      </w:r>
      <w:r w:rsidR="006B77A7" w:rsidRPr="006C72A9">
        <w:t xml:space="preserve"> </w:t>
      </w:r>
      <w:r w:rsidR="00251E64" w:rsidRPr="006C72A9">
        <w:t>Neurodynamical explanations are explanations</w:t>
      </w:r>
      <w:r w:rsidR="001F56AF" w:rsidRPr="006C72A9">
        <w:t xml:space="preserve"> </w:t>
      </w:r>
      <w:r w:rsidR="008D2F3B" w:rsidRPr="006C72A9">
        <w:t xml:space="preserve">of cognitive capacities </w:t>
      </w:r>
      <w:r w:rsidR="001F56AF" w:rsidRPr="006C72A9">
        <w:t xml:space="preserve">in terms of </w:t>
      </w:r>
      <w:r w:rsidR="0034735C" w:rsidRPr="006C72A9">
        <w:t xml:space="preserve">neurodynamical systems, </w:t>
      </w:r>
      <w:r w:rsidR="001F56AF" w:rsidRPr="006C72A9">
        <w:t>organized collections of neurodynamical properties</w:t>
      </w:r>
      <w:r w:rsidR="00251E64" w:rsidRPr="006C72A9">
        <w:t>.</w:t>
      </w:r>
      <w:r w:rsidR="004478A5" w:rsidRPr="006C72A9">
        <w:t xml:space="preserve"> </w:t>
      </w:r>
      <w:r w:rsidR="00D142E5" w:rsidRPr="006C72A9">
        <w:t>T</w:t>
      </w:r>
      <w:r w:rsidR="00251E64" w:rsidRPr="006C72A9">
        <w:t xml:space="preserve">he organization reflects both the dynamics of the systems as well as the way that different such systems can be </w:t>
      </w:r>
      <w:r w:rsidR="00B4390B" w:rsidRPr="006C72A9">
        <w:t xml:space="preserve">put </w:t>
      </w:r>
      <w:r w:rsidR="00251E64" w:rsidRPr="006C72A9">
        <w:t>together</w:t>
      </w:r>
      <w:r w:rsidR="00DE653E" w:rsidRPr="006C72A9">
        <w:t xml:space="preserve">. </w:t>
      </w:r>
      <w:r w:rsidR="00186E9D" w:rsidRPr="006C72A9">
        <w:t xml:space="preserve">While the functions </w:t>
      </w:r>
      <w:r w:rsidR="0043233B" w:rsidRPr="006C72A9">
        <w:t>of</w:t>
      </w:r>
      <w:r w:rsidR="00186E9D" w:rsidRPr="006C72A9">
        <w:t xml:space="preserve"> neurodynamical </w:t>
      </w:r>
      <w:r w:rsidR="00186E9D" w:rsidRPr="006C72A9">
        <w:lastRenderedPageBreak/>
        <w:t xml:space="preserve">systems undoubtedly do compose, the dynamics of these systems also compose, constituting the dynamics of the </w:t>
      </w:r>
      <w:r w:rsidR="00BC7F9B" w:rsidRPr="006C72A9">
        <w:t>neurodynamical system</w:t>
      </w:r>
      <w:r w:rsidR="00186E9D" w:rsidRPr="006C72A9">
        <w:t xml:space="preserve">. </w:t>
      </w:r>
      <w:r w:rsidR="004E5E7B" w:rsidRPr="006C72A9">
        <w:t>C</w:t>
      </w:r>
      <w:r w:rsidR="00E974A4" w:rsidRPr="006C72A9">
        <w:t xml:space="preserve">onstitution as function composition </w:t>
      </w:r>
      <w:r w:rsidR="004E5E7B" w:rsidRPr="006C72A9">
        <w:t xml:space="preserve">also </w:t>
      </w:r>
      <w:r w:rsidR="00E974A4" w:rsidRPr="006C72A9">
        <w:t xml:space="preserve">does not provide an explanatory role for dynamical systems </w:t>
      </w:r>
      <w:r w:rsidR="00CF5518" w:rsidRPr="006C72A9">
        <w:t>as part of the world’s causal-mechanical structure</w:t>
      </w:r>
      <w:r w:rsidR="00E974A4" w:rsidRPr="006C72A9">
        <w:t xml:space="preserve">. </w:t>
      </w:r>
      <w:r w:rsidR="00186E9D" w:rsidRPr="006C72A9">
        <w:t>That latter aspect of neurodynamical explanations is abse</w:t>
      </w:r>
      <w:r w:rsidR="003C6852" w:rsidRPr="006C72A9">
        <w:t>n</w:t>
      </w:r>
      <w:r w:rsidR="00186E9D" w:rsidRPr="006C72A9">
        <w:t>t from the constitutive interpretation.</w:t>
      </w:r>
      <w:r w:rsidR="00263787" w:rsidRPr="006C72A9">
        <w:t xml:space="preserve"> Of course, for the advocate of the deductive-nomological view, this concern is of no matter. Nonetheless, there may be ways of situating such systems in the causal-mechanical structure of the world.</w:t>
      </w:r>
    </w:p>
    <w:p w14:paraId="21064ED5" w14:textId="77777777" w:rsidR="00BF4989" w:rsidRPr="006C72A9" w:rsidRDefault="00BF4989" w:rsidP="00BA4C81"/>
    <w:p w14:paraId="7BCB5434" w14:textId="0E311F90" w:rsidR="00171BCF" w:rsidRPr="006C72A9" w:rsidRDefault="00890FB6" w:rsidP="00BF4989">
      <w:pPr>
        <w:pStyle w:val="ListParagraph"/>
        <w:numPr>
          <w:ilvl w:val="0"/>
          <w:numId w:val="2"/>
        </w:numPr>
      </w:pPr>
      <w:r w:rsidRPr="006C72A9">
        <w:t>Dynami</w:t>
      </w:r>
      <w:r w:rsidR="00975422" w:rsidRPr="006C72A9">
        <w:t>c</w:t>
      </w:r>
      <w:r w:rsidRPr="006C72A9">
        <w:t xml:space="preserve">al Systems </w:t>
      </w:r>
      <w:r w:rsidR="00975422" w:rsidRPr="006C72A9">
        <w:t xml:space="preserve">Theoretic </w:t>
      </w:r>
      <w:r w:rsidRPr="006C72A9">
        <w:t>Models</w:t>
      </w:r>
      <w:r w:rsidR="0013215E" w:rsidRPr="006C72A9">
        <w:t xml:space="preserve"> as Models of Neurod</w:t>
      </w:r>
      <w:r w:rsidRPr="006C72A9">
        <w:t>ynamical Systems</w:t>
      </w:r>
    </w:p>
    <w:p w14:paraId="01580402" w14:textId="39152B83" w:rsidR="00FE3558" w:rsidRPr="006C72A9" w:rsidRDefault="00F87718" w:rsidP="00FE3558">
      <w:pPr>
        <w:ind w:firstLine="720"/>
      </w:pPr>
      <w:r w:rsidRPr="006C72A9">
        <w:t xml:space="preserve">Instead of </w:t>
      </w:r>
      <w:r w:rsidR="00C937FB" w:rsidRPr="006C72A9">
        <w:t xml:space="preserve">further exploring </w:t>
      </w:r>
      <w:r w:rsidRPr="006C72A9">
        <w:t xml:space="preserve">the thesis that </w:t>
      </w:r>
      <w:r w:rsidR="00B42505" w:rsidRPr="006C72A9">
        <w:t>neurodynamical explanations are not mechanistic</w:t>
      </w:r>
      <w:r w:rsidRPr="006C72A9">
        <w:t>, I turn to discuss</w:t>
      </w:r>
      <w:r w:rsidR="007C41A9" w:rsidRPr="006C72A9">
        <w:t xml:space="preserve"> mechanistic</w:t>
      </w:r>
      <w:r w:rsidRPr="006C72A9">
        <w:t xml:space="preserve"> interpretation</w:t>
      </w:r>
      <w:r w:rsidR="00476457" w:rsidRPr="006C72A9">
        <w:t>s</w:t>
      </w:r>
      <w:r w:rsidRPr="006C72A9">
        <w:t xml:space="preserve"> of </w:t>
      </w:r>
      <w:r w:rsidR="004357C5" w:rsidRPr="006C72A9">
        <w:t>neurodynamical explanations</w:t>
      </w:r>
      <w:r w:rsidRPr="006C72A9">
        <w:t xml:space="preserve">. </w:t>
      </w:r>
      <w:r w:rsidR="00C84D9C" w:rsidRPr="006C72A9">
        <w:t xml:space="preserve">An intuitively </w:t>
      </w:r>
      <w:r w:rsidR="00C2428E" w:rsidRPr="006C72A9">
        <w:t xml:space="preserve">plausible </w:t>
      </w:r>
      <w:r w:rsidR="00513FED" w:rsidRPr="006C72A9">
        <w:t xml:space="preserve">interpretation </w:t>
      </w:r>
      <w:r w:rsidR="00BF7499" w:rsidRPr="006C72A9">
        <w:t>maintains that</w:t>
      </w:r>
      <w:r w:rsidR="00C642FD" w:rsidRPr="006C72A9">
        <w:t xml:space="preserve"> the schema describes how</w:t>
      </w:r>
      <w:r w:rsidR="00BF7499" w:rsidRPr="006C72A9">
        <w:t xml:space="preserve"> </w:t>
      </w:r>
      <w:r w:rsidR="00F431F3" w:rsidRPr="006C72A9">
        <w:t>m-</w:t>
      </w:r>
      <w:r w:rsidR="00C2428E" w:rsidRPr="006C72A9">
        <w:t xml:space="preserve">mechanisms </w:t>
      </w:r>
      <w:r w:rsidR="00BF7499" w:rsidRPr="006C72A9">
        <w:t xml:space="preserve">help explain </w:t>
      </w:r>
      <w:r w:rsidR="00C2428E" w:rsidRPr="006C72A9">
        <w:t>cognitive phenomena</w:t>
      </w:r>
      <w:r w:rsidR="00FA7260" w:rsidRPr="006C72A9">
        <w:t xml:space="preserve">. </w:t>
      </w:r>
      <w:r w:rsidR="00D474B9" w:rsidRPr="006C72A9">
        <w:t xml:space="preserve">The definition and defense of m-mechanisms in the literature discussed above </w:t>
      </w:r>
      <w:r w:rsidR="0095457B" w:rsidRPr="006C72A9">
        <w:t>suggests</w:t>
      </w:r>
      <w:r w:rsidR="00D474B9" w:rsidRPr="006C72A9">
        <w:t xml:space="preserve"> a partial interpretation of neurodynamical explanations. The </w:t>
      </w:r>
      <w:r w:rsidR="00852ECA" w:rsidRPr="006C72A9">
        <w:t>dynamical systems theoretic (</w:t>
      </w:r>
      <w:r w:rsidR="00D474B9" w:rsidRPr="006C72A9">
        <w:t>DST</w:t>
      </w:r>
      <w:r w:rsidR="00852ECA" w:rsidRPr="006C72A9">
        <w:t>)</w:t>
      </w:r>
      <w:r w:rsidR="00D474B9" w:rsidRPr="006C72A9">
        <w:t xml:space="preserve"> models in those explanations are assumed to refer to m-mechanisms. However, </w:t>
      </w:r>
      <w:r w:rsidR="00681D16" w:rsidRPr="006C72A9">
        <w:t xml:space="preserve">these descriptions </w:t>
      </w:r>
      <w:r w:rsidR="00432F04" w:rsidRPr="006C72A9">
        <w:t xml:space="preserve">can </w:t>
      </w:r>
      <w:r w:rsidR="00681D16" w:rsidRPr="006C72A9">
        <w:t xml:space="preserve">leave out spatiotemporal details of the </w:t>
      </w:r>
      <w:r w:rsidR="0090706F" w:rsidRPr="006C72A9">
        <w:t xml:space="preserve">putative </w:t>
      </w:r>
      <w:r w:rsidR="00681D16" w:rsidRPr="006C72A9">
        <w:t>entities and activities of m-mechanisms</w:t>
      </w:r>
      <w:r w:rsidR="00D474B9" w:rsidRPr="006C72A9">
        <w:t xml:space="preserve">. </w:t>
      </w:r>
      <w:r w:rsidR="00F04454" w:rsidRPr="006C72A9">
        <w:t xml:space="preserve">Hence, </w:t>
      </w:r>
      <w:r w:rsidR="00D474B9" w:rsidRPr="006C72A9">
        <w:t xml:space="preserve">DST models are incomplete models of m-mechanisms. </w:t>
      </w:r>
      <w:r w:rsidR="00A70C22" w:rsidRPr="006C72A9">
        <w:t>Further</w:t>
      </w:r>
      <w:r w:rsidR="00FE3558" w:rsidRPr="006C72A9">
        <w:t xml:space="preserve">, the absence of spatiotemporal details of the m-mechanism that instantiates the dynamics results in an incomplete mechanistic explanation relative to a description that includes those details </w:t>
      </w:r>
      <w:r w:rsidR="00AB77D0" w:rsidRPr="006C72A9">
        <w:fldChar w:fldCharType="begin"/>
      </w:r>
      <w:r w:rsidR="00771BB8" w:rsidRPr="006C72A9">
        <w:instrText xml:space="preserve"> ADDIN EN.CITE &lt;EndNote&gt;&lt;Cite&gt;&lt;Author&gt;Shagrir&lt;/Author&gt;&lt;Year&gt;2017&lt;/Year&gt;&lt;RecNum&gt;7902&lt;/RecNum&gt;&lt;Prefix&gt;cf. &lt;/Prefix&gt;&lt;DisplayText&gt;(cf. Shagrir and Bechtel 2017)&lt;/DisplayText&gt;&lt;record&gt;&lt;rec-number&gt;7902&lt;/rec-number&gt;&lt;foreign-keys&gt;&lt;key app="EN" db-id="5rssxzzfx9vxe1eveviv2evyz0e9fs09wf9t" timestamp="1583290968"&gt;7902&lt;/key&gt;&lt;/foreign-keys&gt;&lt;ref-type name="Book Section"&gt;5&lt;/ref-type&gt;&lt;contributors&gt;&lt;authors&gt;&lt;author&gt;Shagrir, Oron&lt;/author&gt;&lt;author&gt;Bechtel, William&lt;/author&gt;&lt;/authors&gt;&lt;secondary-authors&gt;&lt;author&gt;Kaplan, David M&lt;/author&gt;&lt;/secondary-authors&gt;&lt;/contributors&gt;&lt;titles&gt;&lt;title&gt;Marr’s computational level and delineating phenomena&lt;/title&gt;&lt;secondary-title&gt;Explanation and integration in mind and brain science&lt;/secondary-title&gt;&lt;/titles&gt;&lt;periodical&gt;&lt;full-title&gt;Explanation and Integration in Mind and Brain Science&lt;/full-title&gt;&lt;/periodical&gt;&lt;pages&gt;190-214&lt;/pages&gt;&lt;dates&gt;&lt;year&gt;2017&lt;/year&gt;&lt;/dates&gt;&lt;publisher&gt;Oxford University Press&lt;/publisher&gt;&lt;urls&gt;&lt;/urls&gt;&lt;/record&gt;&lt;/Cite&gt;&lt;/EndNote&gt;</w:instrText>
      </w:r>
      <w:r w:rsidR="00AB77D0" w:rsidRPr="006C72A9">
        <w:fldChar w:fldCharType="separate"/>
      </w:r>
      <w:r w:rsidR="00AB77D0" w:rsidRPr="006C72A9">
        <w:rPr>
          <w:noProof/>
        </w:rPr>
        <w:t>(cf. Shagrir and Bechtel 2017)</w:t>
      </w:r>
      <w:r w:rsidR="00AB77D0" w:rsidRPr="006C72A9">
        <w:fldChar w:fldCharType="end"/>
      </w:r>
      <w:r w:rsidR="00FE3558" w:rsidRPr="006C72A9">
        <w:t xml:space="preserve">. As Craver and Kaplan (2018) argue, the claim is not that merely providing more details makes a better explanation (the “More-Details-Better” thesis). Rather, it is that providing more relevant details makes a better explanation (the “More-Relevant-Details-Better” thesis), where the relevant details here are details about the m-mechanism that instantiates the dynamical system. On the partial interpretation, filling in the neurodynamical explanatory schema above results in a relatively incomplete explanation that leaves out relevant </w:t>
      </w:r>
      <w:r w:rsidR="000731D6" w:rsidRPr="006C72A9">
        <w:t>m-</w:t>
      </w:r>
      <w:r w:rsidR="00FE3558" w:rsidRPr="006C72A9">
        <w:t>mechanistic details.</w:t>
      </w:r>
      <w:r w:rsidR="00693901" w:rsidRPr="006C72A9">
        <w:rPr>
          <w:rStyle w:val="FootnoteReference"/>
        </w:rPr>
        <w:footnoteReference w:id="21"/>
      </w:r>
    </w:p>
    <w:p w14:paraId="14D72B4C" w14:textId="15E32EEB" w:rsidR="001171D6" w:rsidRPr="006C72A9" w:rsidRDefault="00D474B9" w:rsidP="007446D0">
      <w:pPr>
        <w:ind w:firstLine="720"/>
      </w:pPr>
      <w:r w:rsidRPr="006C72A9">
        <w:t>This partial interpretation</w:t>
      </w:r>
      <w:r w:rsidR="00FE3558" w:rsidRPr="006C72A9">
        <w:t xml:space="preserve"> </w:t>
      </w:r>
      <w:r w:rsidRPr="006C72A9">
        <w:t xml:space="preserve">supposes that the targets of DST models are m-mechanisms. This supposition clashes with views that identify other targets besides m-mechanisms, such as processes construed as distinct from any type of mechanism </w:t>
      </w:r>
      <w:r w:rsidR="00AB77D0" w:rsidRPr="006C72A9">
        <w:fldChar w:fldCharType="begin"/>
      </w:r>
      <w:r w:rsidR="00771BB8" w:rsidRPr="006C72A9">
        <w:instrText xml:space="preserve"> ADDIN EN.CITE &lt;EndNote&gt;&lt;Cite&gt;&lt;Author&gt;Dupré&lt;/Author&gt;&lt;Year&gt;2013&lt;/Year&gt;&lt;RecNum&gt;2978&lt;/RecNum&gt;&lt;DisplayText&gt;(Dupré 2013)&lt;/DisplayText&gt;&lt;record&gt;&lt;rec-number&gt;2978&lt;/rec-number&gt;&lt;foreign-keys&gt;&lt;key app="EN" db-id="5rssxzzfx9vxe1eveviv2evyz0e9fs09wf9t" timestamp="1583290964"&gt;2978&lt;/key&gt;&lt;/foreign-keys&gt;&lt;ref-type name="Journal Article"&gt;17&lt;/ref-type&gt;&lt;contributors&gt;&lt;authors&gt;&lt;author&gt;Dupré, John&lt;/author&gt;&lt;/authors&gt;&lt;/contributors&gt;&lt;titles&gt;&lt;title&gt;I—Living Causes&lt;/title&gt;&lt;secondary-title&gt;Aristotelian Society Supplementary Volume&lt;/secondary-title&gt;&lt;/titles&gt;&lt;periodical&gt;&lt;full-title&gt;Aristotelian Society Supplementary Volume&lt;/full-title&gt;&lt;/periodical&gt;&lt;pages&gt;19-37&lt;/pages&gt;&lt;volume&gt;87&lt;/volume&gt;&lt;number&gt;1&lt;/number&gt;&lt;dates&gt;&lt;year&gt;2013&lt;/year&gt;&lt;/dates&gt;&lt;publisher&gt;Blackwell Publishing Ltd&lt;/publisher&gt;&lt;isbn&gt;1467-8349&lt;/isbn&gt;&lt;urls&gt;&lt;related-urls&gt;&lt;url&gt;http://dx.doi.org/10.1111/j.1467-8349.2013.00218.x&lt;/url&gt;&lt;/related-urls&gt;&lt;/urls&gt;&lt;electronic-resource-num&gt;10.1111/j.1467-8349.2013.00218.x&lt;/electronic-resource-num&gt;&lt;/record&gt;&lt;/Cite&gt;&lt;/EndNote&gt;</w:instrText>
      </w:r>
      <w:r w:rsidR="00AB77D0" w:rsidRPr="006C72A9">
        <w:fldChar w:fldCharType="separate"/>
      </w:r>
      <w:r w:rsidR="00AB77D0" w:rsidRPr="006C72A9">
        <w:rPr>
          <w:noProof/>
        </w:rPr>
        <w:t>(Dupré 2013)</w:t>
      </w:r>
      <w:r w:rsidR="00AB77D0" w:rsidRPr="006C72A9">
        <w:fldChar w:fldCharType="end"/>
      </w:r>
      <w:r w:rsidRPr="006C72A9">
        <w:t>, mechanisms in some sense other than m-mechanism</w:t>
      </w:r>
      <w:r w:rsidR="00874594" w:rsidRPr="006C72A9">
        <w:t xml:space="preserve"> (such as abstract mechanisms </w:t>
      </w:r>
      <w:r w:rsidR="00AB77D0" w:rsidRPr="006C72A9">
        <w:fldChar w:fldCharType="begin"/>
      </w:r>
      <w:r w:rsidR="00771BB8" w:rsidRPr="006C72A9">
        <w:instrText xml:space="preserve"> ADDIN EN.CITE &lt;EndNote&gt;&lt;Cite&gt;&lt;Author&gt;Boone&lt;/Author&gt;&lt;Year&gt;2016&lt;/Year&gt;&lt;RecNum&gt;7647&lt;/RecNum&gt;&lt;DisplayText&gt;(Boone and Piccinini 2016)&lt;/DisplayText&gt;&lt;record&gt;&lt;rec-number&gt;7647&lt;/rec-number&gt;&lt;foreign-keys&gt;&lt;key app="EN" db-id="5rssxzzfx9vxe1eveviv2evyz0e9fs09wf9t" timestamp="1583290968"&gt;7647&lt;/key&gt;&lt;/foreign-keys&gt;&lt;ref-type name="Journal Article"&gt;17&lt;/ref-type&gt;&lt;contributors&gt;&lt;authors&gt;&lt;author&gt;Boone, Worth&lt;/author&gt;&lt;author&gt;Piccinini, Gualtiero&lt;/author&gt;&lt;/authors&gt;&lt;/contributors&gt;&lt;titles&gt;&lt;title&gt;Mechanistic abstraction&lt;/title&gt;&lt;secondary-title&gt;Philosophy of Science&lt;/secondary-title&gt;&lt;/titles&gt;&lt;periodical&gt;&lt;full-title&gt;Philosophy of science&lt;/full-title&gt;&lt;/periodical&gt;&lt;pages&gt;686-697&lt;/pages&gt;&lt;volume&gt;83&lt;/volume&gt;&lt;number&gt;5&lt;/number&gt;&lt;dates&gt;&lt;year&gt;2016&lt;/year&gt;&lt;/dates&gt;&lt;isbn&gt;0031-8248&lt;/isbn&gt;&lt;urls&gt;&lt;/urls&gt;&lt;/record&gt;&lt;/Cite&gt;&lt;/EndNote&gt;</w:instrText>
      </w:r>
      <w:r w:rsidR="00AB77D0" w:rsidRPr="006C72A9">
        <w:fldChar w:fldCharType="separate"/>
      </w:r>
      <w:r w:rsidR="00AB77D0" w:rsidRPr="006C72A9">
        <w:rPr>
          <w:noProof/>
        </w:rPr>
        <w:t>(Boone and Piccinini 2016)</w:t>
      </w:r>
      <w:r w:rsidR="00AB77D0" w:rsidRPr="006C72A9">
        <w:fldChar w:fldCharType="end"/>
      </w:r>
      <w:r w:rsidR="00874594" w:rsidRPr="006C72A9">
        <w:t xml:space="preserve"> or structural </w:t>
      </w:r>
      <w:r w:rsidR="00874594" w:rsidRPr="006C72A9">
        <w:lastRenderedPageBreak/>
        <w:t xml:space="preserve">mechanisms </w:t>
      </w:r>
      <w:r w:rsidR="00AB77D0" w:rsidRPr="006C72A9">
        <w:fldChar w:fldCharType="begin"/>
      </w:r>
      <w:r w:rsidR="00771BB8" w:rsidRPr="006C72A9">
        <w:instrText xml:space="preserve"> ADDIN EN.CITE &lt;EndNote&gt;&lt;Cite&gt;&lt;Author&gt;Kuhlmann&lt;/Author&gt;&lt;Year&gt;2014&lt;/Year&gt;&lt;RecNum&gt;8089&lt;/RecNum&gt;&lt;DisplayText&gt;(Kuhlmann 2014; Felline 2018)&lt;/DisplayText&gt;&lt;record&gt;&lt;rec-number&gt;8089&lt;/rec-number&gt;&lt;foreign-keys&gt;&lt;key app="EN" db-id="5rssxzzfx9vxe1eveviv2evyz0e9fs09wf9t" timestamp="1583290968"&gt;8089&lt;/key&gt;&lt;/foreign-keys&gt;&lt;ref-type name="Journal Article"&gt;17&lt;/ref-type&gt;&lt;contributors&gt;&lt;authors&gt;&lt;author&gt;Kuhlmann, Meinard&lt;/author&gt;&lt;/authors&gt;&lt;/contributors&gt;&lt;titles&gt;&lt;title&gt;Explaining financial markets in terms of complex systems&lt;/title&gt;&lt;secondary-title&gt;Philosophy of Science&lt;/secondary-title&gt;&lt;/titles&gt;&lt;periodical&gt;&lt;full-title&gt;Philosophy of science&lt;/full-title&gt;&lt;/periodical&gt;&lt;pages&gt;1117-1130&lt;/pages&gt;&lt;volume&gt;81&lt;/volume&gt;&lt;number&gt;5&lt;/number&gt;&lt;dates&gt;&lt;year&gt;2014&lt;/year&gt;&lt;/dates&gt;&lt;isbn&gt;0031-8248&lt;/isbn&gt;&lt;urls&gt;&lt;/urls&gt;&lt;/record&gt;&lt;/Cite&gt;&lt;Cite&gt;&lt;Author&gt;Felline&lt;/Author&gt;&lt;Year&gt;2018&lt;/Year&gt;&lt;RecNum&gt;8090&lt;/RecNum&gt;&lt;record&gt;&lt;rec-number&gt;8090&lt;/rec-number&gt;&lt;foreign-keys&gt;&lt;key app="EN" db-id="5rssxzzfx9vxe1eveviv2evyz0e9fs09wf9t" timestamp="1583290968"&gt;8090&lt;/key&gt;&lt;/foreign-keys&gt;&lt;ref-type name="Journal Article"&gt;17&lt;/ref-type&gt;&lt;contributors&gt;&lt;authors&gt;&lt;author&gt;Felline, Laura&lt;/author&gt;&lt;/authors&gt;&lt;/contributors&gt;&lt;titles&gt;&lt;title&gt;Mechanisms meet structural explanation&lt;/title&gt;&lt;secondary-title&gt;Synthese&lt;/secondary-title&gt;&lt;/titles&gt;&lt;periodical&gt;&lt;full-title&gt;Synthese&lt;/full-title&gt;&lt;/periodical&gt;&lt;pages&gt;99-114&lt;/pages&gt;&lt;volume&gt;195&lt;/volume&gt;&lt;number&gt;1&lt;/number&gt;&lt;dates&gt;&lt;year&gt;2018&lt;/year&gt;&lt;/dates&gt;&lt;isbn&gt;0039-7857&lt;/isbn&gt;&lt;urls&gt;&lt;/urls&gt;&lt;/record&gt;&lt;/Cite&gt;&lt;/EndNote&gt;</w:instrText>
      </w:r>
      <w:r w:rsidR="00AB77D0" w:rsidRPr="006C72A9">
        <w:fldChar w:fldCharType="separate"/>
      </w:r>
      <w:r w:rsidR="00AB77D0" w:rsidRPr="006C72A9">
        <w:rPr>
          <w:noProof/>
        </w:rPr>
        <w:t>(Kuhlmann 2014; Felline 2018)</w:t>
      </w:r>
      <w:r w:rsidR="00AB77D0" w:rsidRPr="006C72A9">
        <w:fldChar w:fldCharType="end"/>
      </w:r>
      <w:r w:rsidR="00616BC3" w:rsidRPr="006C72A9">
        <w:t>)</w:t>
      </w:r>
      <w:r w:rsidRPr="006C72A9">
        <w:t xml:space="preserve">, or </w:t>
      </w:r>
      <w:r w:rsidR="00966F18" w:rsidRPr="006C72A9">
        <w:t>as a distinct category of existent along the lines of the account of dynamical system outlined above</w:t>
      </w:r>
      <w:r w:rsidRPr="006C72A9">
        <w:t xml:space="preserve"> </w:t>
      </w:r>
      <w:r w:rsidR="00AB77D0" w:rsidRPr="006C72A9">
        <w:fldChar w:fldCharType="begin"/>
      </w:r>
      <w:r w:rsidR="00771BB8" w:rsidRPr="006C72A9">
        <w:instrText xml:space="preserve"> ADDIN EN.CITE &lt;EndNote&gt;&lt;Cite&gt;&lt;Author&gt;Woodward&lt;/Author&gt;&lt;Year&gt;2017&lt;/Year&gt;&lt;RecNum&gt;7885&lt;/RecNum&gt;&lt;Prefix&gt;cf. &lt;/Prefix&gt;&lt;DisplayText&gt;(cf. Egan 2017; Woodward 2017)&lt;/DisplayText&gt;&lt;record&gt;&lt;rec-number&gt;7885&lt;/rec-number&gt;&lt;foreign-keys&gt;&lt;key app="EN" db-id="5rssxzzfx9vxe1eveviv2evyz0e9fs09wf9t" timestamp="1583290968"&gt;7885&lt;/key&gt;&lt;/foreign-keys&gt;&lt;ref-type name="Book Section"&gt;5&lt;/ref-type&gt;&lt;contributors&gt;&lt;authors&gt;&lt;author&gt;Woodward, James&lt;/author&gt;&lt;/authors&gt;&lt;secondary-authors&gt;&lt;author&gt;Kaplan, David M&lt;/author&gt;&lt;/secondary-authors&gt;&lt;/contributors&gt;&lt;titles&gt;&lt;title&gt;Explanation in Neurobiology&lt;/title&gt;&lt;secondary-title&gt;Explanation and Integration in Mind and Brain Science&lt;/secondary-title&gt;&lt;/titles&gt;&lt;periodical&gt;&lt;full-title&gt;Explanation and Integration in Mind and Brain Science&lt;/full-title&gt;&lt;/periodical&gt;&lt;pages&gt;70-100&lt;/pages&gt;&lt;dates&gt;&lt;year&gt;2017&lt;/year&gt;&lt;/dates&gt;&lt;publisher&gt;Oxford University Press&lt;/publisher&gt;&lt;isbn&gt;0191508713&lt;/isbn&gt;&lt;urls&gt;&lt;/urls&gt;&lt;/record&gt;&lt;/Cite&gt;&lt;Cite&gt;&lt;Author&gt;Egan&lt;/Author&gt;&lt;Year&gt;2017&lt;/Year&gt;&lt;RecNum&gt;7886&lt;/RecNum&gt;&lt;record&gt;&lt;rec-number&gt;7886&lt;/rec-number&gt;&lt;foreign-keys&gt;&lt;key app="EN" db-id="5rssxzzfx9vxe1eveviv2evyz0e9fs09wf9t" timestamp="1583290968"&gt;7886&lt;/key&gt;&lt;/foreign-keys&gt;&lt;ref-type name="Book Section"&gt;5&lt;/ref-type&gt;&lt;contributors&gt;&lt;authors&gt;&lt;author&gt;Egan, Frances&lt;/author&gt;&lt;/authors&gt;&lt;secondary-authors&gt;&lt;author&gt;Kaplan, David M&lt;/author&gt;&lt;/secondary-authors&gt;&lt;/contributors&gt;&lt;titles&gt;&lt;title&gt;Function-Theoretic Explanation&lt;/title&gt;&lt;secondary-title&gt;Explanation and Integration in Mind and Brain Science&lt;/secondary-title&gt;&lt;/titles&gt;&lt;periodical&gt;&lt;full-title&gt;Explanation and Integration in Mind and Brain Science&lt;/full-title&gt;&lt;/periodical&gt;&lt;pages&gt;145-163&lt;/pages&gt;&lt;dates&gt;&lt;year&gt;2017&lt;/year&gt;&lt;/dates&gt;&lt;publisher&gt;Oxford University Press&lt;/publisher&gt;&lt;isbn&gt;0191508713&lt;/isbn&gt;&lt;urls&gt;&lt;/urls&gt;&lt;/record&gt;&lt;/Cite&gt;&lt;/EndNote&gt;</w:instrText>
      </w:r>
      <w:r w:rsidR="00AB77D0" w:rsidRPr="006C72A9">
        <w:fldChar w:fldCharType="separate"/>
      </w:r>
      <w:r w:rsidR="00AB77D0" w:rsidRPr="006C72A9">
        <w:rPr>
          <w:noProof/>
        </w:rPr>
        <w:t>(cf. Egan 2017; Woodward 2017)</w:t>
      </w:r>
      <w:r w:rsidR="00AB77D0" w:rsidRPr="006C72A9">
        <w:fldChar w:fldCharType="end"/>
      </w:r>
      <w:r w:rsidRPr="006C72A9">
        <w:t>.</w:t>
      </w:r>
      <w:r w:rsidRPr="006C72A9">
        <w:rPr>
          <w:rStyle w:val="FootnoteReference"/>
        </w:rPr>
        <w:footnoteReference w:id="22"/>
      </w:r>
      <w:r w:rsidRPr="006C72A9">
        <w:t xml:space="preserve"> Assuming the</w:t>
      </w:r>
      <w:r w:rsidR="006648CC" w:rsidRPr="006C72A9">
        <w:t xml:space="preserve"> targets</w:t>
      </w:r>
      <w:r w:rsidRPr="006C72A9">
        <w:t xml:space="preserve"> are m-mechanisms is a substantive thesis that requires defense.</w:t>
      </w:r>
      <w:r w:rsidR="00145EFC" w:rsidRPr="006C72A9">
        <w:t xml:space="preserve"> </w:t>
      </w:r>
    </w:p>
    <w:p w14:paraId="336444F5" w14:textId="269C2587" w:rsidR="00FC430B" w:rsidRPr="006C72A9" w:rsidRDefault="000A2C0F" w:rsidP="00BA4C81">
      <w:pPr>
        <w:ind w:firstLine="720"/>
      </w:pPr>
      <w:r w:rsidRPr="006C72A9">
        <w:t xml:space="preserve">In support of the </w:t>
      </w:r>
      <w:r w:rsidR="00CC0093" w:rsidRPr="006C72A9">
        <w:t>partial</w:t>
      </w:r>
      <w:r w:rsidRPr="006C72A9">
        <w:t xml:space="preserve"> interpretation</w:t>
      </w:r>
      <w:r w:rsidR="00E4541C" w:rsidRPr="006C72A9">
        <w:t>,</w:t>
      </w:r>
      <w:r w:rsidRPr="006C72A9">
        <w:t xml:space="preserve"> </w:t>
      </w:r>
      <w:r w:rsidR="009D3099" w:rsidRPr="006C72A9">
        <w:t>I will discuss</w:t>
      </w:r>
      <w:r w:rsidR="001171D6" w:rsidRPr="006C72A9">
        <w:t xml:space="preserve"> three arguments</w:t>
      </w:r>
      <w:r w:rsidR="00BC765E" w:rsidRPr="006C72A9">
        <w:t xml:space="preserve"> inspired by positions that mechanists have taken</w:t>
      </w:r>
      <w:r w:rsidR="003569D4" w:rsidRPr="006C72A9">
        <w:t>.</w:t>
      </w:r>
      <w:r w:rsidR="001171D6" w:rsidRPr="006C72A9">
        <w:t xml:space="preserve"> </w:t>
      </w:r>
      <w:r w:rsidR="00FF361D" w:rsidRPr="006C72A9">
        <w:t xml:space="preserve">Proponents of m-mechanisms have crafted their view with an eye toward arguing against the independent interpretation above </w:t>
      </w:r>
      <w:r w:rsidR="00AB77D0" w:rsidRPr="006C72A9">
        <w:fldChar w:fldCharType="begin">
          <w:fldData xml:space="preserve">PEVuZE5vdGU+PENpdGU+PEF1dGhvcj5DcmF2ZXI8L0F1dGhvcj48WWVhcj4yMDA3PC9ZZWFyPjxS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</w:fldData>
        </w:fldChar>
      </w:r>
      <w:r w:rsidR="00DF4D4B" w:rsidRPr="006C72A9">
        <w:instrText xml:space="preserve"> ADDIN EN.CITE </w:instrText>
      </w:r>
      <w:r w:rsidR="00DF4D4B" w:rsidRPr="006C72A9">
        <w:fldChar w:fldCharType="begin">
          <w:fldData xml:space="preserve">PEVuZE5vdGU+PENpdGU+PEF1dGhvcj5DcmF2ZXI8L0F1dGhvcj48WWVhcj4yMDA3PC9ZZWFyPjxS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</w:fldData>
        </w:fldChar>
      </w:r>
      <w:r w:rsidR="00DF4D4B" w:rsidRPr="006C72A9">
        <w:instrText xml:space="preserve"> ADDIN EN.CITE.DATA </w:instrText>
      </w:r>
      <w:r w:rsidR="00DF4D4B" w:rsidRPr="006C72A9">
        <w:fldChar w:fldCharType="end"/>
      </w:r>
      <w:r w:rsidR="00AB77D0" w:rsidRPr="006C72A9">
        <w:fldChar w:fldCharType="separate"/>
      </w:r>
      <w:r w:rsidR="00DF4D4B" w:rsidRPr="006C72A9">
        <w:rPr>
          <w:noProof/>
        </w:rPr>
        <w:t>(see, e.g., Craver 2007b; Kaplan 2011; Kaplan and Craver 2011)</w:t>
      </w:r>
      <w:r w:rsidR="00AB77D0" w:rsidRPr="006C72A9">
        <w:fldChar w:fldCharType="end"/>
      </w:r>
      <w:r w:rsidR="00FF361D" w:rsidRPr="006C72A9">
        <w:t>.</w:t>
      </w:r>
      <w:r w:rsidR="00FF361D" w:rsidRPr="006C72A9">
        <w:rPr>
          <w:rStyle w:val="FootnoteReference"/>
        </w:rPr>
        <w:footnoteReference w:id="23"/>
      </w:r>
      <w:r w:rsidR="00FF361D" w:rsidRPr="006C72A9">
        <w:t xml:space="preserve"> </w:t>
      </w:r>
      <w:r w:rsidR="00AE5720" w:rsidRPr="006C72A9">
        <w:t xml:space="preserve">These arguments could be adapted for the current question </w:t>
      </w:r>
      <w:r w:rsidR="00B20FCE" w:rsidRPr="006C72A9">
        <w:t>of</w:t>
      </w:r>
      <w:r w:rsidR="00AE5720" w:rsidRPr="006C72A9">
        <w:t xml:space="preserve"> whether or not </w:t>
      </w:r>
      <w:r w:rsidR="007555C4" w:rsidRPr="006C72A9">
        <w:t>neurodynamical explanations are incomplete mechanistic explanations</w:t>
      </w:r>
      <w:r w:rsidR="00AE5720" w:rsidRPr="006C72A9">
        <w:t xml:space="preserve">. </w:t>
      </w:r>
      <w:r w:rsidR="00192207" w:rsidRPr="006C72A9">
        <w:t xml:space="preserve">All three arguments </w:t>
      </w:r>
      <w:r w:rsidR="00124638" w:rsidRPr="006C72A9">
        <w:t>assume DST models target m-mechanisms but leave out</w:t>
      </w:r>
      <w:r w:rsidR="00B15ED8" w:rsidRPr="006C72A9">
        <w:t xml:space="preserve"> relevant</w:t>
      </w:r>
      <w:r w:rsidR="00124638" w:rsidRPr="006C72A9">
        <w:t xml:space="preserve"> m-mechanism details for various reasons and so are incomplete models and </w:t>
      </w:r>
      <w:r w:rsidR="00082830" w:rsidRPr="006C72A9">
        <w:t xml:space="preserve">as a result </w:t>
      </w:r>
      <w:proofErr w:type="gramStart"/>
      <w:r w:rsidR="00124638" w:rsidRPr="006C72A9">
        <w:t>incomplete explanations</w:t>
      </w:r>
      <w:proofErr w:type="gramEnd"/>
      <w:r w:rsidR="00124638" w:rsidRPr="006C72A9">
        <w:t xml:space="preserve">. </w:t>
      </w:r>
      <w:r w:rsidR="00676B60" w:rsidRPr="006C72A9">
        <w:t>Neurodynamical explanations are</w:t>
      </w:r>
      <w:r w:rsidR="00265D93" w:rsidRPr="006C72A9">
        <w:t xml:space="preserve"> incomplete because</w:t>
      </w:r>
      <w:r w:rsidR="00C4311C" w:rsidRPr="006C72A9">
        <w:t xml:space="preserve"> </w:t>
      </w:r>
      <w:r w:rsidR="00676B60" w:rsidRPr="006C72A9">
        <w:t xml:space="preserve">they either </w:t>
      </w:r>
      <w:r w:rsidR="00FD53AF" w:rsidRPr="006C72A9">
        <w:t>fail</w:t>
      </w:r>
      <w:r w:rsidR="00676B60" w:rsidRPr="006C72A9">
        <w:t xml:space="preserve"> </w:t>
      </w:r>
      <w:r w:rsidR="00FD53AF" w:rsidRPr="006C72A9">
        <w:t xml:space="preserve">to meet a mapping requirement underlying cognitive neuroscientific explanations </w:t>
      </w:r>
      <w:r w:rsidR="00AB77D0" w:rsidRPr="006C72A9">
        <w:fldChar w:fldCharType="begin"/>
      </w:r>
      <w:r w:rsidR="00771BB8" w:rsidRPr="006C72A9">
        <w:instrText xml:space="preserve"> ADDIN EN.CITE &lt;EndNote&gt;&lt;Cite&gt;&lt;Author&gt;Kaplan&lt;/Author&gt;&lt;Year&gt;2011&lt;/Year&gt;&lt;RecNum&gt;3218&lt;/RecNum&gt;&lt;DisplayText&gt;(Kaplan 2011; Kaplan and Craver 2011)&lt;/DisplayText&gt;&lt;record&gt;&lt;rec-number&gt;3218&lt;/rec-number&gt;&lt;foreign-keys&gt;&lt;key app="EN" db-id="5rssxzzfx9vxe1eveviv2evyz0e9fs09wf9t" timestamp="1583290964"&gt;3218&lt;/key&gt;&lt;/foreign-keys&gt;&lt;ref-type name="Journal Article"&gt;17&lt;/ref-type&gt;&lt;contributors&gt;&lt;authors&gt;&lt;author&gt;Kaplan, David Michael&lt;/author&gt;&lt;/authors&gt;&lt;/contributors&gt;&lt;titles&gt;&lt;title&gt;Explanation and description in computational neuroscience&lt;/title&gt;&lt;secondary-title&gt;Synthese&lt;/secondary-title&gt;&lt;/titles&gt;&lt;periodical&gt;&lt;full-title&gt;Synthese&lt;/full-title&gt;&lt;/periodical&gt;&lt;pages&gt;339-373&lt;/pages&gt;&lt;volume&gt;183&lt;/volume&gt;&lt;number&gt;3&lt;/number&gt;&lt;dates&gt;&lt;year&gt;2011&lt;/year&gt;&lt;/dates&gt;&lt;isbn&gt;0039-7857&lt;/isbn&gt;&lt;urls&gt;&lt;/urls&gt;&lt;/record&gt;&lt;/Cite&gt;&lt;Cite&gt;&lt;Author&gt;Kaplan&lt;/Author&gt;&lt;Year&gt;2011&lt;/Year&gt;&lt;RecNum&gt;2927&lt;/RecNum&gt;&lt;record&gt;&lt;rec-number&gt;2927&lt;/rec-number&gt;&lt;foreign-keys&gt;&lt;key app="EN" db-id="5rssxzzfx9vxe1eveviv2evyz0e9fs09wf9t" timestamp="1583290963"&gt;2927&lt;/key&gt;&lt;/foreign-keys&gt;&lt;ref-type name="Journal Article"&gt;17&lt;/ref-type&gt;&lt;contributors&gt;&lt;authors&gt;&lt;author&gt;Kaplan, David Michael&lt;/author&gt;&lt;author&gt;Craver, Carl F&lt;/author&gt;&lt;/authors&gt;&lt;/contributors&gt;&lt;titles&gt;&lt;title&gt;The Explanatory Force of Dynamical and Mathematical Models in Neuroscience: A Mechanistic Perspective*&lt;/title&gt;&lt;secondary-title&gt;Philosophy of science&lt;/secondary-title&gt;&lt;/titles&gt;&lt;periodical&gt;&lt;full-title&gt;Philosophy of science&lt;/full-title&gt;&lt;/periodical&gt;&lt;pages&gt;601-627&lt;/pages&gt;&lt;volume&gt;78&lt;/volume&gt;&lt;number&gt;4&lt;/number&gt;&lt;dates&gt;&lt;year&gt;2011&lt;/year&gt;&lt;/dates&gt;&lt;urls&gt;&lt;/urls&gt;&lt;/record&gt;&lt;/Cite&gt;&lt;/EndNote&gt;</w:instrText>
      </w:r>
      <w:r w:rsidR="00AB77D0" w:rsidRPr="006C72A9">
        <w:fldChar w:fldCharType="separate"/>
      </w:r>
      <w:r w:rsidR="00AB77D0" w:rsidRPr="006C72A9">
        <w:rPr>
          <w:noProof/>
        </w:rPr>
        <w:t>(Kaplan 2011; Kaplan and Craver 2011)</w:t>
      </w:r>
      <w:r w:rsidR="00AB77D0" w:rsidRPr="006C72A9">
        <w:fldChar w:fldCharType="end"/>
      </w:r>
      <w:r w:rsidR="00FD53AF" w:rsidRPr="006C72A9">
        <w:t>, only provide</w:t>
      </w:r>
      <w:r w:rsidR="007C3154" w:rsidRPr="006C72A9">
        <w:t xml:space="preserve"> </w:t>
      </w:r>
      <w:r w:rsidR="00FD53AF" w:rsidRPr="006C72A9">
        <w:t xml:space="preserve">details about the changes in underlying mechanistic </w:t>
      </w:r>
      <w:r w:rsidR="00E07FF8" w:rsidRPr="006C72A9">
        <w:t>entities</w:t>
      </w:r>
      <w:r w:rsidR="00FD53AF" w:rsidRPr="006C72A9">
        <w:t xml:space="preserve"> </w:t>
      </w:r>
      <w:r w:rsidR="00AB77D0" w:rsidRPr="006C72A9">
        <w:fldChar w:fldCharType="begin"/>
      </w:r>
      <w:r w:rsidR="00771BB8" w:rsidRPr="006C72A9">
        <w:instrText xml:space="preserve"> ADDIN EN.CITE &lt;EndNote&gt;&lt;Cite&gt;&lt;Author&gt;Kaplan&lt;/Author&gt;&lt;Year&gt;2015&lt;/Year&gt;&lt;RecNum&gt;3559&lt;/RecNum&gt;&lt;DisplayText&gt;(Kaplan 2015)&lt;/DisplayText&gt;&lt;record&gt;&lt;rec-number&gt;3559&lt;/rec-number&gt;&lt;foreign-keys&gt;&lt;key app="EN" db-id="5rssxzzfx9vxe1eveviv2evyz0e9fs09wf9t" timestamp="1583290964"&gt;3559&lt;/key&gt;&lt;/foreign-keys&gt;&lt;ref-type name="Journal Article"&gt;17&lt;/ref-type&gt;&lt;contributors&gt;&lt;authors&gt;&lt;author&gt;Kaplan, David Michael&lt;/author&gt;&lt;/authors&gt;&lt;/contributors&gt;&lt;titles&gt;&lt;title&gt;Moving parts: the natural alliance between dynamical and mechanistic modeling approaches&lt;/title&gt;&lt;secondary-title&gt;Biology &amp;amp; Philosophy&lt;/secondary-title&gt;&lt;/titles&gt;&lt;periodical&gt;&lt;full-title&gt;Biology &amp;amp; Philosophy&lt;/full-title&gt;&lt;abbr-1&gt;Biol Philos&lt;/abbr-1&gt;&lt;/periodical&gt;&lt;pages&gt;757-786&lt;/pages&gt;&lt;volume&gt;30&lt;/volume&gt;&lt;number&gt;6&lt;/number&gt;&lt;dates&gt;&lt;year&gt;2015&lt;/year&gt;&lt;/dates&gt;&lt;isbn&gt;0169-3867&lt;/isbn&gt;&lt;urls&gt;&lt;/urls&gt;&lt;/record&gt;&lt;/Cite&gt;&lt;/EndNote&gt;</w:instrText>
      </w:r>
      <w:r w:rsidR="00AB77D0" w:rsidRPr="006C72A9">
        <w:fldChar w:fldCharType="separate"/>
      </w:r>
      <w:r w:rsidR="00AB77D0" w:rsidRPr="006C72A9">
        <w:rPr>
          <w:noProof/>
        </w:rPr>
        <w:t>(Kaplan 2015)</w:t>
      </w:r>
      <w:r w:rsidR="00AB77D0" w:rsidRPr="006C72A9">
        <w:fldChar w:fldCharType="end"/>
      </w:r>
      <w:r w:rsidR="00FD53AF" w:rsidRPr="006C72A9">
        <w:t xml:space="preserve">, </w:t>
      </w:r>
      <w:r w:rsidR="008925D5" w:rsidRPr="006C72A9">
        <w:t>or</w:t>
      </w:r>
      <w:r w:rsidR="00EB5D78" w:rsidRPr="006C72A9">
        <w:t xml:space="preserve"> </w:t>
      </w:r>
      <w:r w:rsidR="00C813A6" w:rsidRPr="006C72A9">
        <w:t>merely incompletely</w:t>
      </w:r>
      <w:r w:rsidR="006158A9" w:rsidRPr="006C72A9">
        <w:t xml:space="preserve"> describe </w:t>
      </w:r>
      <w:r w:rsidR="008925D5" w:rsidRPr="006C72A9">
        <w:t>m-mechanisms</w:t>
      </w:r>
      <w:r w:rsidR="00FD53AF" w:rsidRPr="006C72A9">
        <w:t xml:space="preserve"> </w:t>
      </w:r>
      <w:r w:rsidR="00AB77D0" w:rsidRPr="006C72A9">
        <w:fldChar w:fldCharType="begin"/>
      </w:r>
      <w:r w:rsidR="00771BB8" w:rsidRPr="006C72A9">
        <w:instrText xml:space="preserve"> ADDIN EN.CITE &lt;EndNote&gt;&lt;Cite&gt;&lt;Author&gt;Boone&lt;/Author&gt;&lt;Year&gt;2016&lt;/Year&gt;&lt;RecNum&gt;7647&lt;/RecNum&gt;&lt;DisplayText&gt;(Boone and Piccinini 2016)&lt;/DisplayText&gt;&lt;record&gt;&lt;rec-number&gt;7647&lt;/rec-number&gt;&lt;foreign-keys&gt;&lt;key app="EN" db-id="5rssxzzfx9vxe1eveviv2evyz0e9fs09wf9t" timestamp="1583290968"&gt;7647&lt;/key&gt;&lt;/foreign-keys&gt;&lt;ref-type name="Journal Article"&gt;17&lt;/ref-type&gt;&lt;contributors&gt;&lt;authors&gt;&lt;author&gt;Boone, Worth&lt;/author&gt;&lt;author&gt;Piccinini, Gualtiero&lt;/author&gt;&lt;/authors&gt;&lt;/contributors&gt;&lt;titles&gt;&lt;title&gt;Mechanistic abstraction&lt;/title&gt;&lt;secondary-title&gt;Philosophy of Science&lt;/secondary-title&gt;&lt;/titles&gt;&lt;periodical&gt;&lt;full-title&gt;Philosophy of science&lt;/full-title&gt;&lt;/periodical&gt;&lt;pages&gt;686-697&lt;/pages&gt;&lt;volume&gt;83&lt;/volume&gt;&lt;number&gt;5&lt;/number&gt;&lt;dates&gt;&lt;year&gt;2016&lt;/year&gt;&lt;/dates&gt;&lt;isbn&gt;0031-8248&lt;/isbn&gt;&lt;urls&gt;&lt;/urls&gt;&lt;/record&gt;&lt;/Cite&gt;&lt;/EndNote&gt;</w:instrText>
      </w:r>
      <w:r w:rsidR="00AB77D0" w:rsidRPr="006C72A9">
        <w:fldChar w:fldCharType="separate"/>
      </w:r>
      <w:r w:rsidR="00AB77D0" w:rsidRPr="006C72A9">
        <w:rPr>
          <w:noProof/>
        </w:rPr>
        <w:t>(Boone and Piccinini 2016)</w:t>
      </w:r>
      <w:r w:rsidR="00AB77D0" w:rsidRPr="006C72A9">
        <w:fldChar w:fldCharType="end"/>
      </w:r>
      <w:r w:rsidR="008925D5" w:rsidRPr="006C72A9">
        <w:t>.</w:t>
      </w:r>
      <w:r w:rsidR="00FD53AF" w:rsidRPr="006C72A9">
        <w:t xml:space="preserve"> </w:t>
      </w:r>
      <w:r w:rsidR="0063716F" w:rsidRPr="006C72A9">
        <w:t>In opposition to th</w:t>
      </w:r>
      <w:r w:rsidR="006E3C38" w:rsidRPr="006C72A9">
        <w:t>e</w:t>
      </w:r>
      <w:r w:rsidR="0063716F" w:rsidRPr="006C72A9">
        <w:t xml:space="preserve"> claim</w:t>
      </w:r>
      <w:r w:rsidR="006E3C38" w:rsidRPr="006C72A9">
        <w:t xml:space="preserve"> that DST models target m-mechanisms</w:t>
      </w:r>
      <w:r w:rsidR="0063716F" w:rsidRPr="006C72A9">
        <w:t>, t</w:t>
      </w:r>
      <w:r w:rsidR="0027604D" w:rsidRPr="006C72A9">
        <w:t xml:space="preserve">he </w:t>
      </w:r>
      <w:r w:rsidR="00BA4C81" w:rsidRPr="006C72A9">
        <w:t xml:space="preserve">dynamicist might contend that a dynamical </w:t>
      </w:r>
      <w:r w:rsidR="006F2889" w:rsidRPr="006C72A9">
        <w:t>system distinct from an</w:t>
      </w:r>
      <w:r w:rsidR="00BA4C81" w:rsidRPr="006C72A9">
        <w:t xml:space="preserve"> </w:t>
      </w:r>
      <w:r w:rsidR="002C528D" w:rsidRPr="006C72A9">
        <w:t xml:space="preserve">instantiating </w:t>
      </w:r>
      <w:r w:rsidR="00B77CF9" w:rsidRPr="006C72A9">
        <w:t>m-</w:t>
      </w:r>
      <w:r w:rsidR="00BA4C81" w:rsidRPr="006C72A9">
        <w:t>mechanism is the target</w:t>
      </w:r>
      <w:r w:rsidR="00DD2A54" w:rsidRPr="006C72A9">
        <w:t xml:space="preserve">. </w:t>
      </w:r>
      <w:r w:rsidR="00BF031D" w:rsidRPr="006C72A9">
        <w:t xml:space="preserve">This possibility </w:t>
      </w:r>
      <w:r w:rsidR="008F5159" w:rsidRPr="006C72A9">
        <w:t xml:space="preserve">indicates </w:t>
      </w:r>
      <w:r w:rsidR="005D2525" w:rsidRPr="006C72A9">
        <w:t xml:space="preserve">an undefended enthymeme in </w:t>
      </w:r>
      <w:r w:rsidR="007E1B07" w:rsidRPr="006C72A9">
        <w:t>the three arguments</w:t>
      </w:r>
      <w:r w:rsidR="002A2A09" w:rsidRPr="006C72A9">
        <w:t xml:space="preserve">, that </w:t>
      </w:r>
      <w:r w:rsidR="00CC3A32" w:rsidRPr="006C72A9">
        <w:t>DST</w:t>
      </w:r>
      <w:r w:rsidR="002A2A09" w:rsidRPr="006C72A9">
        <w:t xml:space="preserve"> models target </w:t>
      </w:r>
      <w:r w:rsidR="00B67EAE" w:rsidRPr="006C72A9">
        <w:t>m-</w:t>
      </w:r>
      <w:r w:rsidR="002A2A09" w:rsidRPr="006C72A9">
        <w:t>mechanisms</w:t>
      </w:r>
      <w:r w:rsidR="00095068" w:rsidRPr="006C72A9">
        <w:t>.</w:t>
      </w:r>
      <w:r w:rsidR="00100EAD" w:rsidRPr="006C72A9">
        <w:t xml:space="preserve"> I maintain that these models target neurodynamical systems</w:t>
      </w:r>
      <w:r w:rsidR="00D15D10" w:rsidRPr="006C72A9">
        <w:t xml:space="preserve"> instead</w:t>
      </w:r>
      <w:r w:rsidR="00F43118" w:rsidRPr="006C72A9">
        <w:t xml:space="preserve">, thereby rejecting the </w:t>
      </w:r>
      <w:r w:rsidR="00CC0093" w:rsidRPr="006C72A9">
        <w:t>partial</w:t>
      </w:r>
      <w:r w:rsidR="00F43118" w:rsidRPr="006C72A9">
        <w:t xml:space="preserve"> interpretation,</w:t>
      </w:r>
      <w:r w:rsidR="00100EAD" w:rsidRPr="006C72A9">
        <w:t xml:space="preserve"> and defend this claim against several objections.</w:t>
      </w:r>
      <w:r w:rsidR="00095068" w:rsidRPr="006C72A9">
        <w:t xml:space="preserve"> </w:t>
      </w:r>
    </w:p>
    <w:p w14:paraId="3CA787A7" w14:textId="310BFC96" w:rsidR="008567C7" w:rsidRPr="006C72A9" w:rsidRDefault="008567C7" w:rsidP="00287184">
      <w:pPr>
        <w:pStyle w:val="ListParagraph"/>
        <w:ind w:left="792"/>
      </w:pPr>
    </w:p>
    <w:p w14:paraId="020BEA3D" w14:textId="201B9A15" w:rsidR="008567C7" w:rsidRPr="006C72A9" w:rsidRDefault="008567C7" w:rsidP="001A08E7">
      <w:pPr>
        <w:pStyle w:val="ListParagraph"/>
        <w:numPr>
          <w:ilvl w:val="1"/>
          <w:numId w:val="2"/>
        </w:numPr>
      </w:pPr>
      <w:r w:rsidRPr="006C72A9">
        <w:t xml:space="preserve">Three Arguments for the </w:t>
      </w:r>
      <w:r w:rsidR="00CC0093" w:rsidRPr="006C72A9">
        <w:t>Partial</w:t>
      </w:r>
      <w:r w:rsidRPr="006C72A9">
        <w:t xml:space="preserve"> Interpretation</w:t>
      </w:r>
    </w:p>
    <w:p w14:paraId="23AD71AB" w14:textId="0CAD3992" w:rsidR="00BA4C81" w:rsidRPr="006C72A9" w:rsidRDefault="00BA4C81" w:rsidP="00BA4C81">
      <w:pPr>
        <w:ind w:firstLine="720"/>
      </w:pPr>
      <w:r w:rsidRPr="006C72A9">
        <w:t xml:space="preserve">In describing how mechanisms explain cognitive phenomena, some mechanists appeal to mapping constraints on explanatory models in cognitive neuroscience. Kaplan and Craver have formalized this constraint in their model-to-mechanism-mapping (3M) requirement </w:t>
      </w:r>
      <w:r w:rsidR="00AB77D0" w:rsidRPr="006C72A9">
        <w:fldChar w:fldCharType="begin"/>
      </w:r>
      <w:r w:rsidR="00771BB8" w:rsidRPr="006C72A9">
        <w:instrText xml:space="preserve"> ADDIN EN.CITE &lt;EndNote&gt;&lt;Cite&gt;&lt;Author&gt;Kaplan&lt;/Author&gt;&lt;Year&gt;2011&lt;/Year&gt;&lt;RecNum&gt;3218&lt;/RecNum&gt;&lt;DisplayText&gt;(Kaplan 2011; Kaplan and Craver 2011)&lt;/DisplayText&gt;&lt;record&gt;&lt;rec-number&gt;3218&lt;/rec-number&gt;&lt;foreign-keys&gt;&lt;key app="EN" db-id="5rssxzzfx9vxe1eveviv2evyz0e9fs09wf9t" timestamp="1583290964"&gt;3218&lt;/key&gt;&lt;/foreign-keys&gt;&lt;ref-type name="Journal Article"&gt;17&lt;/ref-type&gt;&lt;contributors&gt;&lt;authors&gt;&lt;author&gt;Kaplan, David Michael&lt;/author&gt;&lt;/authors&gt;&lt;/contributors&gt;&lt;titles&gt;&lt;title&gt;Explanation and description in computational neuroscience&lt;/title&gt;&lt;secondary-title&gt;Synthese&lt;/secondary-title&gt;&lt;/titles&gt;&lt;periodical&gt;&lt;full-title&gt;Synthese&lt;/full-title&gt;&lt;/periodical&gt;&lt;pages&gt;339-373&lt;/pages&gt;&lt;volume&gt;183&lt;/volume&gt;&lt;number&gt;3&lt;/number&gt;&lt;dates&gt;&lt;year&gt;2011&lt;/year&gt;&lt;/dates&gt;&lt;isbn&gt;0039-7857&lt;/isbn&gt;&lt;urls&gt;&lt;/urls&gt;&lt;/record&gt;&lt;/Cite&gt;&lt;Cite&gt;&lt;Author&gt;Kaplan&lt;/Author&gt;&lt;Year&gt;2011&lt;/Year&gt;&lt;RecNum&gt;2927&lt;/RecNum&gt;&lt;record&gt;&lt;rec-number&gt;2927&lt;/rec-number&gt;&lt;foreign-keys&gt;&lt;key app="EN" db-id="5rssxzzfx9vxe1eveviv2evyz0e9fs09wf9t" timestamp="1583290963"&gt;2927&lt;/key&gt;&lt;/foreign-keys&gt;&lt;ref-type name="Journal Article"&gt;17&lt;/ref-type&gt;&lt;contributors&gt;&lt;authors&gt;&lt;author&gt;Kaplan, David Michael&lt;/author&gt;&lt;author&gt;Craver, Carl F&lt;/author&gt;&lt;/authors&gt;&lt;/contributors&gt;&lt;titles&gt;&lt;title&gt;The Explanatory Force of Dynamical and Mathematical Models in Neuroscience: A Mechanistic Perspective*&lt;/title&gt;&lt;secondary-title&gt;Philosophy of science&lt;/secondary-title&gt;&lt;/titles&gt;&lt;periodical&gt;&lt;full-title&gt;Philosophy of science&lt;/full-title&gt;&lt;/periodical&gt;&lt;pages&gt;601-627&lt;/pages&gt;&lt;volume&gt;78&lt;/volume&gt;&lt;number&gt;4&lt;/number&gt;&lt;dates&gt;&lt;year&gt;2011&lt;/year&gt;&lt;/dates&gt;&lt;urls&gt;&lt;/urls&gt;&lt;/record&gt;&lt;/Cite&gt;&lt;/EndNote&gt;</w:instrText>
      </w:r>
      <w:r w:rsidR="00AB77D0" w:rsidRPr="006C72A9">
        <w:fldChar w:fldCharType="separate"/>
      </w:r>
      <w:r w:rsidR="00AB77D0" w:rsidRPr="006C72A9">
        <w:rPr>
          <w:noProof/>
        </w:rPr>
        <w:t>(Kaplan 2011; Kaplan and Craver 2011)</w:t>
      </w:r>
      <w:r w:rsidR="00AB77D0" w:rsidRPr="006C72A9">
        <w:fldChar w:fldCharType="end"/>
      </w:r>
      <w:r w:rsidR="00AB0CEA" w:rsidRPr="006C72A9">
        <w:t xml:space="preserve">, which can inspire an argument for the </w:t>
      </w:r>
      <w:r w:rsidR="00CC0093" w:rsidRPr="006C72A9">
        <w:t>partial</w:t>
      </w:r>
      <w:r w:rsidR="00AB0CEA" w:rsidRPr="006C72A9">
        <w:t xml:space="preserve"> interpretation</w:t>
      </w:r>
      <w:r w:rsidRPr="006C72A9">
        <w:t xml:space="preserve">. (3M) </w:t>
      </w:r>
      <w:r w:rsidR="00DC73F7" w:rsidRPr="006C72A9">
        <w:t xml:space="preserve">states </w:t>
      </w:r>
      <w:r w:rsidRPr="006C72A9">
        <w:t>that</w:t>
      </w:r>
      <w:r w:rsidRPr="006C72A9">
        <w:tab/>
      </w:r>
    </w:p>
    <w:p w14:paraId="4FEE7C18" w14:textId="1070CDF4" w:rsidR="00BA4C81" w:rsidRPr="006C72A9" w:rsidRDefault="00BA4C81" w:rsidP="007A3A62">
      <w:pPr>
        <w:spacing w:line="276" w:lineRule="auto"/>
        <w:ind w:left="720"/>
      </w:pPr>
      <w:r w:rsidRPr="006C72A9">
        <w:t xml:space="preserve">“In successful explanatory models in cognitive and systems neuroscience (a) the variables in the model correspond to components, activities, properties, and organizational features of the target mechanism that produces, maintains, or underlies the phenomenon, and (b) </w:t>
      </w:r>
      <w:r w:rsidRPr="006C72A9">
        <w:lastRenderedPageBreak/>
        <w:t>the (perhaps mathematical) dependencies posited among these variables in the model correspond to the (perhaps quantiﬁable) causal relations among the components of the target mechanism.” (Kaplan and Craver 2011, p. 611)</w:t>
      </w:r>
    </w:p>
    <w:p w14:paraId="0B1B8FCB" w14:textId="0B84A3F8" w:rsidR="00BA4C81" w:rsidRPr="006C72A9" w:rsidRDefault="00BA4C81" w:rsidP="00BA4C81">
      <w:r w:rsidRPr="006C72A9">
        <w:rPr>
          <w:rFonts w:eastAsia="Times New Roman"/>
          <w:color w:val="222222"/>
        </w:rPr>
        <w:t xml:space="preserve">Mechanisms play a role in explanations in cognitive neuroscience by serving as the targets for </w:t>
      </w:r>
      <w:r w:rsidR="003770B4" w:rsidRPr="006C72A9">
        <w:rPr>
          <w:rFonts w:eastAsia="Times New Roman"/>
          <w:color w:val="222222"/>
        </w:rPr>
        <w:t>DST models</w:t>
      </w:r>
      <w:r w:rsidRPr="006C72A9">
        <w:rPr>
          <w:rFonts w:eastAsia="Times New Roman"/>
          <w:color w:val="222222"/>
        </w:rPr>
        <w:t xml:space="preserve">. </w:t>
      </w:r>
      <w:r w:rsidR="00F97957" w:rsidRPr="006C72A9">
        <w:rPr>
          <w:rFonts w:eastAsia="Times New Roman"/>
          <w:color w:val="222222"/>
        </w:rPr>
        <w:t>Though not explicit in (3M), the relevant sense of mechanism is m-mechanism</w:t>
      </w:r>
      <w:r w:rsidR="00017F10" w:rsidRPr="006C72A9">
        <w:rPr>
          <w:rFonts w:eastAsia="Times New Roman"/>
          <w:color w:val="222222"/>
        </w:rPr>
        <w:t xml:space="preserve"> </w:t>
      </w:r>
      <w:r w:rsidR="00A53465" w:rsidRPr="006C72A9">
        <w:rPr>
          <w:rFonts w:eastAsia="Times New Roman"/>
          <w:color w:val="222222"/>
        </w:rPr>
        <w:t>(</w:t>
      </w:r>
      <w:r w:rsidR="00017F10" w:rsidRPr="006C72A9">
        <w:rPr>
          <w:rFonts w:eastAsia="Times New Roman"/>
          <w:color w:val="222222"/>
        </w:rPr>
        <w:t xml:space="preserve">see, e.g., Kaplan </w:t>
      </w:r>
      <w:r w:rsidR="00924AEE" w:rsidRPr="006C72A9">
        <w:rPr>
          <w:rFonts w:eastAsia="Times New Roman"/>
          <w:color w:val="222222"/>
        </w:rPr>
        <w:t xml:space="preserve">and Craver </w:t>
      </w:r>
      <w:r w:rsidR="00017F10" w:rsidRPr="006C72A9">
        <w:rPr>
          <w:rFonts w:eastAsia="Times New Roman"/>
          <w:color w:val="222222"/>
        </w:rPr>
        <w:t>2011</w:t>
      </w:r>
      <w:r w:rsidR="00017F10" w:rsidRPr="006C72A9">
        <w:t>, p. 605ff</w:t>
      </w:r>
      <w:r w:rsidR="00A53465" w:rsidRPr="006C72A9">
        <w:t>)</w:t>
      </w:r>
      <w:r w:rsidR="00F97957" w:rsidRPr="006C72A9">
        <w:rPr>
          <w:rFonts w:eastAsia="Times New Roman"/>
          <w:color w:val="222222"/>
        </w:rPr>
        <w:t xml:space="preserve">. The </w:t>
      </w:r>
      <w:r w:rsidRPr="006C72A9">
        <w:rPr>
          <w:rFonts w:eastAsia="Times New Roman"/>
          <w:color w:val="222222"/>
        </w:rPr>
        <w:t xml:space="preserve">dynamics described by </w:t>
      </w:r>
      <w:r w:rsidR="00432741" w:rsidRPr="006C72A9">
        <w:rPr>
          <w:rFonts w:eastAsia="Times New Roman"/>
          <w:color w:val="222222"/>
        </w:rPr>
        <w:t xml:space="preserve">those models </w:t>
      </w:r>
      <w:r w:rsidRPr="006C72A9">
        <w:rPr>
          <w:rFonts w:eastAsia="Times New Roman"/>
          <w:color w:val="222222"/>
        </w:rPr>
        <w:t xml:space="preserve">pick out </w:t>
      </w:r>
      <w:r w:rsidR="0048362C" w:rsidRPr="006C72A9">
        <w:rPr>
          <w:rFonts w:eastAsia="Times New Roman"/>
          <w:color w:val="222222"/>
        </w:rPr>
        <w:t>m-</w:t>
      </w:r>
      <w:r w:rsidRPr="006C72A9">
        <w:rPr>
          <w:rFonts w:eastAsia="Times New Roman"/>
          <w:color w:val="222222"/>
        </w:rPr>
        <w:t xml:space="preserve">mechanisms in virtue of the variables in </w:t>
      </w:r>
      <w:r w:rsidR="003770B4" w:rsidRPr="006C72A9">
        <w:rPr>
          <w:rFonts w:eastAsia="Times New Roman"/>
          <w:color w:val="222222"/>
        </w:rPr>
        <w:t>the models</w:t>
      </w:r>
      <w:r w:rsidRPr="006C72A9">
        <w:rPr>
          <w:rFonts w:eastAsia="Times New Roman"/>
          <w:color w:val="222222"/>
        </w:rPr>
        <w:t xml:space="preserve"> denoting </w:t>
      </w:r>
      <w:r w:rsidR="00B6460E" w:rsidRPr="006C72A9">
        <w:rPr>
          <w:rFonts w:eastAsia="Times New Roman"/>
          <w:color w:val="222222"/>
        </w:rPr>
        <w:t>entities</w:t>
      </w:r>
      <w:r w:rsidRPr="006C72A9">
        <w:rPr>
          <w:rFonts w:eastAsia="Times New Roman"/>
          <w:color w:val="222222"/>
        </w:rPr>
        <w:t>, activ</w:t>
      </w:r>
      <w:r w:rsidR="001C75D8" w:rsidRPr="006C72A9">
        <w:rPr>
          <w:rFonts w:eastAsia="Times New Roman"/>
          <w:color w:val="222222"/>
        </w:rPr>
        <w:t xml:space="preserve">ities, and so forth of </w:t>
      </w:r>
      <w:r w:rsidR="00B6281D" w:rsidRPr="006C72A9">
        <w:rPr>
          <w:rFonts w:eastAsia="Times New Roman"/>
          <w:color w:val="222222"/>
        </w:rPr>
        <w:t>m-</w:t>
      </w:r>
      <w:r w:rsidRPr="006C72A9">
        <w:rPr>
          <w:rFonts w:eastAsia="Times New Roman"/>
          <w:color w:val="222222"/>
        </w:rPr>
        <w:t xml:space="preserve">mechanisms and the transformations in </w:t>
      </w:r>
      <w:r w:rsidR="003770B4" w:rsidRPr="006C72A9">
        <w:rPr>
          <w:rFonts w:eastAsia="Times New Roman"/>
          <w:color w:val="222222"/>
        </w:rPr>
        <w:t>the models</w:t>
      </w:r>
      <w:r w:rsidRPr="006C72A9">
        <w:rPr>
          <w:rFonts w:eastAsia="Times New Roman"/>
          <w:color w:val="222222"/>
        </w:rPr>
        <w:t xml:space="preserve"> denoting causal relations between </w:t>
      </w:r>
      <w:r w:rsidR="00B6460E" w:rsidRPr="006C72A9">
        <w:rPr>
          <w:rFonts w:eastAsia="Times New Roman"/>
          <w:color w:val="222222"/>
        </w:rPr>
        <w:t>entities</w:t>
      </w:r>
      <w:r w:rsidRPr="006C72A9">
        <w:rPr>
          <w:rFonts w:eastAsia="Times New Roman"/>
          <w:color w:val="222222"/>
        </w:rPr>
        <w:t xml:space="preserve"> of those </w:t>
      </w:r>
      <w:r w:rsidR="000F7CC9" w:rsidRPr="006C72A9">
        <w:rPr>
          <w:rFonts w:eastAsia="Times New Roman"/>
          <w:color w:val="222222"/>
        </w:rPr>
        <w:t>m-</w:t>
      </w:r>
      <w:r w:rsidRPr="006C72A9">
        <w:rPr>
          <w:rFonts w:eastAsia="Times New Roman"/>
          <w:color w:val="222222"/>
        </w:rPr>
        <w:t xml:space="preserve">mechanisms. </w:t>
      </w:r>
      <w:r w:rsidR="008416FB" w:rsidRPr="006C72A9">
        <w:rPr>
          <w:rFonts w:eastAsia="Times New Roman"/>
          <w:color w:val="222222"/>
        </w:rPr>
        <w:t xml:space="preserve">However, these models leave out much relevant details about entities and activities. Hence, neurodynamical explanations are incomplete explanations. </w:t>
      </w:r>
      <w:r w:rsidRPr="006C72A9">
        <w:rPr>
          <w:rFonts w:eastAsia="Times New Roman"/>
          <w:color w:val="222222"/>
        </w:rPr>
        <w:t>Call this the mapping argument.</w:t>
      </w:r>
      <w:r w:rsidRPr="006C72A9">
        <w:rPr>
          <w:rStyle w:val="FootnoteReference"/>
          <w:rFonts w:eastAsia="Times New Roman"/>
          <w:color w:val="222222"/>
        </w:rPr>
        <w:footnoteReference w:id="24"/>
      </w:r>
      <w:r w:rsidRPr="006C72A9">
        <w:t xml:space="preserve"> </w:t>
      </w:r>
    </w:p>
    <w:p w14:paraId="3B6827E0" w14:textId="1E4578A4" w:rsidR="00BA4C81" w:rsidRPr="006C72A9" w:rsidRDefault="00BA4C81" w:rsidP="00BA4C81">
      <w:pPr>
        <w:ind w:firstLine="720"/>
      </w:pPr>
      <w:r w:rsidRPr="006C72A9">
        <w:t xml:space="preserve">The mapping argument </w:t>
      </w:r>
      <w:r w:rsidR="00091FB6" w:rsidRPr="006C72A9">
        <w:t xml:space="preserve">assumes that </w:t>
      </w:r>
      <w:r w:rsidR="00CE293F" w:rsidRPr="006C72A9">
        <w:t>the targets of DST models</w:t>
      </w:r>
      <w:r w:rsidR="00091FB6" w:rsidRPr="006C72A9">
        <w:t xml:space="preserve"> are m-mechanisms</w:t>
      </w:r>
      <w:r w:rsidRPr="006C72A9">
        <w:t xml:space="preserve">. However, </w:t>
      </w:r>
      <w:r w:rsidR="00AD7F8C" w:rsidRPr="006C72A9">
        <w:t xml:space="preserve">as discussed above, </w:t>
      </w:r>
      <w:r w:rsidRPr="006C72A9">
        <w:t xml:space="preserve">models of systems </w:t>
      </w:r>
      <w:r w:rsidR="0011184F" w:rsidRPr="006C72A9">
        <w:t>are distinct</w:t>
      </w:r>
      <w:r w:rsidRPr="006C72A9">
        <w:t xml:space="preserve"> from the systems themselves</w:t>
      </w:r>
      <w:r w:rsidR="00FA775D" w:rsidRPr="006C72A9">
        <w:t xml:space="preserve">, and the targets of the models may not be </w:t>
      </w:r>
      <w:r w:rsidR="00D15F1B" w:rsidRPr="006C72A9">
        <w:t>m-</w:t>
      </w:r>
      <w:r w:rsidR="00FA775D" w:rsidRPr="006C72A9">
        <w:t>mechanisms</w:t>
      </w:r>
      <w:r w:rsidRPr="006C72A9">
        <w:t xml:space="preserve">. For example, </w:t>
      </w:r>
      <w:r w:rsidR="004C285A" w:rsidRPr="006C72A9">
        <w:t xml:space="preserve">in the case of the integrate-to-bound system in LIP, the </w:t>
      </w:r>
      <w:r w:rsidR="001318D2" w:rsidRPr="006C72A9">
        <w:t xml:space="preserve">targeted </w:t>
      </w:r>
      <w:r w:rsidR="004C285A" w:rsidRPr="006C72A9">
        <w:t xml:space="preserve">system could correspond to </w:t>
      </w:r>
      <w:r w:rsidR="00894DA8" w:rsidRPr="006C72A9">
        <w:t xml:space="preserve">a neurodynamical system constituted by </w:t>
      </w:r>
      <w:r w:rsidR="004C285A" w:rsidRPr="006C72A9">
        <w:t xml:space="preserve">single (or multi-) neuronal dynamics or to </w:t>
      </w:r>
      <w:r w:rsidR="00713767" w:rsidRPr="006C72A9">
        <w:t xml:space="preserve">a </w:t>
      </w:r>
      <w:r w:rsidR="00D15F1B" w:rsidRPr="006C72A9">
        <w:t>m-</w:t>
      </w:r>
      <w:r w:rsidR="00713767" w:rsidRPr="006C72A9">
        <w:t xml:space="preserve">mechanism constituted by </w:t>
      </w:r>
      <w:r w:rsidR="004C285A" w:rsidRPr="006C72A9">
        <w:t xml:space="preserve">the spatiotemporal </w:t>
      </w:r>
      <w:r w:rsidR="00B6460E" w:rsidRPr="006C72A9">
        <w:t>entities</w:t>
      </w:r>
      <w:r w:rsidR="004C285A" w:rsidRPr="006C72A9">
        <w:t xml:space="preserve"> underlying those dynamics</w:t>
      </w:r>
      <w:r w:rsidR="000E772C" w:rsidRPr="006C72A9">
        <w:t xml:space="preserve"> (or both)</w:t>
      </w:r>
      <w:r w:rsidR="00CB7C14" w:rsidRPr="006C72A9">
        <w:t xml:space="preserve">. </w:t>
      </w:r>
      <w:r w:rsidRPr="006C72A9">
        <w:t>The model of this integrate-to-bound system</w:t>
      </w:r>
      <w:r w:rsidR="004E218C" w:rsidRPr="006C72A9">
        <w:t>, which specifies a set of variables and their transformations,</w:t>
      </w:r>
      <w:r w:rsidRPr="006C72A9">
        <w:t xml:space="preserve"> is distinct from </w:t>
      </w:r>
      <w:r w:rsidR="00B175A0" w:rsidRPr="006C72A9">
        <w:t>these dynamics</w:t>
      </w:r>
      <w:r w:rsidRPr="006C72A9">
        <w:t xml:space="preserve">. </w:t>
      </w:r>
      <w:r w:rsidR="00F673EB" w:rsidRPr="006C72A9">
        <w:t xml:space="preserve">Both </w:t>
      </w:r>
      <w:r w:rsidRPr="006C72A9">
        <w:t xml:space="preserve">the neurodynamical system </w:t>
      </w:r>
      <w:r w:rsidR="00C810BC" w:rsidRPr="006C72A9">
        <w:t xml:space="preserve">and the instantiating </w:t>
      </w:r>
      <w:r w:rsidR="0084423F" w:rsidRPr="006C72A9">
        <w:t>m-</w:t>
      </w:r>
      <w:r w:rsidR="00C810BC" w:rsidRPr="006C72A9">
        <w:t>mechanism are</w:t>
      </w:r>
      <w:r w:rsidRPr="006C72A9">
        <w:t xml:space="preserve"> </w:t>
      </w:r>
      <w:r w:rsidR="00ED280F" w:rsidRPr="006C72A9">
        <w:t>prima facie</w:t>
      </w:r>
      <w:r w:rsidRPr="006C72A9">
        <w:t xml:space="preserve"> </w:t>
      </w:r>
      <w:r w:rsidR="00ED280F" w:rsidRPr="006C72A9">
        <w:t xml:space="preserve">possible </w:t>
      </w:r>
      <w:r w:rsidR="00ED523E" w:rsidRPr="006C72A9">
        <w:t>target</w:t>
      </w:r>
      <w:r w:rsidR="00C810BC" w:rsidRPr="006C72A9">
        <w:t>s</w:t>
      </w:r>
      <w:r w:rsidR="00F37B56" w:rsidRPr="006C72A9">
        <w:t xml:space="preserve"> for the model.</w:t>
      </w:r>
    </w:p>
    <w:p w14:paraId="201DC593" w14:textId="17261B21" w:rsidR="004756C2" w:rsidRPr="006C72A9" w:rsidRDefault="00DF423C" w:rsidP="00BA4C81">
      <w:pPr>
        <w:ind w:firstLine="720"/>
      </w:pPr>
      <w:r w:rsidRPr="006C72A9">
        <w:t>On the mechanics argument</w:t>
      </w:r>
      <w:r w:rsidR="00BA4C81" w:rsidRPr="006C72A9">
        <w:t xml:space="preserve"> for the </w:t>
      </w:r>
      <w:r w:rsidR="00CC0093" w:rsidRPr="006C72A9">
        <w:t>partial</w:t>
      </w:r>
      <w:r w:rsidR="00BA4C81" w:rsidRPr="006C72A9">
        <w:t xml:space="preserve"> interpretation</w:t>
      </w:r>
      <w:r w:rsidRPr="006C72A9">
        <w:t>,</w:t>
      </w:r>
      <w:r w:rsidR="00BA4C81" w:rsidRPr="006C72A9">
        <w:t xml:space="preserve"> dynamics are construed as descriptions of the temporal evolution of </w:t>
      </w:r>
      <w:r w:rsidR="00B6460E" w:rsidRPr="006C72A9">
        <w:t>entities</w:t>
      </w:r>
      <w:r w:rsidR="00BA4C81" w:rsidRPr="006C72A9">
        <w:t xml:space="preserve"> of </w:t>
      </w:r>
      <w:r w:rsidR="00E3124C" w:rsidRPr="006C72A9">
        <w:t>m-</w:t>
      </w:r>
      <w:r w:rsidR="00BA4C81" w:rsidRPr="006C72A9">
        <w:t xml:space="preserve">mechanisms </w:t>
      </w:r>
      <w:r w:rsidR="00AB77D0" w:rsidRPr="006C72A9">
        <w:fldChar w:fldCharType="begin"/>
      </w:r>
      <w:r w:rsidR="00771BB8" w:rsidRPr="006C72A9">
        <w:instrText xml:space="preserve"> ADDIN EN.CITE &lt;EndNote&gt;&lt;Cite&gt;&lt;Author&gt;Piccinini&lt;/Author&gt;&lt;Year&gt;2011&lt;/Year&gt;&lt;RecNum&gt;2902&lt;/RecNum&gt;&lt;DisplayText&gt;(Piccinini and Craver 2011; Kaplan 2015)&lt;/DisplayText&gt;&lt;record&gt;&lt;rec-number&gt;2902&lt;/rec-number&gt;&lt;foreign-keys&gt;&lt;key app="EN" db-id="5rssxzzfx9vxe1eveviv2evyz0e9fs09wf9t" timestamp="1583290963"&gt;2902&lt;/key&gt;&lt;/foreign-keys&gt;&lt;ref-type name="Journal Article"&gt;17&lt;/ref-type&gt;&lt;contributors&gt;&lt;authors&gt;&lt;author&gt;Piccinini, Gualtiero&lt;/author&gt;&lt;author&gt;Craver, Carl&lt;/author&gt;&lt;/authors&gt;&lt;/contributors&gt;&lt;titles&gt;&lt;title&gt;Integrating psychology and neuroscience: Functional analyses as mechanism sketches&lt;/title&gt;&lt;secondary-title&gt;Synthese&lt;/secondary-title&gt;&lt;/titles&gt;&lt;periodical&gt;&lt;full-title&gt;Synthese&lt;/full-title&gt;&lt;/periodical&gt;&lt;pages&gt;283-311&lt;/pages&gt;&lt;volume&gt;183&lt;/volume&gt;&lt;number&gt;3&lt;/number&gt;&lt;dates&gt;&lt;year&gt;2011&lt;/year&gt;&lt;/dates&gt;&lt;isbn&gt;0039-7857&lt;/isbn&gt;&lt;urls&gt;&lt;/urls&gt;&lt;/record&gt;&lt;/Cite&gt;&lt;Cite&gt;&lt;Author&gt;Kaplan&lt;/Author&gt;&lt;Year&gt;2015&lt;/Year&gt;&lt;RecNum&gt;3559&lt;/RecNum&gt;&lt;record&gt;&lt;rec-number&gt;3559&lt;/rec-number&gt;&lt;foreign-keys&gt;&lt;key app="EN" db-id="5rssxzzfx9vxe1eveviv2evyz0e9fs09wf9t" timestamp="1583290964"&gt;3559&lt;/key&gt;&lt;/foreign-keys&gt;&lt;ref-type name="Journal Article"&gt;17&lt;/ref-type&gt;&lt;contributors&gt;&lt;authors&gt;&lt;author&gt;Kaplan, David Michael&lt;/author&gt;&lt;/authors&gt;&lt;/contributors&gt;&lt;titles&gt;&lt;title&gt;Moving parts: the natural alliance between dynamical and mechanistic modeling approaches&lt;/title&gt;&lt;secondary-title&gt;Biology &amp;amp; Philosophy&lt;/secondary-title&gt;&lt;/titles&gt;&lt;periodical&gt;&lt;full-title&gt;Biology &amp;amp; Philosophy&lt;/full-title&gt;&lt;abbr-1&gt;Biol Philos&lt;/abbr-1&gt;&lt;/periodical&gt;&lt;pages&gt;757-786&lt;/pages&gt;&lt;volume&gt;30&lt;/volume&gt;&lt;number&gt;6&lt;/number&gt;&lt;dates&gt;&lt;year&gt;2015&lt;/year&gt;&lt;/dates&gt;&lt;isbn&gt;0169-3867&lt;/isbn&gt;&lt;urls&gt;&lt;/urls&gt;&lt;/record&gt;&lt;/Cite&gt;&lt;/EndNote&gt;</w:instrText>
      </w:r>
      <w:r w:rsidR="00AB77D0" w:rsidRPr="006C72A9">
        <w:fldChar w:fldCharType="separate"/>
      </w:r>
      <w:r w:rsidR="00AB77D0" w:rsidRPr="006C72A9">
        <w:rPr>
          <w:noProof/>
        </w:rPr>
        <w:t>(Piccinini and Craver 2011; Kaplan 2015)</w:t>
      </w:r>
      <w:r w:rsidR="00AB77D0" w:rsidRPr="006C72A9">
        <w:fldChar w:fldCharType="end"/>
      </w:r>
      <w:r w:rsidR="00BA4C81" w:rsidRPr="006C72A9">
        <w:t>.</w:t>
      </w:r>
      <w:r w:rsidR="00BA4C81" w:rsidRPr="006C72A9">
        <w:rPr>
          <w:rStyle w:val="FootnoteReference"/>
        </w:rPr>
        <w:footnoteReference w:id="25"/>
      </w:r>
      <w:r w:rsidR="00BA4C81" w:rsidRPr="006C72A9">
        <w:t xml:space="preserve"> Kaplan contends that “dynamical models are… well suited to reveal the temporal organization of activity”</w:t>
      </w:r>
      <w:r w:rsidR="00F310F3" w:rsidRPr="006C72A9">
        <w:t xml:space="preserve"> in neural </w:t>
      </w:r>
      <w:r w:rsidR="00E3124C" w:rsidRPr="006C72A9">
        <w:t>m-</w:t>
      </w:r>
      <w:r w:rsidR="00F310F3" w:rsidRPr="006C72A9">
        <w:t>mechanisms</w:t>
      </w:r>
      <w:r w:rsidR="00BA4C81" w:rsidRPr="006C72A9">
        <w:t xml:space="preserve"> (Kaplan 2015, p. 759-760). On this </w:t>
      </w:r>
      <w:r w:rsidR="001B3C62" w:rsidRPr="006C72A9">
        <w:t xml:space="preserve">inspiration for </w:t>
      </w:r>
      <w:r w:rsidR="00AC4A0E" w:rsidRPr="006C72A9">
        <w:t xml:space="preserve">the </w:t>
      </w:r>
      <w:r w:rsidR="00CC0093" w:rsidRPr="006C72A9">
        <w:t>partial</w:t>
      </w:r>
      <w:r w:rsidR="00AC4A0E" w:rsidRPr="006C72A9">
        <w:t xml:space="preserve"> interpretation</w:t>
      </w:r>
      <w:r w:rsidR="00BA4C81" w:rsidRPr="006C72A9">
        <w:t xml:space="preserve">, </w:t>
      </w:r>
      <w:r w:rsidR="001B6D75" w:rsidRPr="006C72A9">
        <w:t>DST</w:t>
      </w:r>
      <w:r w:rsidR="008C6A9E" w:rsidRPr="006C72A9">
        <w:t xml:space="preserve"> models</w:t>
      </w:r>
      <w:r w:rsidR="00BA4C81" w:rsidRPr="006C72A9">
        <w:t xml:space="preserve"> </w:t>
      </w:r>
      <w:r w:rsidR="003954AA" w:rsidRPr="006C72A9">
        <w:t xml:space="preserve">are </w:t>
      </w:r>
      <w:r w:rsidR="00BA4C81" w:rsidRPr="006C72A9">
        <w:t>model</w:t>
      </w:r>
      <w:r w:rsidR="008C6A9E" w:rsidRPr="006C72A9">
        <w:t>s</w:t>
      </w:r>
      <w:r w:rsidR="00BA4C81" w:rsidRPr="006C72A9">
        <w:t xml:space="preserve"> of the operation of </w:t>
      </w:r>
      <w:r w:rsidR="009E4C1D" w:rsidRPr="006C72A9">
        <w:t>entities</w:t>
      </w:r>
      <w:r w:rsidR="00BA4C81" w:rsidRPr="006C72A9">
        <w:t xml:space="preserve"> of </w:t>
      </w:r>
      <w:r w:rsidR="00C66A46" w:rsidRPr="006C72A9">
        <w:t>m-</w:t>
      </w:r>
      <w:r w:rsidR="00BA4C81" w:rsidRPr="006C72A9">
        <w:t>mechanisms</w:t>
      </w:r>
      <w:r w:rsidR="00414A7E" w:rsidRPr="006C72A9">
        <w:t>, descriptions of</w:t>
      </w:r>
      <w:r w:rsidR="00ED2BCA" w:rsidRPr="006C72A9">
        <w:t xml:space="preserve"> </w:t>
      </w:r>
      <w:r w:rsidR="00BA4C81" w:rsidRPr="006C72A9">
        <w:t xml:space="preserve">the temporal (and possibly spatial) dynamics of </w:t>
      </w:r>
      <w:r w:rsidR="006E703F" w:rsidRPr="006C72A9">
        <w:t>m-</w:t>
      </w:r>
      <w:r w:rsidR="00BA4C81" w:rsidRPr="006C72A9">
        <w:t xml:space="preserve">mechanism components </w:t>
      </w:r>
      <w:r w:rsidR="00AB77D0" w:rsidRPr="006C72A9">
        <w:lastRenderedPageBreak/>
        <w:fldChar w:fldCharType="begin"/>
      </w:r>
      <w:r w:rsidR="00771BB8" w:rsidRPr="006C72A9">
        <w:instrText xml:space="preserve"> ADDIN EN.CITE &lt;EndNote&gt;&lt;Cite&gt;&lt;Author&gt;Piccinini&lt;/Author&gt;&lt;Year&gt;2011&lt;/Year&gt;&lt;RecNum&gt;2902&lt;/RecNum&gt;&lt;DisplayText&gt;(Piccinini and Craver 2011; Kaplan 2015)&lt;/DisplayText&gt;&lt;record&gt;&lt;rec-number&gt;2902&lt;/rec-number&gt;&lt;foreign-keys&gt;&lt;key app="EN" db-id="5rssxzzfx9vxe1eveviv2evyz0e9fs09wf9t" timestamp="1583290963"&gt;2902&lt;/key&gt;&lt;/foreign-keys&gt;&lt;ref-type name="Journal Article"&gt;17&lt;/ref-type&gt;&lt;contributors&gt;&lt;authors&gt;&lt;author&gt;Piccinini, Gualtiero&lt;/author&gt;&lt;author&gt;Craver, Carl&lt;/author&gt;&lt;/authors&gt;&lt;/contributors&gt;&lt;titles&gt;&lt;title&gt;Integrating psychology and neuroscience: Functional analyses as mechanism sketches&lt;/title&gt;&lt;secondary-title&gt;Synthese&lt;/secondary-title&gt;&lt;/titles&gt;&lt;periodical&gt;&lt;full-title&gt;Synthese&lt;/full-title&gt;&lt;/periodical&gt;&lt;pages&gt;283-311&lt;/pages&gt;&lt;volume&gt;183&lt;/volume&gt;&lt;number&gt;3&lt;/number&gt;&lt;dates&gt;&lt;year&gt;2011&lt;/year&gt;&lt;/dates&gt;&lt;isbn&gt;0039-7857&lt;/isbn&gt;&lt;urls&gt;&lt;/urls&gt;&lt;/record&gt;&lt;/Cite&gt;&lt;Cite&gt;&lt;Author&gt;Kaplan&lt;/Author&gt;&lt;Year&gt;2015&lt;/Year&gt;&lt;RecNum&gt;3559&lt;/RecNum&gt;&lt;record&gt;&lt;rec-number&gt;3559&lt;/rec-number&gt;&lt;foreign-keys&gt;&lt;key app="EN" db-id="5rssxzzfx9vxe1eveviv2evyz0e9fs09wf9t" timestamp="1583290964"&gt;3559&lt;/key&gt;&lt;/foreign-keys&gt;&lt;ref-type name="Journal Article"&gt;17&lt;/ref-type&gt;&lt;contributors&gt;&lt;authors&gt;&lt;author&gt;Kaplan, David Michael&lt;/author&gt;&lt;/authors&gt;&lt;/contributors&gt;&lt;titles&gt;&lt;title&gt;Moving parts: the natural alliance between dynamical and mechanistic modeling approaches&lt;/title&gt;&lt;secondary-title&gt;Biology &amp;amp; Philosophy&lt;/secondary-title&gt;&lt;/titles&gt;&lt;periodical&gt;&lt;full-title&gt;Biology &amp;amp; Philosophy&lt;/full-title&gt;&lt;abbr-1&gt;Biol Philos&lt;/abbr-1&gt;&lt;/periodical&gt;&lt;pages&gt;757-786&lt;/pages&gt;&lt;volume&gt;30&lt;/volume&gt;&lt;number&gt;6&lt;/number&gt;&lt;dates&gt;&lt;year&gt;2015&lt;/year&gt;&lt;/dates&gt;&lt;isbn&gt;0169-3867&lt;/isbn&gt;&lt;urls&gt;&lt;/urls&gt;&lt;/record&gt;&lt;/Cite&gt;&lt;/EndNote&gt;</w:instrText>
      </w:r>
      <w:r w:rsidR="00AB77D0" w:rsidRPr="006C72A9">
        <w:fldChar w:fldCharType="separate"/>
      </w:r>
      <w:r w:rsidR="00AB77D0" w:rsidRPr="006C72A9">
        <w:rPr>
          <w:noProof/>
        </w:rPr>
        <w:t>(Piccinini and Craver 2011; Kaplan 2015)</w:t>
      </w:r>
      <w:r w:rsidR="00AB77D0" w:rsidRPr="006C72A9">
        <w:fldChar w:fldCharType="end"/>
      </w:r>
      <w:r w:rsidR="00BA4C81" w:rsidRPr="006C72A9">
        <w:t>.</w:t>
      </w:r>
      <w:r w:rsidR="00BA4C81" w:rsidRPr="006C72A9">
        <w:rPr>
          <w:rStyle w:val="FootnoteReference"/>
          <w:sz w:val="24"/>
          <w:szCs w:val="24"/>
        </w:rPr>
        <w:footnoteReference w:id="26"/>
      </w:r>
      <w:r w:rsidR="00BA4C81" w:rsidRPr="006C72A9">
        <w:t xml:space="preserve"> </w:t>
      </w:r>
      <w:r w:rsidR="00407ED0" w:rsidRPr="006C72A9">
        <w:t xml:space="preserve">Once again, since these models leave out much relevant m-mechanistic detail, neurodynamical explanations are incomplete. </w:t>
      </w:r>
      <w:r w:rsidR="00BA4C81" w:rsidRPr="006C72A9">
        <w:t xml:space="preserve">The mechanics argument also </w:t>
      </w:r>
      <w:r w:rsidR="005C7F43" w:rsidRPr="006C72A9">
        <w:t xml:space="preserve">assumes that </w:t>
      </w:r>
      <w:r w:rsidR="00154BC9" w:rsidRPr="006C72A9">
        <w:t>the targets of DST models</w:t>
      </w:r>
      <w:r w:rsidR="005C7F43" w:rsidRPr="006C72A9">
        <w:t xml:space="preserve"> are m-mechanisms</w:t>
      </w:r>
      <w:r w:rsidR="00BA4C81" w:rsidRPr="006C72A9">
        <w:t xml:space="preserve">. </w:t>
      </w:r>
      <w:r w:rsidR="002F38F8" w:rsidRPr="006C72A9">
        <w:t>I</w:t>
      </w:r>
      <w:r w:rsidR="00BA4C81" w:rsidRPr="006C72A9">
        <w:t>f the target</w:t>
      </w:r>
      <w:r w:rsidR="00AA65E5" w:rsidRPr="006C72A9">
        <w:t xml:space="preserve"> of the modeling effort is the </w:t>
      </w:r>
      <w:r w:rsidR="00BA4C81" w:rsidRPr="006C72A9">
        <w:t xml:space="preserve">dynamics of </w:t>
      </w:r>
      <w:r w:rsidR="008749B6" w:rsidRPr="006C72A9">
        <w:t>m-</w:t>
      </w:r>
      <w:r w:rsidR="00BA4C81" w:rsidRPr="006C72A9">
        <w:t>mechanisms</w:t>
      </w:r>
      <w:r w:rsidR="008638DE" w:rsidRPr="006C72A9">
        <w:t xml:space="preserve">, </w:t>
      </w:r>
      <w:r w:rsidR="00BA4C81" w:rsidRPr="006C72A9">
        <w:t xml:space="preserve">then those models may indeed merely reflect the instantiating </w:t>
      </w:r>
      <w:r w:rsidR="001F7CAF" w:rsidRPr="006C72A9">
        <w:t>m-</w:t>
      </w:r>
      <w:r w:rsidR="00BA4C81" w:rsidRPr="006C72A9">
        <w:t xml:space="preserve">mechanisms. But the target of the modeling effort may equally well be the </w:t>
      </w:r>
      <w:r w:rsidR="00A555C8" w:rsidRPr="006C72A9">
        <w:t>neuro</w:t>
      </w:r>
      <w:r w:rsidR="00BA4C81" w:rsidRPr="006C72A9">
        <w:t>dynamical systems themselves</w:t>
      </w:r>
      <w:r w:rsidR="00E432CB" w:rsidRPr="006C72A9">
        <w:t xml:space="preserve"> </w:t>
      </w:r>
      <w:r w:rsidR="004F7AED" w:rsidRPr="006C72A9">
        <w:t>independent</w:t>
      </w:r>
      <w:r w:rsidR="00E432CB" w:rsidRPr="006C72A9">
        <w:t xml:space="preserve"> of the instantiating </w:t>
      </w:r>
      <w:r w:rsidR="00B54BE1" w:rsidRPr="006C72A9">
        <w:t>m-mechanism.</w:t>
      </w:r>
      <w:r w:rsidR="00BA4C81" w:rsidRPr="006C72A9">
        <w:t xml:space="preserve"> </w:t>
      </w:r>
      <w:r w:rsidR="003A68B6" w:rsidRPr="006C72A9">
        <w:t xml:space="preserve">On the former target, relevant missing details include spatiotemporal </w:t>
      </w:r>
      <w:r w:rsidR="00317563" w:rsidRPr="006C72A9">
        <w:t>details</w:t>
      </w:r>
      <w:r w:rsidR="00DD255F" w:rsidRPr="006C72A9">
        <w:t xml:space="preserve"> about </w:t>
      </w:r>
      <w:r w:rsidR="009E4C1D" w:rsidRPr="006C72A9">
        <w:t>entities</w:t>
      </w:r>
      <w:r w:rsidR="00DD255F" w:rsidRPr="006C72A9">
        <w:t xml:space="preserve"> and activities</w:t>
      </w:r>
      <w:r w:rsidR="003A68B6" w:rsidRPr="006C72A9">
        <w:t xml:space="preserve">; on the latter, </w:t>
      </w:r>
      <w:r w:rsidR="00553DC0" w:rsidRPr="006C72A9">
        <w:t>these</w:t>
      </w:r>
      <w:r w:rsidR="00700587" w:rsidRPr="006C72A9">
        <w:t xml:space="preserve"> </w:t>
      </w:r>
      <w:r w:rsidR="003A68B6" w:rsidRPr="006C72A9">
        <w:t xml:space="preserve">spatiotemporal </w:t>
      </w:r>
      <w:r w:rsidR="002F0699" w:rsidRPr="006C72A9">
        <w:t xml:space="preserve">details </w:t>
      </w:r>
      <w:r w:rsidR="00C80789" w:rsidRPr="006C72A9">
        <w:t xml:space="preserve">may be </w:t>
      </w:r>
      <w:r w:rsidR="002F0699" w:rsidRPr="006C72A9">
        <w:t>irrelevant</w:t>
      </w:r>
      <w:r w:rsidR="003A68B6" w:rsidRPr="006C72A9">
        <w:t>.</w:t>
      </w:r>
      <w:r w:rsidR="00FF3E01" w:rsidRPr="006C72A9">
        <w:t xml:space="preserve"> </w:t>
      </w:r>
      <w:r w:rsidR="001F4EFF" w:rsidRPr="006C72A9">
        <w:t>Consequently,</w:t>
      </w:r>
      <w:r w:rsidR="00E837C0" w:rsidRPr="006C72A9">
        <w:t xml:space="preserve"> t</w:t>
      </w:r>
      <w:r w:rsidR="00BC1271" w:rsidRPr="006C72A9">
        <w:t>he</w:t>
      </w:r>
      <w:r w:rsidR="00975243" w:rsidRPr="006C72A9">
        <w:t xml:space="preserve"> mechanics argument fails to demonstrate that </w:t>
      </w:r>
      <w:r w:rsidR="005D3F90" w:rsidRPr="006C72A9">
        <w:t>neurodynamical explanations are incomplete mechanistic explanations.</w:t>
      </w:r>
    </w:p>
    <w:p w14:paraId="6376C27B" w14:textId="05ED15D1" w:rsidR="00094DB6" w:rsidRPr="006C72A9" w:rsidRDefault="008A6AD4" w:rsidP="008134BC">
      <w:pPr>
        <w:ind w:firstLine="720"/>
      </w:pPr>
      <w:r w:rsidRPr="006C72A9">
        <w:t xml:space="preserve">On the </w:t>
      </w:r>
      <w:r w:rsidR="006B5DF4" w:rsidRPr="006C72A9">
        <w:t>incomplete</w:t>
      </w:r>
      <w:r w:rsidR="00A31AE6" w:rsidRPr="006C72A9">
        <w:t xml:space="preserve"> description</w:t>
      </w:r>
      <w:r w:rsidRPr="006C72A9">
        <w:t xml:space="preserve"> </w:t>
      </w:r>
      <w:r w:rsidR="00195CE5" w:rsidRPr="006C72A9">
        <w:t xml:space="preserve">argument </w:t>
      </w:r>
      <w:r w:rsidRPr="006C72A9">
        <w:t>for the</w:t>
      </w:r>
      <w:r w:rsidR="004B3069" w:rsidRPr="006C72A9">
        <w:t xml:space="preserve"> partial </w:t>
      </w:r>
      <w:r w:rsidRPr="006C72A9">
        <w:t>interpretation,</w:t>
      </w:r>
      <w:r w:rsidR="001D4514" w:rsidRPr="006C72A9">
        <w:t xml:space="preserve"> DST models are</w:t>
      </w:r>
      <w:r w:rsidRPr="006C72A9">
        <w:t xml:space="preserve"> </w:t>
      </w:r>
      <w:r w:rsidR="006B5DF4" w:rsidRPr="006C72A9">
        <w:t xml:space="preserve">incomplete </w:t>
      </w:r>
      <w:r w:rsidR="00BA4C81" w:rsidRPr="006C72A9">
        <w:t xml:space="preserve">descriptions of mechanisms, whether schemata, descriptions of mechanisms with details deliberately omitted, or sketches, descriptions of mechanisms that leave out unknown details. </w:t>
      </w:r>
      <w:r w:rsidR="00A72FEA" w:rsidRPr="006C72A9">
        <w:t>A number of extant statements about sketches and schemata can lend inspiration to arguments for the</w:t>
      </w:r>
      <w:r w:rsidR="004B3069" w:rsidRPr="006C72A9">
        <w:t xml:space="preserve"> partial </w:t>
      </w:r>
      <w:r w:rsidR="00A72FEA" w:rsidRPr="006C72A9">
        <w:t xml:space="preserve">interpretation. </w:t>
      </w:r>
      <w:proofErr w:type="spellStart"/>
      <w:r w:rsidR="00BA4C81" w:rsidRPr="006C72A9">
        <w:t>Piccinini</w:t>
      </w:r>
      <w:proofErr w:type="spellEnd"/>
      <w:r w:rsidR="00BA4C81" w:rsidRPr="006C72A9">
        <w:t xml:space="preserve"> and Craver have argued that </w:t>
      </w:r>
      <w:r w:rsidR="00AA3E78" w:rsidRPr="006C72A9">
        <w:t xml:space="preserve">DST models </w:t>
      </w:r>
      <w:r w:rsidR="00BA4C81" w:rsidRPr="006C72A9">
        <w:t>provide a functional description of a</w:t>
      </w:r>
      <w:r w:rsidR="00F624F3" w:rsidRPr="006C72A9">
        <w:t>n</w:t>
      </w:r>
      <w:r w:rsidR="00BA4C81" w:rsidRPr="006C72A9">
        <w:t xml:space="preserve"> </w:t>
      </w:r>
      <w:r w:rsidR="00013234" w:rsidRPr="006C72A9">
        <w:t>m-</w:t>
      </w:r>
      <w:r w:rsidR="00BA4C81" w:rsidRPr="006C72A9">
        <w:t xml:space="preserve">mechanism, where “functional descriptions are elliptical mechanistic descriptions”, specifically sketches </w:t>
      </w:r>
      <w:r w:rsidR="00783601" w:rsidRPr="006C72A9">
        <w:t xml:space="preserve">of m-mechanisms that leave out unknown spatiotemporal and other details </w:t>
      </w:r>
      <w:r w:rsidR="00BA4C81" w:rsidRPr="006C72A9">
        <w:t>(</w:t>
      </w:r>
      <w:proofErr w:type="spellStart"/>
      <w:r w:rsidR="00BA4C81" w:rsidRPr="006C72A9">
        <w:t>Piccinini</w:t>
      </w:r>
      <w:proofErr w:type="spellEnd"/>
      <w:r w:rsidR="00BA4C81" w:rsidRPr="006C72A9">
        <w:t xml:space="preserve"> and Craver 2011, p. 307).</w:t>
      </w:r>
      <w:r w:rsidR="00BA4C81" w:rsidRPr="006C72A9">
        <w:rPr>
          <w:rStyle w:val="FootnoteReference"/>
        </w:rPr>
        <w:footnoteReference w:id="27"/>
      </w:r>
      <w:r w:rsidR="00BA4C81" w:rsidRPr="006C72A9">
        <w:t xml:space="preserve"> </w:t>
      </w:r>
      <w:r w:rsidR="00BE02ED" w:rsidRPr="006C72A9">
        <w:t xml:space="preserve">But an </w:t>
      </w:r>
      <w:r w:rsidR="006D536E" w:rsidRPr="006C72A9">
        <w:t>alternative</w:t>
      </w:r>
      <w:r w:rsidR="00BE02ED" w:rsidRPr="006C72A9">
        <w:t xml:space="preserve"> </w:t>
      </w:r>
      <w:r w:rsidR="000B2B89" w:rsidRPr="006C72A9">
        <w:t xml:space="preserve">prima facie viable position </w:t>
      </w:r>
      <w:r w:rsidR="00BE02ED" w:rsidRPr="006C72A9">
        <w:t xml:space="preserve">is that these are models that target neurodynamical systems and so don’t need to include details </w:t>
      </w:r>
      <w:r w:rsidR="00123932" w:rsidRPr="006C72A9">
        <w:t xml:space="preserve">specific to </w:t>
      </w:r>
      <w:r w:rsidR="00BE02ED" w:rsidRPr="006C72A9">
        <w:t>the instantiating m-mechanisms.</w:t>
      </w:r>
      <w:r w:rsidR="007334BA" w:rsidRPr="006C72A9">
        <w:rPr>
          <w:rStyle w:val="FootnoteReference"/>
        </w:rPr>
        <w:footnoteReference w:id="28"/>
      </w:r>
      <w:r w:rsidR="000839A5" w:rsidRPr="006C72A9">
        <w:t xml:space="preserve"> </w:t>
      </w:r>
      <w:r w:rsidR="001B2D02" w:rsidRPr="006C72A9">
        <w:t xml:space="preserve">According to </w:t>
      </w:r>
      <w:r w:rsidR="00BA4C81" w:rsidRPr="006C72A9">
        <w:t xml:space="preserve">Boone and </w:t>
      </w:r>
      <w:proofErr w:type="spellStart"/>
      <w:r w:rsidR="00BA4C81" w:rsidRPr="006C72A9">
        <w:t>Piccinini</w:t>
      </w:r>
      <w:proofErr w:type="spellEnd"/>
      <w:r w:rsidR="001B2D02" w:rsidRPr="006C72A9">
        <w:t xml:space="preserve">, </w:t>
      </w:r>
      <w:r w:rsidR="00CD1626" w:rsidRPr="006C72A9">
        <w:t>s</w:t>
      </w:r>
      <w:r w:rsidR="00BA4C81" w:rsidRPr="006C72A9">
        <w:t>ome details are</w:t>
      </w:r>
      <w:r w:rsidR="00865B0A" w:rsidRPr="006C72A9">
        <w:t xml:space="preserve"> left out</w:t>
      </w:r>
      <w:r w:rsidR="00BA4C81" w:rsidRPr="006C72A9">
        <w:t xml:space="preserve"> because “[i]</w:t>
      </w:r>
      <w:proofErr w:type="spellStart"/>
      <w:r w:rsidR="00BA4C81" w:rsidRPr="006C72A9">
        <w:t>dentifying</w:t>
      </w:r>
      <w:proofErr w:type="spellEnd"/>
      <w:r w:rsidR="00BA4C81" w:rsidRPr="006C72A9">
        <w:t xml:space="preserve"> and explaining those different mechanism types </w:t>
      </w:r>
      <w:r w:rsidR="00BA4C81" w:rsidRPr="006C72A9">
        <w:lastRenderedPageBreak/>
        <w:t xml:space="preserve">requires omitting the idiosyncratic details of less abstract types of mechanism in order to reach a description that is general enough to denote the relevant features that the less abstract types have in common” </w:t>
      </w:r>
      <w:r w:rsidR="00AB77D0" w:rsidRPr="006C72A9">
        <w:fldChar w:fldCharType="begin"/>
      </w:r>
      <w:r w:rsidR="00377F2E">
        <w:instrText xml:space="preserve"> ADDIN EN.CITE &lt;EndNote&gt;&lt;Cite&gt;&lt;Author&gt;Boone&lt;/Author&gt;&lt;Year&gt;2016&lt;/Year&gt;&lt;RecNum&gt;7647&lt;/RecNum&gt;&lt;DisplayText&gt;(Boone and Piccinini 2016)&lt;/DisplayText&gt;&lt;record&gt;&lt;rec-number&gt;7647&lt;/rec-number&gt;&lt;foreign-keys&gt;&lt;key app="EN" db-id="5rssxzzfx9vxe1eveviv2evyz0e9fs09wf9t" timestamp="1583290968"&gt;7647&lt;/key&gt;&lt;/foreign-keys&gt;&lt;ref-type name="Journal Article"&gt;17&lt;/ref-type&gt;&lt;contributors&gt;&lt;authors&gt;&lt;author&gt;Boone, Worth&lt;/author&gt;&lt;author&gt;Piccinini, Gualtiero&lt;/author&gt;&lt;/authors&gt;&lt;/contributors&gt;&lt;titles&gt;&lt;title&gt;Mechanistic abstraction&lt;/title&gt;&lt;secondary-title&gt;Philosophy of Science&lt;/secondary-title&gt;&lt;/titles&gt;&lt;periodical&gt;&lt;full-title&gt;Philosophy of science&lt;/full-title&gt;&lt;/periodical&gt;&lt;pages&gt;686-697&lt;/pages&gt;&lt;volume&gt;83&lt;/volume&gt;&lt;number&gt;5&lt;/number&gt;&lt;dates&gt;&lt;year&gt;2016&lt;/year&gt;&lt;/dates&gt;&lt;isbn&gt;0031-8248&lt;/isbn&gt;&lt;urls&gt;&lt;/urls&gt;&lt;/record&gt;&lt;/Cite&gt;&lt;/EndNote&gt;</w:instrText>
      </w:r>
      <w:r w:rsidR="00AB77D0" w:rsidRPr="006C72A9">
        <w:fldChar w:fldCharType="separate"/>
      </w:r>
      <w:r w:rsidR="00377F2E">
        <w:rPr>
          <w:noProof/>
        </w:rPr>
        <w:t>(Boone and Piccinini 2016)</w:t>
      </w:r>
      <w:r w:rsidR="00AB77D0" w:rsidRPr="006C72A9">
        <w:fldChar w:fldCharType="end"/>
      </w:r>
      <w:r w:rsidR="00BA4C81" w:rsidRPr="006C72A9">
        <w:t xml:space="preserve">, p. 693). Other details are </w:t>
      </w:r>
      <w:r w:rsidR="00C30AA6" w:rsidRPr="006C72A9">
        <w:t xml:space="preserve">left out </w:t>
      </w:r>
      <w:r w:rsidR="00BA4C81" w:rsidRPr="006C72A9">
        <w:t xml:space="preserve">in order to capture regularities across </w:t>
      </w:r>
      <w:r w:rsidR="00057E4F" w:rsidRPr="006C72A9">
        <w:t>m-</w:t>
      </w:r>
      <w:r w:rsidR="00BA4C81" w:rsidRPr="006C72A9">
        <w:t>mechanisms</w:t>
      </w:r>
      <w:r w:rsidR="00371F35" w:rsidRPr="006C72A9">
        <w:t xml:space="preserve"> by</w:t>
      </w:r>
      <w:r w:rsidR="00BA4C81" w:rsidRPr="006C72A9">
        <w:t xml:space="preserve"> “…isolating features that are shared by mechanisms that occur within radically different systems and may even occur at different levels of organization…</w:t>
      </w:r>
      <w:r w:rsidR="0030490C" w:rsidRPr="006C72A9">
        <w:t>”</w:t>
      </w:r>
      <w:r w:rsidR="004B3069" w:rsidRPr="006C72A9">
        <w:t xml:space="preserve"> </w:t>
      </w:r>
      <w:r w:rsidR="00BA4C81" w:rsidRPr="006C72A9">
        <w:t xml:space="preserve">(Boone and </w:t>
      </w:r>
      <w:proofErr w:type="spellStart"/>
      <w:r w:rsidR="00BA4C81" w:rsidRPr="006C72A9">
        <w:t>Piccinini</w:t>
      </w:r>
      <w:proofErr w:type="spellEnd"/>
      <w:r w:rsidR="00BA4C81" w:rsidRPr="006C72A9">
        <w:t xml:space="preserve"> 2016, p. 694).</w:t>
      </w:r>
      <w:r w:rsidR="00732D7D" w:rsidRPr="006C72A9">
        <w:t xml:space="preserve"> </w:t>
      </w:r>
      <w:r w:rsidR="00BA4C81" w:rsidRPr="006C72A9">
        <w:t xml:space="preserve">Dynamical systems are descriptions </w:t>
      </w:r>
      <w:r w:rsidR="009A2CF3" w:rsidRPr="006C72A9">
        <w:t xml:space="preserve">either </w:t>
      </w:r>
      <w:r w:rsidR="00BA4C81" w:rsidRPr="006C72A9">
        <w:t xml:space="preserve">of types of </w:t>
      </w:r>
      <w:r w:rsidR="00B9292B" w:rsidRPr="006C72A9">
        <w:t>m-</w:t>
      </w:r>
      <w:r w:rsidR="00BA4C81" w:rsidRPr="006C72A9">
        <w:t xml:space="preserve">mechanisms or of regularities across many different particular </w:t>
      </w:r>
      <w:r w:rsidR="00B9292B" w:rsidRPr="006C72A9">
        <w:t>m-</w:t>
      </w:r>
      <w:r w:rsidR="00BA4C81" w:rsidRPr="006C72A9">
        <w:t>mechanisms</w:t>
      </w:r>
      <w:r w:rsidR="00657C29" w:rsidRPr="006C72A9">
        <w:t xml:space="preserve"> and so</w:t>
      </w:r>
      <w:r w:rsidR="00BA4C81" w:rsidRPr="006C72A9">
        <w:t xml:space="preserve"> should be considered mechanism schemata</w:t>
      </w:r>
      <w:r w:rsidR="006B503A" w:rsidRPr="006C72A9">
        <w:t>.</w:t>
      </w:r>
      <w:r w:rsidR="00BA4C81" w:rsidRPr="006C72A9">
        <w:t xml:space="preserve"> But this assumes these are models of the instantiating </w:t>
      </w:r>
      <w:r w:rsidR="00542AA3" w:rsidRPr="006C72A9">
        <w:t>m-</w:t>
      </w:r>
      <w:r w:rsidR="00BA4C81" w:rsidRPr="006C72A9">
        <w:t>mechanisms as opposed to models of neurodynamical systems in their own right</w:t>
      </w:r>
      <w:r w:rsidR="003707E2" w:rsidRPr="006C72A9">
        <w:t>, an assumption</w:t>
      </w:r>
      <w:r w:rsidR="004952A8" w:rsidRPr="006C72A9">
        <w:t xml:space="preserve"> </w:t>
      </w:r>
      <w:r w:rsidR="008C4231" w:rsidRPr="006C72A9">
        <w:t xml:space="preserve">that </w:t>
      </w:r>
      <w:r w:rsidR="004952A8" w:rsidRPr="006C72A9">
        <w:t>requires independent justification</w:t>
      </w:r>
      <w:r w:rsidR="007257B5" w:rsidRPr="006C72A9">
        <w:t xml:space="preserve"> </w:t>
      </w:r>
      <w:r w:rsidR="00AB77D0" w:rsidRPr="006C72A9">
        <w:fldChar w:fldCharType="begin"/>
      </w:r>
      <w:r w:rsidR="00771BB8" w:rsidRPr="006C72A9">
        <w:instrText xml:space="preserve"> ADDIN EN.CITE &lt;EndNote&gt;&lt;Cite&gt;&lt;Author&gt;Egan&lt;/Author&gt;&lt;Year&gt;2017&lt;/Year&gt;&lt;RecNum&gt;7886&lt;/RecNum&gt;&lt;Prefix&gt;cf. &lt;/Prefix&gt;&lt;DisplayText&gt;(cf. Egan 2017)&lt;/DisplayText&gt;&lt;record&gt;&lt;rec-number&gt;7886&lt;/rec-number&gt;&lt;foreign-keys&gt;&lt;key app="EN" db-id="5rssxzzfx9vxe1eveviv2evyz0e9fs09wf9t" timestamp="1583290968"&gt;7886&lt;/key&gt;&lt;/foreign-keys&gt;&lt;ref-type name="Book Section"&gt;5&lt;/ref-type&gt;&lt;contributors&gt;&lt;authors&gt;&lt;author&gt;Egan, Frances&lt;/author&gt;&lt;/authors&gt;&lt;secondary-authors&gt;&lt;author&gt;Kaplan, David M&lt;/author&gt;&lt;/secondary-authors&gt;&lt;/contributors&gt;&lt;titles&gt;&lt;title&gt;Function-Theoretic Explanation&lt;/title&gt;&lt;secondary-title&gt;Explanation and Integration in Mind and Brain Science&lt;/secondary-title&gt;&lt;/titles&gt;&lt;periodical&gt;&lt;full-title&gt;Explanation and Integration in Mind and Brain Science&lt;/full-title&gt;&lt;/periodical&gt;&lt;pages&gt;145-163&lt;/pages&gt;&lt;dates&gt;&lt;year&gt;2017&lt;/year&gt;&lt;/dates&gt;&lt;publisher&gt;Oxford University Press&lt;/publisher&gt;&lt;isbn&gt;0191508713&lt;/isbn&gt;&lt;urls&gt;&lt;/urls&gt;&lt;/record&gt;&lt;/Cite&gt;&lt;/EndNote&gt;</w:instrText>
      </w:r>
      <w:r w:rsidR="00AB77D0" w:rsidRPr="006C72A9">
        <w:fldChar w:fldCharType="separate"/>
      </w:r>
      <w:r w:rsidR="00AB77D0" w:rsidRPr="006C72A9">
        <w:rPr>
          <w:noProof/>
        </w:rPr>
        <w:t>(cf. Egan 2017)</w:t>
      </w:r>
      <w:r w:rsidR="00AB77D0" w:rsidRPr="006C72A9">
        <w:fldChar w:fldCharType="end"/>
      </w:r>
      <w:r w:rsidR="00BA4C81" w:rsidRPr="006C72A9">
        <w:t xml:space="preserve">. </w:t>
      </w:r>
      <w:r w:rsidR="008134BC" w:rsidRPr="006C72A9">
        <w:t>In sum,</w:t>
      </w:r>
      <w:r w:rsidR="00AB24B4" w:rsidRPr="006C72A9">
        <w:t xml:space="preserve"> </w:t>
      </w:r>
      <w:r w:rsidR="008134BC" w:rsidRPr="006C72A9">
        <w:t>t</w:t>
      </w:r>
      <w:r w:rsidR="00A45E8B" w:rsidRPr="006C72A9">
        <w:t>he</w:t>
      </w:r>
      <w:r w:rsidR="00AB24B4" w:rsidRPr="006C72A9">
        <w:t xml:space="preserve"> </w:t>
      </w:r>
      <w:r w:rsidR="00A27CC0" w:rsidRPr="006C72A9">
        <w:t>incomplete</w:t>
      </w:r>
      <w:r w:rsidR="00261935" w:rsidRPr="006C72A9">
        <w:t xml:space="preserve"> description argument</w:t>
      </w:r>
      <w:r w:rsidR="00AB24B4" w:rsidRPr="006C72A9">
        <w:t xml:space="preserve"> </w:t>
      </w:r>
      <w:r w:rsidR="00A45E8B" w:rsidRPr="006C72A9">
        <w:t>too</w:t>
      </w:r>
      <w:r w:rsidR="001B7370" w:rsidRPr="006C72A9">
        <w:t xml:space="preserve"> </w:t>
      </w:r>
      <w:r w:rsidR="00D93A06" w:rsidRPr="006C72A9">
        <w:t>assumes the targets of these DST models are m-mechanisms, and so requires further defense</w:t>
      </w:r>
      <w:r w:rsidR="00AB24B4" w:rsidRPr="006C72A9">
        <w:t xml:space="preserve"> to demonstrate the</w:t>
      </w:r>
      <w:r w:rsidR="004B3069" w:rsidRPr="006C72A9">
        <w:t xml:space="preserve"> partial </w:t>
      </w:r>
      <w:r w:rsidR="007533CF" w:rsidRPr="006C72A9">
        <w:t>interpretation</w:t>
      </w:r>
      <w:r w:rsidR="00AB24B4" w:rsidRPr="006C72A9">
        <w:t>.</w:t>
      </w:r>
    </w:p>
    <w:p w14:paraId="4E1AB904" w14:textId="77777777" w:rsidR="002E59D0" w:rsidRPr="006C72A9" w:rsidRDefault="002E59D0" w:rsidP="00BA4C81">
      <w:pPr>
        <w:ind w:firstLine="720"/>
      </w:pPr>
    </w:p>
    <w:p w14:paraId="016984C3" w14:textId="1B48B968" w:rsidR="002E59D0" w:rsidRPr="006C72A9" w:rsidRDefault="002E59D0" w:rsidP="001A08E7">
      <w:pPr>
        <w:pStyle w:val="ListParagraph"/>
        <w:numPr>
          <w:ilvl w:val="1"/>
          <w:numId w:val="2"/>
        </w:numPr>
      </w:pPr>
      <w:r w:rsidRPr="006C72A9">
        <w:t>Objections</w:t>
      </w:r>
    </w:p>
    <w:p w14:paraId="3C3AFAC1" w14:textId="287591AF" w:rsidR="00B25286" w:rsidRPr="006C72A9" w:rsidRDefault="002E59D0" w:rsidP="00B25286">
      <w:r w:rsidRPr="006C72A9">
        <w:tab/>
        <w:t xml:space="preserve">I will now consider some objections to the claim that the </w:t>
      </w:r>
      <w:r w:rsidR="008A5D7D" w:rsidRPr="006C72A9">
        <w:t>DST model</w:t>
      </w:r>
      <w:r w:rsidRPr="006C72A9">
        <w:t xml:space="preserve">s present in </w:t>
      </w:r>
      <w:r w:rsidR="004357C5" w:rsidRPr="006C72A9">
        <w:t>neurodynamical explanations</w:t>
      </w:r>
      <w:r w:rsidRPr="006C72A9">
        <w:t xml:space="preserve"> </w:t>
      </w:r>
      <w:r w:rsidR="003A6756" w:rsidRPr="006C72A9">
        <w:t xml:space="preserve">can </w:t>
      </w:r>
      <w:r w:rsidRPr="006C72A9">
        <w:t xml:space="preserve">target dynamical systems distinct from their instantiating </w:t>
      </w:r>
      <w:r w:rsidR="00DC2F5E" w:rsidRPr="006C72A9">
        <w:t>m-</w:t>
      </w:r>
      <w:r w:rsidR="00B320E1" w:rsidRPr="006C72A9">
        <w:t>mechanism</w:t>
      </w:r>
      <w:r w:rsidRPr="006C72A9">
        <w:t xml:space="preserve">s. First, the mechanist might </w:t>
      </w:r>
      <w:r w:rsidR="00210E40" w:rsidRPr="006C72A9">
        <w:t>object</w:t>
      </w:r>
      <w:r w:rsidRPr="006C72A9">
        <w:t xml:space="preserve"> </w:t>
      </w:r>
      <w:r w:rsidR="00210E40" w:rsidRPr="006C72A9">
        <w:t xml:space="preserve">that </w:t>
      </w:r>
      <w:r w:rsidR="00CC15A4" w:rsidRPr="006C72A9">
        <w:t>for the dynamic</w:t>
      </w:r>
      <w:r w:rsidR="00A86F55" w:rsidRPr="006C72A9">
        <w:t>s targeted</w:t>
      </w:r>
      <w:r w:rsidRPr="006C72A9">
        <w:t xml:space="preserve"> by model</w:t>
      </w:r>
      <w:r w:rsidR="00921D33" w:rsidRPr="006C72A9">
        <w:t>s</w:t>
      </w:r>
      <w:r w:rsidRPr="006C72A9">
        <w:t xml:space="preserve"> to exist, they must be dynamics of </w:t>
      </w:r>
      <w:r w:rsidR="00FD7631" w:rsidRPr="006C72A9">
        <w:t>m-</w:t>
      </w:r>
      <w:r w:rsidR="004C4397" w:rsidRPr="006C72A9">
        <w:t>mechanisms</w:t>
      </w:r>
      <w:r w:rsidR="000156AD" w:rsidRPr="006C72A9">
        <w:t xml:space="preserve"> and so the targets of the models are m-mechanisms</w:t>
      </w:r>
      <w:r w:rsidRPr="006C72A9">
        <w:t>.</w:t>
      </w:r>
      <w:r w:rsidR="008203C8" w:rsidRPr="006C72A9">
        <w:t xml:space="preserve"> The definition of a dynamical system given above explicitly states that these systems are token identical to subsets of the dynamics of their instantiating </w:t>
      </w:r>
      <w:r w:rsidR="00594E8F" w:rsidRPr="006C72A9">
        <w:t xml:space="preserve">physical </w:t>
      </w:r>
      <w:r w:rsidR="008203C8" w:rsidRPr="006C72A9">
        <w:t xml:space="preserve">systems. </w:t>
      </w:r>
      <w:r w:rsidR="007C3955" w:rsidRPr="006C72A9">
        <w:t>P</w:t>
      </w:r>
      <w:r w:rsidR="004A4FF2" w:rsidRPr="006C72A9">
        <w:t xml:space="preserve">lausibly </w:t>
      </w:r>
      <w:r w:rsidR="001B02A0" w:rsidRPr="006C72A9">
        <w:t xml:space="preserve">some of </w:t>
      </w:r>
      <w:r w:rsidR="004A4FF2" w:rsidRPr="006C72A9">
        <w:t xml:space="preserve">the </w:t>
      </w:r>
      <w:r w:rsidRPr="006C72A9">
        <w:t xml:space="preserve">physical systems </w:t>
      </w:r>
      <w:r w:rsidR="00DD2025" w:rsidRPr="006C72A9">
        <w:t>instantiating the dyna</w:t>
      </w:r>
      <w:r w:rsidR="004A4FF2" w:rsidRPr="006C72A9">
        <w:t xml:space="preserve">mics </w:t>
      </w:r>
      <w:r w:rsidRPr="006C72A9">
        <w:t xml:space="preserve">are </w:t>
      </w:r>
      <w:r w:rsidR="0025264E" w:rsidRPr="006C72A9">
        <w:t>m-</w:t>
      </w:r>
      <w:r w:rsidRPr="006C72A9">
        <w:t>mechanism</w:t>
      </w:r>
      <w:r w:rsidR="00D75E89" w:rsidRPr="006C72A9">
        <w:t>s</w:t>
      </w:r>
      <w:r w:rsidRPr="006C72A9">
        <w:t xml:space="preserve">, as many philosophers </w:t>
      </w:r>
      <w:r w:rsidR="00AB77D0" w:rsidRPr="006C72A9">
        <w:fldChar w:fldCharType="begin"/>
      </w:r>
      <w:r w:rsidR="00DF4D4B" w:rsidRPr="006C72A9">
        <w:instrText xml:space="preserve"> ADDIN EN.CITE &lt;EndNote&gt;&lt;Cite&gt;&lt;Author&gt;Craver&lt;/Author&gt;&lt;Year&gt;2007&lt;/Year&gt;&lt;RecNum&gt;2894&lt;/RecNum&gt;&lt;Prefix&gt;e.g.`, &lt;/Prefix&gt;&lt;DisplayText&gt;(e.g., Craver 2007b)&lt;/DisplayText&gt;&lt;record&gt;&lt;rec-number&gt;2894&lt;/rec-number&gt;&lt;foreign-keys&gt;&lt;key app="EN" db-id="5rssxzzfx9vxe1eveviv2evyz0e9fs09wf9t" timestamp="1583290963"&gt;2894&lt;/key&gt;&lt;/foreign-keys&gt;&lt;ref-type name="Book"&gt;6&lt;/ref-type&gt;&lt;contributors&gt;&lt;authors&gt;&lt;author&gt;Craver, Carl F&lt;/author&gt;&lt;/authors&gt;&lt;/contributors&gt;&lt;titles&gt;&lt;title&gt;Explaining the brain&lt;/title&gt;&lt;/titles&gt;&lt;dates&gt;&lt;year&gt;2007&lt;/year&gt;&lt;/dates&gt;&lt;publisher&gt;Oxford University Press Oxford&lt;/publisher&gt;&lt;isbn&gt;0199299315&lt;/isbn&gt;&lt;urls&gt;&lt;/urls&gt;&lt;/record&gt;&lt;/Cite&gt;&lt;/EndNote&gt;</w:instrText>
      </w:r>
      <w:r w:rsidR="00AB77D0" w:rsidRPr="006C72A9">
        <w:fldChar w:fldCharType="separate"/>
      </w:r>
      <w:r w:rsidR="00DF4D4B" w:rsidRPr="006C72A9">
        <w:rPr>
          <w:noProof/>
        </w:rPr>
        <w:t>(e.g., Craver 2007b)</w:t>
      </w:r>
      <w:r w:rsidR="00AB77D0" w:rsidRPr="006C72A9">
        <w:fldChar w:fldCharType="end"/>
      </w:r>
      <w:r w:rsidRPr="006C72A9">
        <w:t xml:space="preserve"> have argued for the brain</w:t>
      </w:r>
      <w:r w:rsidR="003D10C8" w:rsidRPr="006C72A9">
        <w:t>.</w:t>
      </w:r>
      <w:r w:rsidR="00BC5EAE" w:rsidRPr="006C72A9">
        <w:t xml:space="preserve"> </w:t>
      </w:r>
      <w:r w:rsidR="00B57762" w:rsidRPr="006C72A9">
        <w:t xml:space="preserve">Consider for example Bechtel and Abrahamsen’s take on mechanistic </w:t>
      </w:r>
      <w:r w:rsidR="00B57762" w:rsidRPr="006C72A9">
        <w:rPr>
          <w:color w:val="000000" w:themeColor="text1"/>
        </w:rPr>
        <w:t xml:space="preserve">dynamics </w:t>
      </w:r>
      <w:r w:rsidR="00AB77D0" w:rsidRPr="006C72A9">
        <w:rPr>
          <w:color w:val="000000" w:themeColor="text1"/>
        </w:rPr>
        <w:fldChar w:fldCharType="begin"/>
      </w:r>
      <w:r w:rsidR="00771BB8" w:rsidRPr="006C72A9">
        <w:rPr>
          <w:color w:val="000000" w:themeColor="text1"/>
        </w:rPr>
        <w:instrText xml:space="preserve"> ADDIN EN.CITE &lt;EndNote&gt;&lt;Cite&gt;&lt;Author&gt;Bechtel&lt;/Author&gt;&lt;Year&gt;2010&lt;/Year&gt;&lt;RecNum&gt;2884&lt;/RecNum&gt;&lt;DisplayText&gt;(Bechtel and Abrahamsen 2010)&lt;/DisplayText&gt;&lt;record&gt;&lt;rec-number&gt;2884&lt;/rec-number&gt;&lt;foreign-keys&gt;&lt;key app="EN" db-id="5rssxzzfx9vxe1eveviv2evyz0e9fs09wf9t" timestamp="1583290963"&gt;2884&lt;/key&gt;&lt;/foreign-keys&gt;&lt;ref-type name="Journal Article"&gt;17&lt;/ref-type&gt;&lt;contributors&gt;&lt;authors&gt;&lt;author&gt;Bechtel, William&lt;/author&gt;&lt;author&gt;Abrahamsen, Adele&lt;/author&gt;&lt;/authors&gt;&lt;/contributors&gt;&lt;titles&gt;&lt;title&gt;Dynamic mechanistic explanation: Computational modeling of circadian rhythms as an exemplar for cognitive science&lt;/title&gt;&lt;secondary-title&gt;Studies in History and Philosophy of Science Part A&lt;/secondary-title&gt;&lt;/titles&gt;&lt;periodical&gt;&lt;full-title&gt;Studies in History and Philosophy of Science Part A&lt;/full-title&gt;&lt;/periodical&gt;&lt;pages&gt;321-333&lt;/pages&gt;&lt;volume&gt;41&lt;/volume&gt;&lt;number&gt;3&lt;/number&gt;&lt;dates&gt;&lt;year&gt;2010&lt;/year&gt;&lt;/dates&gt;&lt;isbn&gt;0039-3681&lt;/isbn&gt;&lt;urls&gt;&lt;/urls&gt;&lt;/record&gt;&lt;/Cite&gt;&lt;/EndNote&gt;</w:instrText>
      </w:r>
      <w:r w:rsidR="00AB77D0" w:rsidRPr="006C72A9">
        <w:rPr>
          <w:color w:val="000000" w:themeColor="text1"/>
        </w:rPr>
        <w:fldChar w:fldCharType="separate"/>
      </w:r>
      <w:r w:rsidR="00AB77D0" w:rsidRPr="006C72A9">
        <w:rPr>
          <w:noProof/>
          <w:color w:val="000000" w:themeColor="text1"/>
        </w:rPr>
        <w:t>(Bechtel and Abrahamsen 2010)</w:t>
      </w:r>
      <w:r w:rsidR="00AB77D0" w:rsidRPr="006C72A9">
        <w:rPr>
          <w:color w:val="000000" w:themeColor="text1"/>
        </w:rPr>
        <w:fldChar w:fldCharType="end"/>
      </w:r>
      <w:r w:rsidR="00B57762" w:rsidRPr="006C72A9">
        <w:rPr>
          <w:color w:val="000000" w:themeColor="text1"/>
        </w:rPr>
        <w:t>.</w:t>
      </w:r>
      <w:r w:rsidR="00B25286" w:rsidRPr="006C72A9">
        <w:rPr>
          <w:rFonts w:eastAsia="Times New Roman"/>
          <w:color w:val="000000" w:themeColor="text1"/>
        </w:rPr>
        <w:t xml:space="preserve"> </w:t>
      </w:r>
      <w:r w:rsidR="00514656" w:rsidRPr="006C72A9">
        <w:rPr>
          <w:rFonts w:eastAsia="Times New Roman"/>
          <w:color w:val="000000" w:themeColor="text1"/>
        </w:rPr>
        <w:t xml:space="preserve">They </w:t>
      </w:r>
      <w:r w:rsidR="00B25286" w:rsidRPr="006C72A9">
        <w:rPr>
          <w:rFonts w:eastAsia="Times New Roman"/>
          <w:color w:val="000000" w:themeColor="text1"/>
        </w:rPr>
        <w:t>claim that dynamical systems theoretic models are “…used to better understand the functioning of a mechanism whose parts, operations, and organization already have been independently determined” (</w:t>
      </w:r>
      <w:r w:rsidR="0047724D" w:rsidRPr="006C72A9">
        <w:rPr>
          <w:rFonts w:eastAsia="Times New Roman"/>
          <w:color w:val="000000" w:themeColor="text1"/>
        </w:rPr>
        <w:t>Bechtel and Abrahamsen 2010</w:t>
      </w:r>
      <w:r w:rsidR="00B25286" w:rsidRPr="006C72A9">
        <w:rPr>
          <w:rFonts w:eastAsia="Times New Roman"/>
          <w:color w:val="000000" w:themeColor="text1"/>
        </w:rPr>
        <w:t>, p. 322). They note that modelers “probe how the mechanism’s organization, parts, and operations are orchestrated in real time to produce dynamic phenomena…” (</w:t>
      </w:r>
      <w:r w:rsidR="0047724D" w:rsidRPr="006C72A9">
        <w:rPr>
          <w:rFonts w:eastAsia="Times New Roman"/>
          <w:color w:val="000000" w:themeColor="text1"/>
        </w:rPr>
        <w:t>Bechtel and Abrahamsen 2010</w:t>
      </w:r>
      <w:r w:rsidR="00B25286" w:rsidRPr="006C72A9">
        <w:rPr>
          <w:rFonts w:eastAsia="Times New Roman"/>
          <w:color w:val="000000" w:themeColor="text1"/>
        </w:rPr>
        <w:t xml:space="preserve">, p. 322). </w:t>
      </w:r>
      <w:r w:rsidR="00FA494E" w:rsidRPr="006C72A9">
        <w:t>On this objection, the dynamics are</w:t>
      </w:r>
      <w:r w:rsidR="002E6CDA" w:rsidRPr="006C72A9">
        <w:t xml:space="preserve"> </w:t>
      </w:r>
      <w:r w:rsidR="00FA494E" w:rsidRPr="006C72A9">
        <w:t>spatiotemporal details of entities and activities of the m-mechanism and so the models do target m-mechanisms.</w:t>
      </w:r>
    </w:p>
    <w:p w14:paraId="54C179CE" w14:textId="0F58BD6E" w:rsidR="00602D88" w:rsidRPr="006C72A9" w:rsidRDefault="002E4649" w:rsidP="009D6A75">
      <w:r w:rsidRPr="006C72A9">
        <w:tab/>
      </w:r>
      <w:r w:rsidR="003F35DB" w:rsidRPr="006C72A9">
        <w:t xml:space="preserve">In reply, I contend that </w:t>
      </w:r>
      <w:r w:rsidR="00BC5EAE" w:rsidRPr="006C72A9">
        <w:t>m-mechanisms, non-m-mechanism dynamical systems, and models are distinct.</w:t>
      </w:r>
      <w:r w:rsidR="000A53BC" w:rsidRPr="006C72A9">
        <w:t xml:space="preserve"> </w:t>
      </w:r>
      <w:r w:rsidR="00602D88" w:rsidRPr="006C72A9">
        <w:t xml:space="preserve">The various categories divide up systems in different ways according to identification, </w:t>
      </w:r>
      <w:r w:rsidR="00602D88" w:rsidRPr="006C72A9">
        <w:lastRenderedPageBreak/>
        <w:t xml:space="preserve">re-identification, and classification conditions </w:t>
      </w:r>
      <w:r w:rsidR="00D770CA" w:rsidRPr="006C72A9">
        <w:fldChar w:fldCharType="begin"/>
      </w:r>
      <w:r w:rsidR="00377F2E">
        <w:instrText xml:space="preserve"> ADDIN EN.CITE &lt;EndNote&gt;&lt;Cite&gt;&lt;Author&gt;Strawson&lt;/Author&gt;&lt;Year&gt;1959&lt;/Year&gt;&lt;RecNum&gt;8086&lt;/RecNum&gt;&lt;Prefix&gt;in short`, sortal conditions cf. &lt;/Prefix&gt;&lt;DisplayText&gt;(in short, sortal conditions cf. Strawson 1959)&lt;/DisplayText&gt;&lt;record&gt;&lt;rec-number&gt;8086&lt;/rec-number&gt;&lt;foreign-keys&gt;&lt;key app="EN" db-id="5rssxzzfx9vxe1eveviv2evyz0e9fs09wf9t" timestamp="1583290968"&gt;8086&lt;/key&gt;&lt;/foreign-keys&gt;&lt;ref-type name="Book"&gt;6&lt;/ref-type&gt;&lt;contributors&gt;&lt;authors&gt;&lt;author&gt;Strawson, Peter F&lt;/author&gt;&lt;/authors&gt;&lt;/contributors&gt;&lt;titles&gt;&lt;title&gt;Individuals&lt;/title&gt;&lt;/titles&gt;&lt;dates&gt;&lt;year&gt;1959&lt;/year&gt;&lt;/dates&gt;&lt;pub-location&gt;London&lt;/pub-location&gt;&lt;publisher&gt;Methuen&lt;/publisher&gt;&lt;urls&gt;&lt;/urls&gt;&lt;/record&gt;&lt;/Cite&gt;&lt;/EndNote&gt;</w:instrText>
      </w:r>
      <w:r w:rsidR="00D770CA" w:rsidRPr="006C72A9">
        <w:fldChar w:fldCharType="separate"/>
      </w:r>
      <w:r w:rsidR="00377F2E">
        <w:rPr>
          <w:noProof/>
        </w:rPr>
        <w:t>(in short, sortal conditions</w:t>
      </w:r>
      <w:r w:rsidR="00284ACA">
        <w:rPr>
          <w:noProof/>
        </w:rPr>
        <w:t>;</w:t>
      </w:r>
      <w:r w:rsidR="00377F2E">
        <w:rPr>
          <w:noProof/>
        </w:rPr>
        <w:t xml:space="preserve"> cf. Strawson 1959</w:t>
      </w:r>
      <w:r w:rsidR="00D770CA" w:rsidRPr="006C72A9">
        <w:fldChar w:fldCharType="end"/>
      </w:r>
      <w:r w:rsidR="00341592" w:rsidRPr="006C72A9">
        <w:t xml:space="preserve"> or </w:t>
      </w:r>
      <w:r w:rsidR="00D770CA" w:rsidRPr="006C72A9">
        <w:fldChar w:fldCharType="begin"/>
      </w:r>
      <w:r w:rsidR="00377F2E">
        <w:instrText xml:space="preserve"> ADDIN EN.CITE &lt;EndNote&gt;&lt;Cite&gt;&lt;Author&gt;Quine&lt;/Author&gt;&lt;Year&gt;1960&lt;/Year&gt;&lt;RecNum&gt;8087&lt;/RecNum&gt;&lt;DisplayText&gt;(Quine 1960)&lt;/DisplayText&gt;&lt;record&gt;&lt;rec-number&gt;8087&lt;/rec-number&gt;&lt;foreign-keys&gt;&lt;key app="EN" db-id="5rssxzzfx9vxe1eveviv2evyz0e9fs09wf9t" timestamp="1583290968"&gt;8087&lt;/key&gt;&lt;/foreign-keys&gt;&lt;ref-type name="Book"&gt;6&lt;/ref-type&gt;&lt;contributors&gt;&lt;authors&gt;&lt;author&gt;Quine, Willard Van Orman&lt;/author&gt;&lt;/authors&gt;&lt;/contributors&gt;&lt;titles&gt;&lt;title&gt;Word and object&lt;/title&gt;&lt;/titles&gt;&lt;dates&gt;&lt;year&gt;1960&lt;/year&gt;&lt;/dates&gt;&lt;publisher&gt;MIT press&lt;/publisher&gt;&lt;isbn&gt;0262312808&lt;/isbn&gt;&lt;urls&gt;&lt;/urls&gt;&lt;/record&gt;&lt;/Cite&gt;&lt;/EndNote&gt;</w:instrText>
      </w:r>
      <w:r w:rsidR="00D770CA" w:rsidRPr="006C72A9">
        <w:fldChar w:fldCharType="separate"/>
      </w:r>
      <w:r w:rsidR="00377F2E">
        <w:rPr>
          <w:noProof/>
        </w:rPr>
        <w:t>Quine 1960)</w:t>
      </w:r>
      <w:r w:rsidR="00D770CA" w:rsidRPr="006C72A9">
        <w:fldChar w:fldCharType="end"/>
      </w:r>
      <w:r w:rsidR="00602D88" w:rsidRPr="006C72A9">
        <w:t xml:space="preserve">. </w:t>
      </w:r>
      <w:r w:rsidR="00843580" w:rsidRPr="006C72A9">
        <w:t xml:space="preserve">Definitions provide sortal conditions. </w:t>
      </w:r>
      <w:r w:rsidR="00CF2D60" w:rsidRPr="006C72A9">
        <w:t>The</w:t>
      </w:r>
      <w:r w:rsidR="006C3012" w:rsidRPr="006C72A9">
        <w:t xml:space="preserve"> discussion </w:t>
      </w:r>
      <w:r w:rsidR="00AA505A" w:rsidRPr="006C72A9">
        <w:t xml:space="preserve">above </w:t>
      </w:r>
      <w:r w:rsidR="006C3012" w:rsidRPr="006C72A9">
        <w:t xml:space="preserve">defined </w:t>
      </w:r>
      <w:r w:rsidR="002F33AE" w:rsidRPr="006C72A9">
        <w:t>m-</w:t>
      </w:r>
      <w:r w:rsidR="006C3012" w:rsidRPr="006C72A9">
        <w:t xml:space="preserve">mechanisms as those </w:t>
      </w:r>
      <w:r w:rsidR="00D67E1F" w:rsidRPr="006C72A9">
        <w:t xml:space="preserve">spatiotemporal </w:t>
      </w:r>
      <w:r w:rsidR="006C3012" w:rsidRPr="006C72A9">
        <w:t xml:space="preserve">systems that are sets of </w:t>
      </w:r>
      <w:r w:rsidR="009E4C1D" w:rsidRPr="006C72A9">
        <w:t>entities</w:t>
      </w:r>
      <w:r w:rsidR="006C3012" w:rsidRPr="006C72A9">
        <w:t xml:space="preserve"> and activities organized so as to</w:t>
      </w:r>
      <w:r w:rsidR="00FE5255" w:rsidRPr="006C72A9">
        <w:t xml:space="preserve"> be responsible for the production of some </w:t>
      </w:r>
      <w:r w:rsidR="00EC287D" w:rsidRPr="006C72A9">
        <w:t>phenomenon</w:t>
      </w:r>
      <w:r w:rsidR="00AA505A" w:rsidRPr="006C72A9">
        <w:t>.</w:t>
      </w:r>
      <w:r w:rsidR="00C67381" w:rsidRPr="006C72A9">
        <w:t xml:space="preserve"> </w:t>
      </w:r>
      <w:r w:rsidR="00D87A67" w:rsidRPr="006C72A9">
        <w:t xml:space="preserve">The </w:t>
      </w:r>
      <w:r w:rsidR="00C67381" w:rsidRPr="006C72A9">
        <w:t xml:space="preserve">sortal </w:t>
      </w:r>
      <w:r w:rsidR="00950951" w:rsidRPr="006C72A9">
        <w:t>conditions</w:t>
      </w:r>
      <w:r w:rsidR="00C67381" w:rsidRPr="006C72A9">
        <w:t xml:space="preserve"> </w:t>
      </w:r>
      <w:r w:rsidR="00D87A67" w:rsidRPr="006C72A9">
        <w:t xml:space="preserve">for m-mechanisms then </w:t>
      </w:r>
      <w:r w:rsidR="00C67381" w:rsidRPr="006C72A9">
        <w:t xml:space="preserve">include the </w:t>
      </w:r>
      <w:r w:rsidR="009E4C1D" w:rsidRPr="006C72A9">
        <w:t>entities</w:t>
      </w:r>
      <w:r w:rsidR="00C67381" w:rsidRPr="006C72A9">
        <w:t>, activities, organization,</w:t>
      </w:r>
      <w:r w:rsidR="00AA505A" w:rsidRPr="006C72A9">
        <w:t xml:space="preserve"> </w:t>
      </w:r>
      <w:r w:rsidR="00C67381" w:rsidRPr="006C72A9">
        <w:t xml:space="preserve">and </w:t>
      </w:r>
      <w:r w:rsidR="00391EC3" w:rsidRPr="006C72A9">
        <w:t xml:space="preserve">productive </w:t>
      </w:r>
      <w:r w:rsidR="00C67381" w:rsidRPr="006C72A9">
        <w:t xml:space="preserve">roles in systems. </w:t>
      </w:r>
      <w:r w:rsidR="003B3BDD" w:rsidRPr="006C72A9">
        <w:t>Dynamical systems</w:t>
      </w:r>
      <w:r w:rsidR="00EE717D" w:rsidRPr="006C72A9">
        <w:t xml:space="preserve"> herein</w:t>
      </w:r>
      <w:r w:rsidR="003B3BDD" w:rsidRPr="006C72A9">
        <w:t xml:space="preserve"> are defined as </w:t>
      </w:r>
      <w:r w:rsidR="00A0573B" w:rsidRPr="006C72A9">
        <w:t xml:space="preserve">the objects, properties, and relations of some system and the changes in those objects, properties, and relations. </w:t>
      </w:r>
      <w:r w:rsidR="00707469" w:rsidRPr="006C72A9">
        <w:t xml:space="preserve">While neurodynamical systems happen at a place (or in a volume) and over time, their sortal conditions </w:t>
      </w:r>
      <w:r w:rsidR="00ED3298" w:rsidRPr="006C72A9">
        <w:t>need</w:t>
      </w:r>
      <w:r w:rsidR="00707469" w:rsidRPr="006C72A9">
        <w:t xml:space="preserve"> not specify those properties</w:t>
      </w:r>
      <w:r w:rsidR="005449F3" w:rsidRPr="006C72A9">
        <w:t>.</w:t>
      </w:r>
      <w:r w:rsidR="00950951" w:rsidRPr="006C72A9">
        <w:t xml:space="preserve"> </w:t>
      </w:r>
      <w:r w:rsidR="001A6DE7" w:rsidRPr="006C72A9">
        <w:t>As a result,</w:t>
      </w:r>
      <w:r w:rsidR="00BB06D0" w:rsidRPr="006C72A9">
        <w:t xml:space="preserve"> </w:t>
      </w:r>
      <w:r w:rsidR="007C0646" w:rsidRPr="006C72A9">
        <w:t>m-</w:t>
      </w:r>
      <w:r w:rsidR="00BB06D0" w:rsidRPr="006C72A9">
        <w:t xml:space="preserve">mechanistic </w:t>
      </w:r>
      <w:r w:rsidR="002251D2" w:rsidRPr="006C72A9">
        <w:t xml:space="preserve">sortal conditions </w:t>
      </w:r>
      <w:r w:rsidR="00B628CF" w:rsidRPr="006C72A9">
        <w:t>may be</w:t>
      </w:r>
      <w:r w:rsidR="002251D2" w:rsidRPr="006C72A9">
        <w:t xml:space="preserve"> d</w:t>
      </w:r>
      <w:r w:rsidR="00067DD4" w:rsidRPr="006C72A9">
        <w:t xml:space="preserve">ifferent </w:t>
      </w:r>
      <w:r w:rsidR="002251D2" w:rsidRPr="006C72A9">
        <w:t>from the sortal conditions for dynamical systems</w:t>
      </w:r>
      <w:r w:rsidR="006F3A29" w:rsidRPr="006C72A9">
        <w:t xml:space="preserve">. </w:t>
      </w:r>
      <w:r w:rsidR="006E514F" w:rsidRPr="006C72A9">
        <w:t xml:space="preserve">Granted these </w:t>
      </w:r>
      <w:r w:rsidR="00C96125" w:rsidRPr="006C72A9">
        <w:t xml:space="preserve">distinct </w:t>
      </w:r>
      <w:r w:rsidR="004B059D" w:rsidRPr="006C72A9">
        <w:t>sets of</w:t>
      </w:r>
      <w:r w:rsidR="00C96125" w:rsidRPr="006C72A9">
        <w:t xml:space="preserve"> conditions</w:t>
      </w:r>
      <w:r w:rsidR="006E514F" w:rsidRPr="006C72A9">
        <w:t xml:space="preserve">, </w:t>
      </w:r>
      <w:r w:rsidR="00341592" w:rsidRPr="006C72A9">
        <w:t xml:space="preserve">m-mechanisms can be distinct from dynamical systems, and so </w:t>
      </w:r>
      <w:r w:rsidR="006E514F" w:rsidRPr="006C72A9">
        <w:t>models can target one type of existent without targeting another.</w:t>
      </w:r>
    </w:p>
    <w:p w14:paraId="097240B7" w14:textId="26572C11" w:rsidR="003F35DB" w:rsidRPr="006C72A9" w:rsidRDefault="003F35DB" w:rsidP="002E59D0">
      <w:r w:rsidRPr="006C72A9">
        <w:tab/>
        <w:t xml:space="preserve">A </w:t>
      </w:r>
      <w:r w:rsidR="00AD52E6" w:rsidRPr="006C72A9">
        <w:t>second</w:t>
      </w:r>
      <w:r w:rsidRPr="006C72A9">
        <w:t xml:space="preserve"> </w:t>
      </w:r>
      <w:r w:rsidR="002251D2" w:rsidRPr="006C72A9">
        <w:t xml:space="preserve">related </w:t>
      </w:r>
      <w:r w:rsidRPr="006C72A9">
        <w:t>objection denies that there are distinct explanatory roles for these different categories</w:t>
      </w:r>
      <w:r w:rsidR="002C1710" w:rsidRPr="006C72A9">
        <w:t>.</w:t>
      </w:r>
      <w:r w:rsidR="00B724AB" w:rsidRPr="006C72A9">
        <w:rPr>
          <w:rStyle w:val="FootnoteReference"/>
        </w:rPr>
        <w:footnoteReference w:id="29"/>
      </w:r>
      <w:r w:rsidR="001828CE" w:rsidRPr="006C72A9">
        <w:t xml:space="preserve"> </w:t>
      </w:r>
      <w:r w:rsidR="00E73B66" w:rsidRPr="006C72A9">
        <w:t>D</w:t>
      </w:r>
      <w:r w:rsidR="001828CE" w:rsidRPr="006C72A9">
        <w:t xml:space="preserve">ynamical systems are token identical to the dynamics of </w:t>
      </w:r>
      <w:r w:rsidR="00E73B66" w:rsidRPr="006C72A9">
        <w:t xml:space="preserve">physical </w:t>
      </w:r>
      <w:r w:rsidR="001828CE" w:rsidRPr="006C72A9">
        <w:t>systems</w:t>
      </w:r>
      <w:r w:rsidR="00DB0A59" w:rsidRPr="006C72A9">
        <w:t>.</w:t>
      </w:r>
      <w:r w:rsidR="001828CE" w:rsidRPr="006C72A9">
        <w:t xml:space="preserve"> </w:t>
      </w:r>
      <w:r w:rsidR="00DB0A59" w:rsidRPr="006C72A9">
        <w:t>I</w:t>
      </w:r>
      <w:r w:rsidR="001828CE" w:rsidRPr="006C72A9">
        <w:t xml:space="preserve">f neural systems are </w:t>
      </w:r>
      <w:r w:rsidR="006F6DB1" w:rsidRPr="006C72A9">
        <w:t>m-</w:t>
      </w:r>
      <w:r w:rsidR="001828CE" w:rsidRPr="006C72A9">
        <w:t xml:space="preserve">mechanisms, then neurodynamical systems are token identical to the dynamics of </w:t>
      </w:r>
      <w:r w:rsidR="006F6DB1" w:rsidRPr="006C72A9">
        <w:t>m-</w:t>
      </w:r>
      <w:r w:rsidR="001828CE" w:rsidRPr="006C72A9">
        <w:t>mechanisms.</w:t>
      </w:r>
      <w:r w:rsidR="00470C61" w:rsidRPr="006C72A9">
        <w:t xml:space="preserve"> So, the objection goes, there is no explanatory role for </w:t>
      </w:r>
      <w:r w:rsidR="00447718" w:rsidRPr="006C72A9">
        <w:t xml:space="preserve">a </w:t>
      </w:r>
      <w:r w:rsidR="00470C61" w:rsidRPr="006C72A9">
        <w:t>neurodynamical system that is distinct from the explanatory role of its instantiating neural mechanism.</w:t>
      </w:r>
    </w:p>
    <w:p w14:paraId="1B371378" w14:textId="626E27A8" w:rsidR="002B1D4B" w:rsidRPr="006C72A9" w:rsidRDefault="003F35DB" w:rsidP="002B1D4B">
      <w:r w:rsidRPr="006C72A9">
        <w:tab/>
      </w:r>
      <w:r w:rsidR="00197334" w:rsidRPr="006C72A9">
        <w:t xml:space="preserve">This objection raises deep issues related to identity and explanation. In defense against this objection, I </w:t>
      </w:r>
      <w:r w:rsidR="00120E54" w:rsidRPr="006C72A9">
        <w:t xml:space="preserve">reject that token identity of neural </w:t>
      </w:r>
      <w:r w:rsidR="006F6DB1" w:rsidRPr="006C72A9">
        <w:t>m-</w:t>
      </w:r>
      <w:r w:rsidR="00120E54" w:rsidRPr="006C72A9">
        <w:t>mechanisms and neurodynamical systems entails identical explanatory roles</w:t>
      </w:r>
      <w:r w:rsidR="00683394" w:rsidRPr="006C72A9">
        <w:t>.</w:t>
      </w:r>
      <w:r w:rsidR="00E237AD" w:rsidRPr="006C72A9">
        <w:rPr>
          <w:rFonts w:hint="eastAsia"/>
        </w:rPr>
        <w:t xml:space="preserve"> </w:t>
      </w:r>
      <w:r w:rsidR="000F2E35" w:rsidRPr="006C72A9">
        <w:t xml:space="preserve">First, </w:t>
      </w:r>
      <w:r w:rsidR="005250B5" w:rsidRPr="006C72A9">
        <w:t>if two</w:t>
      </w:r>
      <w:r w:rsidR="00292A77" w:rsidRPr="006C72A9">
        <w:t xml:space="preserve"> systems </w:t>
      </w:r>
      <w:r w:rsidR="005250B5" w:rsidRPr="006C72A9">
        <w:t xml:space="preserve">have </w:t>
      </w:r>
      <w:r w:rsidR="00400325" w:rsidRPr="006C72A9">
        <w:t xml:space="preserve">identical </w:t>
      </w:r>
      <w:r w:rsidR="00865DC2" w:rsidRPr="006C72A9">
        <w:t xml:space="preserve">explanatory roles </w:t>
      </w:r>
      <w:r w:rsidR="005250B5" w:rsidRPr="006C72A9">
        <w:t xml:space="preserve">then they have </w:t>
      </w:r>
      <w:r w:rsidR="00400325" w:rsidRPr="006C72A9">
        <w:t xml:space="preserve">identical </w:t>
      </w:r>
      <w:r w:rsidR="000F2E35" w:rsidRPr="006C72A9">
        <w:t xml:space="preserve">counterfactual </w:t>
      </w:r>
      <w:r w:rsidR="003A7DD2" w:rsidRPr="006C72A9">
        <w:t xml:space="preserve">explanatory </w:t>
      </w:r>
      <w:r w:rsidR="000F2E35" w:rsidRPr="006C72A9">
        <w:t>co</w:t>
      </w:r>
      <w:r w:rsidR="00EE7436" w:rsidRPr="006C72A9">
        <w:t>nstraints</w:t>
      </w:r>
      <w:r w:rsidR="00C94971" w:rsidRPr="006C72A9">
        <w:t>.</w:t>
      </w:r>
      <w:r w:rsidR="00A25888" w:rsidRPr="006C72A9">
        <w:t xml:space="preserve"> Second, </w:t>
      </w:r>
      <w:r w:rsidR="00FD5C3A" w:rsidRPr="006C72A9">
        <w:t xml:space="preserve">token identical </w:t>
      </w:r>
      <w:r w:rsidR="00B33BA4" w:rsidRPr="006C72A9">
        <w:t>neural</w:t>
      </w:r>
      <w:r w:rsidR="006F6DB1" w:rsidRPr="006C72A9">
        <w:t xml:space="preserve"> m-</w:t>
      </w:r>
      <w:r w:rsidR="00B33BA4" w:rsidRPr="006C72A9">
        <w:t xml:space="preserve">mechanisms </w:t>
      </w:r>
      <w:r w:rsidR="00FD5C3A" w:rsidRPr="006C72A9">
        <w:t xml:space="preserve">and neurodynamical systems </w:t>
      </w:r>
      <w:r w:rsidR="00B33BA4" w:rsidRPr="006C72A9">
        <w:t>have distinct sortal conditions.</w:t>
      </w:r>
      <w:r w:rsidR="00D32C85" w:rsidRPr="006C72A9">
        <w:t xml:space="preserve"> Third</w:t>
      </w:r>
      <w:r w:rsidR="00B33BA4" w:rsidRPr="006C72A9">
        <w:t>, distinct sortal conditions entail distinct counterfactual co</w:t>
      </w:r>
      <w:r w:rsidR="00BA7CF9" w:rsidRPr="006C72A9">
        <w:t>nstraints</w:t>
      </w:r>
      <w:r w:rsidR="00B33BA4" w:rsidRPr="006C72A9">
        <w:t xml:space="preserve">. </w:t>
      </w:r>
      <w:r w:rsidR="000542E4" w:rsidRPr="006C72A9">
        <w:t xml:space="preserve">So, </w:t>
      </w:r>
      <w:r w:rsidR="001354E9" w:rsidRPr="006C72A9">
        <w:t xml:space="preserve">neural </w:t>
      </w:r>
      <w:r w:rsidR="006F6DB1" w:rsidRPr="006C72A9">
        <w:t>m-</w:t>
      </w:r>
      <w:r w:rsidR="001354E9" w:rsidRPr="006C72A9">
        <w:t>mechanisms</w:t>
      </w:r>
      <w:r w:rsidR="008D57F4" w:rsidRPr="006C72A9">
        <w:t xml:space="preserve"> </w:t>
      </w:r>
      <w:r w:rsidR="000542E4" w:rsidRPr="006C72A9">
        <w:rPr>
          <w:rFonts w:eastAsia="Times New Roman"/>
        </w:rPr>
        <w:t xml:space="preserve">have </w:t>
      </w:r>
      <w:r w:rsidR="00B65FAB" w:rsidRPr="006C72A9">
        <w:rPr>
          <w:rFonts w:eastAsia="Times New Roman"/>
        </w:rPr>
        <w:t xml:space="preserve">different </w:t>
      </w:r>
      <w:r w:rsidR="000542E4" w:rsidRPr="006C72A9">
        <w:rPr>
          <w:rFonts w:eastAsia="Times New Roman"/>
        </w:rPr>
        <w:t>counterfactual</w:t>
      </w:r>
      <w:r w:rsidR="004B4E91" w:rsidRPr="006C72A9">
        <w:rPr>
          <w:rFonts w:eastAsia="Times New Roman"/>
        </w:rPr>
        <w:t xml:space="preserve"> </w:t>
      </w:r>
      <w:r w:rsidR="00DD731A" w:rsidRPr="006C72A9">
        <w:rPr>
          <w:rFonts w:eastAsia="Times New Roman"/>
        </w:rPr>
        <w:t xml:space="preserve">explanatory </w:t>
      </w:r>
      <w:r w:rsidR="004B4E91" w:rsidRPr="006C72A9">
        <w:rPr>
          <w:rFonts w:eastAsia="Times New Roman"/>
        </w:rPr>
        <w:t>constraints</w:t>
      </w:r>
      <w:r w:rsidR="008D57F4" w:rsidRPr="006C72A9">
        <w:rPr>
          <w:rFonts w:eastAsia="Times New Roman"/>
        </w:rPr>
        <w:t xml:space="preserve"> </w:t>
      </w:r>
      <w:r w:rsidR="00B65FAB" w:rsidRPr="006C72A9">
        <w:rPr>
          <w:rFonts w:eastAsia="Times New Roman"/>
        </w:rPr>
        <w:t>than</w:t>
      </w:r>
      <w:r w:rsidR="008D57F4" w:rsidRPr="006C72A9">
        <w:rPr>
          <w:rFonts w:eastAsia="Times New Roman"/>
        </w:rPr>
        <w:t xml:space="preserve"> neurodynamical systems</w:t>
      </w:r>
      <w:r w:rsidR="000542E4" w:rsidRPr="006C72A9">
        <w:rPr>
          <w:rFonts w:eastAsia="Times New Roman"/>
        </w:rPr>
        <w:t>.</w:t>
      </w:r>
      <w:r w:rsidR="005824B2" w:rsidRPr="006C72A9">
        <w:rPr>
          <w:rFonts w:eastAsia="Times New Roman"/>
        </w:rPr>
        <w:t xml:space="preserve"> </w:t>
      </w:r>
      <w:r w:rsidR="0093181C" w:rsidRPr="006C72A9">
        <w:rPr>
          <w:rFonts w:eastAsia="Times New Roman"/>
        </w:rPr>
        <w:t>By</w:t>
      </w:r>
      <w:r w:rsidR="003B4AF5" w:rsidRPr="006C72A9">
        <w:rPr>
          <w:rFonts w:eastAsia="Times New Roman"/>
        </w:rPr>
        <w:t xml:space="preserve"> modus tollens, they have different explanatory roles.</w:t>
      </w:r>
    </w:p>
    <w:p w14:paraId="3E36CD9B" w14:textId="683836D7" w:rsidR="002B1D4B" w:rsidRPr="006C72A9" w:rsidRDefault="00A25888" w:rsidP="00BD1B66">
      <w:pPr>
        <w:rPr>
          <w:rFonts w:eastAsia="Times New Roman"/>
        </w:rPr>
      </w:pPr>
      <w:r w:rsidRPr="006C72A9">
        <w:rPr>
          <w:rFonts w:eastAsia="Times New Roman"/>
        </w:rPr>
        <w:tab/>
        <w:t xml:space="preserve">Three considerations </w:t>
      </w:r>
      <w:r w:rsidR="002E0EDB" w:rsidRPr="006C72A9">
        <w:rPr>
          <w:rFonts w:eastAsia="Times New Roman"/>
        </w:rPr>
        <w:t xml:space="preserve">can be provided </w:t>
      </w:r>
      <w:r w:rsidRPr="006C72A9">
        <w:rPr>
          <w:rFonts w:eastAsia="Times New Roman"/>
        </w:rPr>
        <w:t>in favor of the first premise</w:t>
      </w:r>
      <w:r w:rsidR="007A1030" w:rsidRPr="006C72A9">
        <w:rPr>
          <w:rFonts w:eastAsia="Times New Roman"/>
        </w:rPr>
        <w:t xml:space="preserve">, that </w:t>
      </w:r>
      <w:r w:rsidR="00847868" w:rsidRPr="006C72A9">
        <w:rPr>
          <w:rFonts w:eastAsia="Times New Roman"/>
        </w:rPr>
        <w:t>identical explanatory roles impl</w:t>
      </w:r>
      <w:r w:rsidR="00D25586" w:rsidRPr="006C72A9">
        <w:rPr>
          <w:rFonts w:eastAsia="Times New Roman"/>
        </w:rPr>
        <w:t>y</w:t>
      </w:r>
      <w:r w:rsidR="00847868" w:rsidRPr="006C72A9">
        <w:rPr>
          <w:rFonts w:eastAsia="Times New Roman"/>
        </w:rPr>
        <w:t xml:space="preserve"> identical counterfactual constraints</w:t>
      </w:r>
      <w:r w:rsidR="006F3B45" w:rsidRPr="006C72A9">
        <w:rPr>
          <w:rFonts w:eastAsia="Times New Roman"/>
        </w:rPr>
        <w:t xml:space="preserve"> </w:t>
      </w:r>
      <w:r w:rsidR="00AB77D0" w:rsidRPr="006C72A9">
        <w:rPr>
          <w:rFonts w:eastAsia="Times New Roman"/>
        </w:rPr>
        <w:fldChar w:fldCharType="begin"/>
      </w:r>
      <w:r w:rsidR="00771BB8" w:rsidRPr="006C72A9">
        <w:rPr>
          <w:rFonts w:eastAsia="Times New Roman"/>
        </w:rPr>
        <w:instrText xml:space="preserve"> ADDIN EN.CITE &lt;EndNote&gt;&lt;Cite&gt;&lt;Author&gt;Bokulich&lt;/Author&gt;&lt;Year&gt;2011&lt;/Year&gt;&lt;RecNum&gt;8088&lt;/RecNum&gt;&lt;Prefix&gt;for a general argument that model-based explanation centrally involves situating a phenomenon in a pattern of counterfactual dependence`, see &lt;/Prefix&gt;&lt;DisplayText&gt;(for a general argument that model-based explanation centrally involves situating a phenomenon in a pattern of counterfactual dependence, see Bokulich 2011)&lt;/DisplayText&gt;&lt;record&gt;&lt;rec-number&gt;8088&lt;/rec-number&gt;&lt;foreign-keys&gt;&lt;key app="EN" db-id="5rssxzzfx9vxe1eveviv2evyz0e9fs09wf9t" timestamp="1583290968"&gt;8088&lt;/key&gt;&lt;/foreign-keys&gt;&lt;ref-type name="Journal Article"&gt;17&lt;/ref-type&gt;&lt;contributors&gt;&lt;authors&gt;&lt;author&gt;Bokulich, Alisa&lt;/author&gt;&lt;/authors&gt;&lt;/contributors&gt;&lt;titles&gt;&lt;title&gt;How scientific models can explain&lt;/title&gt;&lt;secondary-title&gt;Synthese&lt;/secondary-title&gt;&lt;/titles&gt;&lt;periodical&gt;&lt;full-title&gt;Synthese&lt;/full-title&gt;&lt;/periodical&gt;&lt;pages&gt;33-45&lt;/pages&gt;&lt;volume&gt;180&lt;/volume&gt;&lt;number&gt;1&lt;/number&gt;&lt;dates&gt;&lt;year&gt;2011&lt;/year&gt;&lt;/dates&gt;&lt;isbn&gt;0039-7857&lt;/isbn&gt;&lt;urls&gt;&lt;/urls&gt;&lt;/record&gt;&lt;/Cite&gt;&lt;/EndNote&gt;</w:instrText>
      </w:r>
      <w:r w:rsidR="00AB77D0" w:rsidRPr="006C72A9">
        <w:rPr>
          <w:rFonts w:eastAsia="Times New Roman"/>
        </w:rPr>
        <w:fldChar w:fldCharType="separate"/>
      </w:r>
      <w:r w:rsidR="00AB77D0" w:rsidRPr="006C72A9">
        <w:rPr>
          <w:rFonts w:eastAsia="Times New Roman"/>
          <w:noProof/>
        </w:rPr>
        <w:t>(for a general argument that model-based explanation centrally involves situating a phenomenon in a pattern of counterfactual dependence, see Bokulich 2011)</w:t>
      </w:r>
      <w:r w:rsidR="00AB77D0" w:rsidRPr="006C72A9">
        <w:rPr>
          <w:rFonts w:eastAsia="Times New Roman"/>
        </w:rPr>
        <w:fldChar w:fldCharType="end"/>
      </w:r>
      <w:r w:rsidR="002B1D4B" w:rsidRPr="006C72A9">
        <w:rPr>
          <w:rFonts w:eastAsia="Times New Roman"/>
        </w:rPr>
        <w:t>.</w:t>
      </w:r>
      <w:r w:rsidR="000D48E1" w:rsidRPr="006C72A9">
        <w:rPr>
          <w:rFonts w:eastAsia="Times New Roman"/>
        </w:rPr>
        <w:t xml:space="preserve"> Each of these considerations is not airtight, but they illustrate how explanatory roles </w:t>
      </w:r>
      <w:r w:rsidR="006E795E" w:rsidRPr="006C72A9">
        <w:rPr>
          <w:rFonts w:eastAsia="Times New Roman"/>
        </w:rPr>
        <w:t xml:space="preserve">can </w:t>
      </w:r>
      <w:r w:rsidR="000D48E1" w:rsidRPr="006C72A9">
        <w:rPr>
          <w:rFonts w:eastAsia="Times New Roman"/>
        </w:rPr>
        <w:t xml:space="preserve">imply </w:t>
      </w:r>
      <w:r w:rsidR="00491D0A" w:rsidRPr="006C72A9">
        <w:rPr>
          <w:rFonts w:eastAsia="Times New Roman"/>
        </w:rPr>
        <w:t>counterfactual constraints</w:t>
      </w:r>
      <w:r w:rsidR="000D48E1" w:rsidRPr="006C72A9">
        <w:rPr>
          <w:rFonts w:eastAsia="Times New Roman"/>
        </w:rPr>
        <w:t>.</w:t>
      </w:r>
      <w:r w:rsidR="006F3B45" w:rsidRPr="006C72A9">
        <w:rPr>
          <w:rFonts w:eastAsia="Times New Roman"/>
        </w:rPr>
        <w:t xml:space="preserve"> First, explanations imply counterfactual failure co</w:t>
      </w:r>
      <w:r w:rsidR="00366988" w:rsidRPr="006C72A9">
        <w:rPr>
          <w:rFonts w:eastAsia="Times New Roman"/>
        </w:rPr>
        <w:t>nstraints</w:t>
      </w:r>
      <w:r w:rsidR="000B14CD" w:rsidRPr="006C72A9">
        <w:rPr>
          <w:rFonts w:eastAsia="Times New Roman"/>
        </w:rPr>
        <w:t xml:space="preserve"> on </w:t>
      </w:r>
      <w:r w:rsidR="00B21DC9" w:rsidRPr="006C72A9">
        <w:rPr>
          <w:rFonts w:eastAsia="Times New Roman"/>
        </w:rPr>
        <w:t>explanatory role</w:t>
      </w:r>
      <w:r w:rsidR="00E4409E" w:rsidRPr="006C72A9">
        <w:rPr>
          <w:rFonts w:eastAsia="Times New Roman"/>
        </w:rPr>
        <w:t>. S</w:t>
      </w:r>
      <w:r w:rsidR="002B1D4B" w:rsidRPr="006C72A9">
        <w:rPr>
          <w:rFonts w:eastAsia="Times New Roman"/>
        </w:rPr>
        <w:t>o</w:t>
      </w:r>
      <w:r w:rsidR="001A1E48" w:rsidRPr="006C72A9">
        <w:rPr>
          <w:rFonts w:eastAsia="Times New Roman"/>
        </w:rPr>
        <w:t xml:space="preserve">mething </w:t>
      </w:r>
      <w:r w:rsidR="002B1D4B" w:rsidRPr="006C72A9">
        <w:rPr>
          <w:rFonts w:eastAsia="Times New Roman"/>
        </w:rPr>
        <w:t>play</w:t>
      </w:r>
      <w:r w:rsidR="001A1E48" w:rsidRPr="006C72A9">
        <w:rPr>
          <w:rFonts w:eastAsia="Times New Roman"/>
        </w:rPr>
        <w:t>s</w:t>
      </w:r>
      <w:r w:rsidR="002B1D4B" w:rsidRPr="006C72A9">
        <w:rPr>
          <w:rFonts w:eastAsia="Times New Roman"/>
        </w:rPr>
        <w:t xml:space="preserve"> an explanatory role such </w:t>
      </w:r>
      <w:r w:rsidR="002B1D4B" w:rsidRPr="006C72A9">
        <w:rPr>
          <w:rFonts w:eastAsia="Times New Roman"/>
        </w:rPr>
        <w:lastRenderedPageBreak/>
        <w:t>that if the physical set-up</w:t>
      </w:r>
      <w:r w:rsidR="00403AC5" w:rsidRPr="006C72A9">
        <w:rPr>
          <w:rFonts w:eastAsia="Times New Roman"/>
        </w:rPr>
        <w:t xml:space="preserve"> were to change</w:t>
      </w:r>
      <w:r w:rsidR="00B2571E" w:rsidRPr="006C72A9">
        <w:rPr>
          <w:rFonts w:eastAsia="Times New Roman"/>
        </w:rPr>
        <w:t xml:space="preserve"> and as a result the phenomenon being explained fails to occur</w:t>
      </w:r>
      <w:r w:rsidR="002B1D4B" w:rsidRPr="006C72A9">
        <w:rPr>
          <w:rFonts w:eastAsia="Times New Roman"/>
        </w:rPr>
        <w:t>,</w:t>
      </w:r>
      <w:r w:rsidR="00403AC5" w:rsidRPr="006C72A9">
        <w:rPr>
          <w:rFonts w:eastAsia="Times New Roman"/>
        </w:rPr>
        <w:t xml:space="preserve"> then </w:t>
      </w:r>
      <w:r w:rsidR="00B2571E" w:rsidRPr="006C72A9">
        <w:rPr>
          <w:rFonts w:eastAsia="Times New Roman"/>
        </w:rPr>
        <w:t>whatever plays that role must explain that failure</w:t>
      </w:r>
      <w:r w:rsidR="00024158" w:rsidRPr="006C72A9">
        <w:rPr>
          <w:rFonts w:eastAsia="Times New Roman"/>
        </w:rPr>
        <w:t xml:space="preserve">. </w:t>
      </w:r>
      <w:r w:rsidR="007D7BC2" w:rsidRPr="006C72A9">
        <w:rPr>
          <w:rFonts w:eastAsia="Times New Roman"/>
        </w:rPr>
        <w:t>Take, for example, the explanation of</w:t>
      </w:r>
      <w:r w:rsidR="00D94C25" w:rsidRPr="006C72A9">
        <w:rPr>
          <w:rFonts w:eastAsia="Times New Roman"/>
        </w:rPr>
        <w:t xml:space="preserve"> </w:t>
      </w:r>
      <w:r w:rsidR="00966CDD" w:rsidRPr="006C72A9">
        <w:rPr>
          <w:rFonts w:eastAsia="Times New Roman"/>
        </w:rPr>
        <w:t xml:space="preserve">lighting a </w:t>
      </w:r>
      <w:r w:rsidR="00D94C25" w:rsidRPr="006C72A9">
        <w:rPr>
          <w:rFonts w:eastAsia="Times New Roman"/>
        </w:rPr>
        <w:t>match</w:t>
      </w:r>
      <w:r w:rsidR="006D0F41" w:rsidRPr="006C72A9">
        <w:rPr>
          <w:rFonts w:eastAsia="Times New Roman"/>
        </w:rPr>
        <w:t>.</w:t>
      </w:r>
      <w:r w:rsidR="00B45F65" w:rsidRPr="006C72A9">
        <w:rPr>
          <w:rFonts w:eastAsia="Times New Roman"/>
        </w:rPr>
        <w:t xml:space="preserve"> </w:t>
      </w:r>
      <w:r w:rsidR="0030421E" w:rsidRPr="006C72A9">
        <w:rPr>
          <w:rFonts w:eastAsia="Times New Roman"/>
        </w:rPr>
        <w:t xml:space="preserve">After </w:t>
      </w:r>
      <w:r w:rsidR="008555D3" w:rsidRPr="006C72A9">
        <w:rPr>
          <w:rFonts w:eastAsia="Times New Roman"/>
        </w:rPr>
        <w:t xml:space="preserve">a </w:t>
      </w:r>
      <w:r w:rsidR="0030421E" w:rsidRPr="006C72A9">
        <w:rPr>
          <w:rFonts w:eastAsia="Times New Roman"/>
        </w:rPr>
        <w:t xml:space="preserve">match is struck, the match alights due to phosphoric ignition and </w:t>
      </w:r>
      <w:r w:rsidR="00993A25" w:rsidRPr="006C72A9">
        <w:rPr>
          <w:rFonts w:eastAsia="Times New Roman"/>
        </w:rPr>
        <w:t xml:space="preserve">fuel in the form of </w:t>
      </w:r>
      <w:r w:rsidR="003E3988" w:rsidRPr="006C72A9">
        <w:rPr>
          <w:rFonts w:eastAsia="Times New Roman"/>
        </w:rPr>
        <w:t xml:space="preserve">oxygen and </w:t>
      </w:r>
      <w:r w:rsidR="00993A25" w:rsidRPr="006C72A9">
        <w:rPr>
          <w:rFonts w:eastAsia="Times New Roman"/>
        </w:rPr>
        <w:t>sulfur from the match head</w:t>
      </w:r>
      <w:r w:rsidR="00966CDD" w:rsidRPr="006C72A9">
        <w:rPr>
          <w:rFonts w:eastAsia="Times New Roman"/>
        </w:rPr>
        <w:t>. This in turn ignites the wood</w:t>
      </w:r>
      <w:r w:rsidR="00993A25" w:rsidRPr="006C72A9">
        <w:rPr>
          <w:rFonts w:eastAsia="Times New Roman"/>
        </w:rPr>
        <w:t>.</w:t>
      </w:r>
      <w:r w:rsidR="00853D23" w:rsidRPr="006C72A9">
        <w:rPr>
          <w:rFonts w:eastAsia="Times New Roman"/>
        </w:rPr>
        <w:t xml:space="preserve"> </w:t>
      </w:r>
      <w:r w:rsidR="00857A53" w:rsidRPr="006C72A9">
        <w:rPr>
          <w:rFonts w:eastAsia="Times New Roman"/>
        </w:rPr>
        <w:t>Now suppose the match is damp</w:t>
      </w:r>
      <w:r w:rsidR="006B7405" w:rsidRPr="006C72A9">
        <w:rPr>
          <w:rFonts w:eastAsia="Times New Roman"/>
        </w:rPr>
        <w:t xml:space="preserve"> and fails to light when struck. If the entities in the match head play an explanatory role in explaining why the match lights, then those entities must change </w:t>
      </w:r>
      <w:r w:rsidR="00C00246" w:rsidRPr="006C72A9">
        <w:rPr>
          <w:rFonts w:eastAsia="Times New Roman"/>
        </w:rPr>
        <w:t xml:space="preserve">when the match is damp. </w:t>
      </w:r>
      <w:r w:rsidR="00780136" w:rsidRPr="006C72A9">
        <w:rPr>
          <w:rFonts w:eastAsia="Times New Roman"/>
        </w:rPr>
        <w:t>Second, explanations imply counterfactual modulation con</w:t>
      </w:r>
      <w:r w:rsidR="004644E1" w:rsidRPr="006C72A9">
        <w:rPr>
          <w:rFonts w:eastAsia="Times New Roman"/>
        </w:rPr>
        <w:t>straints</w:t>
      </w:r>
      <w:r w:rsidR="00780136" w:rsidRPr="006C72A9">
        <w:rPr>
          <w:rFonts w:eastAsia="Times New Roman"/>
        </w:rPr>
        <w:t xml:space="preserve">, where </w:t>
      </w:r>
      <w:r w:rsidR="002B1D4B" w:rsidRPr="006C72A9">
        <w:rPr>
          <w:rFonts w:eastAsia="Times New Roman"/>
        </w:rPr>
        <w:t xml:space="preserve">some things may play an explanatory role such that </w:t>
      </w:r>
      <w:r w:rsidR="00C01947" w:rsidRPr="006C72A9">
        <w:rPr>
          <w:rFonts w:eastAsia="Times New Roman"/>
        </w:rPr>
        <w:t xml:space="preserve">if </w:t>
      </w:r>
      <w:r w:rsidR="002B1D4B" w:rsidRPr="006C72A9">
        <w:rPr>
          <w:rFonts w:eastAsia="Times New Roman"/>
        </w:rPr>
        <w:t>the physical set-up</w:t>
      </w:r>
      <w:r w:rsidR="00C01947" w:rsidRPr="006C72A9">
        <w:rPr>
          <w:rFonts w:eastAsia="Times New Roman"/>
        </w:rPr>
        <w:t xml:space="preserve"> were to change</w:t>
      </w:r>
      <w:r w:rsidR="0098761F" w:rsidRPr="006C72A9">
        <w:rPr>
          <w:rFonts w:eastAsia="Times New Roman"/>
        </w:rPr>
        <w:t xml:space="preserve"> and as a result</w:t>
      </w:r>
      <w:r w:rsidR="00C01947" w:rsidRPr="006C72A9">
        <w:rPr>
          <w:rFonts w:eastAsia="Times New Roman"/>
        </w:rPr>
        <w:t xml:space="preserve"> </w:t>
      </w:r>
      <w:r w:rsidR="006E1468" w:rsidRPr="006C72A9">
        <w:rPr>
          <w:rFonts w:eastAsia="Times New Roman"/>
        </w:rPr>
        <w:t xml:space="preserve">the </w:t>
      </w:r>
      <w:r w:rsidR="00C01947" w:rsidRPr="006C72A9">
        <w:rPr>
          <w:rFonts w:eastAsia="Times New Roman"/>
        </w:rPr>
        <w:t xml:space="preserve">explanandum phenomenon </w:t>
      </w:r>
      <w:r w:rsidR="006E1468" w:rsidRPr="006C72A9">
        <w:rPr>
          <w:rFonts w:eastAsia="Times New Roman"/>
        </w:rPr>
        <w:t xml:space="preserve">changes, then whatever plays that role must explain that </w:t>
      </w:r>
      <w:r w:rsidR="002B1D4B" w:rsidRPr="006C72A9">
        <w:rPr>
          <w:rFonts w:eastAsia="Times New Roman"/>
        </w:rPr>
        <w:t>change</w:t>
      </w:r>
      <w:r w:rsidR="00BD1B66" w:rsidRPr="006C72A9">
        <w:rPr>
          <w:rFonts w:eastAsia="Times New Roman"/>
        </w:rPr>
        <w:t xml:space="preserve">. </w:t>
      </w:r>
      <w:r w:rsidR="00296131" w:rsidRPr="006C72A9">
        <w:rPr>
          <w:rFonts w:eastAsia="Times New Roman"/>
        </w:rPr>
        <w:t>Suppose s</w:t>
      </w:r>
      <w:r w:rsidR="003E45DD" w:rsidRPr="006C72A9">
        <w:rPr>
          <w:rFonts w:eastAsia="Times New Roman"/>
        </w:rPr>
        <w:t xml:space="preserve">triking the match at </w:t>
      </w:r>
      <w:r w:rsidR="0004325B" w:rsidRPr="006C72A9">
        <w:rPr>
          <w:rFonts w:eastAsia="Times New Roman"/>
        </w:rPr>
        <w:t xml:space="preserve">an acute </w:t>
      </w:r>
      <w:r w:rsidR="003E45DD" w:rsidRPr="006C72A9">
        <w:rPr>
          <w:rFonts w:eastAsia="Times New Roman"/>
        </w:rPr>
        <w:t xml:space="preserve">angle </w:t>
      </w:r>
      <w:r w:rsidR="0004325B" w:rsidRPr="006C72A9">
        <w:rPr>
          <w:rFonts w:eastAsia="Times New Roman"/>
        </w:rPr>
        <w:t xml:space="preserve">will more slowly </w:t>
      </w:r>
      <w:r w:rsidR="003E45DD" w:rsidRPr="006C72A9">
        <w:rPr>
          <w:rFonts w:eastAsia="Times New Roman"/>
        </w:rPr>
        <w:t xml:space="preserve">light the match. This is explained by the fact that it is a match but not by the fact that it is a piece of wood. </w:t>
      </w:r>
      <w:r w:rsidR="00DB5D4E" w:rsidRPr="006C72A9">
        <w:rPr>
          <w:rFonts w:eastAsia="Times New Roman"/>
        </w:rPr>
        <w:t>Third, explanations imply counterfactual persistence con</w:t>
      </w:r>
      <w:r w:rsidR="00543C50" w:rsidRPr="006C72A9">
        <w:rPr>
          <w:rFonts w:eastAsia="Times New Roman"/>
        </w:rPr>
        <w:t>straints</w:t>
      </w:r>
      <w:r w:rsidR="00DB5D4E" w:rsidRPr="006C72A9">
        <w:rPr>
          <w:rFonts w:eastAsia="Times New Roman"/>
        </w:rPr>
        <w:t>, where</w:t>
      </w:r>
      <w:r w:rsidR="002B1D4B" w:rsidRPr="006C72A9">
        <w:rPr>
          <w:rFonts w:eastAsia="Times New Roman"/>
        </w:rPr>
        <w:t xml:space="preserve"> some things may play an explanatory role such that if the physical set-up</w:t>
      </w:r>
      <w:r w:rsidR="00DB5D4E" w:rsidRPr="006C72A9">
        <w:rPr>
          <w:rFonts w:eastAsia="Times New Roman"/>
        </w:rPr>
        <w:t xml:space="preserve"> were to change</w:t>
      </w:r>
      <w:r w:rsidR="00936249" w:rsidRPr="006C72A9">
        <w:rPr>
          <w:rFonts w:eastAsia="Times New Roman"/>
        </w:rPr>
        <w:t xml:space="preserve"> and the explanandum phenomenon does not change</w:t>
      </w:r>
      <w:r w:rsidR="002B1D4B" w:rsidRPr="006C72A9">
        <w:rPr>
          <w:rFonts w:eastAsia="Times New Roman"/>
        </w:rPr>
        <w:t>,</w:t>
      </w:r>
      <w:r w:rsidR="00DB5D4E" w:rsidRPr="006C72A9">
        <w:rPr>
          <w:rFonts w:eastAsia="Times New Roman"/>
        </w:rPr>
        <w:t xml:space="preserve"> then</w:t>
      </w:r>
      <w:r w:rsidR="0032334E" w:rsidRPr="006C72A9">
        <w:rPr>
          <w:rFonts w:eastAsia="Times New Roman"/>
        </w:rPr>
        <w:t xml:space="preserve"> </w:t>
      </w:r>
      <w:r w:rsidR="00A304D2" w:rsidRPr="006C72A9">
        <w:rPr>
          <w:rFonts w:eastAsia="Times New Roman"/>
        </w:rPr>
        <w:t>whatever plays that role must persevere through the change in the physical set-up.</w:t>
      </w:r>
      <w:r w:rsidR="00920F4E" w:rsidRPr="006C72A9">
        <w:rPr>
          <w:rFonts w:eastAsia="Times New Roman"/>
        </w:rPr>
        <w:t xml:space="preserve"> </w:t>
      </w:r>
      <w:r w:rsidR="00030DA5" w:rsidRPr="006C72A9">
        <w:rPr>
          <w:rFonts w:eastAsia="Times New Roman"/>
        </w:rPr>
        <w:t xml:space="preserve">Changing from oak to pine does not change </w:t>
      </w:r>
      <w:r w:rsidR="007E52FE" w:rsidRPr="006C72A9">
        <w:rPr>
          <w:rFonts w:eastAsia="Times New Roman"/>
        </w:rPr>
        <w:t xml:space="preserve">the fact that the </w:t>
      </w:r>
      <w:r w:rsidR="00030DA5" w:rsidRPr="006C72A9">
        <w:rPr>
          <w:rFonts w:eastAsia="Times New Roman"/>
        </w:rPr>
        <w:t>match</w:t>
      </w:r>
      <w:r w:rsidR="000A00C6" w:rsidRPr="006C72A9">
        <w:rPr>
          <w:rFonts w:eastAsia="Times New Roman"/>
        </w:rPr>
        <w:t xml:space="preserve"> </w:t>
      </w:r>
      <w:r w:rsidR="00EC00A0" w:rsidRPr="006C72A9">
        <w:rPr>
          <w:rFonts w:eastAsia="Times New Roman"/>
        </w:rPr>
        <w:t>ignites</w:t>
      </w:r>
      <w:r w:rsidR="00030DA5" w:rsidRPr="006C72A9">
        <w:rPr>
          <w:rFonts w:eastAsia="Times New Roman"/>
        </w:rPr>
        <w:t>. This persistence of the explanandum is explained by the fact that it is a match and not a piece of oak.</w:t>
      </w:r>
    </w:p>
    <w:p w14:paraId="1A405ACA" w14:textId="092CE532" w:rsidR="00197334" w:rsidRPr="006C72A9" w:rsidRDefault="00D64C07" w:rsidP="002E59D0">
      <w:pPr>
        <w:rPr>
          <w:rFonts w:eastAsia="Times New Roman"/>
        </w:rPr>
      </w:pPr>
      <w:r w:rsidRPr="006C72A9">
        <w:rPr>
          <w:rFonts w:eastAsia="Times New Roman"/>
        </w:rPr>
        <w:tab/>
      </w:r>
      <w:r w:rsidR="00217666" w:rsidRPr="006C72A9">
        <w:rPr>
          <w:rFonts w:eastAsia="Times New Roman"/>
        </w:rPr>
        <w:t xml:space="preserve">The other premises are more straightforward. </w:t>
      </w:r>
      <w:r w:rsidRPr="006C72A9">
        <w:rPr>
          <w:rFonts w:eastAsia="Times New Roman"/>
        </w:rPr>
        <w:t xml:space="preserve">The second </w:t>
      </w:r>
      <w:r w:rsidR="00D10235" w:rsidRPr="006C72A9">
        <w:rPr>
          <w:rFonts w:eastAsia="Times New Roman"/>
        </w:rPr>
        <w:t>premise follows from the analysis of neurodynamical systems</w:t>
      </w:r>
      <w:r w:rsidR="003A2381" w:rsidRPr="006C72A9">
        <w:rPr>
          <w:rFonts w:eastAsia="Times New Roman"/>
        </w:rPr>
        <w:t xml:space="preserve"> and the definition of m-mechanism above. </w:t>
      </w:r>
      <w:r w:rsidR="00745788" w:rsidRPr="006C72A9">
        <w:rPr>
          <w:rFonts w:eastAsia="Times New Roman"/>
        </w:rPr>
        <w:t xml:space="preserve">The </w:t>
      </w:r>
      <w:r w:rsidR="00FC0BB2" w:rsidRPr="006C72A9">
        <w:rPr>
          <w:rFonts w:eastAsia="Times New Roman"/>
        </w:rPr>
        <w:t>third</w:t>
      </w:r>
      <w:r w:rsidR="00745788" w:rsidRPr="006C72A9">
        <w:rPr>
          <w:rFonts w:eastAsia="Times New Roman"/>
        </w:rPr>
        <w:t xml:space="preserve"> </w:t>
      </w:r>
      <w:r w:rsidR="00223F9E" w:rsidRPr="006C72A9">
        <w:rPr>
          <w:rFonts w:eastAsia="Times New Roman"/>
        </w:rPr>
        <w:t>premise follows from the definition of sortals.</w:t>
      </w:r>
      <w:r w:rsidR="00A701F7" w:rsidRPr="006C72A9">
        <w:rPr>
          <w:rFonts w:eastAsia="Times New Roman"/>
        </w:rPr>
        <w:t xml:space="preserve"> </w:t>
      </w:r>
      <w:r w:rsidR="00A40690" w:rsidRPr="006C72A9">
        <w:rPr>
          <w:rFonts w:eastAsia="Times New Roman"/>
        </w:rPr>
        <w:t>By</w:t>
      </w:r>
      <w:r w:rsidR="00A701F7" w:rsidRPr="006C72A9">
        <w:rPr>
          <w:rFonts w:eastAsia="Times New Roman"/>
        </w:rPr>
        <w:t xml:space="preserve"> </w:t>
      </w:r>
      <w:r w:rsidR="00687441" w:rsidRPr="006C72A9">
        <w:rPr>
          <w:rFonts w:eastAsia="Times New Roman"/>
        </w:rPr>
        <w:t>negation of the consequent of the first premise</w:t>
      </w:r>
      <w:r w:rsidR="00A701F7" w:rsidRPr="006C72A9">
        <w:rPr>
          <w:rFonts w:eastAsia="Times New Roman"/>
        </w:rPr>
        <w:t xml:space="preserve">, </w:t>
      </w:r>
      <w:r w:rsidR="006E71E9" w:rsidRPr="006C72A9">
        <w:rPr>
          <w:rFonts w:eastAsia="Times New Roman"/>
        </w:rPr>
        <w:t xml:space="preserve">different </w:t>
      </w:r>
      <w:r w:rsidR="00A701F7" w:rsidRPr="006C72A9">
        <w:rPr>
          <w:rFonts w:eastAsia="Times New Roman"/>
        </w:rPr>
        <w:t>counterfactual co</w:t>
      </w:r>
      <w:r w:rsidR="003C1672" w:rsidRPr="006C72A9">
        <w:rPr>
          <w:rFonts w:eastAsia="Times New Roman"/>
        </w:rPr>
        <w:t>nstraints</w:t>
      </w:r>
      <w:r w:rsidR="00A701F7" w:rsidRPr="006C72A9">
        <w:rPr>
          <w:rFonts w:eastAsia="Times New Roman"/>
        </w:rPr>
        <w:t xml:space="preserve"> </w:t>
      </w:r>
      <w:r w:rsidR="002D415E" w:rsidRPr="006C72A9">
        <w:rPr>
          <w:rFonts w:eastAsia="Times New Roman"/>
        </w:rPr>
        <w:t xml:space="preserve">imply </w:t>
      </w:r>
      <w:r w:rsidR="002C353B" w:rsidRPr="006C72A9">
        <w:rPr>
          <w:rFonts w:eastAsia="Times New Roman"/>
        </w:rPr>
        <w:t xml:space="preserve">different </w:t>
      </w:r>
      <w:r w:rsidR="00A701F7" w:rsidRPr="006C72A9">
        <w:rPr>
          <w:rFonts w:eastAsia="Times New Roman"/>
        </w:rPr>
        <w:t>explanatory roles</w:t>
      </w:r>
      <w:r w:rsidR="00DD20ED" w:rsidRPr="006C72A9">
        <w:rPr>
          <w:rFonts w:eastAsia="Times New Roman"/>
        </w:rPr>
        <w:t>.</w:t>
      </w:r>
      <w:r w:rsidR="008303B9" w:rsidRPr="006C72A9">
        <w:rPr>
          <w:rFonts w:eastAsia="Times New Roman"/>
        </w:rPr>
        <w:t xml:space="preserve"> By modus tollens, neurodynamical systems and neural </w:t>
      </w:r>
      <w:r w:rsidR="00FD5398" w:rsidRPr="006C72A9">
        <w:rPr>
          <w:rFonts w:eastAsia="Times New Roman"/>
        </w:rPr>
        <w:t>m-</w:t>
      </w:r>
      <w:r w:rsidR="008303B9" w:rsidRPr="006C72A9">
        <w:rPr>
          <w:rFonts w:eastAsia="Times New Roman"/>
        </w:rPr>
        <w:t>mechanisms have different explanatory roles</w:t>
      </w:r>
      <w:r w:rsidR="00EB4520" w:rsidRPr="006C72A9">
        <w:rPr>
          <w:rFonts w:eastAsia="Times New Roman"/>
        </w:rPr>
        <w:t xml:space="preserve"> even if they are token identical</w:t>
      </w:r>
      <w:r w:rsidR="00926FA4" w:rsidRPr="006C72A9">
        <w:rPr>
          <w:rFonts w:eastAsia="Times New Roman"/>
        </w:rPr>
        <w:t>.</w:t>
      </w:r>
      <w:r w:rsidR="001649B8" w:rsidRPr="006C72A9">
        <w:rPr>
          <w:rFonts w:eastAsia="Times New Roman"/>
        </w:rPr>
        <w:t xml:space="preserve"> Granted </w:t>
      </w:r>
      <w:r w:rsidR="008E6A13" w:rsidRPr="006C72A9">
        <w:rPr>
          <w:rFonts w:eastAsia="Times New Roman"/>
        </w:rPr>
        <w:t xml:space="preserve">the </w:t>
      </w:r>
      <w:r w:rsidR="004357C5" w:rsidRPr="006C72A9">
        <w:rPr>
          <w:rFonts w:eastAsia="Times New Roman"/>
        </w:rPr>
        <w:t xml:space="preserve">neurodynamical </w:t>
      </w:r>
      <w:r w:rsidR="008E6A13" w:rsidRPr="006C72A9">
        <w:rPr>
          <w:rFonts w:eastAsia="Times New Roman"/>
        </w:rPr>
        <w:t xml:space="preserve">explanatory schema </w:t>
      </w:r>
      <w:r w:rsidR="00420C6D" w:rsidRPr="006C72A9">
        <w:rPr>
          <w:rFonts w:eastAsia="Times New Roman"/>
        </w:rPr>
        <w:t xml:space="preserve">presented above, neurodynamical systems and neural </w:t>
      </w:r>
      <w:r w:rsidR="00FD5398" w:rsidRPr="006C72A9">
        <w:rPr>
          <w:rFonts w:eastAsia="Times New Roman"/>
        </w:rPr>
        <w:t>m-</w:t>
      </w:r>
      <w:r w:rsidR="00420C6D" w:rsidRPr="006C72A9">
        <w:rPr>
          <w:rFonts w:eastAsia="Times New Roman"/>
        </w:rPr>
        <w:t>mechanisms have distinct explanatory roles in explaining cognitive phenomena</w:t>
      </w:r>
      <w:r w:rsidR="003A28D3" w:rsidRPr="006C72A9">
        <w:rPr>
          <w:rFonts w:eastAsia="Times New Roman"/>
        </w:rPr>
        <w:t>.</w:t>
      </w:r>
    </w:p>
    <w:p w14:paraId="4A27746B" w14:textId="1A665964" w:rsidR="00620CEC" w:rsidRPr="006C72A9" w:rsidRDefault="00620CEC" w:rsidP="002E59D0">
      <w:pPr>
        <w:rPr>
          <w:rFonts w:eastAsia="Times New Roman"/>
        </w:rPr>
      </w:pPr>
      <w:r w:rsidRPr="006C72A9">
        <w:rPr>
          <w:rFonts w:eastAsia="Times New Roman"/>
        </w:rPr>
        <w:tab/>
        <w:t xml:space="preserve">An objection charges this argument with an equivocation. </w:t>
      </w:r>
      <w:r w:rsidR="00EF116F" w:rsidRPr="006C72A9">
        <w:rPr>
          <w:rFonts w:eastAsia="Times New Roman"/>
        </w:rPr>
        <w:t xml:space="preserve">On this objection, the counterfactual constraints </w:t>
      </w:r>
      <w:r w:rsidR="003E75AC" w:rsidRPr="006C72A9">
        <w:rPr>
          <w:rFonts w:eastAsia="Times New Roman"/>
        </w:rPr>
        <w:t xml:space="preserve">cited in the first premise </w:t>
      </w:r>
      <w:r w:rsidR="00EF116F" w:rsidRPr="006C72A9">
        <w:rPr>
          <w:rFonts w:eastAsia="Times New Roman"/>
        </w:rPr>
        <w:t xml:space="preserve">that arise from explanatory roles are different from those </w:t>
      </w:r>
      <w:r w:rsidR="003E75AC" w:rsidRPr="006C72A9">
        <w:rPr>
          <w:rFonts w:eastAsia="Times New Roman"/>
        </w:rPr>
        <w:t xml:space="preserve">cited in the third premise </w:t>
      </w:r>
      <w:r w:rsidR="00EF116F" w:rsidRPr="006C72A9">
        <w:rPr>
          <w:rFonts w:eastAsia="Times New Roman"/>
        </w:rPr>
        <w:t>that arise from sortal conditions.</w:t>
      </w:r>
      <w:r w:rsidR="00D0256A" w:rsidRPr="006C72A9">
        <w:rPr>
          <w:rFonts w:eastAsia="Times New Roman"/>
        </w:rPr>
        <w:t xml:space="preserve"> </w:t>
      </w:r>
      <w:r w:rsidR="00A71EC4" w:rsidRPr="006C72A9">
        <w:rPr>
          <w:rFonts w:eastAsia="Times New Roman"/>
        </w:rPr>
        <w:t>Because the counterfactual sortal constraints are different from the counterfactual explanatory constraints, a difference in the sortal constraints does not imply a differen</w:t>
      </w:r>
      <w:r w:rsidR="0006173A" w:rsidRPr="006C72A9">
        <w:rPr>
          <w:rFonts w:eastAsia="Times New Roman"/>
        </w:rPr>
        <w:t>ce</w:t>
      </w:r>
      <w:r w:rsidR="00A71EC4" w:rsidRPr="006C72A9">
        <w:rPr>
          <w:rFonts w:eastAsia="Times New Roman"/>
        </w:rPr>
        <w:t xml:space="preserve"> in the </w:t>
      </w:r>
      <w:r w:rsidR="00433DF3" w:rsidRPr="006C72A9">
        <w:rPr>
          <w:rFonts w:eastAsia="Times New Roman"/>
        </w:rPr>
        <w:t>explanatory</w:t>
      </w:r>
      <w:r w:rsidR="00A71EC4" w:rsidRPr="006C72A9">
        <w:rPr>
          <w:rFonts w:eastAsia="Times New Roman"/>
        </w:rPr>
        <w:t xml:space="preserve"> ones. </w:t>
      </w:r>
      <w:r w:rsidR="004A479A" w:rsidRPr="006C72A9">
        <w:rPr>
          <w:rFonts w:eastAsia="Times New Roman"/>
        </w:rPr>
        <w:t>For</w:t>
      </w:r>
      <w:r w:rsidR="00F75AB5" w:rsidRPr="006C72A9">
        <w:rPr>
          <w:rFonts w:eastAsia="Times New Roman"/>
        </w:rPr>
        <w:t xml:space="preserve"> </w:t>
      </w:r>
      <w:r w:rsidR="00892A61" w:rsidRPr="006C72A9">
        <w:rPr>
          <w:rFonts w:eastAsia="Times New Roman"/>
        </w:rPr>
        <w:t xml:space="preserve">example, </w:t>
      </w:r>
      <w:r w:rsidR="001C5EA4" w:rsidRPr="006C72A9">
        <w:rPr>
          <w:rFonts w:eastAsia="Times New Roman"/>
        </w:rPr>
        <w:t>a</w:t>
      </w:r>
      <w:r w:rsidR="005A526B" w:rsidRPr="006C72A9">
        <w:rPr>
          <w:rFonts w:eastAsia="Times New Roman"/>
        </w:rPr>
        <w:t xml:space="preserve"> system may change </w:t>
      </w:r>
      <w:r w:rsidR="00092AD5" w:rsidRPr="006C72A9">
        <w:rPr>
          <w:rFonts w:eastAsia="Times New Roman"/>
        </w:rPr>
        <w:t>without changes in the explanandum phenomenon.</w:t>
      </w:r>
      <w:r w:rsidR="00D0256A" w:rsidRPr="006C72A9">
        <w:rPr>
          <w:rFonts w:eastAsia="Times New Roman"/>
        </w:rPr>
        <w:t xml:space="preserve"> </w:t>
      </w:r>
      <w:r w:rsidR="00597513" w:rsidRPr="006C72A9">
        <w:rPr>
          <w:rFonts w:eastAsia="Times New Roman"/>
        </w:rPr>
        <w:t>T</w:t>
      </w:r>
      <w:r w:rsidR="005A526B" w:rsidRPr="006C72A9">
        <w:rPr>
          <w:rFonts w:eastAsia="Times New Roman"/>
        </w:rPr>
        <w:t>he</w:t>
      </w:r>
      <w:r w:rsidR="00662547" w:rsidRPr="006C72A9">
        <w:rPr>
          <w:rFonts w:eastAsia="Times New Roman"/>
        </w:rPr>
        <w:t xml:space="preserve"> neurons that </w:t>
      </w:r>
      <w:r w:rsidR="006F7C1A" w:rsidRPr="006C72A9">
        <w:rPr>
          <w:rFonts w:eastAsia="Times New Roman"/>
        </w:rPr>
        <w:t xml:space="preserve">constitute </w:t>
      </w:r>
      <w:r w:rsidR="00662547" w:rsidRPr="006C72A9">
        <w:rPr>
          <w:rFonts w:eastAsia="Times New Roman"/>
        </w:rPr>
        <w:t xml:space="preserve">the m-mechanism </w:t>
      </w:r>
      <w:r w:rsidR="00EF084B" w:rsidRPr="006C72A9">
        <w:rPr>
          <w:rFonts w:eastAsia="Times New Roman"/>
        </w:rPr>
        <w:t xml:space="preserve">in LIP </w:t>
      </w:r>
      <w:r w:rsidR="005A526B" w:rsidRPr="006C72A9">
        <w:rPr>
          <w:rFonts w:eastAsia="Times New Roman"/>
        </w:rPr>
        <w:t xml:space="preserve">could change </w:t>
      </w:r>
      <w:r w:rsidR="006F7C1A" w:rsidRPr="006C72A9">
        <w:rPr>
          <w:rFonts w:eastAsia="Times New Roman"/>
        </w:rPr>
        <w:t xml:space="preserve">and yet the counterfactual explanatory constraints determined by the explanatory roles for the mechanism may not dictate a </w:t>
      </w:r>
      <w:r w:rsidR="00EE13A0" w:rsidRPr="006C72A9">
        <w:rPr>
          <w:rFonts w:eastAsia="Times New Roman"/>
        </w:rPr>
        <w:t xml:space="preserve">corresponding </w:t>
      </w:r>
      <w:r w:rsidR="006F7C1A" w:rsidRPr="006C72A9">
        <w:rPr>
          <w:rFonts w:eastAsia="Times New Roman"/>
        </w:rPr>
        <w:t xml:space="preserve">change in the </w:t>
      </w:r>
      <w:r w:rsidR="006F7C1A" w:rsidRPr="006C72A9">
        <w:rPr>
          <w:rFonts w:eastAsia="Times New Roman"/>
        </w:rPr>
        <w:lastRenderedPageBreak/>
        <w:t xml:space="preserve">explanandum phenomenon. </w:t>
      </w:r>
      <w:r w:rsidR="00022D36" w:rsidRPr="006C72A9">
        <w:rPr>
          <w:rFonts w:eastAsia="Times New Roman"/>
        </w:rPr>
        <w:t>Perhaps o</w:t>
      </w:r>
      <w:r w:rsidR="00662547" w:rsidRPr="006C72A9">
        <w:rPr>
          <w:rFonts w:eastAsia="Times New Roman"/>
        </w:rPr>
        <w:t xml:space="preserve">ther neurons </w:t>
      </w:r>
      <w:r w:rsidR="00F24E8C" w:rsidRPr="006C72A9">
        <w:rPr>
          <w:rFonts w:eastAsia="Times New Roman"/>
        </w:rPr>
        <w:t xml:space="preserve">are </w:t>
      </w:r>
      <w:r w:rsidR="00662547" w:rsidRPr="006C72A9">
        <w:rPr>
          <w:rFonts w:eastAsia="Times New Roman"/>
        </w:rPr>
        <w:t xml:space="preserve">able to function </w:t>
      </w:r>
      <w:r w:rsidR="00890B1D" w:rsidRPr="006C72A9">
        <w:rPr>
          <w:rFonts w:eastAsia="Times New Roman"/>
        </w:rPr>
        <w:t xml:space="preserve">the same </w:t>
      </w:r>
      <w:r w:rsidR="00662547" w:rsidRPr="006C72A9">
        <w:rPr>
          <w:rFonts w:eastAsia="Times New Roman"/>
        </w:rPr>
        <w:t xml:space="preserve">as the original ones for the integration of motion evidence. </w:t>
      </w:r>
      <w:r w:rsidR="005012AE" w:rsidRPr="006C72A9">
        <w:rPr>
          <w:rFonts w:eastAsia="Times New Roman"/>
        </w:rPr>
        <w:t>Though</w:t>
      </w:r>
      <w:r w:rsidR="005A6C76" w:rsidRPr="006C72A9">
        <w:rPr>
          <w:rFonts w:eastAsia="Times New Roman"/>
        </w:rPr>
        <w:t xml:space="preserve"> </w:t>
      </w:r>
      <w:r w:rsidR="002B269B" w:rsidRPr="006C72A9">
        <w:rPr>
          <w:rFonts w:eastAsia="Times New Roman"/>
        </w:rPr>
        <w:t xml:space="preserve">such </w:t>
      </w:r>
      <w:r w:rsidR="005A6C76" w:rsidRPr="006C72A9">
        <w:rPr>
          <w:rFonts w:eastAsia="Times New Roman"/>
        </w:rPr>
        <w:t xml:space="preserve">a change in entity </w:t>
      </w:r>
      <w:r w:rsidR="009E6072" w:rsidRPr="006C72A9">
        <w:rPr>
          <w:rFonts w:eastAsia="Times New Roman"/>
        </w:rPr>
        <w:t xml:space="preserve">would result </w:t>
      </w:r>
      <w:r w:rsidR="00E80A18" w:rsidRPr="006C72A9">
        <w:rPr>
          <w:rFonts w:eastAsia="Times New Roman"/>
        </w:rPr>
        <w:t>in a changed</w:t>
      </w:r>
      <w:r w:rsidR="009E6072" w:rsidRPr="006C72A9">
        <w:rPr>
          <w:rFonts w:eastAsia="Times New Roman"/>
        </w:rPr>
        <w:t xml:space="preserve"> m-mechanism, the </w:t>
      </w:r>
      <w:r w:rsidR="0028572B" w:rsidRPr="006C72A9">
        <w:rPr>
          <w:rFonts w:eastAsia="Times New Roman"/>
        </w:rPr>
        <w:t>explanandum may</w:t>
      </w:r>
      <w:r w:rsidR="009E6072" w:rsidRPr="006C72A9">
        <w:rPr>
          <w:rFonts w:eastAsia="Times New Roman"/>
        </w:rPr>
        <w:t xml:space="preserve"> remain the same</w:t>
      </w:r>
      <w:r w:rsidR="00F83E56" w:rsidRPr="006C72A9">
        <w:rPr>
          <w:rFonts w:eastAsia="Times New Roman"/>
        </w:rPr>
        <w:t xml:space="preserve"> because different neurons can do the job equally well</w:t>
      </w:r>
      <w:r w:rsidR="005A6C76" w:rsidRPr="006C72A9">
        <w:rPr>
          <w:rFonts w:eastAsia="Times New Roman"/>
        </w:rPr>
        <w:t>.</w:t>
      </w:r>
      <w:r w:rsidR="005012AE" w:rsidRPr="006C72A9">
        <w:rPr>
          <w:rFonts w:eastAsia="Times New Roman"/>
        </w:rPr>
        <w:t xml:space="preserve"> Nonetheless, the</w:t>
      </w:r>
      <w:r w:rsidR="00CC1816" w:rsidRPr="006C72A9">
        <w:rPr>
          <w:rFonts w:eastAsia="Times New Roman"/>
        </w:rPr>
        <w:t xml:space="preserve"> explanandum phenomenon,</w:t>
      </w:r>
      <w:r w:rsidR="005012AE" w:rsidRPr="006C72A9">
        <w:rPr>
          <w:rFonts w:eastAsia="Times New Roman"/>
        </w:rPr>
        <w:t xml:space="preserve"> the integration of evidence</w:t>
      </w:r>
      <w:r w:rsidR="00CC1816" w:rsidRPr="006C72A9">
        <w:rPr>
          <w:rFonts w:eastAsia="Times New Roman"/>
        </w:rPr>
        <w:t>, remains the same</w:t>
      </w:r>
      <w:r w:rsidR="005012AE" w:rsidRPr="006C72A9">
        <w:rPr>
          <w:rFonts w:eastAsia="Times New Roman"/>
        </w:rPr>
        <w:t>.</w:t>
      </w:r>
      <w:r w:rsidR="005A6C76" w:rsidRPr="006C72A9">
        <w:rPr>
          <w:rFonts w:eastAsia="Times New Roman"/>
        </w:rPr>
        <w:t xml:space="preserve"> </w:t>
      </w:r>
      <w:r w:rsidR="00247309" w:rsidRPr="006C72A9">
        <w:rPr>
          <w:rFonts w:eastAsia="Times New Roman"/>
        </w:rPr>
        <w:t xml:space="preserve">So, explanatory counterfactual constraints are not the same as sortal counterfactual constraints. </w:t>
      </w:r>
      <w:r w:rsidR="00DC48C1" w:rsidRPr="006C72A9">
        <w:rPr>
          <w:rFonts w:eastAsia="Times New Roman"/>
        </w:rPr>
        <w:t xml:space="preserve">The </w:t>
      </w:r>
      <w:r w:rsidR="00264935" w:rsidRPr="006C72A9">
        <w:rPr>
          <w:rFonts w:eastAsia="Times New Roman"/>
        </w:rPr>
        <w:t>objector concludes</w:t>
      </w:r>
      <w:r w:rsidR="00DC48C1" w:rsidRPr="006C72A9">
        <w:rPr>
          <w:rFonts w:eastAsia="Times New Roman"/>
        </w:rPr>
        <w:t xml:space="preserve"> that</w:t>
      </w:r>
      <w:r w:rsidR="00264935" w:rsidRPr="006C72A9">
        <w:rPr>
          <w:rFonts w:eastAsia="Times New Roman"/>
        </w:rPr>
        <w:t xml:space="preserve"> the counterfactual </w:t>
      </w:r>
      <w:r w:rsidR="00317AFE" w:rsidRPr="006C72A9">
        <w:rPr>
          <w:rFonts w:eastAsia="Times New Roman"/>
        </w:rPr>
        <w:t xml:space="preserve">explanatory </w:t>
      </w:r>
      <w:r w:rsidR="00264935" w:rsidRPr="006C72A9">
        <w:rPr>
          <w:rFonts w:eastAsia="Times New Roman"/>
        </w:rPr>
        <w:t>constraints a</w:t>
      </w:r>
      <w:r w:rsidR="002303BE" w:rsidRPr="006C72A9">
        <w:rPr>
          <w:rFonts w:eastAsia="Times New Roman"/>
        </w:rPr>
        <w:t>re</w:t>
      </w:r>
      <w:r w:rsidR="00264935" w:rsidRPr="006C72A9">
        <w:rPr>
          <w:rFonts w:eastAsia="Times New Roman"/>
        </w:rPr>
        <w:t xml:space="preserve"> distinct from the sortal ones</w:t>
      </w:r>
      <w:r w:rsidR="00264CB2" w:rsidRPr="006C72A9">
        <w:rPr>
          <w:rFonts w:eastAsia="Times New Roman"/>
        </w:rPr>
        <w:t xml:space="preserve">, and one can’t infer from distinct counterfactual sortal </w:t>
      </w:r>
      <w:r w:rsidR="00E9499D" w:rsidRPr="006C72A9">
        <w:rPr>
          <w:rFonts w:eastAsia="Times New Roman"/>
        </w:rPr>
        <w:t xml:space="preserve">constraints </w:t>
      </w:r>
      <w:r w:rsidR="00264CB2" w:rsidRPr="006C72A9">
        <w:rPr>
          <w:rFonts w:eastAsia="Times New Roman"/>
        </w:rPr>
        <w:t xml:space="preserve">to distinct explanatory roles. </w:t>
      </w:r>
    </w:p>
    <w:p w14:paraId="11F68450" w14:textId="78C3EA63" w:rsidR="005E2972" w:rsidRPr="006C72A9" w:rsidRDefault="00935661" w:rsidP="00935661">
      <w:pPr>
        <w:rPr>
          <w:noProof/>
        </w:rPr>
      </w:pPr>
      <w:r w:rsidRPr="006C72A9">
        <w:rPr>
          <w:rFonts w:eastAsia="Times New Roman"/>
        </w:rPr>
        <w:tab/>
        <w:t xml:space="preserve">In reply, the counterfactual constraints imposed by sortals are in some cases identical to those counterfactual constraints imposed by explanatory roles. </w:t>
      </w:r>
      <w:r w:rsidR="00865FB4" w:rsidRPr="006C72A9">
        <w:rPr>
          <w:rFonts w:eastAsia="Times New Roman"/>
        </w:rPr>
        <w:t xml:space="preserve">Insofar as they are identical, the argument will go through. </w:t>
      </w:r>
      <w:r w:rsidRPr="006C72A9">
        <w:rPr>
          <w:rFonts w:eastAsia="Times New Roman"/>
        </w:rPr>
        <w:t>This connects</w:t>
      </w:r>
      <w:r w:rsidR="00E81427" w:rsidRPr="006C72A9">
        <w:rPr>
          <w:rFonts w:eastAsia="Times New Roman"/>
        </w:rPr>
        <w:t xml:space="preserve"> sortal conditions for</w:t>
      </w:r>
      <w:r w:rsidRPr="006C72A9">
        <w:rPr>
          <w:rFonts w:eastAsia="Times New Roman"/>
        </w:rPr>
        <w:t xml:space="preserve"> types and explanat</w:t>
      </w:r>
      <w:r w:rsidR="000B009E" w:rsidRPr="006C72A9">
        <w:rPr>
          <w:rFonts w:eastAsia="Times New Roman"/>
        </w:rPr>
        <w:t>ory roles</w:t>
      </w:r>
      <w:r w:rsidRPr="006C72A9">
        <w:rPr>
          <w:rFonts w:eastAsia="Times New Roman"/>
        </w:rPr>
        <w:t xml:space="preserve"> in a way that refutes the thesis that token identity is sufficient for identical explanatory roles. </w:t>
      </w:r>
      <w:r w:rsidR="00D718EA" w:rsidRPr="006C72A9">
        <w:rPr>
          <w:noProof/>
        </w:rPr>
        <w:t>In</w:t>
      </w:r>
      <w:r w:rsidRPr="006C72A9">
        <w:rPr>
          <w:noProof/>
        </w:rPr>
        <w:t xml:space="preserve"> </w:t>
      </w:r>
      <w:r w:rsidR="00367D43" w:rsidRPr="006C72A9">
        <w:rPr>
          <w:noProof/>
        </w:rPr>
        <w:t xml:space="preserve">these </w:t>
      </w:r>
      <w:r w:rsidRPr="006C72A9">
        <w:rPr>
          <w:noProof/>
        </w:rPr>
        <w:t>cases, explanatory role</w:t>
      </w:r>
      <w:r w:rsidR="00E64EC6" w:rsidRPr="006C72A9">
        <w:rPr>
          <w:noProof/>
        </w:rPr>
        <w:t xml:space="preserve">s </w:t>
      </w:r>
      <w:r w:rsidR="00F3523E" w:rsidRPr="006C72A9">
        <w:rPr>
          <w:noProof/>
        </w:rPr>
        <w:t>and</w:t>
      </w:r>
      <w:r w:rsidR="00E64EC6" w:rsidRPr="006C72A9">
        <w:rPr>
          <w:noProof/>
        </w:rPr>
        <w:t xml:space="preserve"> types</w:t>
      </w:r>
      <w:r w:rsidR="00F3523E" w:rsidRPr="006C72A9">
        <w:rPr>
          <w:noProof/>
        </w:rPr>
        <w:t xml:space="preserve"> have identical counterfactual </w:t>
      </w:r>
      <w:r w:rsidR="00F00526" w:rsidRPr="006C72A9">
        <w:rPr>
          <w:noProof/>
        </w:rPr>
        <w:t xml:space="preserve">explanatory </w:t>
      </w:r>
      <w:r w:rsidR="00F3523E" w:rsidRPr="006C72A9">
        <w:rPr>
          <w:noProof/>
        </w:rPr>
        <w:t>constraints</w:t>
      </w:r>
      <w:r w:rsidR="008F120A" w:rsidRPr="006C72A9">
        <w:rPr>
          <w:noProof/>
        </w:rPr>
        <w:t xml:space="preserve">. </w:t>
      </w:r>
      <w:r w:rsidR="00A76769" w:rsidRPr="006C72A9">
        <w:rPr>
          <w:noProof/>
        </w:rPr>
        <w:t>E</w:t>
      </w:r>
      <w:r w:rsidRPr="006C72A9">
        <w:rPr>
          <w:noProof/>
        </w:rPr>
        <w:t xml:space="preserve">ven if </w:t>
      </w:r>
      <w:r w:rsidR="00E64EC6" w:rsidRPr="006C72A9">
        <w:rPr>
          <w:noProof/>
        </w:rPr>
        <w:t>instances of two types of entity are token identical, the entity qua one type may have a different explanatory role than the entity qua the other type</w:t>
      </w:r>
      <w:r w:rsidR="00593EE1" w:rsidRPr="006C72A9">
        <w:rPr>
          <w:noProof/>
        </w:rPr>
        <w:t xml:space="preserve"> given the differences in the counterfactual </w:t>
      </w:r>
      <w:r w:rsidR="005C22DD" w:rsidRPr="006C72A9">
        <w:rPr>
          <w:noProof/>
        </w:rPr>
        <w:t xml:space="preserve">explanatory </w:t>
      </w:r>
      <w:r w:rsidR="00593EE1" w:rsidRPr="006C72A9">
        <w:rPr>
          <w:noProof/>
        </w:rPr>
        <w:t xml:space="preserve">constraints </w:t>
      </w:r>
      <w:r w:rsidR="00134DBC" w:rsidRPr="006C72A9">
        <w:rPr>
          <w:noProof/>
        </w:rPr>
        <w:t>described by their sortal conditions.</w:t>
      </w:r>
      <w:r w:rsidR="00223796" w:rsidRPr="006C72A9">
        <w:rPr>
          <w:noProof/>
        </w:rPr>
        <w:t xml:space="preserve"> </w:t>
      </w:r>
      <w:r w:rsidR="00E032D3" w:rsidRPr="006C72A9">
        <w:rPr>
          <w:noProof/>
        </w:rPr>
        <w:t>What remains to be shown, then, is that neurody</w:t>
      </w:r>
      <w:r w:rsidR="007056A2" w:rsidRPr="006C72A9">
        <w:rPr>
          <w:noProof/>
        </w:rPr>
        <w:t>n</w:t>
      </w:r>
      <w:r w:rsidR="00E032D3" w:rsidRPr="006C72A9">
        <w:rPr>
          <w:noProof/>
        </w:rPr>
        <w:t>amical explanations feature counterfactual explanatory constraints that line up with the counterfactual sortal constraints for neurodynamical system</w:t>
      </w:r>
      <w:r w:rsidR="00A057DE" w:rsidRPr="006C72A9">
        <w:rPr>
          <w:noProof/>
        </w:rPr>
        <w:t>s.</w:t>
      </w:r>
    </w:p>
    <w:p w14:paraId="50FF850D" w14:textId="7DB34551" w:rsidR="00935661" w:rsidRPr="006C72A9" w:rsidRDefault="005E2972" w:rsidP="00935661">
      <w:pPr>
        <w:rPr>
          <w:rFonts w:eastAsia="Times New Roman"/>
        </w:rPr>
      </w:pPr>
      <w:r w:rsidRPr="006C72A9">
        <w:rPr>
          <w:rFonts w:eastAsia="Times New Roman"/>
        </w:rPr>
        <w:tab/>
      </w:r>
      <w:r w:rsidR="00A057DE" w:rsidRPr="006C72A9">
        <w:rPr>
          <w:rFonts w:eastAsia="Times New Roman"/>
        </w:rPr>
        <w:t>Suppose</w:t>
      </w:r>
      <w:r w:rsidR="0022604E" w:rsidRPr="006C72A9">
        <w:rPr>
          <w:rFonts w:eastAsia="Times New Roman"/>
        </w:rPr>
        <w:t xml:space="preserve"> </w:t>
      </w:r>
      <w:r w:rsidR="00C30AF8" w:rsidRPr="006C72A9">
        <w:rPr>
          <w:rFonts w:eastAsia="Times New Roman"/>
        </w:rPr>
        <w:t>s</w:t>
      </w:r>
      <w:r w:rsidRPr="006C72A9">
        <w:rPr>
          <w:rFonts w:eastAsia="Times New Roman"/>
        </w:rPr>
        <w:t>ome</w:t>
      </w:r>
      <w:r w:rsidR="002600BA" w:rsidRPr="006C72A9">
        <w:rPr>
          <w:rFonts w:eastAsia="Times New Roman"/>
        </w:rPr>
        <w:t xml:space="preserve"> </w:t>
      </w:r>
      <w:r w:rsidRPr="006C72A9">
        <w:rPr>
          <w:rFonts w:eastAsia="Times New Roman"/>
        </w:rPr>
        <w:t xml:space="preserve">neural </w:t>
      </w:r>
      <w:r w:rsidR="00021331" w:rsidRPr="006C72A9">
        <w:rPr>
          <w:rFonts w:eastAsia="Times New Roman"/>
        </w:rPr>
        <w:t>m-</w:t>
      </w:r>
      <w:r w:rsidRPr="006C72A9">
        <w:rPr>
          <w:rFonts w:eastAsia="Times New Roman"/>
        </w:rPr>
        <w:t xml:space="preserve">mechanism </w:t>
      </w:r>
      <w:r w:rsidR="00F32783" w:rsidRPr="006C72A9">
        <w:rPr>
          <w:rFonts w:eastAsia="Times New Roman"/>
        </w:rPr>
        <w:t xml:space="preserve">and its changes </w:t>
      </w:r>
      <w:r w:rsidR="00D972A7" w:rsidRPr="006C72A9">
        <w:rPr>
          <w:rFonts w:eastAsia="Times New Roman"/>
        </w:rPr>
        <w:t xml:space="preserve">are </w:t>
      </w:r>
      <w:r w:rsidRPr="006C72A9">
        <w:rPr>
          <w:rFonts w:eastAsia="Times New Roman"/>
        </w:rPr>
        <w:t xml:space="preserve">token identical to </w:t>
      </w:r>
      <w:r w:rsidR="002B5538" w:rsidRPr="006C72A9">
        <w:rPr>
          <w:rFonts w:eastAsia="Times New Roman"/>
        </w:rPr>
        <w:t>some neurodynamical system</w:t>
      </w:r>
      <w:r w:rsidR="000F2A31" w:rsidRPr="006C72A9">
        <w:rPr>
          <w:rFonts w:eastAsia="Times New Roman"/>
        </w:rPr>
        <w:t xml:space="preserve"> that plays some explanatory role</w:t>
      </w:r>
      <w:r w:rsidRPr="006C72A9">
        <w:rPr>
          <w:rFonts w:eastAsia="Times New Roman"/>
        </w:rPr>
        <w:t xml:space="preserve">. </w:t>
      </w:r>
      <w:r w:rsidR="00C425AB" w:rsidRPr="006C72A9">
        <w:rPr>
          <w:rFonts w:eastAsia="Times New Roman"/>
        </w:rPr>
        <w:t>Now consider</w:t>
      </w:r>
      <w:r w:rsidR="0077560B" w:rsidRPr="006C72A9">
        <w:rPr>
          <w:rFonts w:eastAsia="Times New Roman"/>
        </w:rPr>
        <w:t xml:space="preserve"> counterfactual persistence </w:t>
      </w:r>
      <w:r w:rsidR="00EC698F" w:rsidRPr="006C72A9">
        <w:rPr>
          <w:rFonts w:eastAsia="Times New Roman"/>
        </w:rPr>
        <w:t>constraints</w:t>
      </w:r>
      <w:r w:rsidR="0077560B" w:rsidRPr="006C72A9">
        <w:rPr>
          <w:rFonts w:eastAsia="Times New Roman"/>
        </w:rPr>
        <w:t>. E</w:t>
      </w:r>
      <w:r w:rsidR="008B0531" w:rsidRPr="006C72A9">
        <w:rPr>
          <w:rFonts w:eastAsia="Times New Roman"/>
        </w:rPr>
        <w:t xml:space="preserve">lements </w:t>
      </w:r>
      <w:r w:rsidRPr="006C72A9">
        <w:rPr>
          <w:rFonts w:eastAsia="Times New Roman"/>
        </w:rPr>
        <w:t xml:space="preserve">of the </w:t>
      </w:r>
      <w:r w:rsidR="00D3152C" w:rsidRPr="006C72A9">
        <w:rPr>
          <w:rFonts w:eastAsia="Times New Roman"/>
        </w:rPr>
        <w:t xml:space="preserve">neural </w:t>
      </w:r>
      <w:r w:rsidR="00021331" w:rsidRPr="006C72A9">
        <w:rPr>
          <w:rFonts w:eastAsia="Times New Roman"/>
        </w:rPr>
        <w:t>m-</w:t>
      </w:r>
      <w:r w:rsidRPr="006C72A9">
        <w:rPr>
          <w:rFonts w:eastAsia="Times New Roman"/>
        </w:rPr>
        <w:t xml:space="preserve">mechanism </w:t>
      </w:r>
      <w:r w:rsidR="0077560B" w:rsidRPr="006C72A9">
        <w:rPr>
          <w:rFonts w:eastAsia="Times New Roman"/>
        </w:rPr>
        <w:t>can be removed</w:t>
      </w:r>
      <w:r w:rsidR="00972D2A" w:rsidRPr="006C72A9">
        <w:rPr>
          <w:rFonts w:eastAsia="Times New Roman"/>
        </w:rPr>
        <w:t xml:space="preserve">, thereby changing the type identity of the </w:t>
      </w:r>
      <w:r w:rsidR="00AB76A1" w:rsidRPr="006C72A9">
        <w:rPr>
          <w:rFonts w:eastAsia="Times New Roman"/>
        </w:rPr>
        <w:t>m-</w:t>
      </w:r>
      <w:r w:rsidR="00972D2A" w:rsidRPr="006C72A9">
        <w:rPr>
          <w:rFonts w:eastAsia="Times New Roman"/>
        </w:rPr>
        <w:t>mechanism</w:t>
      </w:r>
      <w:r w:rsidR="00BA3628" w:rsidRPr="006C72A9">
        <w:rPr>
          <w:rFonts w:eastAsia="Times New Roman"/>
        </w:rPr>
        <w:t>.</w:t>
      </w:r>
      <w:r w:rsidR="00946637" w:rsidRPr="006C72A9">
        <w:rPr>
          <w:rFonts w:eastAsia="Times New Roman"/>
        </w:rPr>
        <w:t xml:space="preserve"> This change in the mechanism </w:t>
      </w:r>
      <w:r w:rsidR="003E37BE" w:rsidRPr="006C72A9">
        <w:rPr>
          <w:rFonts w:eastAsia="Times New Roman"/>
        </w:rPr>
        <w:t xml:space="preserve">does </w:t>
      </w:r>
      <w:r w:rsidR="00946637" w:rsidRPr="006C72A9">
        <w:rPr>
          <w:rFonts w:eastAsia="Times New Roman"/>
        </w:rPr>
        <w:t>not entail a change in the neurodynamical system, however</w:t>
      </w:r>
      <w:r w:rsidR="00092AD5" w:rsidRPr="006C72A9">
        <w:rPr>
          <w:rFonts w:eastAsia="Times New Roman"/>
        </w:rPr>
        <w:t xml:space="preserve">, because </w:t>
      </w:r>
      <w:r w:rsidR="00A7602B" w:rsidRPr="006C72A9">
        <w:rPr>
          <w:rFonts w:eastAsia="Times New Roman"/>
        </w:rPr>
        <w:t>the dynamics</w:t>
      </w:r>
      <w:r w:rsidR="00092AD5" w:rsidRPr="006C72A9">
        <w:rPr>
          <w:rFonts w:eastAsia="Times New Roman"/>
        </w:rPr>
        <w:t xml:space="preserve"> may</w:t>
      </w:r>
      <w:r w:rsidR="00A7602B" w:rsidRPr="006C72A9">
        <w:rPr>
          <w:rFonts w:eastAsia="Times New Roman"/>
        </w:rPr>
        <w:t xml:space="preserve"> remain the same. </w:t>
      </w:r>
      <w:r w:rsidR="000643A4" w:rsidRPr="006C72A9">
        <w:rPr>
          <w:rFonts w:eastAsia="Times New Roman"/>
        </w:rPr>
        <w:t xml:space="preserve">The neurodynamical system may remain the same because the substrate for the system are not the changes in the m-mechanism that give rise to the activity level of neurons but rather the activity level itself and there are many different ways to generate the same level of activity. </w:t>
      </w:r>
      <w:r w:rsidR="004008A9" w:rsidRPr="006C72A9">
        <w:rPr>
          <w:rFonts w:eastAsia="Times New Roman"/>
        </w:rPr>
        <w:t>In particular, suppose that d</w:t>
      </w:r>
      <w:r w:rsidR="00FF667C" w:rsidRPr="006C72A9">
        <w:rPr>
          <w:rFonts w:eastAsia="Times New Roman"/>
        </w:rPr>
        <w:t xml:space="preserve">espite the changes in the neurons, </w:t>
      </w:r>
      <w:r w:rsidRPr="006C72A9">
        <w:rPr>
          <w:rFonts w:eastAsia="Times New Roman"/>
        </w:rPr>
        <w:t xml:space="preserve">there </w:t>
      </w:r>
      <w:r w:rsidR="004008A9" w:rsidRPr="006C72A9">
        <w:rPr>
          <w:rFonts w:eastAsia="Times New Roman"/>
        </w:rPr>
        <w:t xml:space="preserve">are </w:t>
      </w:r>
      <w:r w:rsidRPr="006C72A9">
        <w:rPr>
          <w:rFonts w:eastAsia="Times New Roman"/>
        </w:rPr>
        <w:t xml:space="preserve">always integrate-to-bound dynamics from trial to trial. </w:t>
      </w:r>
      <w:r w:rsidR="00D3742C" w:rsidRPr="006C72A9">
        <w:rPr>
          <w:rFonts w:eastAsia="Times New Roman"/>
        </w:rPr>
        <w:t>For example, some single neurons in LIP exhibit integrate-to-bound dynamics, whereas others do not—but if the neurons that do not exhibit such dynamics are taken as a group, then those dynamic</w:t>
      </w:r>
      <w:r w:rsidR="00891039" w:rsidRPr="006C72A9">
        <w:rPr>
          <w:rFonts w:eastAsia="Times New Roman"/>
        </w:rPr>
        <w:t>s</w:t>
      </w:r>
      <w:r w:rsidR="00D3742C" w:rsidRPr="006C72A9">
        <w:rPr>
          <w:rFonts w:eastAsia="Times New Roman"/>
        </w:rPr>
        <w:t xml:space="preserve"> are present</w:t>
      </w:r>
      <w:r w:rsidR="00E05E2D" w:rsidRPr="006C72A9">
        <w:rPr>
          <w:rFonts w:eastAsia="Times New Roman"/>
        </w:rPr>
        <w:t xml:space="preserve"> for the population</w:t>
      </w:r>
      <w:r w:rsidR="00D3742C" w:rsidRPr="006C72A9">
        <w:rPr>
          <w:rFonts w:eastAsia="Times New Roman"/>
        </w:rPr>
        <w:t xml:space="preserve"> </w:t>
      </w:r>
      <w:r w:rsidR="00AB77D0" w:rsidRPr="006C72A9">
        <w:rPr>
          <w:rFonts w:eastAsia="Times New Roman"/>
        </w:rPr>
        <w:fldChar w:fldCharType="begin"/>
      </w:r>
      <w:r w:rsidR="00771BB8" w:rsidRPr="006C72A9">
        <w:rPr>
          <w:rFonts w:eastAsia="Times New Roman"/>
        </w:rPr>
        <w:instrText xml:space="preserve"> ADDIN EN.CITE &lt;EndNote&gt;&lt;Cite&gt;&lt;Author&gt;Meister&lt;/Author&gt;&lt;Year&gt;2013&lt;/Year&gt;&lt;RecNum&gt;8092&lt;/RecNum&gt;&lt;DisplayText&gt;(Meister, Hennig et al. 2013)&lt;/DisplayText&gt;&lt;record&gt;&lt;rec-number&gt;8092&lt;/rec-number&gt;&lt;foreign-keys&gt;&lt;key app="EN" db-id="5rssxzzfx9vxe1eveviv2evyz0e9fs09wf9t" timestamp="1583290968"&gt;8092&lt;/key&gt;&lt;/foreign-keys&gt;&lt;ref-type name="Journal Article"&gt;17&lt;/ref-type&gt;&lt;contributors&gt;&lt;authors&gt;&lt;author&gt;Meister, Miriam LR&lt;/author&gt;&lt;author&gt;Hennig, Jay A&lt;/author&gt;&lt;author&gt;Huk, Alexander C&lt;/author&gt;&lt;/authors&gt;&lt;/contributors&gt;&lt;titles&gt;&lt;title&gt;Signal multiplexing and single-neuron computations in lateral intraparietal area during decision-making&lt;/title&gt;&lt;secondary-title&gt;Journal of Neuroscience&lt;/secondary-title&gt;&lt;/titles&gt;&lt;periodical&gt;&lt;full-title&gt;Journal of Neuroscience&lt;/full-title&gt;&lt;abbr-1&gt;J Neurosci&lt;/abbr-1&gt;&lt;/periodical&gt;&lt;pages&gt;2254-2267&lt;/pages&gt;&lt;volume&gt;33&lt;/volume&gt;&lt;number&gt;6&lt;/number&gt;&lt;dates&gt;&lt;year&gt;2013&lt;/year&gt;&lt;/dates&gt;&lt;isbn&gt;0270-6474&lt;/isbn&gt;&lt;urls&gt;&lt;/urls&gt;&lt;/record&gt;&lt;/Cite&gt;&lt;/EndNote&gt;</w:instrText>
      </w:r>
      <w:r w:rsidR="00AB77D0" w:rsidRPr="006C72A9">
        <w:rPr>
          <w:rFonts w:eastAsia="Times New Roman"/>
        </w:rPr>
        <w:fldChar w:fldCharType="separate"/>
      </w:r>
      <w:r w:rsidR="00AB77D0" w:rsidRPr="006C72A9">
        <w:rPr>
          <w:rFonts w:eastAsia="Times New Roman"/>
          <w:noProof/>
        </w:rPr>
        <w:t>(Meister, Hennig et al. 2013)</w:t>
      </w:r>
      <w:r w:rsidR="00AB77D0" w:rsidRPr="006C72A9">
        <w:rPr>
          <w:rFonts w:eastAsia="Times New Roman"/>
        </w:rPr>
        <w:fldChar w:fldCharType="end"/>
      </w:r>
      <w:r w:rsidR="00D3742C" w:rsidRPr="006C72A9">
        <w:rPr>
          <w:rFonts w:eastAsia="Times New Roman"/>
        </w:rPr>
        <w:t>.</w:t>
      </w:r>
      <w:r w:rsidR="00967A9D" w:rsidRPr="006C72A9">
        <w:rPr>
          <w:rFonts w:eastAsia="Times New Roman"/>
        </w:rPr>
        <w:t xml:space="preserve"> </w:t>
      </w:r>
      <w:r w:rsidR="00581C3F" w:rsidRPr="006C72A9">
        <w:rPr>
          <w:rFonts w:eastAsia="Times New Roman"/>
        </w:rPr>
        <w:t xml:space="preserve">These dynamics may be sufficient for motion integration. </w:t>
      </w:r>
      <w:r w:rsidR="00967A9D" w:rsidRPr="006C72A9">
        <w:rPr>
          <w:rFonts w:eastAsia="Times New Roman"/>
        </w:rPr>
        <w:t xml:space="preserve">The system could sometimes utilize single neuron </w:t>
      </w:r>
      <w:r w:rsidR="00967A9D" w:rsidRPr="006C72A9">
        <w:rPr>
          <w:rFonts w:eastAsia="Times New Roman"/>
        </w:rPr>
        <w:lastRenderedPageBreak/>
        <w:t>dynamics and sometimes not, and even if the single neurons are silenced, the population may still exhibit the dynamics needed to integrate motion information.</w:t>
      </w:r>
      <w:r w:rsidR="002D2AD7" w:rsidRPr="006C72A9">
        <w:rPr>
          <w:rFonts w:eastAsia="Times New Roman"/>
        </w:rPr>
        <w:t xml:space="preserve"> </w:t>
      </w:r>
      <w:r w:rsidR="00B1007D" w:rsidRPr="006C72A9">
        <w:rPr>
          <w:rFonts w:eastAsia="Times New Roman"/>
        </w:rPr>
        <w:t>So, s</w:t>
      </w:r>
      <w:r w:rsidR="002D2AD7" w:rsidRPr="006C72A9">
        <w:rPr>
          <w:rFonts w:eastAsia="Times New Roman"/>
        </w:rPr>
        <w:t xml:space="preserve">ome </w:t>
      </w:r>
      <w:r w:rsidR="000C043F" w:rsidRPr="006C72A9">
        <w:rPr>
          <w:rFonts w:eastAsia="Times New Roman"/>
        </w:rPr>
        <w:t>change</w:t>
      </w:r>
      <w:r w:rsidR="002D2AD7" w:rsidRPr="006C72A9">
        <w:rPr>
          <w:rFonts w:eastAsia="Times New Roman"/>
        </w:rPr>
        <w:t>s</w:t>
      </w:r>
      <w:r w:rsidR="000C043F" w:rsidRPr="006C72A9">
        <w:rPr>
          <w:rFonts w:eastAsia="Times New Roman"/>
        </w:rPr>
        <w:t xml:space="preserve"> in the </w:t>
      </w:r>
      <w:r w:rsidR="00007B19" w:rsidRPr="006C72A9">
        <w:rPr>
          <w:rFonts w:eastAsia="Times New Roman"/>
        </w:rPr>
        <w:t>m-</w:t>
      </w:r>
      <w:r w:rsidR="000C043F" w:rsidRPr="006C72A9">
        <w:rPr>
          <w:rFonts w:eastAsia="Times New Roman"/>
        </w:rPr>
        <w:t>mechanism do</w:t>
      </w:r>
      <w:r w:rsidR="007459A5" w:rsidRPr="006C72A9">
        <w:rPr>
          <w:rFonts w:eastAsia="Times New Roman"/>
        </w:rPr>
        <w:t xml:space="preserve"> </w:t>
      </w:r>
      <w:r w:rsidR="000C043F" w:rsidRPr="006C72A9">
        <w:rPr>
          <w:rFonts w:eastAsia="Times New Roman"/>
        </w:rPr>
        <w:t>not entail a change in the explanandum phenom</w:t>
      </w:r>
      <w:r w:rsidR="00AB2F2C" w:rsidRPr="006C72A9">
        <w:rPr>
          <w:rFonts w:eastAsia="Times New Roman"/>
        </w:rPr>
        <w:t xml:space="preserve">enon. </w:t>
      </w:r>
      <w:r w:rsidR="00B57B29" w:rsidRPr="006C72A9">
        <w:rPr>
          <w:rFonts w:eastAsia="Times New Roman"/>
        </w:rPr>
        <w:t xml:space="preserve">However, if the integrate-to-bound dynamics are absent, then the cognitive system does not sum up the evidence as to motion direction. In this latter instance, though, the identity of the m-mechanism </w:t>
      </w:r>
      <w:r w:rsidR="002D3DB5" w:rsidRPr="006C72A9">
        <w:rPr>
          <w:rFonts w:eastAsia="Times New Roman"/>
        </w:rPr>
        <w:t>can</w:t>
      </w:r>
      <w:r w:rsidR="00B57B29" w:rsidRPr="006C72A9">
        <w:rPr>
          <w:rFonts w:eastAsia="Times New Roman"/>
        </w:rPr>
        <w:t xml:space="preserve"> </w:t>
      </w:r>
      <w:r w:rsidR="002D3DB5" w:rsidRPr="006C72A9">
        <w:rPr>
          <w:rFonts w:eastAsia="Times New Roman"/>
        </w:rPr>
        <w:t xml:space="preserve">be </w:t>
      </w:r>
      <w:r w:rsidR="00B57B29" w:rsidRPr="006C72A9">
        <w:rPr>
          <w:rFonts w:eastAsia="Times New Roman"/>
        </w:rPr>
        <w:t>the same</w:t>
      </w:r>
      <w:r w:rsidR="002D3DB5" w:rsidRPr="006C72A9">
        <w:rPr>
          <w:rFonts w:eastAsia="Times New Roman"/>
        </w:rPr>
        <w:t xml:space="preserve"> because a specific dynamic profile may not be part of the sortal conditions on the mechanism</w:t>
      </w:r>
      <w:r w:rsidR="00B57B29" w:rsidRPr="006C72A9">
        <w:rPr>
          <w:rFonts w:eastAsia="Times New Roman"/>
        </w:rPr>
        <w:t xml:space="preserve">. </w:t>
      </w:r>
      <w:r w:rsidR="00D43B70" w:rsidRPr="006C72A9">
        <w:rPr>
          <w:rFonts w:eastAsia="Times New Roman"/>
        </w:rPr>
        <w:t xml:space="preserve">This implies that the </w:t>
      </w:r>
      <w:r w:rsidR="00007B19" w:rsidRPr="006C72A9">
        <w:rPr>
          <w:rFonts w:eastAsia="Times New Roman"/>
        </w:rPr>
        <w:t>m-</w:t>
      </w:r>
      <w:r w:rsidR="00D43B70" w:rsidRPr="006C72A9">
        <w:rPr>
          <w:rFonts w:eastAsia="Times New Roman"/>
        </w:rPr>
        <w:t xml:space="preserve">mechanism and dynamical system </w:t>
      </w:r>
      <w:r w:rsidR="004F1CE5" w:rsidRPr="006C72A9">
        <w:rPr>
          <w:rFonts w:eastAsia="Times New Roman"/>
        </w:rPr>
        <w:t xml:space="preserve">have different counterfactual sortal </w:t>
      </w:r>
      <w:r w:rsidR="0068318A" w:rsidRPr="006C72A9">
        <w:rPr>
          <w:rFonts w:eastAsia="Times New Roman"/>
        </w:rPr>
        <w:t>constraints</w:t>
      </w:r>
      <w:r w:rsidR="004F1CE5" w:rsidRPr="006C72A9">
        <w:rPr>
          <w:rFonts w:eastAsia="Times New Roman"/>
        </w:rPr>
        <w:t xml:space="preserve"> </w:t>
      </w:r>
      <w:r w:rsidR="005225B5" w:rsidRPr="006C72A9">
        <w:rPr>
          <w:rFonts w:eastAsia="Times New Roman"/>
        </w:rPr>
        <w:t xml:space="preserve">in virtue of which </w:t>
      </w:r>
      <w:r w:rsidR="00A57395" w:rsidRPr="006C72A9">
        <w:rPr>
          <w:rFonts w:eastAsia="Times New Roman"/>
        </w:rPr>
        <w:t xml:space="preserve">they </w:t>
      </w:r>
      <w:r w:rsidR="00D43B70" w:rsidRPr="006C72A9">
        <w:rPr>
          <w:rFonts w:eastAsia="Times New Roman"/>
        </w:rPr>
        <w:t>play different explanatory roles.</w:t>
      </w:r>
      <w:r w:rsidR="00366284" w:rsidRPr="006C72A9">
        <w:rPr>
          <w:rStyle w:val="FootnoteReference"/>
          <w:rFonts w:eastAsia="Times New Roman"/>
        </w:rPr>
        <w:footnoteReference w:id="30"/>
      </w:r>
      <w:r w:rsidR="00D43B70" w:rsidRPr="006C72A9">
        <w:rPr>
          <w:rFonts w:eastAsia="Times New Roman"/>
        </w:rPr>
        <w:t xml:space="preserve"> </w:t>
      </w:r>
      <w:r w:rsidRPr="006C72A9">
        <w:rPr>
          <w:rFonts w:eastAsia="Times New Roman"/>
        </w:rPr>
        <w:t xml:space="preserve">Furthermore, </w:t>
      </w:r>
      <w:r w:rsidR="00816470" w:rsidRPr="006C72A9">
        <w:rPr>
          <w:rFonts w:eastAsia="Times New Roman"/>
        </w:rPr>
        <w:t xml:space="preserve">the objection </w:t>
      </w:r>
      <w:r w:rsidRPr="006C72A9">
        <w:rPr>
          <w:rFonts w:eastAsia="Times New Roman"/>
        </w:rPr>
        <w:t xml:space="preserve">that the </w:t>
      </w:r>
      <w:r w:rsidR="00ED3E64" w:rsidRPr="006C72A9">
        <w:rPr>
          <w:rFonts w:eastAsia="Times New Roman"/>
        </w:rPr>
        <w:t>neuro</w:t>
      </w:r>
      <w:r w:rsidRPr="006C72A9">
        <w:rPr>
          <w:rFonts w:eastAsia="Times New Roman"/>
        </w:rPr>
        <w:t xml:space="preserve">dynamics that play the explanatory role are always a </w:t>
      </w:r>
      <w:r w:rsidR="00AA3D31" w:rsidRPr="006C72A9">
        <w:rPr>
          <w:rFonts w:eastAsia="Times New Roman"/>
        </w:rPr>
        <w:t>m-</w:t>
      </w:r>
      <w:r w:rsidRPr="006C72A9">
        <w:rPr>
          <w:rFonts w:eastAsia="Times New Roman"/>
        </w:rPr>
        <w:t xml:space="preserve">mechanism because they are token identical to part of a </w:t>
      </w:r>
      <w:r w:rsidR="00AA3D31" w:rsidRPr="006C72A9">
        <w:rPr>
          <w:rFonts w:eastAsia="Times New Roman"/>
        </w:rPr>
        <w:t>m-</w:t>
      </w:r>
      <w:r w:rsidRPr="006C72A9">
        <w:rPr>
          <w:rFonts w:eastAsia="Times New Roman"/>
        </w:rPr>
        <w:t xml:space="preserve">mechanism is to commit a mereological fallacy. A part of the </w:t>
      </w:r>
      <w:r w:rsidR="0072391E" w:rsidRPr="006C72A9">
        <w:rPr>
          <w:rFonts w:eastAsia="Times New Roman"/>
        </w:rPr>
        <w:t xml:space="preserve">neural </w:t>
      </w:r>
      <w:r w:rsidR="00AA3D31" w:rsidRPr="006C72A9">
        <w:rPr>
          <w:rFonts w:eastAsia="Times New Roman"/>
        </w:rPr>
        <w:t>m-</w:t>
      </w:r>
      <w:r w:rsidRPr="006C72A9">
        <w:rPr>
          <w:rFonts w:eastAsia="Times New Roman"/>
        </w:rPr>
        <w:t xml:space="preserve">mechanism such as the </w:t>
      </w:r>
      <w:r w:rsidR="0072391E" w:rsidRPr="006C72A9">
        <w:rPr>
          <w:rFonts w:eastAsia="Times New Roman"/>
        </w:rPr>
        <w:t>neuro</w:t>
      </w:r>
      <w:r w:rsidRPr="006C72A9">
        <w:rPr>
          <w:rFonts w:eastAsia="Times New Roman"/>
        </w:rPr>
        <w:t xml:space="preserve">dynamics does not imply that the </w:t>
      </w:r>
      <w:r w:rsidR="009329FE" w:rsidRPr="006C72A9">
        <w:rPr>
          <w:rFonts w:eastAsia="Times New Roman"/>
        </w:rPr>
        <w:t>neuro</w:t>
      </w:r>
      <w:r w:rsidRPr="006C72A9">
        <w:rPr>
          <w:rFonts w:eastAsia="Times New Roman"/>
        </w:rPr>
        <w:t xml:space="preserve">dynamics are also a </w:t>
      </w:r>
      <w:r w:rsidR="00AA3D31" w:rsidRPr="006C72A9">
        <w:rPr>
          <w:rFonts w:eastAsia="Times New Roman"/>
        </w:rPr>
        <w:t>m-</w:t>
      </w:r>
      <w:r w:rsidRPr="006C72A9">
        <w:rPr>
          <w:rFonts w:eastAsia="Times New Roman"/>
        </w:rPr>
        <w:t>mechanism.</w:t>
      </w:r>
    </w:p>
    <w:p w14:paraId="31B02138" w14:textId="77777777" w:rsidR="009069DC" w:rsidRPr="006C72A9" w:rsidRDefault="00627151" w:rsidP="00935661">
      <w:pPr>
        <w:rPr>
          <w:rFonts w:eastAsia="Times New Roman"/>
        </w:rPr>
      </w:pPr>
      <w:r w:rsidRPr="006C72A9">
        <w:rPr>
          <w:rFonts w:eastAsia="Times New Roman"/>
        </w:rPr>
        <w:tab/>
        <w:t xml:space="preserve">Austin has critiqued this line of reasoning as follows. After defining a mechanism </w:t>
      </w:r>
      <w:r w:rsidR="00AF3DE0" w:rsidRPr="006C72A9">
        <w:rPr>
          <w:rFonts w:eastAsia="Times New Roman"/>
        </w:rPr>
        <w:t>in terms of</w:t>
      </w:r>
      <w:r w:rsidR="001E0780" w:rsidRPr="006C72A9">
        <w:rPr>
          <w:rFonts w:eastAsia="Times New Roman"/>
        </w:rPr>
        <w:t xml:space="preserve"> the</w:t>
      </w:r>
      <w:r w:rsidR="006064EC" w:rsidRPr="006C72A9">
        <w:rPr>
          <w:rFonts w:eastAsia="Times New Roman"/>
        </w:rPr>
        <w:t xml:space="preserve"> temporal and spatial organization of its </w:t>
      </w:r>
      <w:r w:rsidR="009E4C1D" w:rsidRPr="006C72A9">
        <w:rPr>
          <w:rFonts w:eastAsia="Times New Roman"/>
        </w:rPr>
        <w:t>entities</w:t>
      </w:r>
      <w:r w:rsidR="00115A82" w:rsidRPr="006C72A9">
        <w:rPr>
          <w:rFonts w:eastAsia="Times New Roman"/>
        </w:rPr>
        <w:t xml:space="preserve"> </w:t>
      </w:r>
      <w:r w:rsidR="006064EC" w:rsidRPr="006C72A9">
        <w:rPr>
          <w:rFonts w:eastAsia="Times New Roman"/>
        </w:rPr>
        <w:t xml:space="preserve">and </w:t>
      </w:r>
      <w:r w:rsidR="001E0780" w:rsidRPr="006C72A9">
        <w:rPr>
          <w:rFonts w:eastAsia="Times New Roman"/>
        </w:rPr>
        <w:t>activities</w:t>
      </w:r>
      <w:r w:rsidR="006064EC" w:rsidRPr="006C72A9">
        <w:rPr>
          <w:rFonts w:eastAsia="Times New Roman"/>
        </w:rPr>
        <w:t xml:space="preserve"> </w:t>
      </w:r>
      <w:r w:rsidR="006243F9" w:rsidRPr="006C72A9">
        <w:rPr>
          <w:rFonts w:eastAsia="Times New Roman"/>
        </w:rPr>
        <w:t>(Austin 2016,</w:t>
      </w:r>
      <w:r w:rsidR="0072238F" w:rsidRPr="006C72A9">
        <w:rPr>
          <w:rFonts w:eastAsia="Times New Roman"/>
        </w:rPr>
        <w:t xml:space="preserve"> </w:t>
      </w:r>
      <w:r w:rsidR="006243F9" w:rsidRPr="006C72A9">
        <w:rPr>
          <w:rFonts w:eastAsia="Times New Roman"/>
        </w:rPr>
        <w:t>p</w:t>
      </w:r>
      <w:r w:rsidR="007C421F" w:rsidRPr="006C72A9">
        <w:rPr>
          <w:rFonts w:eastAsia="Times New Roman"/>
        </w:rPr>
        <w:t>. 6</w:t>
      </w:r>
      <w:r w:rsidR="00685E83" w:rsidRPr="006C72A9">
        <w:rPr>
          <w:rFonts w:eastAsia="Times New Roman"/>
        </w:rPr>
        <w:t>4</w:t>
      </w:r>
      <w:r w:rsidR="007C421F" w:rsidRPr="006C72A9">
        <w:rPr>
          <w:rFonts w:eastAsia="Times New Roman"/>
        </w:rPr>
        <w:t>4</w:t>
      </w:r>
      <w:r w:rsidR="006243F9" w:rsidRPr="006C72A9">
        <w:rPr>
          <w:rFonts w:eastAsia="Times New Roman"/>
        </w:rPr>
        <w:t>),</w:t>
      </w:r>
      <w:r w:rsidR="000774B0" w:rsidRPr="006C72A9">
        <w:rPr>
          <w:rFonts w:eastAsia="Times New Roman"/>
        </w:rPr>
        <w:t xml:space="preserve"> Austin argues that </w:t>
      </w:r>
      <w:r w:rsidRPr="006C72A9">
        <w:rPr>
          <w:rFonts w:eastAsia="Times New Roman"/>
        </w:rPr>
        <w:t>“</w:t>
      </w:r>
      <w:r w:rsidR="000774B0" w:rsidRPr="006C72A9">
        <w:rPr>
          <w:rFonts w:eastAsia="Times New Roman"/>
        </w:rPr>
        <w:t>…</w:t>
      </w:r>
      <w:r w:rsidRPr="006C72A9">
        <w:rPr>
          <w:rFonts w:eastAsia="Times New Roman"/>
        </w:rPr>
        <w:t>it’s open</w:t>
      </w:r>
      <w:r w:rsidR="00912A73" w:rsidRPr="006C72A9">
        <w:rPr>
          <w:rFonts w:eastAsia="Times New Roman"/>
        </w:rPr>
        <w:t>…</w:t>
      </w:r>
      <w:r w:rsidRPr="006C72A9">
        <w:rPr>
          <w:rFonts w:eastAsia="Times New Roman"/>
        </w:rPr>
        <w:t xml:space="preserve"> to the defender of a mechanistic ontology to</w:t>
      </w:r>
      <w:r w:rsidR="00912A73" w:rsidRPr="006C72A9">
        <w:rPr>
          <w:rFonts w:eastAsia="Times New Roman"/>
        </w:rPr>
        <w:t xml:space="preserve">… </w:t>
      </w:r>
      <w:r w:rsidRPr="006C72A9">
        <w:rPr>
          <w:rFonts w:eastAsia="Times New Roman"/>
        </w:rPr>
        <w:t>reform her concept of ‘mechanism’</w:t>
      </w:r>
      <w:r w:rsidR="00A075DC" w:rsidRPr="006C72A9">
        <w:rPr>
          <w:rFonts w:eastAsia="Times New Roman"/>
        </w:rPr>
        <w:t>…</w:t>
      </w:r>
      <w:r w:rsidRPr="006C72A9">
        <w:rPr>
          <w:rFonts w:eastAsia="Times New Roman"/>
        </w:rPr>
        <w:t xml:space="preserve"> in such a way that the persistence of a particular mechanism need not depend</w:t>
      </w:r>
      <w:r w:rsidR="00A075DC" w:rsidRPr="006C72A9">
        <w:rPr>
          <w:rFonts w:eastAsia="Times New Roman"/>
        </w:rPr>
        <w:t>…</w:t>
      </w:r>
      <w:r w:rsidRPr="006C72A9">
        <w:rPr>
          <w:rFonts w:eastAsia="Times New Roman"/>
        </w:rPr>
        <w:t xml:space="preserve"> upon</w:t>
      </w:r>
      <w:r w:rsidR="00A075DC" w:rsidRPr="006C72A9">
        <w:rPr>
          <w:rFonts w:eastAsia="Times New Roman"/>
        </w:rPr>
        <w:t xml:space="preserve">… </w:t>
      </w:r>
      <w:r w:rsidRPr="006C72A9">
        <w:rPr>
          <w:rFonts w:eastAsia="Times New Roman"/>
        </w:rPr>
        <w:t xml:space="preserve">a static set of entities performing a static set of activities” (Austin 2016, p. </w:t>
      </w:r>
      <w:r w:rsidR="003D719F" w:rsidRPr="006C72A9">
        <w:rPr>
          <w:rFonts w:eastAsia="Times New Roman"/>
        </w:rPr>
        <w:t>654</w:t>
      </w:r>
      <w:r w:rsidR="00BD5664" w:rsidRPr="006C72A9">
        <w:rPr>
          <w:rFonts w:eastAsia="Times New Roman"/>
        </w:rPr>
        <w:t xml:space="preserve">). </w:t>
      </w:r>
      <w:r w:rsidR="009E4C1D" w:rsidRPr="006C72A9">
        <w:rPr>
          <w:rFonts w:eastAsia="Times New Roman"/>
        </w:rPr>
        <w:t>Entities</w:t>
      </w:r>
      <w:r w:rsidR="00BF19D4" w:rsidRPr="006C72A9">
        <w:rPr>
          <w:rFonts w:eastAsia="Times New Roman"/>
        </w:rPr>
        <w:t xml:space="preserve"> </w:t>
      </w:r>
      <w:r w:rsidR="00AB7207" w:rsidRPr="006C72A9">
        <w:rPr>
          <w:rFonts w:eastAsia="Times New Roman"/>
        </w:rPr>
        <w:t>and activities can change without the identity of the mechanism thereby changing.</w:t>
      </w:r>
      <w:r w:rsidR="00630CA4" w:rsidRPr="006C72A9">
        <w:rPr>
          <w:rFonts w:eastAsia="Times New Roman"/>
        </w:rPr>
        <w:t xml:space="preserve"> </w:t>
      </w:r>
    </w:p>
    <w:p w14:paraId="17BAC666" w14:textId="7401E77E" w:rsidR="00B929DF" w:rsidRPr="006C72A9" w:rsidRDefault="009069DC" w:rsidP="00935661">
      <w:pPr>
        <w:rPr>
          <w:rFonts w:eastAsia="Times New Roman"/>
        </w:rPr>
      </w:pPr>
      <w:r w:rsidRPr="006C72A9">
        <w:rPr>
          <w:rFonts w:eastAsia="Times New Roman"/>
        </w:rPr>
        <w:tab/>
      </w:r>
      <w:r w:rsidR="00630CA4" w:rsidRPr="006C72A9">
        <w:rPr>
          <w:rFonts w:eastAsia="Times New Roman"/>
        </w:rPr>
        <w:t xml:space="preserve">Two points in reply. First, some change is surely permitted. But there must be constraints as well, lest every arbitrary collection of </w:t>
      </w:r>
      <w:r w:rsidR="009E4C1D" w:rsidRPr="006C72A9">
        <w:rPr>
          <w:rFonts w:eastAsia="Times New Roman"/>
        </w:rPr>
        <w:t>entities</w:t>
      </w:r>
      <w:r w:rsidR="00630CA4" w:rsidRPr="006C72A9">
        <w:rPr>
          <w:rFonts w:eastAsia="Times New Roman"/>
        </w:rPr>
        <w:t xml:space="preserve"> and activities count as the same </w:t>
      </w:r>
      <w:r w:rsidR="000009EF" w:rsidRPr="006C72A9">
        <w:rPr>
          <w:rFonts w:eastAsia="Times New Roman"/>
        </w:rPr>
        <w:t>m-</w:t>
      </w:r>
      <w:r w:rsidR="00630CA4" w:rsidRPr="006C72A9">
        <w:rPr>
          <w:rFonts w:eastAsia="Times New Roman"/>
        </w:rPr>
        <w:t>mechanism.</w:t>
      </w:r>
      <w:r w:rsidR="00547D94" w:rsidRPr="006C72A9">
        <w:rPr>
          <w:rFonts w:eastAsia="Times New Roman"/>
        </w:rPr>
        <w:t xml:space="preserve"> </w:t>
      </w:r>
      <w:r w:rsidR="00E17FC0" w:rsidRPr="006C72A9">
        <w:rPr>
          <w:rFonts w:eastAsia="Times New Roman"/>
        </w:rPr>
        <w:t>However,</w:t>
      </w:r>
      <w:r w:rsidR="00547D94" w:rsidRPr="006C72A9">
        <w:rPr>
          <w:rFonts w:eastAsia="Times New Roman"/>
        </w:rPr>
        <w:t xml:space="preserve"> the amount of variation permitted </w:t>
      </w:r>
      <w:r w:rsidR="00FB128B" w:rsidRPr="006C72A9">
        <w:rPr>
          <w:rFonts w:eastAsia="Times New Roman"/>
        </w:rPr>
        <w:t>may be</w:t>
      </w:r>
      <w:r w:rsidR="00547D94" w:rsidRPr="006C72A9">
        <w:rPr>
          <w:rFonts w:eastAsia="Times New Roman"/>
        </w:rPr>
        <w:t xml:space="preserve"> less than that which may be found underlying neurodynamical </w:t>
      </w:r>
      <w:r w:rsidR="00041B7F" w:rsidRPr="006C72A9">
        <w:rPr>
          <w:rFonts w:eastAsia="Times New Roman"/>
        </w:rPr>
        <w:t>systems</w:t>
      </w:r>
      <w:r w:rsidR="00547D94" w:rsidRPr="006C72A9">
        <w:rPr>
          <w:rFonts w:eastAsia="Times New Roman"/>
        </w:rPr>
        <w:t>.</w:t>
      </w:r>
      <w:r w:rsidR="000159A7" w:rsidRPr="006C72A9">
        <w:rPr>
          <w:rFonts w:eastAsia="Times New Roman"/>
        </w:rPr>
        <w:t xml:space="preserve"> </w:t>
      </w:r>
      <w:r w:rsidR="00B929DF" w:rsidRPr="006C72A9">
        <w:rPr>
          <w:rFonts w:eastAsia="Times New Roman"/>
        </w:rPr>
        <w:t xml:space="preserve">According to Austin, “mechanisms are ontologically deﬁned/individuated by their unique fourfold structure—that is, their (1) type and number of entities and (2) their spatial </w:t>
      </w:r>
      <w:proofErr w:type="spellStart"/>
      <w:r w:rsidR="00B929DF" w:rsidRPr="006C72A9">
        <w:rPr>
          <w:rFonts w:eastAsia="Times New Roman"/>
        </w:rPr>
        <w:t>organisation</w:t>
      </w:r>
      <w:proofErr w:type="spellEnd"/>
      <w:r w:rsidR="00B929DF" w:rsidRPr="006C72A9">
        <w:rPr>
          <w:rFonts w:eastAsia="Times New Roman"/>
        </w:rPr>
        <w:t xml:space="preserve">, and their (3) type and number of connective activities and (4) their spatial and temporal </w:t>
      </w:r>
      <w:proofErr w:type="spellStart"/>
      <w:r w:rsidR="00B929DF" w:rsidRPr="006C72A9">
        <w:rPr>
          <w:rFonts w:eastAsia="Times New Roman"/>
        </w:rPr>
        <w:t>organisation</w:t>
      </w:r>
      <w:proofErr w:type="spellEnd"/>
      <w:r w:rsidR="00B929DF" w:rsidRPr="006C72A9">
        <w:rPr>
          <w:rFonts w:eastAsia="Times New Roman"/>
        </w:rPr>
        <w:t>. Thus, what it is to be a particular mechanism is to be an instance of a speciﬁc fourfold structure” (Austin 2016, p. 644). How much</w:t>
      </w:r>
      <w:r w:rsidR="006A5E5D" w:rsidRPr="006C72A9">
        <w:rPr>
          <w:rFonts w:eastAsia="Times New Roman"/>
        </w:rPr>
        <w:t xml:space="preserve"> variability</w:t>
      </w:r>
      <w:r w:rsidR="00C96F0E" w:rsidRPr="006C72A9">
        <w:rPr>
          <w:rFonts w:eastAsia="Times New Roman"/>
        </w:rPr>
        <w:t xml:space="preserve"> in this fourfold scheme</w:t>
      </w:r>
      <w:r w:rsidR="006A5E5D" w:rsidRPr="006C72A9">
        <w:rPr>
          <w:rFonts w:eastAsia="Times New Roman"/>
        </w:rPr>
        <w:t xml:space="preserve"> is permitted</w:t>
      </w:r>
      <w:r w:rsidR="00B929DF" w:rsidRPr="006C72A9">
        <w:rPr>
          <w:rFonts w:eastAsia="Times New Roman"/>
        </w:rPr>
        <w:t xml:space="preserve"> is </w:t>
      </w:r>
      <w:proofErr w:type="gramStart"/>
      <w:r w:rsidR="00B929DF" w:rsidRPr="006C72A9">
        <w:rPr>
          <w:rFonts w:eastAsia="Times New Roman"/>
        </w:rPr>
        <w:t>unclear.</w:t>
      </w:r>
      <w:proofErr w:type="gramEnd"/>
      <w:r w:rsidR="00B929DF" w:rsidRPr="006C72A9">
        <w:rPr>
          <w:rFonts w:eastAsia="Times New Roman"/>
        </w:rPr>
        <w:t xml:space="preserve"> However, I take it that a complete replacement of any of the four elements of the mechanistic structure is sufficient to yield a new </w:t>
      </w:r>
      <w:r w:rsidR="00DE3D44" w:rsidRPr="006C72A9">
        <w:rPr>
          <w:rFonts w:eastAsia="Times New Roman"/>
        </w:rPr>
        <w:t>m-</w:t>
      </w:r>
      <w:r w:rsidR="00B929DF" w:rsidRPr="006C72A9">
        <w:rPr>
          <w:rFonts w:eastAsia="Times New Roman"/>
        </w:rPr>
        <w:t xml:space="preserve">mechanism. This is supported by Austin’s claim that “distinct permutations of the values of (1)–(4) constitute distinct mechanisms, and so in any particular case the alteration of any of those values amounts to the </w:t>
      </w:r>
      <w:r w:rsidR="00B929DF" w:rsidRPr="006C72A9">
        <w:rPr>
          <w:rFonts w:eastAsia="Times New Roman"/>
        </w:rPr>
        <w:lastRenderedPageBreak/>
        <w:t>effective dissolution of that mechanism” (Austin 2016, p. 644), where a wholesale replacement of one of the elements of the structure is sufficient for a distinct permutation and</w:t>
      </w:r>
      <w:r w:rsidR="00F21187" w:rsidRPr="006C72A9">
        <w:rPr>
          <w:rFonts w:eastAsia="Times New Roman"/>
        </w:rPr>
        <w:t xml:space="preserve"> so</w:t>
      </w:r>
      <w:r w:rsidR="00B929DF" w:rsidRPr="006C72A9">
        <w:rPr>
          <w:rFonts w:eastAsia="Times New Roman"/>
        </w:rPr>
        <w:t xml:space="preserve"> a different mechanism. </w:t>
      </w:r>
    </w:p>
    <w:p w14:paraId="791F8972" w14:textId="3DC11C0D" w:rsidR="000159A7" w:rsidRPr="006C72A9" w:rsidRDefault="00C928FA" w:rsidP="00935661">
      <w:r w:rsidRPr="006C72A9">
        <w:rPr>
          <w:rFonts w:eastAsia="Times New Roman"/>
        </w:rPr>
        <w:tab/>
      </w:r>
      <w:r w:rsidR="000159A7" w:rsidRPr="006C72A9">
        <w:rPr>
          <w:rFonts w:eastAsia="Times New Roman"/>
        </w:rPr>
        <w:t>Are there distinct permutations of one of these elements while retaining the same dynamics? The Meister et al. study suggests that if one were to silence all the single neurons that exhibited integrate-to-bound dynamics, then the system might still rely on the r</w:t>
      </w:r>
      <w:r w:rsidR="00424BF1" w:rsidRPr="006C72A9">
        <w:rPr>
          <w:rFonts w:eastAsia="Times New Roman"/>
        </w:rPr>
        <w:t xml:space="preserve">est </w:t>
      </w:r>
      <w:r w:rsidR="000159A7" w:rsidRPr="006C72A9">
        <w:rPr>
          <w:rFonts w:eastAsia="Times New Roman"/>
        </w:rPr>
        <w:t>of the population for those dynamics. The other members of the population in concert exhibit the require</w:t>
      </w:r>
      <w:r w:rsidR="00E431C3" w:rsidRPr="006C72A9">
        <w:rPr>
          <w:rFonts w:eastAsia="Times New Roman"/>
        </w:rPr>
        <w:t>d</w:t>
      </w:r>
      <w:r w:rsidR="000159A7" w:rsidRPr="006C72A9">
        <w:rPr>
          <w:rFonts w:eastAsia="Times New Roman"/>
        </w:rPr>
        <w:t xml:space="preserve"> changes for integrating evidence. </w:t>
      </w:r>
      <w:proofErr w:type="gramStart"/>
      <w:r w:rsidR="000159A7" w:rsidRPr="006C72A9">
        <w:rPr>
          <w:rFonts w:eastAsia="Times New Roman"/>
        </w:rPr>
        <w:t>So</w:t>
      </w:r>
      <w:proofErr w:type="gramEnd"/>
      <w:r w:rsidR="000159A7" w:rsidRPr="006C72A9">
        <w:rPr>
          <w:rFonts w:eastAsia="Times New Roman"/>
        </w:rPr>
        <w:t xml:space="preserve"> they could serve in place of the silenced neurons. But ex </w:t>
      </w:r>
      <w:proofErr w:type="spellStart"/>
      <w:r w:rsidR="000159A7" w:rsidRPr="006C72A9">
        <w:rPr>
          <w:rFonts w:eastAsia="Times New Roman"/>
        </w:rPr>
        <w:t>hypothesi</w:t>
      </w:r>
      <w:proofErr w:type="spellEnd"/>
      <w:r w:rsidR="000159A7" w:rsidRPr="006C72A9">
        <w:rPr>
          <w:rFonts w:eastAsia="Times New Roman"/>
        </w:rPr>
        <w:t xml:space="preserve">, these are exclusive sets, and so the mechanism would be a </w:t>
      </w:r>
      <w:r w:rsidR="005C7332" w:rsidRPr="006C72A9">
        <w:rPr>
          <w:rFonts w:eastAsia="Times New Roman"/>
        </w:rPr>
        <w:t>token of a different type</w:t>
      </w:r>
      <w:r w:rsidR="000159A7" w:rsidRPr="006C72A9">
        <w:rPr>
          <w:rFonts w:eastAsia="Times New Roman"/>
        </w:rPr>
        <w:t>.</w:t>
      </w:r>
      <w:r w:rsidR="00572F18" w:rsidRPr="006C72A9">
        <w:rPr>
          <w:rFonts w:eastAsia="Times New Roman"/>
        </w:rPr>
        <w:t xml:space="preserve"> Of course, this is speculative and the normal functioning of LIP might utilize both types of cells, which implies that silencing only one type might not count as a wholesale replacement</w:t>
      </w:r>
      <w:r w:rsidR="00FC4E79" w:rsidRPr="006C72A9">
        <w:rPr>
          <w:rFonts w:eastAsia="Times New Roman"/>
        </w:rPr>
        <w:t>.</w:t>
      </w:r>
      <w:r w:rsidR="000D2B55" w:rsidRPr="006C72A9">
        <w:t xml:space="preserve"> </w:t>
      </w:r>
    </w:p>
    <w:p w14:paraId="01C8D490" w14:textId="75943FA6" w:rsidR="00627151" w:rsidRPr="006C72A9" w:rsidRDefault="00B929DF" w:rsidP="00935661">
      <w:pPr>
        <w:rPr>
          <w:rFonts w:eastAsia="Times New Roman"/>
        </w:rPr>
      </w:pPr>
      <w:r w:rsidRPr="006C72A9">
        <w:rPr>
          <w:rFonts w:eastAsia="Times New Roman"/>
        </w:rPr>
        <w:tab/>
      </w:r>
      <w:r w:rsidR="00547D94" w:rsidRPr="006C72A9">
        <w:rPr>
          <w:rFonts w:eastAsia="Times New Roman"/>
        </w:rPr>
        <w:t xml:space="preserve">Second, </w:t>
      </w:r>
      <w:r w:rsidR="009032BC" w:rsidRPr="006C72A9">
        <w:rPr>
          <w:rFonts w:eastAsia="Times New Roman"/>
        </w:rPr>
        <w:t xml:space="preserve">the presence of variability </w:t>
      </w:r>
      <w:r w:rsidR="001F5A43" w:rsidRPr="006C72A9">
        <w:rPr>
          <w:rFonts w:eastAsia="Times New Roman"/>
          <w:i/>
          <w:iCs/>
        </w:rPr>
        <w:t xml:space="preserve">simpliciter </w:t>
      </w:r>
      <w:r w:rsidR="009032BC" w:rsidRPr="006C72A9">
        <w:rPr>
          <w:rFonts w:eastAsia="Times New Roman"/>
        </w:rPr>
        <w:t xml:space="preserve">in the definition of an m-mechanism is not entirely to the point. Rather, the </w:t>
      </w:r>
      <w:r w:rsidR="008A1B30" w:rsidRPr="006C72A9">
        <w:rPr>
          <w:rFonts w:eastAsia="Times New Roman"/>
        </w:rPr>
        <w:t>ways that a</w:t>
      </w:r>
      <w:r w:rsidR="00FA7509" w:rsidRPr="006C72A9">
        <w:rPr>
          <w:rFonts w:eastAsia="Times New Roman"/>
        </w:rPr>
        <w:t>n</w:t>
      </w:r>
      <w:r w:rsidR="008A1B30" w:rsidRPr="006C72A9">
        <w:rPr>
          <w:rFonts w:eastAsia="Times New Roman"/>
        </w:rPr>
        <w:t xml:space="preserve"> m-mechanism can vary</w:t>
      </w:r>
      <w:r w:rsidR="009032BC" w:rsidRPr="006C72A9">
        <w:rPr>
          <w:rFonts w:eastAsia="Times New Roman"/>
        </w:rPr>
        <w:t xml:space="preserve"> fail to line up with</w:t>
      </w:r>
      <w:r w:rsidR="00876E75" w:rsidRPr="006C72A9">
        <w:rPr>
          <w:rFonts w:eastAsia="Times New Roman"/>
        </w:rPr>
        <w:t xml:space="preserve"> the ways that a neurodynamical system can vary</w:t>
      </w:r>
      <w:r w:rsidR="00B12359" w:rsidRPr="006C72A9">
        <w:rPr>
          <w:rFonts w:eastAsia="Times New Roman"/>
        </w:rPr>
        <w:t xml:space="preserve">, and the </w:t>
      </w:r>
      <w:r w:rsidR="000E744C" w:rsidRPr="006C72A9">
        <w:rPr>
          <w:rFonts w:eastAsia="Times New Roman"/>
        </w:rPr>
        <w:t xml:space="preserve">ways that </w:t>
      </w:r>
      <w:r w:rsidR="00250DF4" w:rsidRPr="006C72A9">
        <w:rPr>
          <w:rFonts w:eastAsia="Times New Roman"/>
        </w:rPr>
        <w:t>m-mechanisms</w:t>
      </w:r>
      <w:r w:rsidR="000E744C" w:rsidRPr="006C72A9">
        <w:rPr>
          <w:rFonts w:eastAsia="Times New Roman"/>
        </w:rPr>
        <w:t xml:space="preserve"> </w:t>
      </w:r>
      <w:r w:rsidR="00B12359" w:rsidRPr="006C72A9">
        <w:rPr>
          <w:rFonts w:eastAsia="Times New Roman"/>
        </w:rPr>
        <w:t xml:space="preserve">do </w:t>
      </w:r>
      <w:r w:rsidR="000E744C" w:rsidRPr="006C72A9">
        <w:rPr>
          <w:rFonts w:eastAsia="Times New Roman"/>
        </w:rPr>
        <w:t>vary do</w:t>
      </w:r>
      <w:r w:rsidR="004B0110" w:rsidRPr="006C72A9">
        <w:rPr>
          <w:rFonts w:eastAsia="Times New Roman"/>
        </w:rPr>
        <w:t>es</w:t>
      </w:r>
      <w:r w:rsidR="000E744C" w:rsidRPr="006C72A9">
        <w:rPr>
          <w:rFonts w:eastAsia="Times New Roman"/>
        </w:rPr>
        <w:t xml:space="preserve"> not coincide with changes in the explanandum phenomenon</w:t>
      </w:r>
      <w:r w:rsidR="00544192" w:rsidRPr="006C72A9">
        <w:rPr>
          <w:rFonts w:eastAsia="Times New Roman"/>
        </w:rPr>
        <w:t>, whereas the ways that the neurodynamical systems vary do so coincide.</w:t>
      </w:r>
      <w:r w:rsidR="000E744C" w:rsidRPr="006C72A9">
        <w:rPr>
          <w:rFonts w:eastAsia="Times New Roman"/>
        </w:rPr>
        <w:t xml:space="preserve"> </w:t>
      </w:r>
      <w:r w:rsidR="00F81930" w:rsidRPr="006C72A9">
        <w:rPr>
          <w:rFonts w:eastAsia="Times New Roman"/>
        </w:rPr>
        <w:t>Specifically, consider the</w:t>
      </w:r>
      <w:r w:rsidR="000F7DAC" w:rsidRPr="006C72A9">
        <w:rPr>
          <w:rFonts w:eastAsia="Times New Roman"/>
        </w:rPr>
        <w:t xml:space="preserve"> </w:t>
      </w:r>
      <w:r w:rsidR="00F81930" w:rsidRPr="006C72A9">
        <w:rPr>
          <w:rFonts w:eastAsia="Times New Roman"/>
        </w:rPr>
        <w:t xml:space="preserve">case of </w:t>
      </w:r>
      <w:r w:rsidR="00290643" w:rsidRPr="006C72A9">
        <w:rPr>
          <w:rFonts w:eastAsia="Times New Roman"/>
        </w:rPr>
        <w:t xml:space="preserve">counterfactual </w:t>
      </w:r>
      <w:r w:rsidR="00F81930" w:rsidRPr="006C72A9">
        <w:rPr>
          <w:rFonts w:eastAsia="Times New Roman"/>
        </w:rPr>
        <w:t>failure constraints</w:t>
      </w:r>
      <w:r w:rsidR="00290643" w:rsidRPr="006C72A9">
        <w:rPr>
          <w:rFonts w:eastAsia="Times New Roman"/>
        </w:rPr>
        <w:t xml:space="preserve">. </w:t>
      </w:r>
      <w:r w:rsidR="00E03524" w:rsidRPr="006C72A9">
        <w:t xml:space="preserve">For example, the hallmark </w:t>
      </w:r>
      <w:proofErr w:type="gramStart"/>
      <w:r w:rsidR="00E03524" w:rsidRPr="006C72A9">
        <w:t>ramp</w:t>
      </w:r>
      <w:proofErr w:type="gramEnd"/>
      <w:r w:rsidR="00E03524" w:rsidRPr="006C72A9">
        <w:t xml:space="preserve"> up in LIP firing rates is markedly decreased during error trials compared to correct trials in LIP </w:t>
      </w:r>
      <w:r w:rsidR="00E03524" w:rsidRPr="006C72A9">
        <w:fldChar w:fldCharType="begin">
          <w:fldData xml:space="preserve">PEVuZE5vdGU+PENpdGU+PEF1dGhvcj5Sb2l0bWFuPC9BdXRob3I+PFllYXI+MjAwMjwvWWVhcj48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</w:fldData>
        </w:fldChar>
      </w:r>
      <w:r w:rsidR="00E03524" w:rsidRPr="006C72A9">
        <w:instrText xml:space="preserve"> ADDIN EN.CITE </w:instrText>
      </w:r>
      <w:r w:rsidR="00E03524" w:rsidRPr="006C72A9">
        <w:fldChar w:fldCharType="begin">
          <w:fldData xml:space="preserve">PEVuZE5vdGU+PENpdGU+PEF1dGhvcj5Sb2l0bWFuPC9BdXRob3I+PFllYXI+MjAwMjwvWWVhcj48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</w:fldData>
        </w:fldChar>
      </w:r>
      <w:r w:rsidR="00E03524" w:rsidRPr="006C72A9">
        <w:instrText xml:space="preserve"> ADDIN EN.CITE.DATA </w:instrText>
      </w:r>
      <w:r w:rsidR="00E03524" w:rsidRPr="006C72A9">
        <w:fldChar w:fldCharType="end"/>
      </w:r>
      <w:r w:rsidR="00E03524" w:rsidRPr="006C72A9">
        <w:fldChar w:fldCharType="separate"/>
      </w:r>
      <w:r w:rsidR="00E03524" w:rsidRPr="006C72A9">
        <w:rPr>
          <w:noProof/>
        </w:rPr>
        <w:t>(Roitman and Shadlen 2002)</w:t>
      </w:r>
      <w:r w:rsidR="00E03524" w:rsidRPr="006C72A9">
        <w:fldChar w:fldCharType="end"/>
      </w:r>
      <w:r w:rsidR="00E03524" w:rsidRPr="006C72A9">
        <w:t>. Absent the integrative trajectory toward the threshold, the neurodynamical system malfunctions, evidence is not integrated, and the cognitive system commits an error</w:t>
      </w:r>
      <w:r w:rsidR="00A95D4A" w:rsidRPr="006C72A9">
        <w:t>.</w:t>
      </w:r>
      <w:r w:rsidR="00F81930" w:rsidRPr="006C72A9">
        <w:rPr>
          <w:rFonts w:eastAsia="Times New Roman"/>
        </w:rPr>
        <w:t xml:space="preserve"> </w:t>
      </w:r>
      <w:r w:rsidR="00EC2421" w:rsidRPr="006C72A9">
        <w:rPr>
          <w:rFonts w:eastAsia="Times New Roman"/>
        </w:rPr>
        <w:t>Because these dynamics are not included in the mechanistic sortal conditions, the m-mechanism does not vary in these situations. And yet, the explanandum phenomenon does.</w:t>
      </w:r>
      <w:r w:rsidR="0082036E" w:rsidRPr="006C72A9">
        <w:rPr>
          <w:rFonts w:eastAsia="Times New Roman"/>
        </w:rPr>
        <w:t xml:space="preserve"> </w:t>
      </w:r>
      <w:r w:rsidR="00F64058" w:rsidRPr="006C72A9">
        <w:rPr>
          <w:rFonts w:eastAsia="Times New Roman"/>
        </w:rPr>
        <w:t xml:space="preserve">Intuitively, the failure mode for the m-mechanism does not match the failure mode for the function of integrating evidence, whereas the failure mode for the neurodynamical system does. </w:t>
      </w:r>
      <w:r w:rsidR="00D961CD" w:rsidRPr="006C72A9">
        <w:rPr>
          <w:rFonts w:eastAsia="Times New Roman"/>
        </w:rPr>
        <w:t xml:space="preserve">This implies that </w:t>
      </w:r>
      <w:r w:rsidR="00651EDF" w:rsidRPr="006C72A9">
        <w:rPr>
          <w:rFonts w:eastAsia="Times New Roman"/>
        </w:rPr>
        <w:t xml:space="preserve">because </w:t>
      </w:r>
      <w:r w:rsidR="000E744C" w:rsidRPr="006C72A9">
        <w:rPr>
          <w:rFonts w:eastAsia="Times New Roman"/>
        </w:rPr>
        <w:t>the</w:t>
      </w:r>
      <w:r w:rsidR="00651EDF" w:rsidRPr="006C72A9">
        <w:rPr>
          <w:rFonts w:eastAsia="Times New Roman"/>
        </w:rPr>
        <w:t xml:space="preserve"> m-mechanism</w:t>
      </w:r>
      <w:r w:rsidR="000E744C" w:rsidRPr="006C72A9">
        <w:rPr>
          <w:rFonts w:eastAsia="Times New Roman"/>
        </w:rPr>
        <w:t xml:space="preserve"> counterfactual sortal constraints fail to match the counterfactual explanatory constraints</w:t>
      </w:r>
      <w:r w:rsidR="00457943" w:rsidRPr="006C72A9">
        <w:rPr>
          <w:rFonts w:eastAsia="Times New Roman"/>
        </w:rPr>
        <w:t xml:space="preserve">, </w:t>
      </w:r>
      <w:r w:rsidR="000E744C" w:rsidRPr="006C72A9">
        <w:rPr>
          <w:rFonts w:eastAsia="Times New Roman"/>
        </w:rPr>
        <w:t>m-mechanisms are not the relevant type under which falls a particular token system that explains some cognitive phenomenon.</w:t>
      </w:r>
    </w:p>
    <w:p w14:paraId="28D3048F" w14:textId="42629F77" w:rsidR="00840347" w:rsidRPr="006C72A9" w:rsidRDefault="00840347" w:rsidP="00935661">
      <w:pPr>
        <w:rPr>
          <w:rFonts w:eastAsia="Times New Roman"/>
        </w:rPr>
      </w:pPr>
    </w:p>
    <w:p w14:paraId="5C8C76F0" w14:textId="502BD067" w:rsidR="00840347" w:rsidRPr="006C72A9" w:rsidRDefault="000D38D9" w:rsidP="00840347">
      <w:pPr>
        <w:pStyle w:val="ListParagraph"/>
        <w:numPr>
          <w:ilvl w:val="1"/>
          <w:numId w:val="2"/>
        </w:numPr>
        <w:rPr>
          <w:rFonts w:eastAsia="Times New Roman"/>
        </w:rPr>
      </w:pPr>
      <w:r w:rsidRPr="006C72A9">
        <w:rPr>
          <w:rFonts w:eastAsia="Times New Roman"/>
        </w:rPr>
        <w:t>Causal-Mechanical Structure and the Partial Interpretation</w:t>
      </w:r>
    </w:p>
    <w:p w14:paraId="7238A046" w14:textId="2C9C05F0" w:rsidR="002E59D0" w:rsidRPr="006C72A9" w:rsidRDefault="002E6CDA" w:rsidP="00E3033C">
      <w:pPr>
        <w:ind w:firstLine="720"/>
      </w:pPr>
      <w:r w:rsidRPr="006C72A9">
        <w:t xml:space="preserve">Another </w:t>
      </w:r>
      <w:r w:rsidR="00840347" w:rsidRPr="006C72A9">
        <w:t xml:space="preserve">argument for the partial interpretation </w:t>
      </w:r>
      <w:r w:rsidR="005C78EB" w:rsidRPr="006C72A9">
        <w:t>proposes</w:t>
      </w:r>
      <w:r w:rsidR="0030125E" w:rsidRPr="006C72A9">
        <w:t xml:space="preserve"> that neurodynamical systems </w:t>
      </w:r>
      <w:r w:rsidR="00307658" w:rsidRPr="006C72A9">
        <w:t xml:space="preserve">causally </w:t>
      </w:r>
      <w:r w:rsidR="009A370B" w:rsidRPr="006C72A9">
        <w:t xml:space="preserve">depend on </w:t>
      </w:r>
      <w:r w:rsidR="001C0CDE" w:rsidRPr="006C72A9">
        <w:t>the</w:t>
      </w:r>
      <w:r w:rsidR="009A370B" w:rsidRPr="006C72A9">
        <w:t xml:space="preserve"> </w:t>
      </w:r>
      <w:r w:rsidR="00063793" w:rsidRPr="006C72A9">
        <w:t xml:space="preserve">properties of </w:t>
      </w:r>
      <w:r w:rsidR="009E4C1D" w:rsidRPr="006C72A9">
        <w:t>entities</w:t>
      </w:r>
      <w:r w:rsidR="001C0CDE" w:rsidRPr="006C72A9">
        <w:t xml:space="preserve"> of </w:t>
      </w:r>
      <w:r w:rsidR="001C5915" w:rsidRPr="006C72A9">
        <w:t>m-</w:t>
      </w:r>
      <w:r w:rsidR="001C0CDE" w:rsidRPr="006C72A9">
        <w:t>mechanisms.</w:t>
      </w:r>
      <w:r w:rsidR="00063793" w:rsidRPr="006C72A9">
        <w:t xml:space="preserve"> Because the dynamics change only as a function of changes in the</w:t>
      </w:r>
      <w:r w:rsidR="00B468AC" w:rsidRPr="006C72A9">
        <w:t xml:space="preserve"> </w:t>
      </w:r>
      <w:r w:rsidR="00EF7CF4" w:rsidRPr="006C72A9">
        <w:t>m-</w:t>
      </w:r>
      <w:r w:rsidR="00B468AC" w:rsidRPr="006C72A9">
        <w:t>mechanism’s</w:t>
      </w:r>
      <w:r w:rsidR="00063793" w:rsidRPr="006C72A9">
        <w:t xml:space="preserve"> </w:t>
      </w:r>
      <w:r w:rsidR="00887FDF" w:rsidRPr="006C72A9">
        <w:t>entities or activities</w:t>
      </w:r>
      <w:r w:rsidR="00063793" w:rsidRPr="006C72A9">
        <w:t xml:space="preserve">, </w:t>
      </w:r>
      <w:r w:rsidR="00934905" w:rsidRPr="006C72A9">
        <w:t xml:space="preserve">any explanation that cites the </w:t>
      </w:r>
      <w:r w:rsidR="00934905" w:rsidRPr="006C72A9">
        <w:lastRenderedPageBreak/>
        <w:t>dynamics is incomplete without specifying how th</w:t>
      </w:r>
      <w:r w:rsidR="00985E25" w:rsidRPr="006C72A9">
        <w:t xml:space="preserve">e </w:t>
      </w:r>
      <w:r w:rsidR="00EF7CF4" w:rsidRPr="006C72A9">
        <w:t>m-</w:t>
      </w:r>
      <w:r w:rsidR="00985E25" w:rsidRPr="006C72A9">
        <w:t xml:space="preserve">mechanism’s </w:t>
      </w:r>
      <w:r w:rsidR="000022AE" w:rsidRPr="006C72A9">
        <w:t xml:space="preserve">entities or activities </w:t>
      </w:r>
      <w:r w:rsidR="00934905" w:rsidRPr="006C72A9">
        <w:t>change to produce the dynamics.</w:t>
      </w:r>
      <w:r w:rsidR="00E3033C" w:rsidRPr="006C72A9">
        <w:t xml:space="preserve"> </w:t>
      </w:r>
      <w:r w:rsidR="00656621" w:rsidRPr="006C72A9">
        <w:t>In particular, the</w:t>
      </w:r>
      <w:r w:rsidR="00E3033C" w:rsidRPr="006C72A9">
        <w:t xml:space="preserve"> causal relations </w:t>
      </w:r>
      <w:r w:rsidR="00656621" w:rsidRPr="006C72A9">
        <w:t>between</w:t>
      </w:r>
      <w:r w:rsidR="006E15E5" w:rsidRPr="006C72A9">
        <w:t xml:space="preserve"> </w:t>
      </w:r>
      <w:r w:rsidR="009E4C1D" w:rsidRPr="006C72A9">
        <w:t>entities</w:t>
      </w:r>
      <w:r w:rsidR="00656621" w:rsidRPr="006C72A9">
        <w:t xml:space="preserve"> </w:t>
      </w:r>
      <w:r w:rsidR="00E3033C" w:rsidRPr="006C72A9">
        <w:t xml:space="preserve">are crucial </w:t>
      </w:r>
      <w:r w:rsidR="00656621" w:rsidRPr="006C72A9">
        <w:t xml:space="preserve">to these </w:t>
      </w:r>
      <w:r w:rsidR="00E3033C" w:rsidRPr="006C72A9">
        <w:t>explanations</w:t>
      </w:r>
      <w:r w:rsidR="00F00672" w:rsidRPr="006C72A9">
        <w:t xml:space="preserve"> </w:t>
      </w:r>
      <w:r w:rsidR="00AB77D0" w:rsidRPr="006C72A9">
        <w:fldChar w:fldCharType="begin"/>
      </w:r>
      <w:r w:rsidR="00DF4D4B" w:rsidRPr="006C72A9">
        <w:instrText xml:space="preserve"> ADDIN EN.CITE &lt;EndNote&gt;&lt;Cite&gt;&lt;Author&gt;Craver&lt;/Author&gt;&lt;Year&gt;2018&lt;/Year&gt;&lt;RecNum&gt;7888&lt;/RecNum&gt;&lt;Prefix&gt;cf. &lt;/Prefix&gt;&lt;Suffix&gt;`, p. 11ff&lt;/Suffix&gt;&lt;DisplayText&gt;(cf. Craver and Kaplan 2018, p. 11ff)&lt;/DisplayText&gt;&lt;record&gt;&lt;rec-number&gt;7888&lt;/rec-number&gt;&lt;foreign-keys&gt;&lt;key app="EN" db-id="5rssxzzfx9vxe1eveviv2evyz0e9fs09wf9t" timestamp="1583290968"&gt;7888&lt;/key&gt;&lt;/foreign-keys&gt;&lt;ref-type name="Journal Article"&gt;17&lt;/ref-type&gt;&lt;contributors&gt;&lt;authors&gt;&lt;author&gt;Craver, Carl F&lt;/author&gt;&lt;author&gt;Kaplan, David M&lt;/author&gt;&lt;/authors&gt;&lt;/contributors&gt;&lt;titles&gt;&lt;title&gt;Are More Details Better? On the Norms of Completeness for Mechanistic Explanations&lt;/title&gt;&lt;secondary-title&gt;The British Journal for the Philosophy of Science&lt;/secondary-title&gt;&lt;/titles&gt;&lt;periodical&gt;&lt;full-title&gt;The British Journal for the Philosophy of Science&lt;/full-title&gt;&lt;/periodical&gt;&lt;dates&gt;&lt;year&gt;2018&lt;/year&gt;&lt;/dates&gt;&lt;urls&gt;&lt;/urls&gt;&lt;/record&gt;&lt;/Cite&gt;&lt;/EndNote&gt;</w:instrText>
      </w:r>
      <w:r w:rsidR="00AB77D0" w:rsidRPr="006C72A9">
        <w:fldChar w:fldCharType="separate"/>
      </w:r>
      <w:r w:rsidR="00AB77D0" w:rsidRPr="006C72A9">
        <w:rPr>
          <w:noProof/>
        </w:rPr>
        <w:t>(cf. Craver and Kaplan 2018, p. 11ff)</w:t>
      </w:r>
      <w:r w:rsidR="00AB77D0" w:rsidRPr="006C72A9">
        <w:fldChar w:fldCharType="end"/>
      </w:r>
      <w:r w:rsidR="00656621" w:rsidRPr="006C72A9">
        <w:t xml:space="preserve">. </w:t>
      </w:r>
      <w:r w:rsidR="00363AC4" w:rsidRPr="006C72A9">
        <w:t>The</w:t>
      </w:r>
      <w:r w:rsidR="00656621" w:rsidRPr="006C72A9">
        <w:t xml:space="preserve"> </w:t>
      </w:r>
      <w:r w:rsidR="00287CB2" w:rsidRPr="006C72A9">
        <w:t>counterfactual</w:t>
      </w:r>
      <w:r w:rsidR="00656621" w:rsidRPr="006C72A9">
        <w:t xml:space="preserve"> relations </w:t>
      </w:r>
      <w:r w:rsidR="00363AC4" w:rsidRPr="006C72A9">
        <w:t xml:space="preserve">discussed above </w:t>
      </w:r>
      <w:r w:rsidR="00656621" w:rsidRPr="006C72A9">
        <w:t>require</w:t>
      </w:r>
      <w:r w:rsidR="00813117" w:rsidRPr="006C72A9">
        <w:t xml:space="preserve"> an underlying causal structure</w:t>
      </w:r>
      <w:r w:rsidR="00F6190F" w:rsidRPr="006C72A9">
        <w:t xml:space="preserve"> that can only be provided by a</w:t>
      </w:r>
      <w:r w:rsidR="00EB5DA9" w:rsidRPr="006C72A9">
        <w:t xml:space="preserve">n m-mechanistic </w:t>
      </w:r>
      <w:r w:rsidR="00F6190F" w:rsidRPr="006C72A9">
        <w:t>explanation</w:t>
      </w:r>
      <w:r w:rsidR="00FA50DF" w:rsidRPr="006C72A9">
        <w:t xml:space="preserve"> that situates the phenomenon in the causal structure of the world</w:t>
      </w:r>
      <w:r w:rsidR="00E614E7" w:rsidRPr="006C72A9">
        <w:t>.</w:t>
      </w:r>
      <w:r w:rsidR="003C3FA6" w:rsidRPr="006C72A9">
        <w:t xml:space="preserve"> So, DST models are incomplete: they leave out the relevant causal relations needed for mechanistic explanations.</w:t>
      </w:r>
    </w:p>
    <w:p w14:paraId="09D6A00F" w14:textId="0EEDA7AF" w:rsidR="00DD4C01" w:rsidRPr="006C72A9" w:rsidRDefault="00210FE7" w:rsidP="00E3033C">
      <w:pPr>
        <w:ind w:firstLine="720"/>
      </w:pPr>
      <w:r w:rsidRPr="006C72A9">
        <w:t>L</w:t>
      </w:r>
      <w:r w:rsidR="00570AFF" w:rsidRPr="006C72A9">
        <w:t xml:space="preserve">et’s grant the mechanist that the causal powers lie in the </w:t>
      </w:r>
      <w:r w:rsidR="000C352A" w:rsidRPr="006C72A9">
        <w:t xml:space="preserve">entities and activities of </w:t>
      </w:r>
      <w:r w:rsidR="00D41278" w:rsidRPr="006C72A9">
        <w:t>m-</w:t>
      </w:r>
      <w:r w:rsidR="00570AFF" w:rsidRPr="006C72A9">
        <w:t>mechanism</w:t>
      </w:r>
      <w:r w:rsidR="007916C5" w:rsidRPr="006C72A9">
        <w:t>s</w:t>
      </w:r>
      <w:r w:rsidR="00570AFF" w:rsidRPr="006C72A9">
        <w:t xml:space="preserve">. </w:t>
      </w:r>
      <w:r w:rsidR="005D4253" w:rsidRPr="006C72A9">
        <w:t xml:space="preserve">That still doesn’t entail that </w:t>
      </w:r>
      <w:r w:rsidR="004357C5" w:rsidRPr="006C72A9">
        <w:t>neurodynamical explanation</w:t>
      </w:r>
      <w:r w:rsidR="00807958" w:rsidRPr="006C72A9">
        <w:t>s</w:t>
      </w:r>
      <w:r w:rsidR="005D4253" w:rsidRPr="006C72A9">
        <w:t xml:space="preserve"> </w:t>
      </w:r>
      <w:r w:rsidR="00807958" w:rsidRPr="006C72A9">
        <w:t xml:space="preserve">are </w:t>
      </w:r>
      <w:r w:rsidR="005D4253" w:rsidRPr="006C72A9">
        <w:t xml:space="preserve">incomplete without the </w:t>
      </w:r>
      <w:r w:rsidR="005A19D7" w:rsidRPr="006C72A9">
        <w:t>m-</w:t>
      </w:r>
      <w:r w:rsidR="005D4253" w:rsidRPr="006C72A9">
        <w:t xml:space="preserve">mechanistic details. </w:t>
      </w:r>
      <w:r w:rsidR="00567A1F" w:rsidRPr="006C72A9">
        <w:t xml:space="preserve">But, the mechanist replies, then the neurodynamical system remains unexplained. </w:t>
      </w:r>
      <w:r w:rsidR="00097B39" w:rsidRPr="006C72A9">
        <w:t xml:space="preserve">In response, </w:t>
      </w:r>
      <w:r w:rsidR="00CD70D1" w:rsidRPr="006C72A9">
        <w:t>the supporter of neurodynamical explanations could happily agree with the mechanist that the neurodynamical system remains unexplained, for that was never the target of the explanation anyway. T</w:t>
      </w:r>
      <w:r w:rsidR="00567A1F" w:rsidRPr="006C72A9">
        <w:t xml:space="preserve">he explanandum is the cognitive </w:t>
      </w:r>
      <w:r w:rsidR="00257B51" w:rsidRPr="006C72A9">
        <w:t>capacity</w:t>
      </w:r>
      <w:r w:rsidR="00567A1F" w:rsidRPr="006C72A9">
        <w:t>, and that is explained by completing the neurodynamical explanatory schema.</w:t>
      </w:r>
      <w:r w:rsidR="00567A1F" w:rsidRPr="006C72A9">
        <w:rPr>
          <w:rStyle w:val="FootnoteReference"/>
        </w:rPr>
        <w:footnoteReference w:id="31"/>
      </w:r>
      <w:r w:rsidR="009549C9" w:rsidRPr="006C72A9">
        <w:t xml:space="preserve"> </w:t>
      </w:r>
      <w:r w:rsidR="00DF61A2" w:rsidRPr="006C72A9">
        <w:t xml:space="preserve">But that </w:t>
      </w:r>
      <w:r w:rsidR="00CD70D1" w:rsidRPr="006C72A9">
        <w:t xml:space="preserve">explanation </w:t>
      </w:r>
      <w:r w:rsidR="00DF61A2" w:rsidRPr="006C72A9">
        <w:t>does not entail that completing the schema yields an incomplete explanation of the cognitive phenomenon</w:t>
      </w:r>
      <w:r w:rsidR="00D0370C" w:rsidRPr="006C72A9">
        <w:t xml:space="preserve"> for lack of leaving out m-mechanistic detail</w:t>
      </w:r>
      <w:r w:rsidR="00DF61A2" w:rsidRPr="006C72A9">
        <w:t>.</w:t>
      </w:r>
      <w:r w:rsidR="009A0014" w:rsidRPr="006C72A9">
        <w:t xml:space="preserve"> In rejoinder, the objector could insist that if neurodynamical systems explain cognitive phenomena, then </w:t>
      </w:r>
      <w:r w:rsidR="00284322" w:rsidRPr="006C72A9">
        <w:t xml:space="preserve">in the absence of such causal detail </w:t>
      </w:r>
      <w:r w:rsidR="009A0014" w:rsidRPr="006C72A9">
        <w:t xml:space="preserve">the cognitive phenomenon fails to be situated in the causal-mechanical </w:t>
      </w:r>
      <w:r w:rsidR="00BE1DAE" w:rsidRPr="006C72A9">
        <w:t>structure</w:t>
      </w:r>
      <w:r w:rsidR="009A0014" w:rsidRPr="006C72A9">
        <w:t xml:space="preserve"> of the world. This objection is, at heart, a demand for an account of the explanatory power of neurodynamical systems. </w:t>
      </w:r>
      <w:r w:rsidR="00844798" w:rsidRPr="006C72A9">
        <w:t>I postpone my reply to this demand to the discussion below that argues in favor of the pseudomechanistic interpretation.</w:t>
      </w:r>
    </w:p>
    <w:p w14:paraId="31C913C3" w14:textId="4B70D264" w:rsidR="005D6908" w:rsidRPr="006C72A9" w:rsidRDefault="005D6908" w:rsidP="00BA4C81">
      <w:pPr>
        <w:ind w:firstLine="720"/>
      </w:pPr>
      <w:r w:rsidRPr="006C72A9">
        <w:t xml:space="preserve">The point of the foregoing was to evaluate </w:t>
      </w:r>
      <w:r w:rsidR="00E60B3F" w:rsidRPr="006C72A9">
        <w:t xml:space="preserve">the partial interpretation that </w:t>
      </w:r>
      <w:r w:rsidRPr="006C72A9">
        <w:t xml:space="preserve">the neurodynamical explanatory schema outlines </w:t>
      </w:r>
      <w:r w:rsidR="00AE5EC7" w:rsidRPr="006C72A9">
        <w:t xml:space="preserve">a form of </w:t>
      </w:r>
      <w:r w:rsidR="00D347F0" w:rsidRPr="006C72A9">
        <w:t xml:space="preserve">incomplete </w:t>
      </w:r>
      <w:r w:rsidRPr="006C72A9">
        <w:t>mechanistic explanation.</w:t>
      </w:r>
      <w:r w:rsidR="00C879FF" w:rsidRPr="006C72A9">
        <w:t xml:space="preserve"> </w:t>
      </w:r>
      <w:r w:rsidR="006478DA" w:rsidRPr="006C72A9">
        <w:t>T</w:t>
      </w:r>
      <w:r w:rsidR="00B80213" w:rsidRPr="006C72A9">
        <w:t>he</w:t>
      </w:r>
      <w:r w:rsidR="004B3069" w:rsidRPr="006C72A9">
        <w:t xml:space="preserve"> partial </w:t>
      </w:r>
      <w:r w:rsidR="00B80213" w:rsidRPr="006C72A9">
        <w:t xml:space="preserve">interpretation contends that </w:t>
      </w:r>
      <w:r w:rsidR="004357C5" w:rsidRPr="006C72A9">
        <w:t>neurodynamical explanations</w:t>
      </w:r>
      <w:r w:rsidR="00B80213" w:rsidRPr="006C72A9">
        <w:t xml:space="preserve"> </w:t>
      </w:r>
      <w:r w:rsidR="00C12119" w:rsidRPr="006C72A9">
        <w:t>are</w:t>
      </w:r>
      <w:r w:rsidR="00B80213" w:rsidRPr="006C72A9">
        <w:t xml:space="preserve"> incomplete mechanistic explanation</w:t>
      </w:r>
      <w:r w:rsidR="00C12119" w:rsidRPr="006C72A9">
        <w:t>s</w:t>
      </w:r>
      <w:r w:rsidR="00641964" w:rsidRPr="006C72A9">
        <w:t xml:space="preserve"> because DST models are incomplete models of </w:t>
      </w:r>
      <w:r w:rsidR="009920D2" w:rsidRPr="006C72A9">
        <w:t>m-</w:t>
      </w:r>
      <w:r w:rsidR="00641964" w:rsidRPr="006C72A9">
        <w:t>mechanisms</w:t>
      </w:r>
      <w:r w:rsidR="00B80213" w:rsidRPr="006C72A9">
        <w:t>.</w:t>
      </w:r>
      <w:r w:rsidR="00677283" w:rsidRPr="006C72A9">
        <w:t xml:space="preserve"> </w:t>
      </w:r>
      <w:r w:rsidR="000C4D8C" w:rsidRPr="006C72A9">
        <w:t xml:space="preserve">The three arguments for the </w:t>
      </w:r>
      <w:r w:rsidR="000A412C" w:rsidRPr="006C72A9">
        <w:t>partial interpretation</w:t>
      </w:r>
      <w:r w:rsidR="000C4D8C" w:rsidRPr="006C72A9">
        <w:t xml:space="preserve"> overlook the possibility that </w:t>
      </w:r>
      <w:r w:rsidR="006936B5" w:rsidRPr="006C72A9">
        <w:t>neuro</w:t>
      </w:r>
      <w:r w:rsidR="000C4D8C" w:rsidRPr="006C72A9">
        <w:t>dynamical systems</w:t>
      </w:r>
      <w:r w:rsidR="009920D2" w:rsidRPr="006C72A9">
        <w:t xml:space="preserve"> </w:t>
      </w:r>
      <w:r w:rsidR="000C4D8C" w:rsidRPr="006C72A9">
        <w:t xml:space="preserve">could be the target of </w:t>
      </w:r>
      <w:r w:rsidR="003770B4" w:rsidRPr="006C72A9">
        <w:t>DST models</w:t>
      </w:r>
      <w:r w:rsidR="000C4D8C" w:rsidRPr="006C72A9">
        <w:t xml:space="preserve"> to which the schema appeals. </w:t>
      </w:r>
      <w:r w:rsidR="00692622" w:rsidRPr="006C72A9">
        <w:t>If those neurodynamical systems a</w:t>
      </w:r>
      <w:r w:rsidR="00762657" w:rsidRPr="006C72A9">
        <w:t xml:space="preserve">re the targets, though, then </w:t>
      </w:r>
      <w:r w:rsidR="004357C5" w:rsidRPr="006C72A9">
        <w:t>neurodynamical explanations</w:t>
      </w:r>
      <w:r w:rsidR="00692622" w:rsidRPr="006C72A9">
        <w:t xml:space="preserve"> </w:t>
      </w:r>
      <w:r w:rsidR="00762657" w:rsidRPr="006C72A9">
        <w:t xml:space="preserve">need </w:t>
      </w:r>
      <w:r w:rsidR="002D3E06" w:rsidRPr="006C72A9">
        <w:t xml:space="preserve">not fill </w:t>
      </w:r>
      <w:r w:rsidR="00C808C2" w:rsidRPr="006C72A9">
        <w:t xml:space="preserve">in </w:t>
      </w:r>
      <w:r w:rsidR="00EC740F" w:rsidRPr="006C72A9">
        <w:t xml:space="preserve">the </w:t>
      </w:r>
      <w:r w:rsidR="0039541E" w:rsidRPr="006C72A9">
        <w:t>m-</w:t>
      </w:r>
      <w:r w:rsidR="00692622" w:rsidRPr="006C72A9">
        <w:t xml:space="preserve">mechanistic </w:t>
      </w:r>
      <w:r w:rsidR="00EC740F" w:rsidRPr="006C72A9">
        <w:t>details</w:t>
      </w:r>
      <w:r w:rsidR="00692622" w:rsidRPr="006C72A9">
        <w:t>.</w:t>
      </w:r>
      <w:r w:rsidR="005C76AC" w:rsidRPr="006C72A9">
        <w:t xml:space="preserve"> This leads to one last</w:t>
      </w:r>
      <w:r w:rsidR="000C4D8C" w:rsidRPr="006C72A9">
        <w:t xml:space="preserve"> even stronger interpretation, the </w:t>
      </w:r>
      <w:r w:rsidR="00525BDB" w:rsidRPr="006C72A9">
        <w:t>pseudomechanistic</w:t>
      </w:r>
      <w:r w:rsidR="000C4D8C" w:rsidRPr="006C72A9">
        <w:t xml:space="preserve"> interpretation</w:t>
      </w:r>
      <w:r w:rsidR="004F2952" w:rsidRPr="006C72A9">
        <w:t>.</w:t>
      </w:r>
    </w:p>
    <w:p w14:paraId="4251AB34" w14:textId="77777777" w:rsidR="0002001F" w:rsidRPr="006C72A9" w:rsidRDefault="0002001F" w:rsidP="0002001F"/>
    <w:p w14:paraId="5D4923AE" w14:textId="34E1B73E" w:rsidR="003E3529" w:rsidRPr="006C72A9" w:rsidRDefault="0002001F" w:rsidP="001A08E7">
      <w:pPr>
        <w:pStyle w:val="ListParagraph"/>
        <w:numPr>
          <w:ilvl w:val="0"/>
          <w:numId w:val="2"/>
        </w:numPr>
      </w:pPr>
      <w:r w:rsidRPr="006C72A9">
        <w:lastRenderedPageBreak/>
        <w:t xml:space="preserve">Neurodynamical </w:t>
      </w:r>
      <w:r w:rsidR="002F0DA1" w:rsidRPr="006C72A9">
        <w:t>Systems and the Pseudomechanistic Interpretation</w:t>
      </w:r>
    </w:p>
    <w:p w14:paraId="1D964F23" w14:textId="6E03334C" w:rsidR="00AD29B9" w:rsidRPr="006C72A9" w:rsidRDefault="001E3DBD" w:rsidP="001E3DBD">
      <w:pPr>
        <w:ind w:firstLine="720"/>
      </w:pPr>
      <w:r w:rsidRPr="006C72A9">
        <w:t xml:space="preserve">On the </w:t>
      </w:r>
      <w:r w:rsidR="00C74814" w:rsidRPr="006C72A9">
        <w:t>pseudomechanistic</w:t>
      </w:r>
      <w:r w:rsidRPr="006C72A9">
        <w:t xml:space="preserve"> interpretation of the </w:t>
      </w:r>
      <w:r w:rsidR="00BA48DE" w:rsidRPr="006C72A9">
        <w:t>neurodynamical explanatory schema</w:t>
      </w:r>
      <w:r w:rsidRPr="006C72A9">
        <w:t>,</w:t>
      </w:r>
      <w:r w:rsidR="00EA6E3C" w:rsidRPr="006C72A9">
        <w:t xml:space="preserve"> neurodynamical explanations satisfy the constitutive and </w:t>
      </w:r>
      <w:r w:rsidR="00FE2CB4" w:rsidRPr="006C72A9">
        <w:t xml:space="preserve">productivity </w:t>
      </w:r>
      <w:r w:rsidR="00EA6E3C" w:rsidRPr="006C72A9">
        <w:t xml:space="preserve">conditions on mechanistic explanations but </w:t>
      </w:r>
      <w:r w:rsidR="008D4F0D" w:rsidRPr="006C72A9">
        <w:t>fail to satisfy the mechanism condition because</w:t>
      </w:r>
      <w:r w:rsidR="00EA6E3C" w:rsidRPr="006C72A9">
        <w:t xml:space="preserve"> neurodynamical systems are </w:t>
      </w:r>
      <w:r w:rsidR="008D4F0D" w:rsidRPr="006C72A9">
        <w:t xml:space="preserve">not </w:t>
      </w:r>
      <w:r w:rsidR="00EA6E3C" w:rsidRPr="006C72A9">
        <w:t>m-mechanisms.</w:t>
      </w:r>
      <w:r w:rsidR="0099690E" w:rsidRPr="006C72A9">
        <w:t xml:space="preserve"> </w:t>
      </w:r>
      <w:r w:rsidR="00DB553E" w:rsidRPr="006C72A9">
        <w:t>The</w:t>
      </w:r>
      <w:r w:rsidR="00AA09D2" w:rsidRPr="006C72A9">
        <w:t xml:space="preserve"> pseudomechanistic interpretation agrees with the partial interpretation that neurodynamical explanations are incomplete mechanistic explanations</w:t>
      </w:r>
      <w:r w:rsidR="00675F4E" w:rsidRPr="006C72A9">
        <w:t>. However,</w:t>
      </w:r>
      <w:r w:rsidR="00AA09D2" w:rsidRPr="006C72A9">
        <w:t xml:space="preserve"> u</w:t>
      </w:r>
      <w:r w:rsidR="0099690E" w:rsidRPr="006C72A9">
        <w:t xml:space="preserve">nlike the partial interpretation, the pseudomechanistic interpretation </w:t>
      </w:r>
      <w:r w:rsidR="00675F4E" w:rsidRPr="006C72A9">
        <w:t xml:space="preserve">does not entail that neurodynamical explanations are incomplete because </w:t>
      </w:r>
      <w:r w:rsidR="00AA09D2" w:rsidRPr="006C72A9">
        <w:t>dynamical systems theoretic (DST) models</w:t>
      </w:r>
      <w:r w:rsidR="00675F4E" w:rsidRPr="006C72A9">
        <w:t xml:space="preserve"> target m-mechanisms</w:t>
      </w:r>
      <w:r w:rsidR="00F973EA" w:rsidRPr="006C72A9">
        <w:t xml:space="preserve">. </w:t>
      </w:r>
      <w:r w:rsidR="008F075D" w:rsidRPr="006C72A9">
        <w:t>The</w:t>
      </w:r>
      <w:r w:rsidR="00F973EA" w:rsidRPr="006C72A9">
        <w:t xml:space="preserve"> pseud</w:t>
      </w:r>
      <w:r w:rsidR="009A6800" w:rsidRPr="006C72A9">
        <w:t>o</w:t>
      </w:r>
      <w:r w:rsidR="00F973EA" w:rsidRPr="006C72A9">
        <w:t xml:space="preserve">mechanistic interpretation </w:t>
      </w:r>
      <w:r w:rsidR="008F075D" w:rsidRPr="006C72A9">
        <w:t xml:space="preserve">also </w:t>
      </w:r>
      <w:r w:rsidR="00F973EA" w:rsidRPr="006C72A9">
        <w:t xml:space="preserve">identifies different systems—and so different parts—than the </w:t>
      </w:r>
      <w:r w:rsidR="009C3428" w:rsidRPr="006C72A9">
        <w:t xml:space="preserve">partial </w:t>
      </w:r>
      <w:r w:rsidR="00F973EA" w:rsidRPr="006C72A9">
        <w:t>interpretation to fill the constitutive and productive roles of a mechanistic explanation</w:t>
      </w:r>
      <w:r w:rsidR="000D4BB6" w:rsidRPr="006C72A9">
        <w:t xml:space="preserve">. </w:t>
      </w:r>
      <w:r w:rsidR="00F2318C" w:rsidRPr="006C72A9">
        <w:t>In reply and as an attempt to fully incorporate neurodynamical explanations as mechanistic explanations</w:t>
      </w:r>
      <w:r w:rsidR="0037733E" w:rsidRPr="006C72A9">
        <w:t xml:space="preserve">, </w:t>
      </w:r>
      <w:r w:rsidR="00E65CB6" w:rsidRPr="006C72A9">
        <w:t>s</w:t>
      </w:r>
      <w:r w:rsidR="00635F8C" w:rsidRPr="006C72A9">
        <w:t xml:space="preserve">ome mechanists are willing to relax the requirements on </w:t>
      </w:r>
      <w:r w:rsidR="00FD54AB" w:rsidRPr="006C72A9">
        <w:t>m-</w:t>
      </w:r>
      <w:r w:rsidR="00635F8C" w:rsidRPr="006C72A9">
        <w:t>mechanisms in a way that</w:t>
      </w:r>
      <w:r w:rsidR="00B72FAD" w:rsidRPr="006C72A9">
        <w:t xml:space="preserve"> </w:t>
      </w:r>
      <w:r w:rsidR="0055561C" w:rsidRPr="006C72A9">
        <w:t xml:space="preserve">seems </w:t>
      </w:r>
      <w:r w:rsidR="00B72FAD" w:rsidRPr="006C72A9">
        <w:t xml:space="preserve">to </w:t>
      </w:r>
      <w:r w:rsidR="00635F8C" w:rsidRPr="006C72A9">
        <w:t>subsume dynamical systems</w:t>
      </w:r>
      <w:r w:rsidR="0002420F" w:rsidRPr="006C72A9">
        <w:t xml:space="preserve"> </w:t>
      </w:r>
      <w:r w:rsidR="00AB77D0" w:rsidRPr="006C72A9">
        <w:fldChar w:fldCharType="begin"/>
      </w:r>
      <w:r w:rsidR="00771BB8" w:rsidRPr="006C72A9">
        <w:instrText xml:space="preserve"> ADDIN EN.CITE &lt;EndNote&gt;&lt;Cite&gt;&lt;Author&gt;Kaplan&lt;/Author&gt;&lt;Year&gt;2011&lt;/Year&gt;&lt;RecNum&gt;2927&lt;/RecNum&gt;&lt;DisplayText&gt;(Kaplan and Craver 2011; Piccinini and Craver 2011)&lt;/DisplayText&gt;&lt;record&gt;&lt;rec-number&gt;2927&lt;/rec-number&gt;&lt;foreign-keys&gt;&lt;key app="EN" db-id="5rssxzzfx9vxe1eveviv2evyz0e9fs09wf9t" timestamp="1583290963"&gt;2927&lt;/key&gt;&lt;/foreign-keys&gt;&lt;ref-type name="Journal Article"&gt;17&lt;/ref-type&gt;&lt;contributors&gt;&lt;authors&gt;&lt;author&gt;Kaplan, David Michael&lt;/author&gt;&lt;author&gt;Craver, Carl F&lt;/author&gt;&lt;/authors&gt;&lt;/contributors&gt;&lt;titles&gt;&lt;title&gt;The Explanatory Force of Dynamical and Mathematical Models in Neuroscience: A Mechanistic Perspective*&lt;/title&gt;&lt;secondary-title&gt;Philosophy of science&lt;/secondary-title&gt;&lt;/titles&gt;&lt;periodical&gt;&lt;full-title&gt;Philosophy of science&lt;/full-title&gt;&lt;/periodical&gt;&lt;pages&gt;601-627&lt;/pages&gt;&lt;volume&gt;78&lt;/volume&gt;&lt;number&gt;4&lt;/number&gt;&lt;dates&gt;&lt;year&gt;2011&lt;/year&gt;&lt;/dates&gt;&lt;urls&gt;&lt;/urls&gt;&lt;/record&gt;&lt;/Cite&gt;&lt;Cite&gt;&lt;Author&gt;Piccinini&lt;/Author&gt;&lt;Year&gt;2011&lt;/Year&gt;&lt;RecNum&gt;2902&lt;/RecNum&gt;&lt;record&gt;&lt;rec-number&gt;2902&lt;/rec-number&gt;&lt;foreign-keys&gt;&lt;key app="EN" db-id="5rssxzzfx9vxe1eveviv2evyz0e9fs09wf9t" timestamp="1583290963"&gt;2902&lt;/key&gt;&lt;/foreign-keys&gt;&lt;ref-type name="Journal Article"&gt;17&lt;/ref-type&gt;&lt;contributors&gt;&lt;authors&gt;&lt;author&gt;Piccinini, Gualtiero&lt;/author&gt;&lt;author&gt;Craver, Carl&lt;/author&gt;&lt;/authors&gt;&lt;/contributors&gt;&lt;titles&gt;&lt;title&gt;Integrating psychology and neuroscience: Functional analyses as mechanism sketches&lt;/title&gt;&lt;secondary-title&gt;Synthese&lt;/secondary-title&gt;&lt;/titles&gt;&lt;periodical&gt;&lt;full-title&gt;Synthese&lt;/full-title&gt;&lt;/periodical&gt;&lt;pages&gt;283-311&lt;/pages&gt;&lt;volume&gt;183&lt;/volume&gt;&lt;number&gt;3&lt;/number&gt;&lt;dates&gt;&lt;year&gt;2011&lt;/year&gt;&lt;/dates&gt;&lt;isbn&gt;0039-7857&lt;/isbn&gt;&lt;urls&gt;&lt;/urls&gt;&lt;/record&gt;&lt;/Cite&gt;&lt;/EndNote&gt;</w:instrText>
      </w:r>
      <w:r w:rsidR="00AB77D0" w:rsidRPr="006C72A9">
        <w:fldChar w:fldCharType="separate"/>
      </w:r>
      <w:r w:rsidR="00AB77D0" w:rsidRPr="006C72A9">
        <w:rPr>
          <w:noProof/>
        </w:rPr>
        <w:t>(Kaplan and Craver 2011; Piccinini and Craver 2011)</w:t>
      </w:r>
      <w:r w:rsidR="00AB77D0" w:rsidRPr="006C72A9">
        <w:fldChar w:fldCharType="end"/>
      </w:r>
      <w:r w:rsidR="00635F8C" w:rsidRPr="006C72A9">
        <w:t>.</w:t>
      </w:r>
      <w:r w:rsidR="007719BE" w:rsidRPr="006C72A9">
        <w:t xml:space="preserve"> I argue that no light revision of the definition of a </w:t>
      </w:r>
      <w:r w:rsidR="00706E42" w:rsidRPr="006C72A9">
        <w:t>m-</w:t>
      </w:r>
      <w:r w:rsidR="007719BE" w:rsidRPr="006C72A9">
        <w:t>mechanism will suffice</w:t>
      </w:r>
      <w:r w:rsidR="00715AC5" w:rsidRPr="006C72A9">
        <w:t>.</w:t>
      </w:r>
      <w:r w:rsidR="00933BC6" w:rsidRPr="006C72A9">
        <w:t xml:space="preserve"> Other philosophers argue that these </w:t>
      </w:r>
      <w:r w:rsidR="00E43CBB" w:rsidRPr="006C72A9">
        <w:t xml:space="preserve">explanations </w:t>
      </w:r>
      <w:r w:rsidR="00933BC6" w:rsidRPr="006C72A9">
        <w:t xml:space="preserve">are to be understood as a species of </w:t>
      </w:r>
      <w:r w:rsidR="00154C14" w:rsidRPr="006C72A9">
        <w:t>functional analysis</w:t>
      </w:r>
      <w:r w:rsidR="00B664A3" w:rsidRPr="006C72A9">
        <w:t xml:space="preserve"> and assimilate functional analysis to m-mechanisms</w:t>
      </w:r>
      <w:r w:rsidR="00154C14" w:rsidRPr="006C72A9">
        <w:t xml:space="preserve">. I argue that while neurodynamical explanations do entail functional analysis, the type of functional analysis </w:t>
      </w:r>
      <w:r w:rsidR="002B4DA9" w:rsidRPr="006C72A9">
        <w:t xml:space="preserve">is both novel and consistent with </w:t>
      </w:r>
      <w:r w:rsidR="000149C6" w:rsidRPr="006C72A9">
        <w:t>pseudomechanistic</w:t>
      </w:r>
      <w:r w:rsidR="002B4DA9" w:rsidRPr="006C72A9">
        <w:t xml:space="preserve"> explanation. </w:t>
      </w:r>
      <w:r w:rsidR="00E12383" w:rsidRPr="006C72A9">
        <w:t>Recall above that t</w:t>
      </w:r>
      <w:r w:rsidR="00C106FB" w:rsidRPr="006C72A9">
        <w:t xml:space="preserve">he m-mechanist might challenge </w:t>
      </w:r>
      <w:r w:rsidR="00675F4E" w:rsidRPr="006C72A9">
        <w:t>the</w:t>
      </w:r>
      <w:r w:rsidR="00C106FB" w:rsidRPr="006C72A9">
        <w:t xml:space="preserve"> constitutive explanatory power of the neurodynamical explanatory schema. </w:t>
      </w:r>
      <w:r w:rsidR="00C346DE" w:rsidRPr="006C72A9">
        <w:t>In reply, I</w:t>
      </w:r>
      <w:r w:rsidR="00C106FB" w:rsidRPr="006C72A9">
        <w:t xml:space="preserve"> briefly outline how pseudomechanistic neurodynamical explanations fit into the causal-mechanical framework.</w:t>
      </w:r>
      <w:r w:rsidR="000A377C" w:rsidRPr="006C72A9">
        <w:t xml:space="preserve"> In addition, pseudomechanistic explanation, like mechanistic explanation, requires systems to </w:t>
      </w:r>
      <w:r w:rsidR="001A68CA" w:rsidRPr="006C72A9">
        <w:t xml:space="preserve">produce </w:t>
      </w:r>
      <w:r w:rsidR="000A377C" w:rsidRPr="006C72A9">
        <w:t xml:space="preserve">their explananda. I also outline the case for neurodynamical systems </w:t>
      </w:r>
      <w:r w:rsidR="001A68CA" w:rsidRPr="006C72A9">
        <w:t xml:space="preserve">producing </w:t>
      </w:r>
      <w:r w:rsidR="000A377C" w:rsidRPr="006C72A9">
        <w:t>cognitive phenomena.</w:t>
      </w:r>
      <w:r w:rsidR="00C106FB" w:rsidRPr="006C72A9">
        <w:t xml:space="preserve"> </w:t>
      </w:r>
      <w:r w:rsidR="000A377C" w:rsidRPr="006C72A9">
        <w:t>In conclusion</w:t>
      </w:r>
      <w:r w:rsidR="00715AC5" w:rsidRPr="006C72A9">
        <w:t xml:space="preserve">, neurodynamical systems are either </w:t>
      </w:r>
      <w:r w:rsidR="007058AB" w:rsidRPr="006C72A9">
        <w:t>a distinct ontological category from mechanisms or mechanisms in some other sense than m-mechanism</w:t>
      </w:r>
      <w:r w:rsidR="00153931" w:rsidRPr="006C72A9">
        <w:t xml:space="preserve"> </w:t>
      </w:r>
      <w:r w:rsidR="00AB77D0" w:rsidRPr="006C72A9">
        <w:fldChar w:fldCharType="begin">
          <w:fldData xml:space="preserve">PEVuZE5vdGU+PENpdGU+PEF1dGhvcj5Cb29uZTwvQXV0aG9yPjxZZWFyPjIwMTY8L1llYXI+PFJl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</w:fldData>
        </w:fldChar>
      </w:r>
      <w:r w:rsidR="00771BB8" w:rsidRPr="006C72A9">
        <w:instrText xml:space="preserve"> ADDIN EN.CITE </w:instrText>
      </w:r>
      <w:r w:rsidR="00771BB8" w:rsidRPr="006C72A9">
        <w:fldChar w:fldCharType="begin">
          <w:fldData xml:space="preserve">PEVuZE5vdGU+PENpdGU+PEF1dGhvcj5Cb29uZTwvQXV0aG9yPjxZZWFyPjIwMTY8L1llYXI+PFJl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</w:fldData>
        </w:fldChar>
      </w:r>
      <w:r w:rsidR="00771BB8" w:rsidRPr="006C72A9">
        <w:instrText xml:space="preserve"> ADDIN EN.CITE.DATA </w:instrText>
      </w:r>
      <w:r w:rsidR="00771BB8" w:rsidRPr="006C72A9">
        <w:fldChar w:fldCharType="end"/>
      </w:r>
      <w:r w:rsidR="00AB77D0" w:rsidRPr="006C72A9">
        <w:fldChar w:fldCharType="separate"/>
      </w:r>
      <w:r w:rsidR="00AB77D0" w:rsidRPr="006C72A9">
        <w:rPr>
          <w:noProof/>
        </w:rPr>
        <w:t>(Kuhlmann 2014; Boone and Piccinini 2016; Felline 2018)</w:t>
      </w:r>
      <w:r w:rsidR="00AB77D0" w:rsidRPr="006C72A9">
        <w:fldChar w:fldCharType="end"/>
      </w:r>
      <w:r w:rsidR="003B2294" w:rsidRPr="006C72A9">
        <w:t>, and</w:t>
      </w:r>
      <w:r w:rsidR="00AB2A3E" w:rsidRPr="006C72A9">
        <w:t xml:space="preserve"> </w:t>
      </w:r>
      <w:r w:rsidR="00715AC5" w:rsidRPr="006C72A9">
        <w:t>neurodynamical explanations are at best pseudomechanistic explanations</w:t>
      </w:r>
      <w:r w:rsidR="00254E40" w:rsidRPr="006C72A9">
        <w:t>.</w:t>
      </w:r>
      <w:r w:rsidR="00715AC5" w:rsidRPr="006C72A9">
        <w:t xml:space="preserve"> </w:t>
      </w:r>
      <w:r w:rsidR="00F034A9" w:rsidRPr="006C72A9">
        <w:t xml:space="preserve">I </w:t>
      </w:r>
      <w:r w:rsidR="00A034B5" w:rsidRPr="006C72A9">
        <w:t>end</w:t>
      </w:r>
      <w:r w:rsidR="00F034A9" w:rsidRPr="006C72A9">
        <w:t xml:space="preserve"> with a brief coda on the importance of neurodynamics for cognition. </w:t>
      </w:r>
    </w:p>
    <w:p w14:paraId="407CE7B8" w14:textId="77777777" w:rsidR="00AD29B9" w:rsidRPr="006C72A9" w:rsidRDefault="00AD29B9" w:rsidP="001E3DBD">
      <w:pPr>
        <w:ind w:firstLine="720"/>
      </w:pPr>
    </w:p>
    <w:p w14:paraId="12D2677F" w14:textId="0D6C657B" w:rsidR="00AD29B9" w:rsidRPr="006C72A9" w:rsidRDefault="003E6E7C" w:rsidP="001A08E7">
      <w:pPr>
        <w:pStyle w:val="ListParagraph"/>
        <w:numPr>
          <w:ilvl w:val="1"/>
          <w:numId w:val="2"/>
        </w:numPr>
      </w:pPr>
      <w:r w:rsidRPr="006C72A9">
        <w:t>Could</w:t>
      </w:r>
      <w:r w:rsidR="005E5698" w:rsidRPr="006C72A9">
        <w:t xml:space="preserve"> </w:t>
      </w:r>
      <w:r w:rsidR="00C74089" w:rsidRPr="006C72A9">
        <w:t>Neurodynamical Systems</w:t>
      </w:r>
      <w:r w:rsidR="005E5698" w:rsidRPr="006C72A9">
        <w:t xml:space="preserve"> </w:t>
      </w:r>
      <w:r w:rsidRPr="006C72A9">
        <w:t xml:space="preserve">Be </w:t>
      </w:r>
      <w:r w:rsidR="005E5698" w:rsidRPr="006C72A9">
        <w:t>Mechanisms?</w:t>
      </w:r>
    </w:p>
    <w:p w14:paraId="51B32888" w14:textId="7A491A24" w:rsidR="002C5E36" w:rsidRPr="006C72A9" w:rsidRDefault="009F5587" w:rsidP="003C11DA">
      <w:pPr>
        <w:ind w:firstLine="720"/>
      </w:pPr>
      <w:r w:rsidRPr="006C72A9">
        <w:t xml:space="preserve">I </w:t>
      </w:r>
      <w:r w:rsidR="000F3C35" w:rsidRPr="006C72A9">
        <w:t>contend</w:t>
      </w:r>
      <w:r w:rsidRPr="006C72A9">
        <w:t xml:space="preserve"> that neurodynamical explanations satisfy the constitutive constraints on mechanistic explanation. This implies that neurodynamical explanations contain organized </w:t>
      </w:r>
      <w:r w:rsidRPr="006C72A9">
        <w:lastRenderedPageBreak/>
        <w:t>systems with parts that make up the explanandum.</w:t>
      </w:r>
      <w:r w:rsidR="005045CF" w:rsidRPr="006C72A9">
        <w:t xml:space="preserve"> </w:t>
      </w:r>
      <w:r w:rsidR="001E4183" w:rsidRPr="006C72A9">
        <w:t xml:space="preserve">In order to make up the explanandum, </w:t>
      </w:r>
      <w:r w:rsidR="001E14B1" w:rsidRPr="006C72A9">
        <w:t xml:space="preserve">the parts </w:t>
      </w:r>
      <w:r w:rsidR="001E4183" w:rsidRPr="006C72A9">
        <w:t>must have functions or play roles in producing it.</w:t>
      </w:r>
    </w:p>
    <w:p w14:paraId="581D2A31" w14:textId="77777777" w:rsidR="00F321CB" w:rsidRPr="006C72A9" w:rsidRDefault="00AD73F8" w:rsidP="002D6357">
      <w:pPr>
        <w:ind w:firstLine="720"/>
      </w:pPr>
      <w:r w:rsidRPr="006C72A9">
        <w:t xml:space="preserve">What are the parts? </w:t>
      </w:r>
      <w:r w:rsidR="00274022" w:rsidRPr="006C72A9">
        <w:t xml:space="preserve">In a neurodynamical explanation of a cognitive phenomenon, the parts are the neurodynamical systems themselves. For example, the integrate-to-bound system is a part, and </w:t>
      </w:r>
      <w:r w:rsidR="008C7B22" w:rsidRPr="006C72A9">
        <w:t xml:space="preserve">its </w:t>
      </w:r>
      <w:r w:rsidR="00274022" w:rsidRPr="006C72A9">
        <w:t xml:space="preserve">function </w:t>
      </w:r>
      <w:r w:rsidR="008C7B22" w:rsidRPr="006C72A9">
        <w:t xml:space="preserve">is </w:t>
      </w:r>
      <w:r w:rsidR="00274022" w:rsidRPr="006C72A9">
        <w:t xml:space="preserve">to integrate evidence for the cognitive system. </w:t>
      </w:r>
      <w:r w:rsidR="009C4314" w:rsidRPr="006C72A9">
        <w:t>The explanation of a cognitive phenomen</w:t>
      </w:r>
      <w:r w:rsidR="008C7B22" w:rsidRPr="006C72A9">
        <w:t>on</w:t>
      </w:r>
      <w:r w:rsidR="009C4314" w:rsidRPr="006C72A9">
        <w:t xml:space="preserve"> requires completion </w:t>
      </w:r>
      <w:r w:rsidR="008C7B22" w:rsidRPr="006C72A9">
        <w:t xml:space="preserve">of </w:t>
      </w:r>
      <w:r w:rsidR="009C4314" w:rsidRPr="006C72A9">
        <w:t xml:space="preserve">the neurodynamical explanatory schema for each subcapacity into which the cognitive phenomenon was analyzed. Each subcapacity is performed by a neurodynamical system, a part of the cognitive system. Hence, neurodynamical explanations feature parts playing roles. </w:t>
      </w:r>
    </w:p>
    <w:p w14:paraId="201913AF" w14:textId="47F8C592" w:rsidR="00E97A5A" w:rsidRPr="006C72A9" w:rsidRDefault="00F321CB" w:rsidP="002D6357">
      <w:pPr>
        <w:ind w:firstLine="720"/>
      </w:pPr>
      <w:r w:rsidRPr="006C72A9">
        <w:t xml:space="preserve">Second, the neurodynamical systems themselves may have parts. </w:t>
      </w:r>
      <w:r w:rsidR="00274022" w:rsidRPr="006C72A9">
        <w:t xml:space="preserve">Recall </w:t>
      </w:r>
      <w:r w:rsidR="00B86A09" w:rsidRPr="006C72A9">
        <w:t>that dynamical systems are collections of objects, properties, and relations and the changes in them</w:t>
      </w:r>
      <w:r w:rsidR="00BF592D" w:rsidRPr="006C72A9">
        <w:t xml:space="preserve">. </w:t>
      </w:r>
      <w:r w:rsidR="00601A6B" w:rsidRPr="006C72A9">
        <w:t>The substrate</w:t>
      </w:r>
      <w:r w:rsidR="00B748E1" w:rsidRPr="006C72A9">
        <w:t xml:space="preserve"> make</w:t>
      </w:r>
      <w:r w:rsidR="00601A6B" w:rsidRPr="006C72A9">
        <w:t>s</w:t>
      </w:r>
      <w:r w:rsidR="00B748E1" w:rsidRPr="006C72A9">
        <w:t xml:space="preserve"> up </w:t>
      </w:r>
      <w:r w:rsidR="00FC3B35" w:rsidRPr="006C72A9">
        <w:t xml:space="preserve">the state space </w:t>
      </w:r>
      <w:r w:rsidR="00E1635A" w:rsidRPr="006C72A9">
        <w:t xml:space="preserve">for the system, </w:t>
      </w:r>
      <w:r w:rsidR="00FC3B35" w:rsidRPr="006C72A9">
        <w:t xml:space="preserve">the collection of possible determinate </w:t>
      </w:r>
      <w:r w:rsidR="00601A6B" w:rsidRPr="006C72A9">
        <w:t xml:space="preserve">objects, </w:t>
      </w:r>
      <w:r w:rsidR="00FC3B35" w:rsidRPr="006C72A9">
        <w:t>properties</w:t>
      </w:r>
      <w:r w:rsidR="00601A6B" w:rsidRPr="006C72A9">
        <w:t>, and relations</w:t>
      </w:r>
      <w:r w:rsidR="00FC3B35" w:rsidRPr="006C72A9">
        <w:t xml:space="preserve">. (For convenience, I will call a point </w:t>
      </w:r>
      <w:r w:rsidR="002D7B24" w:rsidRPr="006C72A9">
        <w:t xml:space="preserve">in the state space </w:t>
      </w:r>
      <w:r w:rsidR="00FC3B35" w:rsidRPr="006C72A9">
        <w:t xml:space="preserve">a property—think of it as a conjunction of all such maximally specified </w:t>
      </w:r>
      <w:r w:rsidR="00383AF4" w:rsidRPr="006C72A9">
        <w:t xml:space="preserve">triples of objects, </w:t>
      </w:r>
      <w:r w:rsidR="00FC3B35" w:rsidRPr="006C72A9">
        <w:t>properties</w:t>
      </w:r>
      <w:r w:rsidR="00383AF4" w:rsidRPr="006C72A9">
        <w:t>, and relations</w:t>
      </w:r>
      <w:r w:rsidR="00FC3B35" w:rsidRPr="006C72A9">
        <w:t xml:space="preserve">.) </w:t>
      </w:r>
      <w:r w:rsidR="00E97A5A" w:rsidRPr="006C72A9">
        <w:t xml:space="preserve">These state spaces have features that could be considered the parts of dynamical systems. </w:t>
      </w:r>
      <w:r w:rsidR="002247D0" w:rsidRPr="006C72A9">
        <w:t>D</w:t>
      </w:r>
      <w:r w:rsidR="00DF4564" w:rsidRPr="006C72A9">
        <w:t xml:space="preserve">ynamical systems are </w:t>
      </w:r>
      <w:r w:rsidR="000C5AB6" w:rsidRPr="006C72A9">
        <w:t xml:space="preserve">often </w:t>
      </w:r>
      <w:r w:rsidR="00DF4564" w:rsidRPr="006C72A9">
        <w:t>sorted into types according to qualitative features of their state space</w:t>
      </w:r>
      <w:r w:rsidR="00D6651A" w:rsidRPr="006C72A9">
        <w:t xml:space="preserve"> such as attractor</w:t>
      </w:r>
      <w:r w:rsidR="0035413C" w:rsidRPr="006C72A9">
        <w:t>s</w:t>
      </w:r>
      <w:r w:rsidR="00D6651A" w:rsidRPr="006C72A9">
        <w:t>, limit cycles, bifurcations and the like</w:t>
      </w:r>
      <w:r w:rsidR="00DF4564" w:rsidRPr="006C72A9">
        <w:t xml:space="preserve">. These </w:t>
      </w:r>
      <w:r w:rsidR="00705DA0" w:rsidRPr="006C72A9">
        <w:t>are</w:t>
      </w:r>
      <w:r w:rsidR="00DF4564" w:rsidRPr="006C72A9">
        <w:t xml:space="preserve"> structures seen in the changes in the substrate such as the </w:t>
      </w:r>
      <w:r w:rsidR="0035413C" w:rsidRPr="006C72A9">
        <w:t>threshold</w:t>
      </w:r>
      <w:r w:rsidR="00DF4564" w:rsidRPr="006C72A9">
        <w:t xml:space="preserve"> </w:t>
      </w:r>
      <w:r w:rsidR="000B2C1E" w:rsidRPr="006C72A9">
        <w:t xml:space="preserve">attractor </w:t>
      </w:r>
      <w:r w:rsidR="00DF4564" w:rsidRPr="006C72A9">
        <w:t xml:space="preserve">in the integrate-to-bound system. </w:t>
      </w:r>
    </w:p>
    <w:p w14:paraId="19FC1741" w14:textId="54BA6D40" w:rsidR="002D6357" w:rsidRPr="006C72A9" w:rsidRDefault="00E5371F" w:rsidP="002D6357">
      <w:pPr>
        <w:ind w:firstLine="720"/>
      </w:pPr>
      <w:r w:rsidRPr="006C72A9">
        <w:t xml:space="preserve">Consider now </w:t>
      </w:r>
      <w:r w:rsidR="007233D4" w:rsidRPr="006C72A9">
        <w:t xml:space="preserve">that the parts </w:t>
      </w:r>
      <w:r w:rsidR="005B784A" w:rsidRPr="006C72A9">
        <w:t xml:space="preserve">of neurodynamical systems are </w:t>
      </w:r>
      <w:r w:rsidR="00320D9F" w:rsidRPr="006C72A9">
        <w:t>those</w:t>
      </w:r>
      <w:r w:rsidR="00A34D2B" w:rsidRPr="006C72A9">
        <w:t xml:space="preserve"> features of dynamical systems</w:t>
      </w:r>
      <w:r w:rsidR="002D6357" w:rsidRPr="006C72A9">
        <w:t xml:space="preserve">. </w:t>
      </w:r>
      <w:r w:rsidR="00E97A5A" w:rsidRPr="006C72A9">
        <w:t>These properties can have functions and play a role in the production of phenomena. Call the functions and roles the performances of the parts of the dynamical system. I will consider cognitive performances only: functions or productive roles that are specified in cognitive terms and that are performed for the cognitive system.</w:t>
      </w:r>
      <w:r w:rsidR="00E97A5A" w:rsidRPr="006C72A9">
        <w:rPr>
          <w:rStyle w:val="FootnoteReference"/>
        </w:rPr>
        <w:footnoteReference w:id="32"/>
      </w:r>
      <w:r w:rsidR="00E97A5A" w:rsidRPr="006C72A9">
        <w:t xml:space="preserve"> </w:t>
      </w:r>
      <w:r w:rsidR="002D6357" w:rsidRPr="006C72A9">
        <w:t xml:space="preserve">What are the performances for such parts of the system? The performances will depend on the context in which the dynamical system is used. </w:t>
      </w:r>
      <w:r w:rsidR="0070751B" w:rsidRPr="006C72A9">
        <w:t>For example, t</w:t>
      </w:r>
      <w:r w:rsidR="002D6357" w:rsidRPr="006C72A9">
        <w:t>he function of t</w:t>
      </w:r>
      <w:r w:rsidR="007A5A7E" w:rsidRPr="006C72A9">
        <w:t xml:space="preserve">he </w:t>
      </w:r>
      <w:r w:rsidR="002D6357" w:rsidRPr="006C72A9">
        <w:t xml:space="preserve">threshold </w:t>
      </w:r>
      <w:r w:rsidR="00660ECA" w:rsidRPr="006C72A9">
        <w:t xml:space="preserve">may be </w:t>
      </w:r>
      <w:r w:rsidR="002D6357" w:rsidRPr="006C72A9">
        <w:t>to</w:t>
      </w:r>
      <w:r w:rsidR="003F494C" w:rsidRPr="006C72A9">
        <w:t xml:space="preserve"> signal or represent the crossing of a decision boundary,</w:t>
      </w:r>
      <w:r w:rsidR="00E97A5A" w:rsidRPr="006C72A9">
        <w:rPr>
          <w:rStyle w:val="FootnoteReference"/>
        </w:rPr>
        <w:footnoteReference w:id="33"/>
      </w:r>
      <w:r w:rsidR="003F494C" w:rsidRPr="006C72A9">
        <w:t xml:space="preserve"> to</w:t>
      </w:r>
      <w:r w:rsidR="002D6357" w:rsidRPr="006C72A9">
        <w:t xml:space="preserve"> start the reset of the system</w:t>
      </w:r>
      <w:r w:rsidR="00EF7522" w:rsidRPr="006C72A9">
        <w:t>,</w:t>
      </w:r>
      <w:r w:rsidR="002D6357" w:rsidRPr="006C72A9">
        <w:t xml:space="preserve"> or to initiate motor responses. </w:t>
      </w:r>
      <w:r w:rsidR="00015038" w:rsidRPr="006C72A9">
        <w:t>I</w:t>
      </w:r>
      <w:r w:rsidR="002D6357" w:rsidRPr="006C72A9">
        <w:t xml:space="preserve">nsofar as the </w:t>
      </w:r>
      <w:r w:rsidR="000D157E" w:rsidRPr="006C72A9">
        <w:t xml:space="preserve">threshold </w:t>
      </w:r>
      <w:r w:rsidR="002D6357" w:rsidRPr="006C72A9">
        <w:t>perform</w:t>
      </w:r>
      <w:r w:rsidR="000D157E" w:rsidRPr="006C72A9">
        <w:t xml:space="preserve">s </w:t>
      </w:r>
      <w:r w:rsidR="002D6357" w:rsidRPr="006C72A9">
        <w:t xml:space="preserve">some function for the system, the threshold helps produce the explanandum phenomenon. </w:t>
      </w:r>
      <w:r w:rsidR="00023EC5" w:rsidRPr="006C72A9">
        <w:t>The</w:t>
      </w:r>
      <w:r w:rsidR="002D6357" w:rsidRPr="006C72A9">
        <w:t xml:space="preserve"> threshold is </w:t>
      </w:r>
      <w:r w:rsidR="008818E7" w:rsidRPr="006C72A9">
        <w:t>a productive, role-filling part</w:t>
      </w:r>
      <w:r w:rsidR="00465D66" w:rsidRPr="006C72A9">
        <w:t xml:space="preserve"> of the integrate-to-bound system</w:t>
      </w:r>
      <w:r w:rsidR="008818E7" w:rsidRPr="006C72A9">
        <w:t>.</w:t>
      </w:r>
      <w:r w:rsidR="002D6357" w:rsidRPr="006C72A9">
        <w:t xml:space="preserve"> </w:t>
      </w:r>
    </w:p>
    <w:p w14:paraId="096A852F" w14:textId="58B9AD8B" w:rsidR="002D6357" w:rsidRPr="006C72A9" w:rsidRDefault="002D6357" w:rsidP="001E3DBD">
      <w:pPr>
        <w:ind w:firstLine="720"/>
      </w:pPr>
      <w:r w:rsidRPr="006C72A9">
        <w:lastRenderedPageBreak/>
        <w:t>The takeaway, then, is that the supporter of</w:t>
      </w:r>
      <w:r w:rsidR="007F129B" w:rsidRPr="006C72A9">
        <w:t xml:space="preserve"> neurodynamical explanations as explanations by systems with parts</w:t>
      </w:r>
      <w:r w:rsidRPr="006C72A9">
        <w:t xml:space="preserve"> has several options available </w:t>
      </w:r>
      <w:r w:rsidR="007F129B" w:rsidRPr="006C72A9">
        <w:t>for the parts</w:t>
      </w:r>
      <w:r w:rsidRPr="006C72A9">
        <w:t>.</w:t>
      </w:r>
      <w:r w:rsidR="00EF13C3" w:rsidRPr="006C72A9">
        <w:t xml:space="preserve"> Neurodynamical systems themselves help explain some cognitive capacity in virtue of being parts that perform functions for the cognitive system for that capacity. These neurodynamical systems may themselves have parts as well</w:t>
      </w:r>
      <w:r w:rsidR="000756CE" w:rsidRPr="006C72A9">
        <w:t>,</w:t>
      </w:r>
      <w:r w:rsidRPr="006C72A9">
        <w:t xml:space="preserve"> the grosser</w:t>
      </w:r>
      <w:r w:rsidR="00327AE1" w:rsidRPr="006C72A9">
        <w:t>-grained</w:t>
      </w:r>
      <w:r w:rsidR="001D12A8" w:rsidRPr="006C72A9">
        <w:t xml:space="preserve"> </w:t>
      </w:r>
      <w:r w:rsidR="000756CE" w:rsidRPr="006C72A9">
        <w:t xml:space="preserve">dynamical </w:t>
      </w:r>
      <w:r w:rsidRPr="006C72A9">
        <w:t>features</w:t>
      </w:r>
      <w:r w:rsidR="000756CE" w:rsidRPr="006C72A9">
        <w:t xml:space="preserve"> of those systems</w:t>
      </w:r>
      <w:r w:rsidRPr="006C72A9">
        <w:t xml:space="preserve">. </w:t>
      </w:r>
      <w:r w:rsidR="004E23D4" w:rsidRPr="006C72A9">
        <w:t>T</w:t>
      </w:r>
      <w:r w:rsidRPr="006C72A9">
        <w:t xml:space="preserve">he best </w:t>
      </w:r>
      <w:r w:rsidR="00CB13F2" w:rsidRPr="006C72A9">
        <w:t xml:space="preserve">characterization and evaluation of these parts </w:t>
      </w:r>
      <w:r w:rsidRPr="006C72A9">
        <w:t>depends</w:t>
      </w:r>
      <w:r w:rsidR="00F936DB" w:rsidRPr="006C72A9">
        <w:t xml:space="preserve"> </w:t>
      </w:r>
      <w:r w:rsidR="0055653E" w:rsidRPr="006C72A9">
        <w:t xml:space="preserve">on </w:t>
      </w:r>
      <w:r w:rsidR="00F936DB" w:rsidRPr="006C72A9">
        <w:t>which aspects of neurodynamical systems are explanatory</w:t>
      </w:r>
      <w:r w:rsidR="00B70FF3" w:rsidRPr="006C72A9">
        <w:t>.</w:t>
      </w:r>
      <w:r w:rsidRPr="006C72A9">
        <w:t xml:space="preserve"> </w:t>
      </w:r>
    </w:p>
    <w:p w14:paraId="40E1580E" w14:textId="1FFBE96E" w:rsidR="00CE0D22" w:rsidRPr="006C72A9" w:rsidRDefault="00CE0D22" w:rsidP="001E3DBD">
      <w:pPr>
        <w:ind w:firstLine="720"/>
      </w:pPr>
    </w:p>
    <w:p w14:paraId="1E36DA5C" w14:textId="1F705D55" w:rsidR="00CE0D22" w:rsidRPr="006C72A9" w:rsidRDefault="00171A2F" w:rsidP="00CE0D22">
      <w:pPr>
        <w:pStyle w:val="ListParagraph"/>
        <w:numPr>
          <w:ilvl w:val="1"/>
          <w:numId w:val="2"/>
        </w:numPr>
      </w:pPr>
      <w:r w:rsidRPr="006C72A9">
        <w:t>Are Neurodynamical System</w:t>
      </w:r>
      <w:r w:rsidR="003E6E7C" w:rsidRPr="006C72A9">
        <w:t xml:space="preserve"> </w:t>
      </w:r>
      <w:r w:rsidR="00C553DE" w:rsidRPr="006C72A9">
        <w:t>M-</w:t>
      </w:r>
      <w:r w:rsidR="003E6E7C" w:rsidRPr="006C72A9">
        <w:t>M</w:t>
      </w:r>
      <w:r w:rsidRPr="006C72A9">
        <w:t>echanisms?</w:t>
      </w:r>
      <w:r w:rsidR="00CE0D22" w:rsidRPr="006C72A9">
        <w:t xml:space="preserve"> </w:t>
      </w:r>
    </w:p>
    <w:p w14:paraId="0A67F478" w14:textId="1A7028F1" w:rsidR="0033730A" w:rsidRPr="006C72A9" w:rsidRDefault="00605871" w:rsidP="001E3DBD">
      <w:pPr>
        <w:ind w:firstLine="720"/>
      </w:pPr>
      <w:r w:rsidRPr="006C72A9">
        <w:t xml:space="preserve">Grant then that these neurodynamical systems are </w:t>
      </w:r>
      <w:r w:rsidR="007969F3" w:rsidRPr="006C72A9">
        <w:t xml:space="preserve">systems with parts that can </w:t>
      </w:r>
      <w:r w:rsidR="00AF259B" w:rsidRPr="006C72A9">
        <w:t>help produce the explanandum and</w:t>
      </w:r>
      <w:r w:rsidR="007969F3" w:rsidRPr="006C72A9">
        <w:t>, so, neurodynamical explanations are constitutive</w:t>
      </w:r>
      <w:r w:rsidRPr="006C72A9">
        <w:t xml:space="preserve">. </w:t>
      </w:r>
      <w:r w:rsidR="003B2529" w:rsidRPr="006C72A9">
        <w:t>Can</w:t>
      </w:r>
      <w:r w:rsidR="001E3DBD" w:rsidRPr="006C72A9">
        <w:t xml:space="preserve"> the dynamical systems cited in </w:t>
      </w:r>
      <w:r w:rsidR="004357C5" w:rsidRPr="006C72A9">
        <w:t>neurodynamical explanations</w:t>
      </w:r>
      <w:r w:rsidR="001E3DBD" w:rsidRPr="006C72A9">
        <w:t xml:space="preserve"> be considered </w:t>
      </w:r>
      <w:r w:rsidR="00273AFA" w:rsidRPr="006C72A9">
        <w:t>m-</w:t>
      </w:r>
      <w:r w:rsidR="001E3DBD" w:rsidRPr="006C72A9">
        <w:t>mechanisms?</w:t>
      </w:r>
      <w:r w:rsidR="00B652A1" w:rsidRPr="006C72A9">
        <w:t xml:space="preserve"> Recall </w:t>
      </w:r>
      <w:r w:rsidR="00962E8F" w:rsidRPr="006C72A9">
        <w:t>that an m-</w:t>
      </w:r>
      <w:r w:rsidR="00B652A1" w:rsidRPr="006C72A9">
        <w:t xml:space="preserve">mechanism is an organized set of </w:t>
      </w:r>
      <w:r w:rsidR="009E4C1D" w:rsidRPr="006C72A9">
        <w:t>entities</w:t>
      </w:r>
      <w:r w:rsidR="00B652A1" w:rsidRPr="006C72A9">
        <w:t xml:space="preserve"> characterized by their physical properties (such as spatiotemporal location, shape, electrochemistry, etc.) and activities characterized by their physical properties (such as rate, duration, material changes, etc.) that causally produce and are responsible for some phenomenon</w:t>
      </w:r>
      <w:r w:rsidR="00C2608A" w:rsidRPr="006C72A9">
        <w:t>.</w:t>
      </w:r>
      <w:r w:rsidR="001E3DBD" w:rsidRPr="006C72A9">
        <w:t xml:space="preserve"> </w:t>
      </w:r>
      <w:r w:rsidR="00340CA2" w:rsidRPr="006C72A9">
        <w:t>To accommodate neurodynamical systems, t</w:t>
      </w:r>
      <w:r w:rsidR="001E3DBD" w:rsidRPr="006C72A9">
        <w:t xml:space="preserve">he analysis of </w:t>
      </w:r>
      <w:r w:rsidR="00306792" w:rsidRPr="006C72A9">
        <w:t>m-</w:t>
      </w:r>
      <w:r w:rsidR="001E3DBD" w:rsidRPr="006C72A9">
        <w:t>mechanism</w:t>
      </w:r>
      <w:r w:rsidR="00ED585B" w:rsidRPr="006C72A9">
        <w:t>s</w:t>
      </w:r>
      <w:r w:rsidR="001E3DBD" w:rsidRPr="006C72A9">
        <w:t xml:space="preserve"> provided above would have to be augmented. </w:t>
      </w:r>
      <w:r w:rsidR="002E21EB" w:rsidRPr="006C72A9">
        <w:t>In consideration</w:t>
      </w:r>
      <w:r w:rsidR="001E3DBD" w:rsidRPr="006C72A9">
        <w:t xml:space="preserve"> of the role of mechanisms </w:t>
      </w:r>
      <w:r w:rsidR="00DD4738" w:rsidRPr="006C72A9">
        <w:t xml:space="preserve">and dynamical systems </w:t>
      </w:r>
      <w:r w:rsidR="001E3DBD" w:rsidRPr="006C72A9">
        <w:t xml:space="preserve">in cognition, Kaplan and Craver reassessed what makes a </w:t>
      </w:r>
      <w:r w:rsidR="003273EF" w:rsidRPr="006C72A9">
        <w:t>m-</w:t>
      </w:r>
      <w:r w:rsidR="001E3DBD" w:rsidRPr="006C72A9">
        <w:t>mechanism</w:t>
      </w:r>
      <w:r w:rsidR="00487686" w:rsidRPr="006C72A9">
        <w:t xml:space="preserve"> </w:t>
      </w:r>
      <w:r w:rsidR="001E3DBD" w:rsidRPr="006C72A9">
        <w:t xml:space="preserve">and noted that the </w:t>
      </w:r>
      <w:r w:rsidR="009E4C1D" w:rsidRPr="006C72A9">
        <w:t>entities</w:t>
      </w:r>
      <w:r w:rsidR="001E3DBD" w:rsidRPr="006C72A9">
        <w:t xml:space="preserve"> “…need not be spatially localized within the system. Nor need their activities be sequential, from beginning to end…” (Kaplan and Craver 2011, p. 605-606). But Kaplan and Craver do not go far enough in loosening the constraints on </w:t>
      </w:r>
      <w:r w:rsidR="003273EF" w:rsidRPr="006C72A9">
        <w:t>m-</w:t>
      </w:r>
      <w:r w:rsidR="001E3DBD" w:rsidRPr="006C72A9">
        <w:t xml:space="preserve">mechanisms. The problematic elements of </w:t>
      </w:r>
      <w:r w:rsidR="003273EF" w:rsidRPr="006C72A9">
        <w:t>m-</w:t>
      </w:r>
      <w:r w:rsidR="001E3DBD" w:rsidRPr="006C72A9">
        <w:t xml:space="preserve">mechanisms above are still present: spatiotemporal characterization of </w:t>
      </w:r>
      <w:r w:rsidR="009E4C1D" w:rsidRPr="006C72A9">
        <w:t>entities</w:t>
      </w:r>
      <w:r w:rsidR="001E3DBD" w:rsidRPr="006C72A9">
        <w:t xml:space="preserve"> and activities. </w:t>
      </w:r>
      <w:r w:rsidR="00C27D1F" w:rsidRPr="006C72A9">
        <w:t>Descriptions of</w:t>
      </w:r>
      <w:r w:rsidR="009B009D" w:rsidRPr="006C72A9">
        <w:t xml:space="preserve"> parts and their productive roles in</w:t>
      </w:r>
      <w:r w:rsidR="00C27D1F" w:rsidRPr="006C72A9">
        <w:t xml:space="preserve"> neurodynamical systems need not include these details</w:t>
      </w:r>
      <w:r w:rsidR="00194E80" w:rsidRPr="006C72A9">
        <w:t xml:space="preserve">. </w:t>
      </w:r>
      <w:proofErr w:type="spellStart"/>
      <w:r w:rsidR="001E3DBD" w:rsidRPr="006C72A9">
        <w:t>Piccinini</w:t>
      </w:r>
      <w:proofErr w:type="spellEnd"/>
      <w:r w:rsidR="001E3DBD" w:rsidRPr="006C72A9">
        <w:t xml:space="preserve"> and Craver similarly suggest that the </w:t>
      </w:r>
      <w:r w:rsidR="009E4C1D" w:rsidRPr="006C72A9">
        <w:t>entities</w:t>
      </w:r>
      <w:r w:rsidR="001E3DBD" w:rsidRPr="006C72A9">
        <w:t xml:space="preserve"> of </w:t>
      </w:r>
      <w:r w:rsidR="003273EF" w:rsidRPr="006C72A9">
        <w:t>m-</w:t>
      </w:r>
      <w:r w:rsidR="001E3DBD" w:rsidRPr="006C72A9">
        <w:t>mechanisms need not be “…neatly spatially localizable, have only one function, are stable and unchanging, or lack complex or dynamic feedback relations with other components. Indeed, a structural component might be so distributed and diffuse as to defy tidy structural description, though it no doubt has one if we had the time, knowledge, and patience to formulate it” (</w:t>
      </w:r>
      <w:proofErr w:type="spellStart"/>
      <w:r w:rsidR="001E3DBD" w:rsidRPr="006C72A9">
        <w:t>Piccinini</w:t>
      </w:r>
      <w:proofErr w:type="spellEnd"/>
      <w:r w:rsidR="001E3DBD" w:rsidRPr="006C72A9">
        <w:t xml:space="preserve"> and Craver 2011, p. 291). Once again, the suggested revision is in the right direction but not strong enough. Certain details of </w:t>
      </w:r>
      <w:r w:rsidR="007D71F5" w:rsidRPr="006C72A9">
        <w:t>parts</w:t>
      </w:r>
      <w:r w:rsidR="001E3DBD" w:rsidRPr="006C72A9">
        <w:t xml:space="preserve">, such as their location, shape, or orientation, may be </w:t>
      </w:r>
      <w:r w:rsidR="00127A2B" w:rsidRPr="006C72A9">
        <w:t xml:space="preserve">irrelevant to the description </w:t>
      </w:r>
      <w:r w:rsidR="006869B7" w:rsidRPr="006C72A9">
        <w:t xml:space="preserve">of </w:t>
      </w:r>
      <w:r w:rsidR="000F36E0" w:rsidRPr="006C72A9">
        <w:t xml:space="preserve">the </w:t>
      </w:r>
      <w:r w:rsidR="00127A2B" w:rsidRPr="006C72A9">
        <w:t>neurodynamical system</w:t>
      </w:r>
      <w:r w:rsidR="001E3DBD" w:rsidRPr="006C72A9">
        <w:t>.</w:t>
      </w:r>
      <w:r w:rsidR="004E5D44" w:rsidRPr="006C72A9">
        <w:t xml:space="preserve"> Further</w:t>
      </w:r>
      <w:r w:rsidR="001E3DBD" w:rsidRPr="006C72A9">
        <w:t xml:space="preserve">, </w:t>
      </w:r>
      <w:r w:rsidR="00764EB8" w:rsidRPr="006C72A9">
        <w:t>the productive roles of parts</w:t>
      </w:r>
      <w:r w:rsidR="001E3DBD" w:rsidRPr="006C72A9">
        <w:t xml:space="preserve"> of dynamical systems are not necessarily individuated by spatiotemporal location, rate, or duration</w:t>
      </w:r>
      <w:r w:rsidR="00C540A3" w:rsidRPr="006C72A9">
        <w:t xml:space="preserve"> </w:t>
      </w:r>
      <w:r w:rsidR="008B70F7" w:rsidRPr="006C72A9">
        <w:lastRenderedPageBreak/>
        <w:t>like activities are. N</w:t>
      </w:r>
      <w:r w:rsidR="00C540A3" w:rsidRPr="006C72A9">
        <w:t>or</w:t>
      </w:r>
      <w:r w:rsidR="001E3DBD" w:rsidRPr="006C72A9">
        <w:t xml:space="preserve"> </w:t>
      </w:r>
      <w:r w:rsidR="008B70F7" w:rsidRPr="006C72A9">
        <w:t>do neurodynamical systems’</w:t>
      </w:r>
      <w:r w:rsidR="001E3DBD" w:rsidRPr="006C72A9">
        <w:t xml:space="preserve"> structural or organizational properties </w:t>
      </w:r>
      <w:r w:rsidR="00235D12" w:rsidRPr="006C72A9">
        <w:t xml:space="preserve">get </w:t>
      </w:r>
      <w:r w:rsidR="001E3DBD" w:rsidRPr="006C72A9">
        <w:t xml:space="preserve">specified in such a concrete way. </w:t>
      </w:r>
    </w:p>
    <w:p w14:paraId="3D83EE20" w14:textId="4D1F51BC" w:rsidR="007D21D9" w:rsidRPr="006C72A9" w:rsidRDefault="0033730A" w:rsidP="001E3DBD">
      <w:pPr>
        <w:ind w:firstLine="720"/>
      </w:pPr>
      <w:r w:rsidRPr="006C72A9">
        <w:t xml:space="preserve">The standard approach to </w:t>
      </w:r>
      <w:r w:rsidR="003273EF" w:rsidRPr="006C72A9">
        <w:t>m-</w:t>
      </w:r>
      <w:r w:rsidRPr="006C72A9">
        <w:t xml:space="preserve">mechanisms </w:t>
      </w:r>
      <w:r w:rsidR="00AD3982" w:rsidRPr="006C72A9">
        <w:t xml:space="preserve">would </w:t>
      </w:r>
      <w:r w:rsidRPr="006C72A9">
        <w:t xml:space="preserve">need a deeper revision than the superficial ones considered so far. </w:t>
      </w:r>
      <w:r w:rsidR="002E7A9F" w:rsidRPr="006C72A9">
        <w:t>The definition of m-mechanisms focuses on the machine-like:</w:t>
      </w:r>
      <w:r w:rsidR="00E05BEE" w:rsidRPr="006C72A9">
        <w:t xml:space="preserve"> </w:t>
      </w:r>
      <w:r w:rsidR="009E4C1D" w:rsidRPr="006C72A9">
        <w:t>entities</w:t>
      </w:r>
      <w:r w:rsidR="00E05BEE" w:rsidRPr="006C72A9">
        <w:t xml:space="preserve"> are defined in terms of their spatiotemporal properties, activities are defined in terms of their spatiotemporal properties, and so forth. But </w:t>
      </w:r>
      <w:r w:rsidR="002F6056" w:rsidRPr="006C72A9">
        <w:t xml:space="preserve">cognitive </w:t>
      </w:r>
      <w:r w:rsidR="00E05BEE" w:rsidRPr="006C72A9">
        <w:t>systems are defined in terms</w:t>
      </w:r>
      <w:r w:rsidR="00D6725F" w:rsidRPr="006C72A9">
        <w:t xml:space="preserve"> of their functional properties in two senses,</w:t>
      </w:r>
      <w:r w:rsidR="00E05BEE" w:rsidRPr="006C72A9">
        <w:t xml:space="preserve"> the way they behave and the </w:t>
      </w:r>
      <w:r w:rsidR="004544D2" w:rsidRPr="006C72A9">
        <w:t>subcapacities that they possess</w:t>
      </w:r>
      <w:r w:rsidR="00E05BEE" w:rsidRPr="006C72A9">
        <w:t xml:space="preserve">. </w:t>
      </w:r>
      <w:r w:rsidR="0045496A" w:rsidRPr="006C72A9">
        <w:t>First, t</w:t>
      </w:r>
      <w:r w:rsidR="003864ED" w:rsidRPr="006C72A9">
        <w:t xml:space="preserve">heir </w:t>
      </w:r>
      <w:r w:rsidR="00B57EE8" w:rsidRPr="006C72A9">
        <w:t>parts</w:t>
      </w:r>
      <w:r w:rsidR="00AC228F" w:rsidRPr="006C72A9">
        <w:t xml:space="preserve"> </w:t>
      </w:r>
      <w:r w:rsidR="003864ED" w:rsidRPr="006C72A9">
        <w:t xml:space="preserve">are described in terms of the structure of their behavior, such as the structure of the state space through which the </w:t>
      </w:r>
      <w:r w:rsidR="00E3431F" w:rsidRPr="006C72A9">
        <w:t xml:space="preserve">system </w:t>
      </w:r>
      <w:r w:rsidR="003864ED" w:rsidRPr="006C72A9">
        <w:t xml:space="preserve">travels. </w:t>
      </w:r>
      <w:r w:rsidR="00500459" w:rsidRPr="006C72A9">
        <w:t xml:space="preserve">The integrate-to-bound system is type individuated by the structure of its state space. </w:t>
      </w:r>
      <w:r w:rsidR="00857632" w:rsidRPr="006C72A9">
        <w:t>Second,</w:t>
      </w:r>
      <w:r w:rsidR="00AC228F" w:rsidRPr="006C72A9">
        <w:t xml:space="preserve"> </w:t>
      </w:r>
      <w:r w:rsidR="00B57EE8" w:rsidRPr="006C72A9">
        <w:t>their parts</w:t>
      </w:r>
      <w:r w:rsidR="005F28D1" w:rsidRPr="006C72A9">
        <w:t xml:space="preserve"> are </w:t>
      </w:r>
      <w:r w:rsidR="00546518" w:rsidRPr="006C72A9">
        <w:t>functionally defined in the way that, for example,</w:t>
      </w:r>
      <w:r w:rsidR="00F67D39" w:rsidRPr="006C72A9">
        <w:t xml:space="preserve"> </w:t>
      </w:r>
      <w:r w:rsidR="005F28D1" w:rsidRPr="006C72A9">
        <w:t xml:space="preserve">a fuel injector is a part of a car: its </w:t>
      </w:r>
      <w:r w:rsidR="003E7D1D" w:rsidRPr="006C72A9">
        <w:t xml:space="preserve">capacities </w:t>
      </w:r>
      <w:r w:rsidR="005F28D1" w:rsidRPr="006C72A9">
        <w:t>exhaust</w:t>
      </w:r>
      <w:r w:rsidR="00E552ED" w:rsidRPr="006C72A9">
        <w:t xml:space="preserve"> </w:t>
      </w:r>
      <w:r w:rsidR="005F28D1" w:rsidRPr="006C72A9">
        <w:t>the description of the part, namely, to inject fuel</w:t>
      </w:r>
      <w:r w:rsidR="000A62DE" w:rsidRPr="006C72A9">
        <w:t>,</w:t>
      </w:r>
      <w:r w:rsidR="00040C48" w:rsidRPr="006C72A9">
        <w:t xml:space="preserve"> and t</w:t>
      </w:r>
      <w:r w:rsidR="00987F47" w:rsidRPr="006C72A9">
        <w:t>he spatiotemporal</w:t>
      </w:r>
      <w:r w:rsidR="00DD5864" w:rsidRPr="006C72A9">
        <w:t xml:space="preserve"> </w:t>
      </w:r>
      <w:r w:rsidR="00987F47" w:rsidRPr="006C72A9">
        <w:t>and other properties are left out of the description</w:t>
      </w:r>
      <w:r w:rsidR="00DE3819" w:rsidRPr="006C72A9">
        <w:t>. For the cognitive system</w:t>
      </w:r>
      <w:r w:rsidR="00032016" w:rsidRPr="006C72A9">
        <w:t xml:space="preserve"> during noisy perceptual decision making</w:t>
      </w:r>
      <w:r w:rsidR="008C64F0" w:rsidRPr="006C72A9">
        <w:t>,</w:t>
      </w:r>
      <w:r w:rsidR="00DE3819" w:rsidRPr="006C72A9">
        <w:t xml:space="preserve"> t</w:t>
      </w:r>
      <w:r w:rsidR="00500459" w:rsidRPr="006C72A9">
        <w:t xml:space="preserve">he integrate-to-bound system </w:t>
      </w:r>
      <w:r w:rsidR="00DE3819" w:rsidRPr="006C72A9">
        <w:t xml:space="preserve">is a part that </w:t>
      </w:r>
      <w:r w:rsidR="00500459" w:rsidRPr="006C72A9">
        <w:t xml:space="preserve">integrates motion evidence to a bound for perceptual decision making. </w:t>
      </w:r>
      <w:r w:rsidR="00987F47" w:rsidRPr="006C72A9">
        <w:t xml:space="preserve">Similarly, the </w:t>
      </w:r>
      <w:r w:rsidR="00F92377" w:rsidRPr="006C72A9">
        <w:t>parts</w:t>
      </w:r>
      <w:r w:rsidR="00987F47" w:rsidRPr="006C72A9">
        <w:t xml:space="preserve"> of a </w:t>
      </w:r>
      <w:r w:rsidR="00B76DEE" w:rsidRPr="006C72A9">
        <w:t>neuro</w:t>
      </w:r>
      <w:r w:rsidR="00987F47" w:rsidRPr="006C72A9">
        <w:t xml:space="preserve">dynamical system can be described by their </w:t>
      </w:r>
      <w:r w:rsidR="007B0A68" w:rsidRPr="006C72A9">
        <w:t xml:space="preserve">behavior or </w:t>
      </w:r>
      <w:r w:rsidR="005F6F23" w:rsidRPr="006C72A9">
        <w:t>capacities</w:t>
      </w:r>
      <w:r w:rsidR="00DE3819" w:rsidRPr="006C72A9">
        <w:t xml:space="preserve"> such as </w:t>
      </w:r>
      <w:r w:rsidR="003763DD" w:rsidRPr="006C72A9">
        <w:t xml:space="preserve">an integrate-to-bound </w:t>
      </w:r>
      <w:r w:rsidR="00DE3819" w:rsidRPr="006C72A9">
        <w:t>threshold initiating action selection and resetting the system</w:t>
      </w:r>
      <w:r w:rsidR="00D74B64" w:rsidRPr="006C72A9">
        <w:t xml:space="preserve">. </w:t>
      </w:r>
      <w:r w:rsidR="00A3199D" w:rsidRPr="006C72A9">
        <w:t>A</w:t>
      </w:r>
      <w:r w:rsidR="00817908" w:rsidRPr="006C72A9">
        <w:t xml:space="preserve"> minor widening of the definition of a </w:t>
      </w:r>
      <w:r w:rsidR="00A3199D" w:rsidRPr="006C72A9">
        <w:t>m-</w:t>
      </w:r>
      <w:r w:rsidR="00817908" w:rsidRPr="006C72A9">
        <w:t xml:space="preserve">mechanism does not accommodate </w:t>
      </w:r>
      <w:r w:rsidR="00A3199D" w:rsidRPr="006C72A9">
        <w:t>neurodynamical systems</w:t>
      </w:r>
      <w:r w:rsidR="00340109" w:rsidRPr="006C72A9">
        <w:t>, including too many details about entities and activities and too little about these behavioral and functional dynamics.</w:t>
      </w:r>
    </w:p>
    <w:p w14:paraId="25BC4D19" w14:textId="77777777" w:rsidR="00185372" w:rsidRPr="006C72A9" w:rsidRDefault="00185372" w:rsidP="00185372">
      <w:pPr>
        <w:ind w:firstLine="720"/>
      </w:pPr>
    </w:p>
    <w:p w14:paraId="29279CF2" w14:textId="7B3BAF4F" w:rsidR="001F3DAF" w:rsidRPr="006C72A9" w:rsidRDefault="001F3DAF" w:rsidP="001A08E7">
      <w:pPr>
        <w:pStyle w:val="ListParagraph"/>
        <w:numPr>
          <w:ilvl w:val="1"/>
          <w:numId w:val="2"/>
        </w:numPr>
      </w:pPr>
      <w:r w:rsidRPr="006C72A9">
        <w:t>Functional Analysis</w:t>
      </w:r>
    </w:p>
    <w:p w14:paraId="5B0A1BC8" w14:textId="7B56D217" w:rsidR="00B707A5" w:rsidRPr="006C72A9" w:rsidRDefault="001F3DAF" w:rsidP="00B707A5">
      <w:r w:rsidRPr="006C72A9">
        <w:tab/>
      </w:r>
      <w:r w:rsidR="006B45A6" w:rsidRPr="006C72A9">
        <w:t xml:space="preserve">The foregoing comments suggest that neurodynamical systems and neurodynamical explanations rely on functional analysis. </w:t>
      </w:r>
      <w:r w:rsidR="00E360C8" w:rsidRPr="006C72A9">
        <w:t xml:space="preserve">An argument in favor of the partial interpretation and against the pseudomechanistic interpretation can be constructed on the grounds that functional analysis results in DST models that require m-mechanistic details for </w:t>
      </w:r>
      <w:r w:rsidR="00DA3DD9" w:rsidRPr="006C72A9">
        <w:t>explanatory power</w:t>
      </w:r>
      <w:r w:rsidR="00E360C8" w:rsidRPr="006C72A9">
        <w:t xml:space="preserve">. </w:t>
      </w:r>
      <w:r w:rsidRPr="006C72A9">
        <w:t xml:space="preserve">In their 2011 paper, </w:t>
      </w:r>
      <w:proofErr w:type="spellStart"/>
      <w:r w:rsidRPr="006C72A9">
        <w:t>Piccinini</w:t>
      </w:r>
      <w:proofErr w:type="spellEnd"/>
      <w:r w:rsidRPr="006C72A9">
        <w:t xml:space="preserve"> and Craver argue that </w:t>
      </w:r>
      <w:r w:rsidR="00F72A3C" w:rsidRPr="006C72A9">
        <w:t>functional analysis results in mechanism sketches.</w:t>
      </w:r>
      <w:r w:rsidR="00955326" w:rsidRPr="006C72A9">
        <w:rPr>
          <w:rStyle w:val="FootnoteReference"/>
        </w:rPr>
        <w:footnoteReference w:id="34"/>
      </w:r>
      <w:r w:rsidR="00AF6039" w:rsidRPr="006C72A9">
        <w:t xml:space="preserve"> </w:t>
      </w:r>
      <w:r w:rsidR="00CE59D4" w:rsidRPr="006C72A9">
        <w:t>M-m</w:t>
      </w:r>
      <w:r w:rsidR="006107F1" w:rsidRPr="006C72A9">
        <w:t xml:space="preserve">echanisms are made of </w:t>
      </w:r>
      <w:r w:rsidR="0060397F" w:rsidRPr="006C72A9">
        <w:t>entities (in their terms, ‘</w:t>
      </w:r>
      <w:r w:rsidR="006107F1" w:rsidRPr="006C72A9">
        <w:t>components</w:t>
      </w:r>
      <w:r w:rsidR="0060397F" w:rsidRPr="006C72A9">
        <w:t xml:space="preserve">’) </w:t>
      </w:r>
      <w:r w:rsidR="000C488D" w:rsidRPr="006C72A9">
        <w:t>that</w:t>
      </w:r>
      <w:r w:rsidR="009B4349" w:rsidRPr="006C72A9">
        <w:t xml:space="preserve"> </w:t>
      </w:r>
      <w:r w:rsidR="00573B8E" w:rsidRPr="006C72A9">
        <w:t>have functional and structural</w:t>
      </w:r>
      <w:r w:rsidR="00007B48" w:rsidRPr="006C72A9">
        <w:t xml:space="preserve"> properties</w:t>
      </w:r>
      <w:r w:rsidR="001B46F9" w:rsidRPr="006C72A9">
        <w:t xml:space="preserve">: “Components have both functional properties—their activities or manifestations of their causal powers, dispositions, or capacities—and structural properties—including their location, shape, orientation, and the organization of their sub-components” </w:t>
      </w:r>
      <w:r w:rsidR="001B46F9" w:rsidRPr="006C72A9">
        <w:lastRenderedPageBreak/>
        <w:t>(</w:t>
      </w:r>
      <w:proofErr w:type="spellStart"/>
      <w:r w:rsidR="001B46F9" w:rsidRPr="006C72A9">
        <w:t>Piccinini</w:t>
      </w:r>
      <w:proofErr w:type="spellEnd"/>
      <w:r w:rsidR="001B46F9" w:rsidRPr="006C72A9">
        <w:t xml:space="preserve"> and Craver 2011, p. 291). </w:t>
      </w:r>
      <w:r w:rsidR="005A315F" w:rsidRPr="006C72A9">
        <w:t>In the case of structural com</w:t>
      </w:r>
      <w:r w:rsidR="003E1D3C" w:rsidRPr="006C72A9">
        <w:t>po</w:t>
      </w:r>
      <w:r w:rsidR="005A315F" w:rsidRPr="006C72A9">
        <w:t>nents, “…</w:t>
      </w:r>
      <w:r w:rsidR="00192A95" w:rsidRPr="006C72A9">
        <w:t>functional analysis</w:t>
      </w:r>
      <w:r w:rsidR="00FF76B8" w:rsidRPr="006C72A9">
        <w:t xml:space="preserve">… </w:t>
      </w:r>
      <w:r w:rsidR="00192A95" w:rsidRPr="006C72A9">
        <w:t>is a promissory note on (a sketch of) a mechanistic explanation</w:t>
      </w:r>
      <w:r w:rsidR="000D7541" w:rsidRPr="006C72A9">
        <w:t>”</w:t>
      </w:r>
      <w:r w:rsidR="00924B61" w:rsidRPr="006C72A9">
        <w:t xml:space="preserve"> (</w:t>
      </w:r>
      <w:proofErr w:type="spellStart"/>
      <w:r w:rsidR="00924B61" w:rsidRPr="006C72A9">
        <w:t>Piccinini</w:t>
      </w:r>
      <w:proofErr w:type="spellEnd"/>
      <w:r w:rsidR="00924B61" w:rsidRPr="006C72A9">
        <w:t xml:space="preserve"> and Craver 2011, p. 300). This follows from their description of structural properties as s</w:t>
      </w:r>
      <w:r w:rsidR="00F66D0C" w:rsidRPr="006C72A9">
        <w:t>p</w:t>
      </w:r>
      <w:r w:rsidR="00924B61" w:rsidRPr="006C72A9">
        <w:t xml:space="preserve">atiotemporal properties and a view of functional analysis as saying what components do but now how they do it. </w:t>
      </w:r>
      <w:r w:rsidR="00F66D0C" w:rsidRPr="006C72A9">
        <w:t>In</w:t>
      </w:r>
      <w:r w:rsidR="000D7541" w:rsidRPr="006C72A9">
        <w:t xml:space="preserve"> the case of functional components, </w:t>
      </w:r>
      <w:r w:rsidR="00097725" w:rsidRPr="006C72A9">
        <w:t xml:space="preserve">components </w:t>
      </w:r>
      <w:r w:rsidR="000D7541" w:rsidRPr="006C72A9">
        <w:t>are “…</w:t>
      </w:r>
      <w:r w:rsidR="00192A95" w:rsidRPr="006C72A9">
        <w:t>functionally individuated</w:t>
      </w:r>
      <w:r w:rsidR="000D7541" w:rsidRPr="006C72A9">
        <w:t xml:space="preserve">… </w:t>
      </w:r>
      <w:r w:rsidR="00192A95" w:rsidRPr="006C72A9">
        <w:t>or black boxes” (</w:t>
      </w:r>
      <w:proofErr w:type="spellStart"/>
      <w:r w:rsidR="00192A95" w:rsidRPr="006C72A9">
        <w:t>Piccinini</w:t>
      </w:r>
      <w:proofErr w:type="spellEnd"/>
      <w:r w:rsidR="00192A95" w:rsidRPr="006C72A9">
        <w:t xml:space="preserve"> and Craver</w:t>
      </w:r>
      <w:r w:rsidR="001B46F9" w:rsidRPr="006C72A9">
        <w:t xml:space="preserve"> 2011</w:t>
      </w:r>
      <w:r w:rsidR="00192A95" w:rsidRPr="006C72A9">
        <w:t xml:space="preserve">, p. </w:t>
      </w:r>
      <w:r w:rsidR="00D70C62" w:rsidRPr="006C72A9">
        <w:t xml:space="preserve">300). </w:t>
      </w:r>
      <w:r w:rsidR="000C4C89" w:rsidRPr="006C72A9">
        <w:t>By their lights, s</w:t>
      </w:r>
      <w:r w:rsidR="00701738" w:rsidRPr="006C72A9">
        <w:t>uch functional individuation</w:t>
      </w:r>
      <w:r w:rsidR="00364B53" w:rsidRPr="006C72A9">
        <w:t xml:space="preserve"> </w:t>
      </w:r>
      <w:r w:rsidR="00701738" w:rsidRPr="006C72A9">
        <w:t xml:space="preserve">implies causal properties. </w:t>
      </w:r>
      <w:r w:rsidR="0027210E" w:rsidRPr="006C72A9">
        <w:t>Some such functional individuations can then be ruled out by discovering components that lack the implied causal properties</w:t>
      </w:r>
      <w:r w:rsidR="003739B4" w:rsidRPr="006C72A9">
        <w:t>.</w:t>
      </w:r>
      <w:r w:rsidR="00700971" w:rsidRPr="006C72A9">
        <w:t xml:space="preserve"> </w:t>
      </w:r>
      <w:proofErr w:type="spellStart"/>
      <w:r w:rsidR="00374B8E" w:rsidRPr="006C72A9">
        <w:t>Piccinini</w:t>
      </w:r>
      <w:proofErr w:type="spellEnd"/>
      <w:r w:rsidR="00374B8E" w:rsidRPr="006C72A9">
        <w:t xml:space="preserve"> and Craver </w:t>
      </w:r>
      <w:r w:rsidR="00305F45" w:rsidRPr="006C72A9">
        <w:t>first note</w:t>
      </w:r>
      <w:r w:rsidR="00374B8E" w:rsidRPr="006C72A9">
        <w:t xml:space="preserve"> that “[f]</w:t>
      </w:r>
      <w:proofErr w:type="spellStart"/>
      <w:r w:rsidR="00374B8E" w:rsidRPr="006C72A9">
        <w:t>unctional</w:t>
      </w:r>
      <w:proofErr w:type="spellEnd"/>
      <w:r w:rsidR="00374B8E" w:rsidRPr="006C72A9">
        <w:t xml:space="preserve"> analysis borrows its explanatory legitimacy from the idea that functional explanations… capture something of the causal structure of a system</w:t>
      </w:r>
      <w:r w:rsidR="00404129" w:rsidRPr="006C72A9">
        <w:t>”</w:t>
      </w:r>
      <w:r w:rsidR="00374B8E" w:rsidRPr="006C72A9">
        <w:t xml:space="preserve"> (</w:t>
      </w:r>
      <w:proofErr w:type="spellStart"/>
      <w:r w:rsidR="00374B8E" w:rsidRPr="006C72A9">
        <w:t>Piccinini</w:t>
      </w:r>
      <w:proofErr w:type="spellEnd"/>
      <w:r w:rsidR="00374B8E" w:rsidRPr="006C72A9">
        <w:t xml:space="preserve"> and Craver 2011, p. 306). As a result, “[l]earning about components allows one to get the right functional decomposition by ruling out functional decompositions that are incompatible with the known structural details” (</w:t>
      </w:r>
      <w:proofErr w:type="spellStart"/>
      <w:r w:rsidR="00374B8E" w:rsidRPr="006C72A9">
        <w:t>Piccinini</w:t>
      </w:r>
      <w:proofErr w:type="spellEnd"/>
      <w:r w:rsidR="00374B8E" w:rsidRPr="006C72A9">
        <w:t xml:space="preserve"> and Craver 2011, p. 306). They conclude that “the search for mechanistic details is crucial to the process of sorting correct from incorrect functional explanations” (</w:t>
      </w:r>
      <w:proofErr w:type="spellStart"/>
      <w:r w:rsidR="00374B8E" w:rsidRPr="006C72A9">
        <w:t>Piccinini</w:t>
      </w:r>
      <w:proofErr w:type="spellEnd"/>
      <w:r w:rsidR="00374B8E" w:rsidRPr="006C72A9">
        <w:t xml:space="preserve"> and Craver 2011, p. 306-307).</w:t>
      </w:r>
      <w:r w:rsidR="00255E5F" w:rsidRPr="006C72A9">
        <w:rPr>
          <w:rStyle w:val="FootnoteReference"/>
        </w:rPr>
        <w:footnoteReference w:id="35"/>
      </w:r>
      <w:r w:rsidR="00374B8E" w:rsidRPr="006C72A9">
        <w:t xml:space="preserve"> </w:t>
      </w:r>
      <w:r w:rsidR="0007010F" w:rsidRPr="006C72A9">
        <w:t>The</w:t>
      </w:r>
      <w:r w:rsidR="00872F4B" w:rsidRPr="006C72A9">
        <w:t xml:space="preserve"> DST models that result from the sort of functional analysis above require m-mechanistic details and, in their absence, are </w:t>
      </w:r>
      <w:r w:rsidR="00151003" w:rsidRPr="006C72A9">
        <w:t xml:space="preserve">merely </w:t>
      </w:r>
      <w:r w:rsidR="00872F4B" w:rsidRPr="006C72A9">
        <w:t>incomplete</w:t>
      </w:r>
      <w:r w:rsidR="00151003" w:rsidRPr="006C72A9">
        <w:t xml:space="preserve"> </w:t>
      </w:r>
      <w:r w:rsidR="00872F4B" w:rsidRPr="006C72A9">
        <w:t>mechanism sketches.</w:t>
      </w:r>
    </w:p>
    <w:p w14:paraId="388471CA" w14:textId="45CBBF14" w:rsidR="00FD56EB" w:rsidRPr="006C72A9" w:rsidRDefault="00B707A5" w:rsidP="00131F14">
      <w:r w:rsidRPr="006C72A9">
        <w:tab/>
      </w:r>
      <w:r w:rsidR="00DD7BA4" w:rsidRPr="006C72A9">
        <w:t xml:space="preserve">On my view, neither sense of component entails </w:t>
      </w:r>
      <w:r w:rsidR="00251DD0" w:rsidRPr="006C72A9">
        <w:t>incomplete DST models</w:t>
      </w:r>
      <w:r w:rsidR="00DD7BA4" w:rsidRPr="006C72A9">
        <w:t xml:space="preserve"> or m-mechanistic explanations. </w:t>
      </w:r>
      <w:r w:rsidR="00E374C8" w:rsidRPr="006C72A9">
        <w:t>Take their first reading of components as structural.</w:t>
      </w:r>
      <w:r w:rsidR="0049328D" w:rsidRPr="006C72A9">
        <w:t xml:space="preserve"> Structure could mean spatiotemporal structure, consistent with the definition of m-mechanism above. But structure could also mean the qualitative features present in dynamical systems’ state spaces. </w:t>
      </w:r>
      <w:r w:rsidR="00F329DB" w:rsidRPr="006C72A9">
        <w:t xml:space="preserve">Call that dynamical structure. </w:t>
      </w:r>
      <w:r w:rsidR="0049328D" w:rsidRPr="006C72A9">
        <w:t>Recall that a mechanism sketch is a description of an m-mechanism that leaves out unknown details. On the first sense of structure, their claim that functional analysis yields a mechanism sketch is accurate. But on the second sense, the claim does not follow. As I’ve just argued at length, DST models can target dynamical systems</w:t>
      </w:r>
      <w:r w:rsidR="00826C55" w:rsidRPr="006C72A9">
        <w:t>.</w:t>
      </w:r>
      <w:r w:rsidR="0049328D" w:rsidRPr="006C72A9">
        <w:t xml:space="preserve"> </w:t>
      </w:r>
      <w:r w:rsidR="00826C55" w:rsidRPr="006C72A9">
        <w:t>These dynamical systems can possess</w:t>
      </w:r>
      <w:r w:rsidR="0049328D" w:rsidRPr="006C72A9">
        <w:t xml:space="preserve"> </w:t>
      </w:r>
      <w:r w:rsidR="00F329DB" w:rsidRPr="006C72A9">
        <w:t xml:space="preserve">dynamical </w:t>
      </w:r>
      <w:r w:rsidR="0049328D" w:rsidRPr="006C72A9">
        <w:t>structure</w:t>
      </w:r>
      <w:r w:rsidR="00826C55" w:rsidRPr="006C72A9">
        <w:t xml:space="preserve"> whose elaboration does not require providing m-mechanistic details</w:t>
      </w:r>
      <w:r w:rsidR="0049328D" w:rsidRPr="006C72A9">
        <w:t xml:space="preserve">. Likewise, their claim about functional explanations capturing the structure of a system is similarly </w:t>
      </w:r>
      <w:r w:rsidR="0049328D" w:rsidRPr="006C72A9">
        <w:lastRenderedPageBreak/>
        <w:t xml:space="preserve">equivocal. The structure captured by functional analysis could be </w:t>
      </w:r>
      <w:r w:rsidR="006F616C" w:rsidRPr="006C72A9">
        <w:t>spatiotemporal</w:t>
      </w:r>
      <w:r w:rsidR="0049328D" w:rsidRPr="006C72A9">
        <w:t xml:space="preserve"> structure as they </w:t>
      </w:r>
      <w:r w:rsidR="000E1171" w:rsidRPr="006C72A9">
        <w:t>implicitly</w:t>
      </w:r>
      <w:r w:rsidR="001B741D" w:rsidRPr="006C72A9">
        <w:t xml:space="preserve"> </w:t>
      </w:r>
      <w:r w:rsidR="0049328D" w:rsidRPr="006C72A9">
        <w:t>assume or it could be dynamical structure.</w:t>
      </w:r>
    </w:p>
    <w:p w14:paraId="4052664A" w14:textId="5DE5A403" w:rsidR="00F63164" w:rsidRPr="006C72A9" w:rsidRDefault="00FD56EB" w:rsidP="00131F14">
      <w:r w:rsidRPr="006C72A9">
        <w:tab/>
      </w:r>
      <w:r w:rsidR="00935772" w:rsidRPr="006C72A9">
        <w:t xml:space="preserve">Now take their second reading of components as functional, where this functional reading requires m-mechanistic details in order to sort correct from incorrect functional analyses. </w:t>
      </w:r>
      <w:r w:rsidR="00D77BDE" w:rsidRPr="006C72A9">
        <w:t xml:space="preserve">Key to </w:t>
      </w:r>
      <w:r w:rsidR="00E62415" w:rsidRPr="006C72A9">
        <w:t xml:space="preserve">neurodynamical </w:t>
      </w:r>
      <w:r w:rsidR="006A18E0" w:rsidRPr="006C72A9">
        <w:t>explanations</w:t>
      </w:r>
      <w:r w:rsidR="00D77BDE" w:rsidRPr="006C72A9">
        <w:t xml:space="preserve"> are two dimensions </w:t>
      </w:r>
      <w:r w:rsidR="0065293C" w:rsidRPr="006C72A9">
        <w:t xml:space="preserve">of </w:t>
      </w:r>
      <w:r w:rsidR="00D77BDE" w:rsidRPr="006C72A9">
        <w:t xml:space="preserve">analysis. The behavior of a system can be dynamically described, how the substrate changes, or the system can be described </w:t>
      </w:r>
      <w:r w:rsidR="002E71F7" w:rsidRPr="006C72A9">
        <w:t xml:space="preserve">in terms of </w:t>
      </w:r>
      <w:r w:rsidR="00857A64" w:rsidRPr="006C72A9">
        <w:t>sub</w:t>
      </w:r>
      <w:r w:rsidR="002E71F7" w:rsidRPr="006C72A9">
        <w:t xml:space="preserve">capacities, the functions </w:t>
      </w:r>
      <w:r w:rsidR="00D77BDE" w:rsidRPr="006C72A9">
        <w:t xml:space="preserve">the system </w:t>
      </w:r>
      <w:r w:rsidR="002E71F7" w:rsidRPr="006C72A9">
        <w:t xml:space="preserve">performs for some </w:t>
      </w:r>
      <w:r w:rsidR="00D77BDE" w:rsidRPr="006C72A9">
        <w:t xml:space="preserve">other containing </w:t>
      </w:r>
      <w:r w:rsidR="002E71F7" w:rsidRPr="006C72A9">
        <w:t xml:space="preserve">system. </w:t>
      </w:r>
      <w:r w:rsidR="009248FF" w:rsidRPr="006C72A9">
        <w:t xml:space="preserve">A </w:t>
      </w:r>
      <w:r w:rsidR="000F36D1" w:rsidRPr="006C72A9">
        <w:t xml:space="preserve">successful </w:t>
      </w:r>
      <w:r w:rsidR="00686E87" w:rsidRPr="006C72A9">
        <w:t xml:space="preserve">neurodynamical </w:t>
      </w:r>
      <w:r w:rsidR="008D3A41" w:rsidRPr="006C72A9">
        <w:t xml:space="preserve">explanation </w:t>
      </w:r>
      <w:r w:rsidR="000F36D1" w:rsidRPr="006C72A9">
        <w:t xml:space="preserve">involves a mapping </w:t>
      </w:r>
      <w:r w:rsidR="00636DF4" w:rsidRPr="006C72A9">
        <w:t>between the behavior and the subcapacities</w:t>
      </w:r>
      <w:r w:rsidR="00282126" w:rsidRPr="006C72A9">
        <w:t>.</w:t>
      </w:r>
      <w:r w:rsidR="00855329" w:rsidRPr="006C72A9">
        <w:t xml:space="preserve"> </w:t>
      </w:r>
      <w:r w:rsidR="00B707A5" w:rsidRPr="006C72A9">
        <w:t xml:space="preserve">Their account seemingly overlooks the </w:t>
      </w:r>
      <w:r w:rsidR="00F831E8" w:rsidRPr="006C72A9">
        <w:t>normative</w:t>
      </w:r>
      <w:r w:rsidR="001E0220" w:rsidRPr="006C72A9">
        <w:t xml:space="preserve"> </w:t>
      </w:r>
      <w:r w:rsidR="00F831E8" w:rsidRPr="006C72A9">
        <w:t xml:space="preserve">grounds provided by </w:t>
      </w:r>
      <w:r w:rsidR="00484A4F" w:rsidRPr="006C72A9">
        <w:t xml:space="preserve">this </w:t>
      </w:r>
      <w:r w:rsidR="001E0220" w:rsidRPr="006C72A9">
        <w:t>mapping</w:t>
      </w:r>
      <w:r w:rsidR="00701A89" w:rsidRPr="006C72A9">
        <w:t>.</w:t>
      </w:r>
      <w:r w:rsidR="00B707A5" w:rsidRPr="006C72A9">
        <w:t xml:space="preserve"> </w:t>
      </w:r>
      <w:r w:rsidR="00701A89" w:rsidRPr="006C72A9">
        <w:t>I</w:t>
      </w:r>
      <w:r w:rsidR="00B707A5" w:rsidRPr="006C72A9">
        <w:t xml:space="preserve">f one views functional analysis in purely capacity terms, then without parts to possess those capacities, the functional analysis is utterly ungrounded. But on the other hand, if one admits of behavioral descriptions of parts independent of their capacities, then one can once again ground the capacities in the system. </w:t>
      </w:r>
      <w:r w:rsidR="00B279FD" w:rsidRPr="006C72A9">
        <w:t>The dynamical description of a subsystem’s behavior can provide the details that allow sorting correct from incorrect functional explanations.</w:t>
      </w:r>
    </w:p>
    <w:p w14:paraId="47F585DC" w14:textId="1523B17D" w:rsidR="006D768A" w:rsidRPr="006C72A9" w:rsidRDefault="00F63164" w:rsidP="00131F14">
      <w:r w:rsidRPr="006C72A9">
        <w:tab/>
        <w:t>This d</w:t>
      </w:r>
      <w:r w:rsidR="00B707A5" w:rsidRPr="006C72A9">
        <w:t xml:space="preserve">istinction between the </w:t>
      </w:r>
      <w:r w:rsidR="00CD3C4E" w:rsidRPr="006C72A9">
        <w:t>subcapacities</w:t>
      </w:r>
      <w:r w:rsidR="00B707A5" w:rsidRPr="006C72A9">
        <w:t xml:space="preserve"> and behaviors of </w:t>
      </w:r>
      <w:r w:rsidR="005459F3" w:rsidRPr="006C72A9">
        <w:t xml:space="preserve">systems </w:t>
      </w:r>
      <w:r w:rsidR="00B707A5" w:rsidRPr="006C72A9">
        <w:t xml:space="preserve">allows for the description of </w:t>
      </w:r>
      <w:r w:rsidR="005459F3" w:rsidRPr="006C72A9">
        <w:t xml:space="preserve">systems </w:t>
      </w:r>
      <w:r w:rsidR="0078341C" w:rsidRPr="006C72A9">
        <w:t xml:space="preserve">while remaining agnostic about </w:t>
      </w:r>
      <w:r w:rsidR="00C37BF4" w:rsidRPr="006C72A9">
        <w:t xml:space="preserve">instantiating </w:t>
      </w:r>
      <w:r w:rsidR="00D935BB" w:rsidRPr="006C72A9">
        <w:t>mechanisms</w:t>
      </w:r>
      <w:r w:rsidR="004D0459" w:rsidRPr="006C72A9">
        <w:t xml:space="preserve"> </w:t>
      </w:r>
      <w:r w:rsidR="00AB77D0" w:rsidRPr="006C72A9">
        <w:fldChar w:fldCharType="begin"/>
      </w:r>
      <w:r w:rsidR="00771BB8" w:rsidRPr="006C72A9">
        <w:instrText xml:space="preserve"> ADDIN EN.CITE &lt;EndNote&gt;&lt;Cite&gt;&lt;Author&gt;Shapiro&lt;/Author&gt;&lt;Year&gt;2016&lt;/Year&gt;&lt;RecNum&gt;8157&lt;/RecNum&gt;&lt;Prefix&gt;cf. &lt;/Prefix&gt;&lt;DisplayText&gt;(cf. Shapiro 2016)&lt;/DisplayText&gt;&lt;record&gt;&lt;rec-number&gt;8157&lt;/rec-number&gt;&lt;foreign-keys&gt;&lt;key app="EN" db-id="5rssxzzfx9vxe1eveviv2evyz0e9fs09wf9t" timestamp="1583290968"&gt;8157&lt;/key&gt;&lt;/foreign-keys&gt;&lt;ref-type name="Journal Article"&gt;17&lt;/ref-type&gt;&lt;contributors&gt;&lt;authors&gt;&lt;author&gt;Shapiro, Lawrence A&lt;/author&gt;&lt;/authors&gt;&lt;/contributors&gt;&lt;titles&gt;&lt;title&gt;Mechanism or bust? Explanation in psychology&lt;/title&gt;&lt;secondary-title&gt;The British Journal for the Philosophy of Science&lt;/secondary-title&gt;&lt;/titles&gt;&lt;periodical&gt;&lt;full-title&gt;The British Journal for the Philosophy of Science&lt;/full-title&gt;&lt;/periodical&gt;&lt;pages&gt;1037-1059&lt;/pages&gt;&lt;volume&gt;68&lt;/volume&gt;&lt;number&gt;4&lt;/number&gt;&lt;dates&gt;&lt;year&gt;2016&lt;/year&gt;&lt;/dates&gt;&lt;isbn&gt;0007-0882&lt;/isbn&gt;&lt;urls&gt;&lt;/urls&gt;&lt;/record&gt;&lt;/Cite&gt;&lt;/EndNote&gt;</w:instrText>
      </w:r>
      <w:r w:rsidR="00AB77D0" w:rsidRPr="006C72A9">
        <w:fldChar w:fldCharType="separate"/>
      </w:r>
      <w:r w:rsidR="00AB77D0" w:rsidRPr="006C72A9">
        <w:rPr>
          <w:noProof/>
        </w:rPr>
        <w:t>(cf. Shapiro 2016)</w:t>
      </w:r>
      <w:r w:rsidR="00AB77D0" w:rsidRPr="006C72A9">
        <w:fldChar w:fldCharType="end"/>
      </w:r>
      <w:r w:rsidR="0000626C" w:rsidRPr="006C72A9">
        <w:t>.</w:t>
      </w:r>
      <w:r w:rsidR="00B707A5" w:rsidRPr="006C72A9">
        <w:t xml:space="preserve"> </w:t>
      </w:r>
      <w:r w:rsidR="00921D91" w:rsidRPr="006C72A9">
        <w:t>These</w:t>
      </w:r>
      <w:r w:rsidR="00B707A5" w:rsidRPr="006C72A9">
        <w:t xml:space="preserve"> descriptions yield dynamic or functional </w:t>
      </w:r>
      <w:r w:rsidR="00D935BB" w:rsidRPr="006C72A9">
        <w:t>parts</w:t>
      </w:r>
      <w:r w:rsidR="001634C4" w:rsidRPr="006C72A9">
        <w:t xml:space="preserve"> and</w:t>
      </w:r>
      <w:r w:rsidR="0073304D" w:rsidRPr="006C72A9">
        <w:t xml:space="preserve"> so need not include spatiotemporal details that are relevant </w:t>
      </w:r>
      <w:r w:rsidR="001A23A9" w:rsidRPr="006C72A9">
        <w:t xml:space="preserve">only </w:t>
      </w:r>
      <w:r w:rsidR="0073304D" w:rsidRPr="006C72A9">
        <w:t>to the m-mechanism.</w:t>
      </w:r>
      <w:r w:rsidR="001071EB" w:rsidRPr="006C72A9">
        <w:t xml:space="preserve"> </w:t>
      </w:r>
      <w:r w:rsidR="00616E36" w:rsidRPr="006C72A9">
        <w:t>T</w:t>
      </w:r>
      <w:r w:rsidR="008626B2" w:rsidRPr="006C72A9">
        <w:t xml:space="preserve">he </w:t>
      </w:r>
      <w:r w:rsidR="0025563A" w:rsidRPr="006C72A9">
        <w:t xml:space="preserve">functions </w:t>
      </w:r>
      <w:r w:rsidR="00C10485" w:rsidRPr="006C72A9">
        <w:t xml:space="preserve">of </w:t>
      </w:r>
      <w:r w:rsidR="008F1F06" w:rsidRPr="006C72A9">
        <w:t>parts</w:t>
      </w:r>
      <w:r w:rsidR="00C10485" w:rsidRPr="006C72A9">
        <w:t xml:space="preserve"> </w:t>
      </w:r>
      <w:r w:rsidR="0025563A" w:rsidRPr="006C72A9">
        <w:t xml:space="preserve">are often not specified in terms of </w:t>
      </w:r>
      <w:r w:rsidR="009458B4" w:rsidRPr="006C72A9">
        <w:t>the neurophysiological entities and activities that underlie this functioning</w:t>
      </w:r>
      <w:r w:rsidR="00B12AD4" w:rsidRPr="006C72A9">
        <w:t xml:space="preserve">, like the </w:t>
      </w:r>
      <w:r w:rsidR="002B0E8B" w:rsidRPr="006C72A9">
        <w:t>types</w:t>
      </w:r>
      <w:r w:rsidR="00B12AD4" w:rsidRPr="006C72A9">
        <w:t xml:space="preserve"> of specific neurons, the flow of specific ions, or </w:t>
      </w:r>
      <w:r w:rsidR="00DA154E" w:rsidRPr="006C72A9">
        <w:t xml:space="preserve">the action of </w:t>
      </w:r>
      <w:r w:rsidR="00B12AD4" w:rsidRPr="006C72A9">
        <w:t>neuromodulatory molecules</w:t>
      </w:r>
      <w:r w:rsidR="000F36D1" w:rsidRPr="006C72A9">
        <w:t>.</w:t>
      </w:r>
      <w:r w:rsidR="0025563A" w:rsidRPr="006C72A9">
        <w:t xml:space="preserve"> </w:t>
      </w:r>
      <w:r w:rsidR="00173BE7" w:rsidRPr="006C72A9">
        <w:t xml:space="preserve">And the dynamics of </w:t>
      </w:r>
      <w:r w:rsidR="001A23A9" w:rsidRPr="006C72A9">
        <w:t>the system</w:t>
      </w:r>
      <w:r w:rsidR="00173BE7" w:rsidRPr="006C72A9">
        <w:t xml:space="preserve"> such as </w:t>
      </w:r>
      <w:r w:rsidR="0025563A" w:rsidRPr="006C72A9">
        <w:t xml:space="preserve">changes in state, the trajectories through state space, and </w:t>
      </w:r>
      <w:r w:rsidR="00E7785C" w:rsidRPr="006C72A9">
        <w:t xml:space="preserve">features of this state space </w:t>
      </w:r>
      <w:r w:rsidR="0025563A" w:rsidRPr="006C72A9">
        <w:t xml:space="preserve">need not </w:t>
      </w:r>
      <w:r w:rsidR="00EE0326" w:rsidRPr="006C72A9">
        <w:t xml:space="preserve">specify </w:t>
      </w:r>
      <w:r w:rsidR="00777411" w:rsidRPr="006C72A9">
        <w:t xml:space="preserve">the </w:t>
      </w:r>
      <w:r w:rsidR="00544210" w:rsidRPr="006C72A9">
        <w:t xml:space="preserve">neurophysiological </w:t>
      </w:r>
      <w:r w:rsidR="00EE0326" w:rsidRPr="006C72A9">
        <w:t xml:space="preserve">details </w:t>
      </w:r>
      <w:r w:rsidR="000C7CE1" w:rsidRPr="006C72A9">
        <w:t>required by m-mechanisms</w:t>
      </w:r>
      <w:r w:rsidR="0025563A" w:rsidRPr="006C72A9">
        <w:t>.</w:t>
      </w:r>
      <w:r w:rsidR="000A5D36" w:rsidRPr="006C72A9">
        <w:t xml:space="preserve"> </w:t>
      </w:r>
      <w:r w:rsidR="00CC47D8" w:rsidRPr="006C72A9">
        <w:t xml:space="preserve">Hence, </w:t>
      </w:r>
      <w:r w:rsidR="00EE6589" w:rsidRPr="006C72A9">
        <w:t xml:space="preserve">neurodynamical explanations are </w:t>
      </w:r>
      <w:r w:rsidR="00CC47D8" w:rsidRPr="006C72A9">
        <w:t>not mechanistic sketches.</w:t>
      </w:r>
    </w:p>
    <w:p w14:paraId="00376313" w14:textId="71378EF0" w:rsidR="0038112A" w:rsidRPr="006C72A9" w:rsidRDefault="0038112A" w:rsidP="0038112A"/>
    <w:p w14:paraId="656DFF50" w14:textId="583379AC" w:rsidR="00265A2E" w:rsidRPr="006C72A9" w:rsidRDefault="001D54AB" w:rsidP="00265A2E">
      <w:pPr>
        <w:pStyle w:val="ListParagraph"/>
        <w:numPr>
          <w:ilvl w:val="1"/>
          <w:numId w:val="2"/>
        </w:numPr>
      </w:pPr>
      <w:r w:rsidRPr="006C72A9">
        <w:t xml:space="preserve">Constitution and </w:t>
      </w:r>
      <w:r w:rsidR="00D971A5" w:rsidRPr="006C72A9">
        <w:t>Productivity</w:t>
      </w:r>
    </w:p>
    <w:p w14:paraId="1F5C81C0" w14:textId="0FEBB486" w:rsidR="00165BEC" w:rsidRPr="006C72A9" w:rsidRDefault="003D5878" w:rsidP="003D5878">
      <w:r w:rsidRPr="006C72A9">
        <w:tab/>
      </w:r>
      <w:r w:rsidR="00E66AFE" w:rsidRPr="006C72A9">
        <w:t>I have argued that neurodynamical systems are not m-mechanisms</w:t>
      </w:r>
      <w:r w:rsidR="00E5104D" w:rsidRPr="006C72A9">
        <w:t xml:space="preserve"> and</w:t>
      </w:r>
      <w:r w:rsidR="00E66AFE" w:rsidRPr="006C72A9">
        <w:t xml:space="preserve"> that neurodynamical systems</w:t>
      </w:r>
      <w:r w:rsidR="00CB653C" w:rsidRPr="006C72A9">
        <w:t xml:space="preserve"> </w:t>
      </w:r>
      <w:r w:rsidR="00B212C4" w:rsidRPr="006C72A9">
        <w:t xml:space="preserve">are parts of cognitive systems and, further, may themselves contain </w:t>
      </w:r>
      <w:r w:rsidR="00CB653C" w:rsidRPr="006C72A9">
        <w:t>parts</w:t>
      </w:r>
      <w:r w:rsidR="00E5104D" w:rsidRPr="006C72A9">
        <w:t xml:space="preserve">. I maintain that neurodynamical systems constitute and </w:t>
      </w:r>
      <w:r w:rsidR="00D31CE7" w:rsidRPr="006C72A9">
        <w:t xml:space="preserve">produce </w:t>
      </w:r>
      <w:r w:rsidR="00E5104D" w:rsidRPr="006C72A9">
        <w:t xml:space="preserve">cognitive phenomena. </w:t>
      </w:r>
      <w:r w:rsidR="000A400D" w:rsidRPr="006C72A9">
        <w:t>N</w:t>
      </w:r>
      <w:r w:rsidR="00E66AFE" w:rsidRPr="006C72A9">
        <w:t>eurodynamical explanations are</w:t>
      </w:r>
      <w:r w:rsidR="000A400D" w:rsidRPr="006C72A9">
        <w:t xml:space="preserve"> thus</w:t>
      </w:r>
      <w:r w:rsidR="00E66AFE" w:rsidRPr="006C72A9">
        <w:t xml:space="preserve"> pseudomechanistic explanations.</w:t>
      </w:r>
      <w:r w:rsidR="00113986" w:rsidRPr="006C72A9">
        <w:t xml:space="preserve"> </w:t>
      </w:r>
    </w:p>
    <w:p w14:paraId="5024B822" w14:textId="43CA2C57" w:rsidR="003D5878" w:rsidRPr="006C72A9" w:rsidRDefault="00165BEC" w:rsidP="003D5878">
      <w:r w:rsidRPr="006C72A9">
        <w:tab/>
      </w:r>
      <w:r w:rsidR="00113986" w:rsidRPr="006C72A9">
        <w:t xml:space="preserve">Mechanistic explanations, as discussed previously, gain their explanatory power by showing how m-mechanisms constitute the explanandum phenomenon. The constitution of the </w:t>
      </w:r>
      <w:r w:rsidR="00113986" w:rsidRPr="006C72A9">
        <w:lastRenderedPageBreak/>
        <w:t>explanandum by the m-mechanism places the explanandum in the causal</w:t>
      </w:r>
      <w:r w:rsidR="00073107" w:rsidRPr="006C72A9">
        <w:t>-</w:t>
      </w:r>
      <w:r w:rsidR="00113986" w:rsidRPr="006C72A9">
        <w:t xml:space="preserve">mechanical </w:t>
      </w:r>
      <w:r w:rsidR="0033084F" w:rsidRPr="006C72A9">
        <w:t xml:space="preserve">structure </w:t>
      </w:r>
      <w:r w:rsidR="00113986" w:rsidRPr="006C72A9">
        <w:t xml:space="preserve">of the world. The entities of the m-mechanism are </w:t>
      </w:r>
      <w:r w:rsidR="00EF4097" w:rsidRPr="006C72A9">
        <w:t xml:space="preserve">causally active objects and the activities of those entities are </w:t>
      </w:r>
      <w:r w:rsidR="00EA480A" w:rsidRPr="006C72A9">
        <w:t xml:space="preserve">some of </w:t>
      </w:r>
      <w:r w:rsidR="00EF4097" w:rsidRPr="006C72A9">
        <w:t xml:space="preserve">the ways that they cause things. The </w:t>
      </w:r>
      <w:r w:rsidR="00F3365C" w:rsidRPr="006C72A9">
        <w:t>description of how those entities and activities produce the</w:t>
      </w:r>
      <w:r w:rsidR="009814F3" w:rsidRPr="006C72A9">
        <w:t xml:space="preserve"> </w:t>
      </w:r>
      <w:r w:rsidR="00F3365C" w:rsidRPr="006C72A9">
        <w:t>explanandum is to describe how the explanandum fits in</w:t>
      </w:r>
      <w:r w:rsidR="00835144" w:rsidRPr="006C72A9">
        <w:t xml:space="preserve"> </w:t>
      </w:r>
      <w:r w:rsidR="00F3365C" w:rsidRPr="006C72A9">
        <w:t>that causal</w:t>
      </w:r>
      <w:r w:rsidR="00835144" w:rsidRPr="006C72A9">
        <w:t>-</w:t>
      </w:r>
      <w:r w:rsidR="00F3365C" w:rsidRPr="006C72A9">
        <w:t>mechanical structure. Because ne</w:t>
      </w:r>
      <w:r w:rsidR="00DB32D3" w:rsidRPr="006C72A9">
        <w:t>ur</w:t>
      </w:r>
      <w:r w:rsidR="00F3365C" w:rsidRPr="006C72A9">
        <w:t>odyn</w:t>
      </w:r>
      <w:r w:rsidR="00FC5D2E" w:rsidRPr="006C72A9">
        <w:t>a</w:t>
      </w:r>
      <w:r w:rsidR="00F3365C" w:rsidRPr="006C72A9">
        <w:t>mical explanations are merely pse</w:t>
      </w:r>
      <w:r w:rsidR="00DB32D3" w:rsidRPr="006C72A9">
        <w:t>u</w:t>
      </w:r>
      <w:r w:rsidR="00F3365C" w:rsidRPr="006C72A9">
        <w:t>domechanistic explanations, they do not describe entities and activities that fit into this causal-mechanical structure in the same way that mechanistic explanations do. But then, whence derives their</w:t>
      </w:r>
      <w:r w:rsidR="00073107" w:rsidRPr="006C72A9">
        <w:t xml:space="preserve"> constitutive</w:t>
      </w:r>
      <w:r w:rsidR="00F3365C" w:rsidRPr="006C72A9">
        <w:t xml:space="preserve"> explanatory power? Why are neurodynamical explanations </w:t>
      </w:r>
      <w:r w:rsidR="00ED6A5D" w:rsidRPr="006C72A9">
        <w:t>constitutive explanations</w:t>
      </w:r>
      <w:r w:rsidR="00F3365C" w:rsidRPr="006C72A9">
        <w:t>?</w:t>
      </w:r>
    </w:p>
    <w:p w14:paraId="17735DCF" w14:textId="6A83959F" w:rsidR="005739B6" w:rsidRPr="006C72A9" w:rsidRDefault="00DB32D3" w:rsidP="003D5878">
      <w:r w:rsidRPr="006C72A9">
        <w:tab/>
      </w:r>
      <w:r w:rsidR="004B1D45" w:rsidRPr="006C72A9">
        <w:t xml:space="preserve">To answer this question, the </w:t>
      </w:r>
      <w:r w:rsidR="005739B6" w:rsidRPr="006C72A9">
        <w:t xml:space="preserve">concept of causal-mechanical </w:t>
      </w:r>
      <w:r w:rsidR="005D0577" w:rsidRPr="006C72A9">
        <w:t>structure</w:t>
      </w:r>
      <w:r w:rsidR="005739B6" w:rsidRPr="006C72A9">
        <w:t xml:space="preserve"> needs to be unpacked. </w:t>
      </w:r>
      <w:r w:rsidR="00D067DB" w:rsidRPr="006C72A9">
        <w:t>S</w:t>
      </w:r>
      <w:r w:rsidR="005739B6" w:rsidRPr="006C72A9">
        <w:t>tructural properties of the world emerge</w:t>
      </w:r>
      <w:r w:rsidR="00D067DB" w:rsidRPr="006C72A9">
        <w:t xml:space="preserve"> from the entities, activities, and their causal interactions</w:t>
      </w:r>
      <w:r w:rsidR="005739B6" w:rsidRPr="006C72A9">
        <w:t>. The</w:t>
      </w:r>
      <w:r w:rsidR="00795E5F" w:rsidRPr="006C72A9">
        <w:t xml:space="preserve"> static</w:t>
      </w:r>
      <w:r w:rsidR="005739B6" w:rsidRPr="006C72A9">
        <w:t xml:space="preserve"> </w:t>
      </w:r>
      <w:r w:rsidR="00A93817" w:rsidRPr="006C72A9">
        <w:t>structur</w:t>
      </w:r>
      <w:r w:rsidR="00512544" w:rsidRPr="006C72A9">
        <w:t>al</w:t>
      </w:r>
      <w:r w:rsidR="00A93817" w:rsidRPr="006C72A9">
        <w:t xml:space="preserve"> properties </w:t>
      </w:r>
      <w:r w:rsidR="005739B6" w:rsidRPr="006C72A9">
        <w:t>are properties and relations of the entities and activities that make up th</w:t>
      </w:r>
      <w:r w:rsidR="0039578D" w:rsidRPr="006C72A9">
        <w:t>e</w:t>
      </w:r>
      <w:r w:rsidR="005739B6" w:rsidRPr="006C72A9">
        <w:t xml:space="preserve"> causal-mechanical </w:t>
      </w:r>
      <w:r w:rsidR="00CA7718" w:rsidRPr="006C72A9">
        <w:t>organization</w:t>
      </w:r>
      <w:r w:rsidR="005739B6" w:rsidRPr="006C72A9">
        <w:t xml:space="preserve">. </w:t>
      </w:r>
      <w:r w:rsidR="00795E5F" w:rsidRPr="006C72A9">
        <w:t xml:space="preserve">But there are also dynamic structural properties, the changes </w:t>
      </w:r>
      <w:r w:rsidR="0083420B" w:rsidRPr="006C72A9">
        <w:t>that result</w:t>
      </w:r>
      <w:r w:rsidR="00795E5F" w:rsidRPr="006C72A9">
        <w:t xml:space="preserve"> from the entities engaging in activities and causal interactions. </w:t>
      </w:r>
      <w:r w:rsidR="0034052D" w:rsidRPr="006C72A9">
        <w:t>This structure can serve as a</w:t>
      </w:r>
      <w:r w:rsidR="005739B6" w:rsidRPr="006C72A9">
        <w:t>n additional source of explanatory power. In particular, this structure can itself be describe</w:t>
      </w:r>
      <w:r w:rsidR="00C41077" w:rsidRPr="006C72A9">
        <w:t>d</w:t>
      </w:r>
      <w:r w:rsidR="005739B6" w:rsidRPr="006C72A9">
        <w:t xml:space="preserve"> and explananda can be shown to be constituted by elements of this structure.</w:t>
      </w:r>
      <w:r w:rsidR="00C41077" w:rsidRPr="006C72A9">
        <w:t xml:space="preserve"> </w:t>
      </w:r>
      <w:r w:rsidR="001A6247" w:rsidRPr="006C72A9">
        <w:t>One reason, then, that n</w:t>
      </w:r>
      <w:r w:rsidR="006A0455" w:rsidRPr="006C72A9">
        <w:t xml:space="preserve">eurodynamical explanations possess explanatory power </w:t>
      </w:r>
      <w:r w:rsidR="001A6247" w:rsidRPr="006C72A9">
        <w:t xml:space="preserve">is </w:t>
      </w:r>
      <w:r w:rsidR="002C07BC" w:rsidRPr="006C72A9">
        <w:t xml:space="preserve">that </w:t>
      </w:r>
      <w:r w:rsidR="006A0455" w:rsidRPr="006C72A9">
        <w:t xml:space="preserve">they situate cognitive phenomena in the structure of the world by showing how those phenomena are constituted by the dynamics of the world’s causal-mechanical structure. </w:t>
      </w:r>
      <w:r w:rsidR="00186DBE" w:rsidRPr="006C72A9">
        <w:t>But as I mentioned above, these dynamical properties themselves change, and those changes can change, and so on. So neurodynamical explanations</w:t>
      </w:r>
      <w:r w:rsidR="00ED27B5" w:rsidRPr="006C72A9">
        <w:t xml:space="preserve"> can also</w:t>
      </w:r>
      <w:r w:rsidR="00186DBE" w:rsidRPr="006C72A9">
        <w:t xml:space="preserve"> possess explanatory power </w:t>
      </w:r>
      <w:r w:rsidR="0053596D" w:rsidRPr="006C72A9">
        <w:t>because</w:t>
      </w:r>
      <w:r w:rsidR="00186DBE" w:rsidRPr="006C72A9">
        <w:t xml:space="preserve"> they situate cognitive phenomena in the world’s structure by showing how the dynamics </w:t>
      </w:r>
      <w:r w:rsidR="00ED27B5" w:rsidRPr="006C72A9">
        <w:t xml:space="preserve">that result from changes in </w:t>
      </w:r>
      <w:r w:rsidR="00186DBE" w:rsidRPr="006C72A9">
        <w:t xml:space="preserve">the world’s dynamical structure constitute cognition. </w:t>
      </w:r>
      <w:r w:rsidR="00E07314" w:rsidRPr="006C72A9">
        <w:t>C</w:t>
      </w:r>
      <w:r w:rsidR="006A0455" w:rsidRPr="006C72A9">
        <w:t xml:space="preserve">onstitutive dynamical explanation </w:t>
      </w:r>
      <w:r w:rsidR="00EB4FF6" w:rsidRPr="006C72A9">
        <w:t xml:space="preserve">can result from the changes in the entities and activities of the mechanisms in the world, but it can also result from changes in the changes in </w:t>
      </w:r>
      <w:r w:rsidR="00F4267C" w:rsidRPr="006C72A9">
        <w:t xml:space="preserve">… the changes in </w:t>
      </w:r>
      <w:r w:rsidR="00EB4FF6" w:rsidRPr="006C72A9">
        <w:t>those mechanisms. I submit that neurodynamical properties are often these higher-order changes whose substrate are lower-order changes in yet further lower-down mechanical substrates.</w:t>
      </w:r>
      <w:r w:rsidR="00D96DE0" w:rsidRPr="006C72A9">
        <w:t xml:space="preserve"> The diehard mechanist might object here that this is not causal-mechanical structure, but I don’t think this objection carries force because the cognitive explananda are still situated in the </w:t>
      </w:r>
      <w:r w:rsidR="00570B7F" w:rsidRPr="006C72A9">
        <w:t xml:space="preserve">properly elaborated </w:t>
      </w:r>
      <w:r w:rsidR="00D96DE0" w:rsidRPr="006C72A9">
        <w:t>causal-mechanical structure of the world.</w:t>
      </w:r>
    </w:p>
    <w:p w14:paraId="3310A592" w14:textId="7814F272" w:rsidR="00136895" w:rsidRPr="006C72A9" w:rsidRDefault="003020A1" w:rsidP="003D5878">
      <w:r w:rsidRPr="006C72A9">
        <w:tab/>
        <w:t xml:space="preserve">Besides constitution, pseudomechanistic explanations require systems to </w:t>
      </w:r>
      <w:r w:rsidR="00A04FB7" w:rsidRPr="006C72A9">
        <w:t xml:space="preserve">produce </w:t>
      </w:r>
      <w:r w:rsidRPr="006C72A9">
        <w:t>their explananda.</w:t>
      </w:r>
      <w:r w:rsidR="00256DEE" w:rsidRPr="006C72A9">
        <w:t xml:space="preserve"> </w:t>
      </w:r>
      <w:r w:rsidR="004514F8" w:rsidRPr="006C72A9">
        <w:t xml:space="preserve">To </w:t>
      </w:r>
      <w:r w:rsidR="00AA3FDF" w:rsidRPr="006C72A9">
        <w:t>produce</w:t>
      </w:r>
      <w:r w:rsidR="004514F8" w:rsidRPr="006C72A9">
        <w:t xml:space="preserve"> the explanandum, a system must be a difference maker: if the system were to change, then the explanandum phenomenon does as well. The difference making condition just </w:t>
      </w:r>
      <w:r w:rsidR="004514F8" w:rsidRPr="006C72A9">
        <w:lastRenderedPageBreak/>
        <w:t xml:space="preserve">is the set of counterfactual constraints placed on systems that explain phenomena. </w:t>
      </w:r>
      <w:r w:rsidR="00570B3E" w:rsidRPr="006C72A9">
        <w:t xml:space="preserve">Neurodynamical systems perform functions for cognitive systems such that if different inputs were received by the neurodynamical system, then the system would be behave differently. This is prima facie evidence that these systems are difference makers. </w:t>
      </w:r>
      <w:r w:rsidR="00E83073" w:rsidRPr="006C72A9">
        <w:t>For example,</w:t>
      </w:r>
      <w:r w:rsidR="00BD6B24" w:rsidRPr="006C72A9">
        <w:t xml:space="preserve"> </w:t>
      </w:r>
      <w:r w:rsidR="00E83073" w:rsidRPr="006C72A9">
        <w:t>p</w:t>
      </w:r>
      <w:r w:rsidR="00BD6B24" w:rsidRPr="006C72A9">
        <w:t xml:space="preserve">ulses of motion evidence result in specific changes in the integrate-to-bound system in LIP that are subsequently evident in animal’s behavior </w:t>
      </w:r>
      <w:r w:rsidR="00AB77D0" w:rsidRPr="006C72A9">
        <w:fldChar w:fldCharType="begin">
          <w:fldData xml:space="preserve">PEVuZE5vdGU+PENpdGU+PEF1dGhvcj5IdWs8L0F1dGhvcj48WWVhcj4yMDA1PC9ZZWFyPjxSZWNO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</w:fldData>
        </w:fldChar>
      </w:r>
      <w:r w:rsidR="00771BB8" w:rsidRPr="006C72A9">
        <w:instrText xml:space="preserve"> ADDIN EN.CITE </w:instrText>
      </w:r>
      <w:r w:rsidR="00771BB8" w:rsidRPr="006C72A9">
        <w:fldChar w:fldCharType="begin">
          <w:fldData xml:space="preserve">PEVuZE5vdGU+PENpdGU+PEF1dGhvcj5IdWs8L0F1dGhvcj48WWVhcj4yMDA1PC9ZZWFyPjxSZWNO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</w:fldData>
        </w:fldChar>
      </w:r>
      <w:r w:rsidR="00771BB8" w:rsidRPr="006C72A9">
        <w:instrText xml:space="preserve"> ADDIN EN.CITE.DATA </w:instrText>
      </w:r>
      <w:r w:rsidR="00771BB8" w:rsidRPr="006C72A9">
        <w:fldChar w:fldCharType="end"/>
      </w:r>
      <w:r w:rsidR="00AB77D0" w:rsidRPr="006C72A9">
        <w:fldChar w:fldCharType="separate"/>
      </w:r>
      <w:r w:rsidR="00AB77D0" w:rsidRPr="006C72A9">
        <w:rPr>
          <w:noProof/>
        </w:rPr>
        <w:t>(Huk and Shadlen 2005)</w:t>
      </w:r>
      <w:r w:rsidR="00AB77D0" w:rsidRPr="006C72A9">
        <w:fldChar w:fldCharType="end"/>
      </w:r>
      <w:r w:rsidR="00BD6B24" w:rsidRPr="006C72A9">
        <w:t>.</w:t>
      </w:r>
      <w:r w:rsidR="008E3556" w:rsidRPr="006C72A9">
        <w:rPr>
          <w:rStyle w:val="FootnoteReference"/>
        </w:rPr>
        <w:footnoteReference w:id="36"/>
      </w:r>
      <w:r w:rsidR="001A7AAE" w:rsidRPr="006C72A9">
        <w:t xml:space="preserve"> </w:t>
      </w:r>
    </w:p>
    <w:p w14:paraId="77273150" w14:textId="269F4285" w:rsidR="005F415A" w:rsidRPr="006C72A9" w:rsidRDefault="00136895" w:rsidP="0087687B">
      <w:r w:rsidRPr="006C72A9">
        <w:tab/>
      </w:r>
      <w:r w:rsidR="006133BE" w:rsidRPr="006C72A9">
        <w:t xml:space="preserve">In addition to being a difference maker, </w:t>
      </w:r>
      <w:r w:rsidR="00D40712" w:rsidRPr="006C72A9">
        <w:t>the parts of the system play roles that help produce the explanandum</w:t>
      </w:r>
      <w:r w:rsidR="00337EB4" w:rsidRPr="006C72A9">
        <w:t>.</w:t>
      </w:r>
      <w:r w:rsidR="006B5F26" w:rsidRPr="006C72A9">
        <w:t xml:space="preserve"> </w:t>
      </w:r>
      <w:r w:rsidR="0072246B" w:rsidRPr="006C72A9">
        <w:t xml:space="preserve">In the case of neurodynamical </w:t>
      </w:r>
      <w:r w:rsidR="00461E09" w:rsidRPr="006C72A9">
        <w:t>explanations</w:t>
      </w:r>
      <w:r w:rsidR="0072246B" w:rsidRPr="006C72A9">
        <w:t xml:space="preserve">, the explanandum is a capacity of some cognitive </w:t>
      </w:r>
      <w:r w:rsidR="00881BED" w:rsidRPr="006C72A9">
        <w:t>system</w:t>
      </w:r>
      <w:r w:rsidR="0072246B" w:rsidRPr="006C72A9">
        <w:t xml:space="preserve">. </w:t>
      </w:r>
      <w:r w:rsidR="0087687B" w:rsidRPr="006C72A9">
        <w:t xml:space="preserve">The parts are the neurodynamical systems and the roles they play are the functions they perform for cognitive systems such as integrating motion evidence. </w:t>
      </w:r>
      <w:r w:rsidR="00406899" w:rsidRPr="006C72A9">
        <w:t xml:space="preserve">As illustrated above, the integrate-to-bound system integrates evidence for perceptual decision making. This function is illustrated by failures to integrate evidence, where the integrate-to-bound dynamics are absent. </w:t>
      </w:r>
      <w:r w:rsidR="00193020" w:rsidRPr="006C72A9">
        <w:t xml:space="preserve">That failure implicates the neurodynamical system in the production of the explanandum. </w:t>
      </w:r>
      <w:r w:rsidR="00186CF6" w:rsidRPr="006C72A9">
        <w:t>In sum</w:t>
      </w:r>
      <w:r w:rsidR="005F415A" w:rsidRPr="006C72A9">
        <w:t xml:space="preserve">, neurodynamical explanations are constitutive, productive but non-m-mechanistic explanations, that is, they are pseudomechanistic explanations. </w:t>
      </w:r>
    </w:p>
    <w:p w14:paraId="35E77C02" w14:textId="4A9B8DDD" w:rsidR="003020A1" w:rsidRPr="006C72A9" w:rsidRDefault="005F415A" w:rsidP="0087687B">
      <w:r w:rsidRPr="006C72A9">
        <w:tab/>
      </w:r>
      <w:r w:rsidR="0063591D" w:rsidRPr="006C72A9">
        <w:t xml:space="preserve">I argued above that neurodynamical systems </w:t>
      </w:r>
      <w:r w:rsidR="00687095" w:rsidRPr="006C72A9">
        <w:t xml:space="preserve">themselves may </w:t>
      </w:r>
      <w:r w:rsidR="0063591D" w:rsidRPr="006C72A9">
        <w:t>have as parts the features of its dynamical structure.</w:t>
      </w:r>
      <w:r w:rsidR="00CF0EF1" w:rsidRPr="006C72A9">
        <w:t xml:space="preserve"> </w:t>
      </w:r>
      <w:r w:rsidR="00246E59" w:rsidRPr="006C72A9">
        <w:t xml:space="preserve">These </w:t>
      </w:r>
      <w:r w:rsidR="00AE309B" w:rsidRPr="006C72A9">
        <w:t>parts of the integrate-to-bound system</w:t>
      </w:r>
      <w:r w:rsidR="00303C1A" w:rsidRPr="006C72A9">
        <w:t xml:space="preserve"> </w:t>
      </w:r>
      <w:r w:rsidR="00AE309B" w:rsidRPr="006C72A9">
        <w:t>play</w:t>
      </w:r>
      <w:r w:rsidR="00303C1A" w:rsidRPr="006C72A9">
        <w:t xml:space="preserve"> </w:t>
      </w:r>
      <w:r w:rsidR="00AE309B" w:rsidRPr="006C72A9">
        <w:t>roles in the system that help produce the subcapacity to integrate motion evidence</w:t>
      </w:r>
      <w:r w:rsidR="00C03136" w:rsidRPr="006C72A9">
        <w:t xml:space="preserve">, such as, for example, </w:t>
      </w:r>
      <w:r w:rsidR="00C62678" w:rsidRPr="006C72A9">
        <w:t xml:space="preserve">the threshold that </w:t>
      </w:r>
      <w:r w:rsidR="00407C6B" w:rsidRPr="006C72A9">
        <w:t xml:space="preserve">may </w:t>
      </w:r>
      <w:r w:rsidR="00C03136" w:rsidRPr="006C72A9">
        <w:t>represent</w:t>
      </w:r>
      <w:r w:rsidR="00C62678" w:rsidRPr="006C72A9">
        <w:t xml:space="preserve"> or indicate</w:t>
      </w:r>
      <w:r w:rsidR="00407C6B" w:rsidRPr="006C72A9">
        <w:t xml:space="preserve"> </w:t>
      </w:r>
      <w:r w:rsidR="00C62678" w:rsidRPr="006C72A9">
        <w:t xml:space="preserve">the culmination of the accumulation of </w:t>
      </w:r>
      <w:r w:rsidR="00C03136" w:rsidRPr="006C72A9">
        <w:t>motion evidence</w:t>
      </w:r>
      <w:r w:rsidR="008B1081" w:rsidRPr="006C72A9">
        <w:t xml:space="preserve"> or that initiates action selection</w:t>
      </w:r>
      <w:r w:rsidR="00C03136" w:rsidRPr="006C72A9">
        <w:t xml:space="preserve">. </w:t>
      </w:r>
      <w:r w:rsidR="00834CD9" w:rsidRPr="006C72A9">
        <w:t>The</w:t>
      </w:r>
      <w:r w:rsidRPr="006C72A9">
        <w:t xml:space="preserve"> capacities of the neurodynamical systems themselves may also be explained by instances of the neurodynamical explanatory schema. Taking both the explanations of the capacities of the cognitive system and the potential explanations of the subcapacities by the dynamical structure of the</w:t>
      </w:r>
      <w:r w:rsidR="00C67AE0" w:rsidRPr="006C72A9">
        <w:t>se</w:t>
      </w:r>
      <w:r w:rsidRPr="006C72A9">
        <w:t xml:space="preserve"> neurodynamical systems, a hierarchical explanation of cognitive phenomena emerges, with cognitive systems constituted by neurodynamical systems that are themselves constituted by dynamical structures in their state space.</w:t>
      </w:r>
    </w:p>
    <w:p w14:paraId="5DDE2054" w14:textId="7E0A2E05" w:rsidR="00D27858" w:rsidRPr="006C72A9" w:rsidRDefault="001D5880" w:rsidP="00012AF6">
      <w:pPr>
        <w:ind w:firstLine="720"/>
      </w:pPr>
      <w:r w:rsidRPr="006C72A9">
        <w:t>In conclusion,</w:t>
      </w:r>
      <w:r w:rsidR="004F3E0F" w:rsidRPr="006C72A9">
        <w:t xml:space="preserve"> I</w:t>
      </w:r>
      <w:r w:rsidR="00D523F1" w:rsidRPr="006C72A9">
        <w:t xml:space="preserve"> would like to stress</w:t>
      </w:r>
      <w:r w:rsidR="004F3E0F" w:rsidRPr="006C72A9">
        <w:t xml:space="preserve"> </w:t>
      </w:r>
      <w:r w:rsidR="00D523F1" w:rsidRPr="006C72A9">
        <w:t xml:space="preserve">that the issue of the mechanistic status of these dynamical systems should not occlude their </w:t>
      </w:r>
      <w:r w:rsidR="000F25E6" w:rsidRPr="006C72A9">
        <w:t xml:space="preserve">scientific </w:t>
      </w:r>
      <w:r w:rsidR="00D523F1" w:rsidRPr="006C72A9">
        <w:t xml:space="preserve">importance. Indeed, focusing too much </w:t>
      </w:r>
      <w:r w:rsidR="00D523F1" w:rsidRPr="006C72A9">
        <w:lastRenderedPageBreak/>
        <w:t>debate on whether these syste</w:t>
      </w:r>
      <w:r w:rsidR="008C2216" w:rsidRPr="006C72A9">
        <w:t>ms are mechanisms,</w:t>
      </w:r>
      <w:r w:rsidR="00D523F1" w:rsidRPr="006C72A9">
        <w:t xml:space="preserve"> whether </w:t>
      </w:r>
      <w:r w:rsidR="004357C5" w:rsidRPr="006C72A9">
        <w:t>neurodynamical explanations</w:t>
      </w:r>
      <w:r w:rsidR="00D523F1" w:rsidRPr="006C72A9">
        <w:t xml:space="preserve"> require</w:t>
      </w:r>
      <w:r w:rsidR="008C2216" w:rsidRPr="006C72A9">
        <w:t xml:space="preserve"> mechanisms </w:t>
      </w:r>
      <w:r w:rsidR="00BD54F2" w:rsidRPr="006C72A9">
        <w:t xml:space="preserve">in some sense </w:t>
      </w:r>
      <w:r w:rsidR="008C2216" w:rsidRPr="006C72A9">
        <w:t>and to what degree,</w:t>
      </w:r>
      <w:r w:rsidR="00D523F1" w:rsidRPr="006C72A9">
        <w:t xml:space="preserve"> </w:t>
      </w:r>
      <w:r w:rsidR="008C2216" w:rsidRPr="006C72A9">
        <w:t xml:space="preserve">and related questions can </w:t>
      </w:r>
      <w:r w:rsidR="00FF2739" w:rsidRPr="006C72A9">
        <w:t xml:space="preserve">obscure the role that </w:t>
      </w:r>
      <w:r w:rsidR="008C2216" w:rsidRPr="006C72A9">
        <w:t>dynamical systems play</w:t>
      </w:r>
      <w:r w:rsidR="00227827" w:rsidRPr="006C72A9">
        <w:t xml:space="preserve"> in guiding research programs in cognitive neurobiology and in revealing the nature of cognitive systems.</w:t>
      </w:r>
      <w:r w:rsidR="00AF43B7" w:rsidRPr="006C72A9">
        <w:t xml:space="preserve"> Scientists, after all, not only seek to explain phenomena but also to describe their nature. The use of dynamical systems in explanations of neurocognitive phenomena reflects a deeper commitment to the fundamentally dynamical nature of cognition.</w:t>
      </w:r>
    </w:p>
    <w:p w14:paraId="7177CEDC" w14:textId="22A3A2AD" w:rsidR="00C02580" w:rsidRPr="006C72A9" w:rsidRDefault="00C02580" w:rsidP="00012AF6"/>
    <w:p w14:paraId="6F5476B4" w14:textId="77777777" w:rsidR="00370D42" w:rsidRPr="006C72A9" w:rsidRDefault="00370D42" w:rsidP="00370D42">
      <w:pPr>
        <w:ind w:firstLine="720"/>
      </w:pPr>
      <w:r w:rsidRPr="006C72A9">
        <w:t>Footnote citations</w:t>
      </w:r>
    </w:p>
    <w:p w14:paraId="165AC2C4" w14:textId="7DC4E064" w:rsidR="00370D42" w:rsidRPr="006C72A9" w:rsidRDefault="008837E5" w:rsidP="00370D42">
      <w:pPr>
        <w:ind w:firstLine="720"/>
      </w:pPr>
      <w:r w:rsidRPr="006C72A9">
        <w:fldChar w:fldCharType="begin">
          <w:fldData xml:space="preserve">PEVuZE5vdGU+PENpdGU+PEF1dGhvcj5LYXBsYW48L0F1dGhvcj48WWVhcj4yMDE3PC9ZZWFyPjxS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</w:fldData>
        </w:fldChar>
      </w:r>
      <w:r w:rsidRPr="006C72A9">
        <w:instrText xml:space="preserve"> ADDIN EN.CITE </w:instrText>
      </w:r>
      <w:r w:rsidRPr="006C72A9">
        <w:fldChar w:fldCharType="begin">
          <w:fldData xml:space="preserve">PEVuZE5vdGU+PENpdGU+PEF1dGhvcj5LYXBsYW48L0F1dGhvcj48WWVhcj4yMDE3PC9ZZWFyPjxS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</w:fldData>
        </w:fldChar>
      </w:r>
      <w:r w:rsidRPr="006C72A9">
        <w:instrText xml:space="preserve"> ADDIN EN.CITE.DATA </w:instrText>
      </w:r>
      <w:r w:rsidRPr="006C72A9">
        <w:fldChar w:fldCharType="end"/>
      </w:r>
      <w:r w:rsidRPr="006C72A9">
        <w:fldChar w:fldCharType="separate"/>
      </w:r>
      <w:r w:rsidRPr="006C72A9">
        <w:rPr>
          <w:noProof/>
        </w:rPr>
        <w:t>(Salmon 1984; Bechtel 1998; Bechtel and Abrahamsen 2005; Gold and Shadlen 2007; Wright and Bechtel 2007; Zednik 2009; Bechtel and Richardson 2010; Ding and Gold 2011; Abrahamsen and Bechtel 2012; Bechtel 2012; Ding and Gold 2012; Ding and Gold 2013; Garson 2013; Chirimuuta 2014; Hanks, Kopec et al. 2015; Latimer, Yates et al. 2015; Rice 2015; Brody and Hanks 2016; Katz, Yates et al. 2016; Levy and Bechtel 2016; Shadlen, Kiani et al. 2016; Chirimuuta 2017; Kaplan 2017; Kästner 2017; Maley and Piccinini 2017; Craver and Kaplan 2018; Huneman 2018)</w:t>
      </w:r>
      <w:r w:rsidRPr="006C72A9">
        <w:fldChar w:fldCharType="end"/>
      </w:r>
    </w:p>
    <w:p w14:paraId="7AA48017" w14:textId="13D2E9DE" w:rsidR="00370D42" w:rsidRPr="006C72A9" w:rsidRDefault="00370D42" w:rsidP="00012AF6"/>
    <w:p w14:paraId="1D62B8B3" w14:textId="77777777" w:rsidR="00370D42" w:rsidRPr="006C72A9" w:rsidRDefault="00370D42" w:rsidP="00012AF6"/>
    <w:p w14:paraId="101C2B23" w14:textId="77777777" w:rsidR="00AB77D0" w:rsidRPr="006C72A9" w:rsidRDefault="00361D7E" w:rsidP="00012AF6">
      <w:pPr>
        <w:rPr>
          <w:b/>
        </w:rPr>
      </w:pPr>
      <w:r w:rsidRPr="006C72A9">
        <w:rPr>
          <w:b/>
        </w:rPr>
        <w:t>Bibliography</w:t>
      </w:r>
    </w:p>
    <w:p w14:paraId="234A807D" w14:textId="77777777" w:rsidR="00AB77D0" w:rsidRPr="006C72A9" w:rsidRDefault="00AB77D0" w:rsidP="00012AF6">
      <w:pPr>
        <w:rPr>
          <w:b/>
        </w:rPr>
      </w:pPr>
    </w:p>
    <w:p w14:paraId="5679589D" w14:textId="77777777" w:rsidR="00377F2E" w:rsidRPr="00377F2E" w:rsidRDefault="00AB77D0" w:rsidP="00377F2E">
      <w:pPr>
        <w:pStyle w:val="EndNoteBibliography"/>
        <w:rPr>
          <w:noProof/>
        </w:rPr>
      </w:pPr>
      <w:r w:rsidRPr="006C72A9">
        <w:rPr>
          <w:b/>
        </w:rPr>
        <w:fldChar w:fldCharType="begin"/>
      </w:r>
      <w:r w:rsidRPr="006C72A9">
        <w:rPr>
          <w:b/>
        </w:rPr>
        <w:instrText xml:space="preserve"> ADDIN EN.REFLIST </w:instrText>
      </w:r>
      <w:r w:rsidRPr="006C72A9">
        <w:rPr>
          <w:b/>
        </w:rPr>
        <w:fldChar w:fldCharType="separate"/>
      </w:r>
      <w:r w:rsidR="00377F2E" w:rsidRPr="00377F2E">
        <w:rPr>
          <w:noProof/>
        </w:rPr>
        <w:t xml:space="preserve">Abrahamsen, A. and W. Bechtel (2012). From reactive to endogenously active dynamical conceptions of the brain. </w:t>
      </w:r>
      <w:r w:rsidR="00377F2E" w:rsidRPr="00377F2E">
        <w:rPr>
          <w:noProof/>
          <w:u w:val="single"/>
        </w:rPr>
        <w:t>Philosophy of behavioral biology</w:t>
      </w:r>
      <w:r w:rsidR="00377F2E" w:rsidRPr="00377F2E">
        <w:rPr>
          <w:noProof/>
        </w:rPr>
        <w:t>, Springer</w:t>
      </w:r>
      <w:r w:rsidR="00377F2E" w:rsidRPr="00377F2E">
        <w:rPr>
          <w:b/>
          <w:noProof/>
        </w:rPr>
        <w:t xml:space="preserve">: </w:t>
      </w:r>
      <w:r w:rsidR="00377F2E" w:rsidRPr="00377F2E">
        <w:rPr>
          <w:noProof/>
        </w:rPr>
        <w:t>329-366.</w:t>
      </w:r>
    </w:p>
    <w:p w14:paraId="13763711" w14:textId="77777777" w:rsidR="00377F2E" w:rsidRPr="00377F2E" w:rsidRDefault="00377F2E" w:rsidP="00377F2E">
      <w:pPr>
        <w:pStyle w:val="EndNoteBibliography"/>
        <w:rPr>
          <w:noProof/>
        </w:rPr>
      </w:pPr>
      <w:r w:rsidRPr="00377F2E">
        <w:rPr>
          <w:noProof/>
        </w:rPr>
        <w:t xml:space="preserve">Bechtel, W. (1998). "Representations and cognitive explanations: Assessing the dynamicist's challenge in cognitive science." </w:t>
      </w:r>
      <w:r w:rsidRPr="00377F2E">
        <w:rPr>
          <w:noProof/>
          <w:u w:val="single"/>
        </w:rPr>
        <w:t>Cognitive Science</w:t>
      </w:r>
      <w:r w:rsidRPr="00377F2E">
        <w:rPr>
          <w:noProof/>
        </w:rPr>
        <w:t xml:space="preserve"> </w:t>
      </w:r>
      <w:r w:rsidRPr="00377F2E">
        <w:rPr>
          <w:b/>
          <w:noProof/>
        </w:rPr>
        <w:t>22</w:t>
      </w:r>
      <w:r w:rsidRPr="00377F2E">
        <w:rPr>
          <w:noProof/>
        </w:rPr>
        <w:t>(3): 295-318.</w:t>
      </w:r>
    </w:p>
    <w:p w14:paraId="4BA3C843" w14:textId="77777777" w:rsidR="00377F2E" w:rsidRPr="00377F2E" w:rsidRDefault="00377F2E" w:rsidP="00377F2E">
      <w:pPr>
        <w:pStyle w:val="EndNoteBibliography"/>
        <w:rPr>
          <w:noProof/>
        </w:rPr>
      </w:pPr>
      <w:r w:rsidRPr="00377F2E">
        <w:rPr>
          <w:noProof/>
        </w:rPr>
        <w:t xml:space="preserve">Bechtel, W. (2002). "Decomposing the Mind-Brain: A Long-Term Pursuit." </w:t>
      </w:r>
      <w:r w:rsidRPr="00377F2E">
        <w:rPr>
          <w:noProof/>
          <w:u w:val="single"/>
        </w:rPr>
        <w:t>Brain and Mind</w:t>
      </w:r>
      <w:r w:rsidRPr="00377F2E">
        <w:rPr>
          <w:noProof/>
        </w:rPr>
        <w:t xml:space="preserve"> </w:t>
      </w:r>
      <w:r w:rsidRPr="00377F2E">
        <w:rPr>
          <w:b/>
          <w:noProof/>
        </w:rPr>
        <w:t>3</w:t>
      </w:r>
      <w:r w:rsidRPr="00377F2E">
        <w:rPr>
          <w:noProof/>
        </w:rPr>
        <w:t>(2): 229-242.</w:t>
      </w:r>
    </w:p>
    <w:p w14:paraId="2AF603DB" w14:textId="77777777" w:rsidR="00377F2E" w:rsidRPr="00377F2E" w:rsidRDefault="00377F2E" w:rsidP="00377F2E">
      <w:pPr>
        <w:pStyle w:val="EndNoteBibliography"/>
        <w:rPr>
          <w:noProof/>
        </w:rPr>
      </w:pPr>
      <w:r w:rsidRPr="00377F2E">
        <w:rPr>
          <w:noProof/>
        </w:rPr>
        <w:t xml:space="preserve">Bechtel, W. (2008). </w:t>
      </w:r>
      <w:r w:rsidRPr="00377F2E">
        <w:rPr>
          <w:noProof/>
          <w:u w:val="single"/>
        </w:rPr>
        <w:t>Mental mechanisms: Philosophical perspectives on cognitive neuroscience</w:t>
      </w:r>
      <w:r w:rsidRPr="00377F2E">
        <w:rPr>
          <w:noProof/>
        </w:rPr>
        <w:t>, Taylor &amp; Francis.</w:t>
      </w:r>
    </w:p>
    <w:p w14:paraId="559ACC98" w14:textId="77777777" w:rsidR="00377F2E" w:rsidRPr="00377F2E" w:rsidRDefault="00377F2E" w:rsidP="00377F2E">
      <w:pPr>
        <w:pStyle w:val="EndNoteBibliography"/>
        <w:rPr>
          <w:noProof/>
        </w:rPr>
      </w:pPr>
      <w:r w:rsidRPr="00377F2E">
        <w:rPr>
          <w:noProof/>
        </w:rPr>
        <w:t xml:space="preserve">Bechtel, W. (2012). "Understanding endogenously active mechanisms: A scientific and philosophical challenge." </w:t>
      </w:r>
      <w:r w:rsidRPr="00377F2E">
        <w:rPr>
          <w:noProof/>
          <w:u w:val="single"/>
        </w:rPr>
        <w:t>European Journal for Philosophy of Science</w:t>
      </w:r>
      <w:r w:rsidRPr="00377F2E">
        <w:rPr>
          <w:noProof/>
        </w:rPr>
        <w:t xml:space="preserve"> </w:t>
      </w:r>
      <w:r w:rsidRPr="00377F2E">
        <w:rPr>
          <w:b/>
          <w:noProof/>
        </w:rPr>
        <w:t>2</w:t>
      </w:r>
      <w:r w:rsidRPr="00377F2E">
        <w:rPr>
          <w:noProof/>
        </w:rPr>
        <w:t>(2): 233-248.</w:t>
      </w:r>
    </w:p>
    <w:p w14:paraId="2ADC9E91" w14:textId="77777777" w:rsidR="00377F2E" w:rsidRPr="00377F2E" w:rsidRDefault="00377F2E" w:rsidP="00377F2E">
      <w:pPr>
        <w:pStyle w:val="EndNoteBibliography"/>
        <w:rPr>
          <w:noProof/>
        </w:rPr>
      </w:pPr>
      <w:r w:rsidRPr="00377F2E">
        <w:rPr>
          <w:noProof/>
        </w:rPr>
        <w:t xml:space="preserve">Bechtel, W. and A. Abrahamsen (2005). "Explanation: a mechanist alternative." </w:t>
      </w:r>
      <w:r w:rsidRPr="00377F2E">
        <w:rPr>
          <w:noProof/>
          <w:u w:val="single"/>
        </w:rPr>
        <w:t>Studies in History and Philosophy of Science Part C: Studies in History and Philosophy of Biological and Biomedical Sciences</w:t>
      </w:r>
      <w:r w:rsidRPr="00377F2E">
        <w:rPr>
          <w:noProof/>
        </w:rPr>
        <w:t xml:space="preserve"> </w:t>
      </w:r>
      <w:r w:rsidRPr="00377F2E">
        <w:rPr>
          <w:b/>
          <w:noProof/>
        </w:rPr>
        <w:t>36</w:t>
      </w:r>
      <w:r w:rsidRPr="00377F2E">
        <w:rPr>
          <w:noProof/>
        </w:rPr>
        <w:t>(2): 421-441.</w:t>
      </w:r>
    </w:p>
    <w:p w14:paraId="1BA63509" w14:textId="77777777" w:rsidR="00377F2E" w:rsidRPr="00377F2E" w:rsidRDefault="00377F2E" w:rsidP="00377F2E">
      <w:pPr>
        <w:pStyle w:val="EndNoteBibliography"/>
        <w:rPr>
          <w:noProof/>
        </w:rPr>
      </w:pPr>
      <w:r w:rsidRPr="00377F2E">
        <w:rPr>
          <w:noProof/>
        </w:rPr>
        <w:t xml:space="preserve">Bechtel, W. and A. Abrahamsen (2010). "Dynamic mechanistic explanation: Computational modeling of circadian rhythms as an exemplar for cognitive science." </w:t>
      </w:r>
      <w:r w:rsidRPr="00377F2E">
        <w:rPr>
          <w:noProof/>
          <w:u w:val="single"/>
        </w:rPr>
        <w:t>Studies in History and Philosophy of Science Part A</w:t>
      </w:r>
      <w:r w:rsidRPr="00377F2E">
        <w:rPr>
          <w:noProof/>
        </w:rPr>
        <w:t xml:space="preserve"> </w:t>
      </w:r>
      <w:r w:rsidRPr="00377F2E">
        <w:rPr>
          <w:b/>
          <w:noProof/>
        </w:rPr>
        <w:t>41</w:t>
      </w:r>
      <w:r w:rsidRPr="00377F2E">
        <w:rPr>
          <w:noProof/>
        </w:rPr>
        <w:t>(3): 321-333.</w:t>
      </w:r>
    </w:p>
    <w:p w14:paraId="7D1679C0" w14:textId="77777777" w:rsidR="00377F2E" w:rsidRPr="00377F2E" w:rsidRDefault="00377F2E" w:rsidP="00377F2E">
      <w:pPr>
        <w:pStyle w:val="EndNoteBibliography"/>
        <w:rPr>
          <w:noProof/>
        </w:rPr>
      </w:pPr>
      <w:r w:rsidRPr="00377F2E">
        <w:rPr>
          <w:noProof/>
        </w:rPr>
        <w:t xml:space="preserve">Bechtel, W. and R. Richardson (2010). </w:t>
      </w:r>
      <w:r w:rsidRPr="00377F2E">
        <w:rPr>
          <w:noProof/>
          <w:u w:val="single"/>
        </w:rPr>
        <w:t>Discovering Complexity</w:t>
      </w:r>
      <w:r w:rsidRPr="00377F2E">
        <w:rPr>
          <w:noProof/>
        </w:rPr>
        <w:t>, MIT Press.</w:t>
      </w:r>
    </w:p>
    <w:p w14:paraId="6D92CD08" w14:textId="77777777" w:rsidR="00377F2E" w:rsidRPr="00377F2E" w:rsidRDefault="00377F2E" w:rsidP="00377F2E">
      <w:pPr>
        <w:pStyle w:val="EndNoteBibliography"/>
        <w:rPr>
          <w:noProof/>
        </w:rPr>
      </w:pPr>
      <w:r w:rsidRPr="00377F2E">
        <w:rPr>
          <w:noProof/>
        </w:rPr>
        <w:lastRenderedPageBreak/>
        <w:t xml:space="preserve">Beer, R. D. (2000). "Dynamical approaches to cognitive science." </w:t>
      </w:r>
      <w:r w:rsidRPr="00377F2E">
        <w:rPr>
          <w:noProof/>
          <w:u w:val="single"/>
        </w:rPr>
        <w:t>Trends in Cognitive Sciences</w:t>
      </w:r>
      <w:r w:rsidRPr="00377F2E">
        <w:rPr>
          <w:noProof/>
        </w:rPr>
        <w:t xml:space="preserve"> </w:t>
      </w:r>
      <w:r w:rsidRPr="00377F2E">
        <w:rPr>
          <w:b/>
          <w:noProof/>
        </w:rPr>
        <w:t>4</w:t>
      </w:r>
      <w:r w:rsidRPr="00377F2E">
        <w:rPr>
          <w:noProof/>
        </w:rPr>
        <w:t>(3): 91-99.</w:t>
      </w:r>
    </w:p>
    <w:p w14:paraId="6716F292" w14:textId="77777777" w:rsidR="00377F2E" w:rsidRPr="00377F2E" w:rsidRDefault="00377F2E" w:rsidP="00377F2E">
      <w:pPr>
        <w:pStyle w:val="EndNoteBibliography"/>
        <w:rPr>
          <w:noProof/>
        </w:rPr>
      </w:pPr>
      <w:r w:rsidRPr="00377F2E">
        <w:rPr>
          <w:noProof/>
        </w:rPr>
        <w:t xml:space="preserve">Blatt, G. J., R. A. Andersen and G. R. Stoner (1990). "Visual receptive field organization and cortico-cortical connections of the lateral intraparietal area (area LIP) in the macaque." </w:t>
      </w:r>
      <w:r w:rsidRPr="00377F2E">
        <w:rPr>
          <w:noProof/>
          <w:u w:val="single"/>
        </w:rPr>
        <w:t>J Comp Neurol</w:t>
      </w:r>
      <w:r w:rsidRPr="00377F2E">
        <w:rPr>
          <w:noProof/>
        </w:rPr>
        <w:t xml:space="preserve"> </w:t>
      </w:r>
      <w:r w:rsidRPr="00377F2E">
        <w:rPr>
          <w:b/>
          <w:noProof/>
        </w:rPr>
        <w:t>299</w:t>
      </w:r>
      <w:r w:rsidRPr="00377F2E">
        <w:rPr>
          <w:noProof/>
        </w:rPr>
        <w:t>(4): 421-445.</w:t>
      </w:r>
    </w:p>
    <w:p w14:paraId="139C5DC9" w14:textId="77777777" w:rsidR="00377F2E" w:rsidRPr="00377F2E" w:rsidRDefault="00377F2E" w:rsidP="00377F2E">
      <w:pPr>
        <w:pStyle w:val="EndNoteBibliography"/>
        <w:rPr>
          <w:noProof/>
        </w:rPr>
      </w:pPr>
      <w:r w:rsidRPr="00377F2E">
        <w:rPr>
          <w:noProof/>
        </w:rPr>
        <w:t xml:space="preserve">Bokulich, A. (2011). "How scientific models can explain." </w:t>
      </w:r>
      <w:r w:rsidRPr="00377F2E">
        <w:rPr>
          <w:noProof/>
          <w:u w:val="single"/>
        </w:rPr>
        <w:t>Synthese</w:t>
      </w:r>
      <w:r w:rsidRPr="00377F2E">
        <w:rPr>
          <w:noProof/>
        </w:rPr>
        <w:t xml:space="preserve"> </w:t>
      </w:r>
      <w:r w:rsidRPr="00377F2E">
        <w:rPr>
          <w:b/>
          <w:noProof/>
        </w:rPr>
        <w:t>180</w:t>
      </w:r>
      <w:r w:rsidRPr="00377F2E">
        <w:rPr>
          <w:noProof/>
        </w:rPr>
        <w:t>(1): 33-45.</w:t>
      </w:r>
    </w:p>
    <w:p w14:paraId="0F171F80" w14:textId="77777777" w:rsidR="00377F2E" w:rsidRPr="00377F2E" w:rsidRDefault="00377F2E" w:rsidP="00377F2E">
      <w:pPr>
        <w:pStyle w:val="EndNoteBibliography"/>
        <w:rPr>
          <w:noProof/>
        </w:rPr>
      </w:pPr>
      <w:r w:rsidRPr="00377F2E">
        <w:rPr>
          <w:noProof/>
        </w:rPr>
        <w:t xml:space="preserve">Boone, W. and G. Piccinini (2016). "Mechanistic abstraction." </w:t>
      </w:r>
      <w:r w:rsidRPr="00377F2E">
        <w:rPr>
          <w:noProof/>
          <w:u w:val="single"/>
        </w:rPr>
        <w:t>Philosophy of Science</w:t>
      </w:r>
      <w:r w:rsidRPr="00377F2E">
        <w:rPr>
          <w:noProof/>
        </w:rPr>
        <w:t xml:space="preserve"> </w:t>
      </w:r>
      <w:r w:rsidRPr="00377F2E">
        <w:rPr>
          <w:b/>
          <w:noProof/>
        </w:rPr>
        <w:t>83</w:t>
      </w:r>
      <w:r w:rsidRPr="00377F2E">
        <w:rPr>
          <w:noProof/>
        </w:rPr>
        <w:t>(5): 686-697.</w:t>
      </w:r>
    </w:p>
    <w:p w14:paraId="6C32C0BA" w14:textId="77777777" w:rsidR="00377F2E" w:rsidRPr="00377F2E" w:rsidRDefault="00377F2E" w:rsidP="00377F2E">
      <w:pPr>
        <w:pStyle w:val="EndNoteBibliography"/>
        <w:rPr>
          <w:noProof/>
        </w:rPr>
      </w:pPr>
      <w:r w:rsidRPr="00377F2E">
        <w:rPr>
          <w:noProof/>
        </w:rPr>
        <w:t xml:space="preserve">Britten, K. H., M. N. Shadlen, W. T. Newsome and J. A. Movshon (1992). "The analysis of visual motion: a comparison of neuronal and psychophysical performance." </w:t>
      </w:r>
      <w:r w:rsidRPr="00377F2E">
        <w:rPr>
          <w:noProof/>
          <w:u w:val="single"/>
        </w:rPr>
        <w:t>J Neurosci</w:t>
      </w:r>
      <w:r w:rsidRPr="00377F2E">
        <w:rPr>
          <w:noProof/>
        </w:rPr>
        <w:t xml:space="preserve"> </w:t>
      </w:r>
      <w:r w:rsidRPr="00377F2E">
        <w:rPr>
          <w:b/>
          <w:noProof/>
        </w:rPr>
        <w:t>12</w:t>
      </w:r>
      <w:r w:rsidRPr="00377F2E">
        <w:rPr>
          <w:noProof/>
        </w:rPr>
        <w:t>(12): 4745-4765.</w:t>
      </w:r>
    </w:p>
    <w:p w14:paraId="27EC482D" w14:textId="77777777" w:rsidR="00377F2E" w:rsidRPr="00377F2E" w:rsidRDefault="00377F2E" w:rsidP="00377F2E">
      <w:pPr>
        <w:pStyle w:val="EndNoteBibliography"/>
        <w:rPr>
          <w:noProof/>
        </w:rPr>
      </w:pPr>
      <w:r w:rsidRPr="00377F2E">
        <w:rPr>
          <w:noProof/>
        </w:rPr>
        <w:t xml:space="preserve">Britten, K. H., M. N. Shadlen, W. T. Newsome and J. A. Movshon (1993). "Responses of neurons in macaque MT to stochastic motion signals." </w:t>
      </w:r>
      <w:r w:rsidRPr="00377F2E">
        <w:rPr>
          <w:noProof/>
          <w:u w:val="single"/>
        </w:rPr>
        <w:t>Vis Neurosci</w:t>
      </w:r>
      <w:r w:rsidRPr="00377F2E">
        <w:rPr>
          <w:noProof/>
        </w:rPr>
        <w:t xml:space="preserve"> </w:t>
      </w:r>
      <w:r w:rsidRPr="00377F2E">
        <w:rPr>
          <w:b/>
          <w:noProof/>
        </w:rPr>
        <w:t>10</w:t>
      </w:r>
      <w:r w:rsidRPr="00377F2E">
        <w:rPr>
          <w:noProof/>
        </w:rPr>
        <w:t>(6): 1157-1169.</w:t>
      </w:r>
    </w:p>
    <w:p w14:paraId="5A57EFA7" w14:textId="77777777" w:rsidR="00377F2E" w:rsidRPr="00377F2E" w:rsidRDefault="00377F2E" w:rsidP="00377F2E">
      <w:pPr>
        <w:pStyle w:val="EndNoteBibliography"/>
        <w:rPr>
          <w:noProof/>
        </w:rPr>
      </w:pPr>
      <w:r w:rsidRPr="00377F2E">
        <w:rPr>
          <w:noProof/>
        </w:rPr>
        <w:t xml:space="preserve">Brody, C. D. and T. D. J. C. o. i. n. Hanks (2016). "Neural underpinnings of the evidence accumulator."  </w:t>
      </w:r>
      <w:r w:rsidRPr="00377F2E">
        <w:rPr>
          <w:b/>
          <w:noProof/>
        </w:rPr>
        <w:t>37</w:t>
      </w:r>
      <w:r w:rsidRPr="00377F2E">
        <w:rPr>
          <w:noProof/>
        </w:rPr>
        <w:t>: 149-157.</w:t>
      </w:r>
    </w:p>
    <w:p w14:paraId="233BEB2B" w14:textId="77777777" w:rsidR="00377F2E" w:rsidRPr="00377F2E" w:rsidRDefault="00377F2E" w:rsidP="00377F2E">
      <w:pPr>
        <w:pStyle w:val="EndNoteBibliography"/>
        <w:rPr>
          <w:noProof/>
        </w:rPr>
      </w:pPr>
      <w:r w:rsidRPr="00377F2E">
        <w:rPr>
          <w:noProof/>
        </w:rPr>
        <w:t xml:space="preserve">Campbell, J. (2008). "Interventionism, control variables and causation in the qualitative world." </w:t>
      </w:r>
      <w:r w:rsidRPr="00377F2E">
        <w:rPr>
          <w:noProof/>
          <w:u w:val="single"/>
        </w:rPr>
        <w:t>Philosophical Issues</w:t>
      </w:r>
      <w:r w:rsidRPr="00377F2E">
        <w:rPr>
          <w:noProof/>
        </w:rPr>
        <w:t xml:space="preserve"> </w:t>
      </w:r>
      <w:r w:rsidRPr="00377F2E">
        <w:rPr>
          <w:b/>
          <w:noProof/>
        </w:rPr>
        <w:t>18</w:t>
      </w:r>
      <w:r w:rsidRPr="00377F2E">
        <w:rPr>
          <w:noProof/>
        </w:rPr>
        <w:t>(1): 426-445.</w:t>
      </w:r>
    </w:p>
    <w:p w14:paraId="095767D8" w14:textId="77777777" w:rsidR="00377F2E" w:rsidRPr="00377F2E" w:rsidRDefault="00377F2E" w:rsidP="00377F2E">
      <w:pPr>
        <w:pStyle w:val="EndNoteBibliography"/>
        <w:rPr>
          <w:noProof/>
        </w:rPr>
      </w:pPr>
      <w:r w:rsidRPr="00377F2E">
        <w:rPr>
          <w:noProof/>
        </w:rPr>
        <w:t xml:space="preserve">Chemero, A. (2011). </w:t>
      </w:r>
      <w:r w:rsidRPr="00377F2E">
        <w:rPr>
          <w:noProof/>
          <w:u w:val="single"/>
        </w:rPr>
        <w:t>Radical embodied cognitive science</w:t>
      </w:r>
      <w:r w:rsidRPr="00377F2E">
        <w:rPr>
          <w:noProof/>
        </w:rPr>
        <w:t>, MIT press.</w:t>
      </w:r>
    </w:p>
    <w:p w14:paraId="6302E797" w14:textId="77777777" w:rsidR="00377F2E" w:rsidRPr="00377F2E" w:rsidRDefault="00377F2E" w:rsidP="00377F2E">
      <w:pPr>
        <w:pStyle w:val="EndNoteBibliography"/>
        <w:rPr>
          <w:noProof/>
        </w:rPr>
      </w:pPr>
      <w:r w:rsidRPr="00377F2E">
        <w:rPr>
          <w:noProof/>
        </w:rPr>
        <w:t xml:space="preserve">Chemero, A. and M. Silberstein (2008). "After the Philosophy of Mind: Replacing Scholasticism with Science*." </w:t>
      </w:r>
      <w:r w:rsidRPr="00377F2E">
        <w:rPr>
          <w:noProof/>
          <w:u w:val="single"/>
        </w:rPr>
        <w:t>Philosophy of Science</w:t>
      </w:r>
      <w:r w:rsidRPr="00377F2E">
        <w:rPr>
          <w:noProof/>
        </w:rPr>
        <w:t xml:space="preserve"> </w:t>
      </w:r>
      <w:r w:rsidRPr="00377F2E">
        <w:rPr>
          <w:b/>
          <w:noProof/>
        </w:rPr>
        <w:t>75</w:t>
      </w:r>
      <w:r w:rsidRPr="00377F2E">
        <w:rPr>
          <w:noProof/>
        </w:rPr>
        <w:t>(1): 1-27.</w:t>
      </w:r>
    </w:p>
    <w:p w14:paraId="53B63154" w14:textId="77777777" w:rsidR="00377F2E" w:rsidRPr="00377F2E" w:rsidRDefault="00377F2E" w:rsidP="00377F2E">
      <w:pPr>
        <w:pStyle w:val="EndNoteBibliography"/>
        <w:rPr>
          <w:noProof/>
        </w:rPr>
      </w:pPr>
      <w:r w:rsidRPr="00377F2E">
        <w:rPr>
          <w:noProof/>
        </w:rPr>
        <w:t xml:space="preserve">Chirimuuta, M. (2014). "Minimal models and canonical neural computations: The distinctness of computational explanation in neuroscience." </w:t>
      </w:r>
      <w:r w:rsidRPr="00377F2E">
        <w:rPr>
          <w:noProof/>
          <w:u w:val="single"/>
        </w:rPr>
        <w:t>Synthese</w:t>
      </w:r>
      <w:r w:rsidRPr="00377F2E">
        <w:rPr>
          <w:noProof/>
        </w:rPr>
        <w:t xml:space="preserve"> </w:t>
      </w:r>
      <w:r w:rsidRPr="00377F2E">
        <w:rPr>
          <w:b/>
          <w:noProof/>
        </w:rPr>
        <w:t>191</w:t>
      </w:r>
      <w:r w:rsidRPr="00377F2E">
        <w:rPr>
          <w:noProof/>
        </w:rPr>
        <w:t>(2): 127-153.</w:t>
      </w:r>
    </w:p>
    <w:p w14:paraId="226340C3" w14:textId="77777777" w:rsidR="00377F2E" w:rsidRPr="00377F2E" w:rsidRDefault="00377F2E" w:rsidP="00377F2E">
      <w:pPr>
        <w:pStyle w:val="EndNoteBibliography"/>
        <w:rPr>
          <w:noProof/>
        </w:rPr>
      </w:pPr>
      <w:r w:rsidRPr="00377F2E">
        <w:rPr>
          <w:noProof/>
        </w:rPr>
        <w:t xml:space="preserve">Chirimuuta, M. (2017). "Explanation in computational neuroscience: Causal and non-causal." </w:t>
      </w:r>
      <w:r w:rsidRPr="00377F2E">
        <w:rPr>
          <w:noProof/>
          <w:u w:val="single"/>
        </w:rPr>
        <w:t>The British Journal for the Philosophy of Science</w:t>
      </w:r>
      <w:r w:rsidRPr="00377F2E">
        <w:rPr>
          <w:noProof/>
        </w:rPr>
        <w:t>: axw034.</w:t>
      </w:r>
    </w:p>
    <w:p w14:paraId="3C51A584" w14:textId="77777777" w:rsidR="00377F2E" w:rsidRPr="00377F2E" w:rsidRDefault="00377F2E" w:rsidP="00377F2E">
      <w:pPr>
        <w:pStyle w:val="EndNoteBibliography"/>
        <w:rPr>
          <w:noProof/>
        </w:rPr>
      </w:pPr>
      <w:r w:rsidRPr="00377F2E">
        <w:rPr>
          <w:noProof/>
        </w:rPr>
        <w:t xml:space="preserve">Craver, C. F. (2001). "Role Functions, Mechanisms, and Hierarchy." </w:t>
      </w:r>
      <w:r w:rsidRPr="00377F2E">
        <w:rPr>
          <w:noProof/>
          <w:u w:val="single"/>
        </w:rPr>
        <w:t>Philosophy of science</w:t>
      </w:r>
      <w:r w:rsidRPr="00377F2E">
        <w:rPr>
          <w:noProof/>
        </w:rPr>
        <w:t xml:space="preserve"> </w:t>
      </w:r>
      <w:r w:rsidRPr="00377F2E">
        <w:rPr>
          <w:b/>
          <w:noProof/>
        </w:rPr>
        <w:t>68</w:t>
      </w:r>
      <w:r w:rsidRPr="00377F2E">
        <w:rPr>
          <w:noProof/>
        </w:rPr>
        <w:t>(1): 53-74.</w:t>
      </w:r>
    </w:p>
    <w:p w14:paraId="68E0972D" w14:textId="77777777" w:rsidR="00377F2E" w:rsidRPr="00377F2E" w:rsidRDefault="00377F2E" w:rsidP="00377F2E">
      <w:pPr>
        <w:pStyle w:val="EndNoteBibliography"/>
        <w:rPr>
          <w:noProof/>
        </w:rPr>
      </w:pPr>
      <w:r w:rsidRPr="00377F2E">
        <w:rPr>
          <w:noProof/>
        </w:rPr>
        <w:t xml:space="preserve">Craver, C. F. (2007a). "Constitutive explanatory relevance." </w:t>
      </w:r>
      <w:r w:rsidRPr="00377F2E">
        <w:rPr>
          <w:noProof/>
          <w:u w:val="single"/>
        </w:rPr>
        <w:t>Journal of Philosophical Research</w:t>
      </w:r>
      <w:r w:rsidRPr="00377F2E">
        <w:rPr>
          <w:noProof/>
        </w:rPr>
        <w:t xml:space="preserve"> </w:t>
      </w:r>
      <w:r w:rsidRPr="00377F2E">
        <w:rPr>
          <w:b/>
          <w:noProof/>
        </w:rPr>
        <w:t>32</w:t>
      </w:r>
      <w:r w:rsidRPr="00377F2E">
        <w:rPr>
          <w:noProof/>
        </w:rPr>
        <w:t>: 3-20.</w:t>
      </w:r>
    </w:p>
    <w:p w14:paraId="2E372036" w14:textId="77777777" w:rsidR="00377F2E" w:rsidRPr="00377F2E" w:rsidRDefault="00377F2E" w:rsidP="00377F2E">
      <w:pPr>
        <w:pStyle w:val="EndNoteBibliography"/>
        <w:rPr>
          <w:noProof/>
        </w:rPr>
      </w:pPr>
      <w:r w:rsidRPr="00377F2E">
        <w:rPr>
          <w:noProof/>
        </w:rPr>
        <w:t xml:space="preserve">Craver, C. F. (2007b). </w:t>
      </w:r>
      <w:r w:rsidRPr="00377F2E">
        <w:rPr>
          <w:noProof/>
          <w:u w:val="single"/>
        </w:rPr>
        <w:t>Explaining the brain</w:t>
      </w:r>
      <w:r w:rsidRPr="00377F2E">
        <w:rPr>
          <w:noProof/>
        </w:rPr>
        <w:t>, Oxford University Press Oxford.</w:t>
      </w:r>
    </w:p>
    <w:p w14:paraId="47EF3C71" w14:textId="77777777" w:rsidR="00377F2E" w:rsidRPr="00377F2E" w:rsidRDefault="00377F2E" w:rsidP="00377F2E">
      <w:pPr>
        <w:pStyle w:val="EndNoteBibliography"/>
        <w:rPr>
          <w:noProof/>
        </w:rPr>
      </w:pPr>
      <w:r w:rsidRPr="00377F2E">
        <w:rPr>
          <w:noProof/>
        </w:rPr>
        <w:t xml:space="preserve">Craver, C. F. and D. M. Kaplan (2018). "Are More Details Better? On the Norms of Completeness for Mechanistic Explanations." </w:t>
      </w:r>
      <w:r w:rsidRPr="00377F2E">
        <w:rPr>
          <w:noProof/>
          <w:u w:val="single"/>
        </w:rPr>
        <w:t>The British Journal for the Philosophy of Science</w:t>
      </w:r>
      <w:r w:rsidRPr="00377F2E">
        <w:rPr>
          <w:noProof/>
        </w:rPr>
        <w:t>.</w:t>
      </w:r>
    </w:p>
    <w:p w14:paraId="3C9C79FA" w14:textId="77777777" w:rsidR="00377F2E" w:rsidRPr="00377F2E" w:rsidRDefault="00377F2E" w:rsidP="00377F2E">
      <w:pPr>
        <w:pStyle w:val="EndNoteBibliography"/>
        <w:rPr>
          <w:noProof/>
        </w:rPr>
      </w:pPr>
      <w:r w:rsidRPr="00377F2E">
        <w:rPr>
          <w:noProof/>
        </w:rPr>
        <w:t xml:space="preserve">Darden, L. (2006). </w:t>
      </w:r>
      <w:r w:rsidRPr="00377F2E">
        <w:rPr>
          <w:noProof/>
          <w:u w:val="single"/>
        </w:rPr>
        <w:t>Reasoning in biological discoveries</w:t>
      </w:r>
      <w:r w:rsidRPr="00377F2E">
        <w:rPr>
          <w:noProof/>
        </w:rPr>
        <w:t>, Cambridge University Press.</w:t>
      </w:r>
    </w:p>
    <w:p w14:paraId="24BDDD26" w14:textId="77777777" w:rsidR="00377F2E" w:rsidRPr="00377F2E" w:rsidRDefault="00377F2E" w:rsidP="00377F2E">
      <w:pPr>
        <w:pStyle w:val="EndNoteBibliography"/>
        <w:rPr>
          <w:noProof/>
        </w:rPr>
      </w:pPr>
      <w:r w:rsidRPr="00377F2E">
        <w:rPr>
          <w:noProof/>
        </w:rPr>
        <w:t xml:space="preserve">Ding, L. and J. I. J. C. C. Gold (2011). "Neural correlates of perceptual decision making before, during, and after decision commitment in monkey frontal eye field."  </w:t>
      </w:r>
      <w:r w:rsidRPr="00377F2E">
        <w:rPr>
          <w:b/>
          <w:noProof/>
        </w:rPr>
        <w:t>22</w:t>
      </w:r>
      <w:r w:rsidRPr="00377F2E">
        <w:rPr>
          <w:noProof/>
        </w:rPr>
        <w:t>(5): 1052-1067.</w:t>
      </w:r>
    </w:p>
    <w:p w14:paraId="1694F416" w14:textId="77777777" w:rsidR="00377F2E" w:rsidRPr="00377F2E" w:rsidRDefault="00377F2E" w:rsidP="00377F2E">
      <w:pPr>
        <w:pStyle w:val="EndNoteBibliography"/>
        <w:rPr>
          <w:noProof/>
        </w:rPr>
      </w:pPr>
      <w:r w:rsidRPr="00377F2E">
        <w:rPr>
          <w:noProof/>
        </w:rPr>
        <w:t xml:space="preserve">Ding, L. and J. I. J. N. Gold (2012). "Separate, causal roles of the caudate in saccadic choice and execution in a perceptual decision task."  </w:t>
      </w:r>
      <w:r w:rsidRPr="00377F2E">
        <w:rPr>
          <w:b/>
          <w:noProof/>
        </w:rPr>
        <w:t>75</w:t>
      </w:r>
      <w:r w:rsidRPr="00377F2E">
        <w:rPr>
          <w:noProof/>
        </w:rPr>
        <w:t>(5): 865-874.</w:t>
      </w:r>
    </w:p>
    <w:p w14:paraId="4AAC0E7F" w14:textId="77777777" w:rsidR="00377F2E" w:rsidRPr="00377F2E" w:rsidRDefault="00377F2E" w:rsidP="00377F2E">
      <w:pPr>
        <w:pStyle w:val="EndNoteBibliography"/>
        <w:rPr>
          <w:noProof/>
        </w:rPr>
      </w:pPr>
      <w:r w:rsidRPr="00377F2E">
        <w:rPr>
          <w:noProof/>
        </w:rPr>
        <w:t xml:space="preserve">Ding, L. and J. I. J. N. Gold (2013). "The basal ganglia’s contributions to perceptual decision making."  </w:t>
      </w:r>
      <w:r w:rsidRPr="00377F2E">
        <w:rPr>
          <w:b/>
          <w:noProof/>
        </w:rPr>
        <w:t>79</w:t>
      </w:r>
      <w:r w:rsidRPr="00377F2E">
        <w:rPr>
          <w:noProof/>
        </w:rPr>
        <w:t>(4): 640-649.</w:t>
      </w:r>
    </w:p>
    <w:p w14:paraId="4D490495" w14:textId="77777777" w:rsidR="00377F2E" w:rsidRPr="00377F2E" w:rsidRDefault="00377F2E" w:rsidP="00377F2E">
      <w:pPr>
        <w:pStyle w:val="EndNoteBibliography"/>
        <w:rPr>
          <w:noProof/>
        </w:rPr>
      </w:pPr>
      <w:r w:rsidRPr="00377F2E">
        <w:rPr>
          <w:noProof/>
        </w:rPr>
        <w:t xml:space="preserve">Ditterich, J. (2006). "Stochastic models of decisions about motion direction: behavior and physiology." </w:t>
      </w:r>
      <w:r w:rsidRPr="00377F2E">
        <w:rPr>
          <w:noProof/>
          <w:u w:val="single"/>
        </w:rPr>
        <w:t>Neural Networks</w:t>
      </w:r>
      <w:r w:rsidRPr="00377F2E">
        <w:rPr>
          <w:noProof/>
        </w:rPr>
        <w:t xml:space="preserve"> </w:t>
      </w:r>
      <w:r w:rsidRPr="00377F2E">
        <w:rPr>
          <w:b/>
          <w:noProof/>
        </w:rPr>
        <w:t>19</w:t>
      </w:r>
      <w:r w:rsidRPr="00377F2E">
        <w:rPr>
          <w:noProof/>
        </w:rPr>
        <w:t>(8): 981-1012.</w:t>
      </w:r>
    </w:p>
    <w:p w14:paraId="754168FD" w14:textId="77777777" w:rsidR="00377F2E" w:rsidRPr="00377F2E" w:rsidRDefault="00377F2E" w:rsidP="00377F2E">
      <w:pPr>
        <w:pStyle w:val="EndNoteBibliography"/>
        <w:rPr>
          <w:noProof/>
        </w:rPr>
      </w:pPr>
      <w:r w:rsidRPr="00377F2E">
        <w:rPr>
          <w:noProof/>
        </w:rPr>
        <w:t xml:space="preserve">Dupré, J. (2013). "I—Living Causes." </w:t>
      </w:r>
      <w:r w:rsidRPr="00377F2E">
        <w:rPr>
          <w:noProof/>
          <w:u w:val="single"/>
        </w:rPr>
        <w:t>Aristotelian Society Supplementary Volume</w:t>
      </w:r>
      <w:r w:rsidRPr="00377F2E">
        <w:rPr>
          <w:noProof/>
        </w:rPr>
        <w:t xml:space="preserve"> </w:t>
      </w:r>
      <w:r w:rsidRPr="00377F2E">
        <w:rPr>
          <w:b/>
          <w:noProof/>
        </w:rPr>
        <w:t>87</w:t>
      </w:r>
      <w:r w:rsidRPr="00377F2E">
        <w:rPr>
          <w:noProof/>
        </w:rPr>
        <w:t>(1): 19-37.</w:t>
      </w:r>
    </w:p>
    <w:p w14:paraId="793BC4A6" w14:textId="77777777" w:rsidR="00377F2E" w:rsidRPr="00377F2E" w:rsidRDefault="00377F2E" w:rsidP="00377F2E">
      <w:pPr>
        <w:pStyle w:val="EndNoteBibliography"/>
        <w:rPr>
          <w:noProof/>
        </w:rPr>
      </w:pPr>
      <w:r w:rsidRPr="00377F2E">
        <w:rPr>
          <w:noProof/>
        </w:rPr>
        <w:t xml:space="preserve">Egan, F. (2017). Function-Theoretic Explanation. </w:t>
      </w:r>
      <w:r w:rsidRPr="00377F2E">
        <w:rPr>
          <w:noProof/>
          <w:u w:val="single"/>
        </w:rPr>
        <w:t>Explanation and Integration in Mind and Brain Science</w:t>
      </w:r>
      <w:r w:rsidRPr="00377F2E">
        <w:rPr>
          <w:noProof/>
        </w:rPr>
        <w:t>. D. M. Kaplan, Oxford University Press</w:t>
      </w:r>
      <w:r w:rsidRPr="00377F2E">
        <w:rPr>
          <w:b/>
          <w:noProof/>
        </w:rPr>
        <w:t xml:space="preserve">: </w:t>
      </w:r>
      <w:r w:rsidRPr="00377F2E">
        <w:rPr>
          <w:noProof/>
        </w:rPr>
        <w:t>145-163.</w:t>
      </w:r>
    </w:p>
    <w:p w14:paraId="75760F92" w14:textId="77777777" w:rsidR="00377F2E" w:rsidRPr="00377F2E" w:rsidRDefault="00377F2E" w:rsidP="00377F2E">
      <w:pPr>
        <w:pStyle w:val="EndNoteBibliography"/>
        <w:rPr>
          <w:noProof/>
        </w:rPr>
      </w:pPr>
      <w:r w:rsidRPr="00377F2E">
        <w:rPr>
          <w:noProof/>
        </w:rPr>
        <w:t xml:space="preserve">Felline, L. (2018). "Mechanisms meet structural explanation." </w:t>
      </w:r>
      <w:r w:rsidRPr="00377F2E">
        <w:rPr>
          <w:noProof/>
          <w:u w:val="single"/>
        </w:rPr>
        <w:t>Synthese</w:t>
      </w:r>
      <w:r w:rsidRPr="00377F2E">
        <w:rPr>
          <w:noProof/>
        </w:rPr>
        <w:t xml:space="preserve"> </w:t>
      </w:r>
      <w:r w:rsidRPr="00377F2E">
        <w:rPr>
          <w:b/>
          <w:noProof/>
        </w:rPr>
        <w:t>195</w:t>
      </w:r>
      <w:r w:rsidRPr="00377F2E">
        <w:rPr>
          <w:noProof/>
        </w:rPr>
        <w:t>(1): 99-114.</w:t>
      </w:r>
    </w:p>
    <w:p w14:paraId="349F864B" w14:textId="77777777" w:rsidR="00377F2E" w:rsidRPr="00377F2E" w:rsidRDefault="00377F2E" w:rsidP="00377F2E">
      <w:pPr>
        <w:pStyle w:val="EndNoteBibliography"/>
        <w:rPr>
          <w:noProof/>
        </w:rPr>
      </w:pPr>
      <w:r w:rsidRPr="00377F2E">
        <w:rPr>
          <w:noProof/>
        </w:rPr>
        <w:t xml:space="preserve">Franklin-Hall, L. R. (2016). New mechanistic explanation and the need for explanatory constraints. </w:t>
      </w:r>
      <w:r w:rsidRPr="00377F2E">
        <w:rPr>
          <w:noProof/>
          <w:u w:val="single"/>
        </w:rPr>
        <w:t>Scientific composition and metaphysical ground</w:t>
      </w:r>
      <w:r w:rsidRPr="00377F2E">
        <w:rPr>
          <w:noProof/>
        </w:rPr>
        <w:t>, Springer</w:t>
      </w:r>
      <w:r w:rsidRPr="00377F2E">
        <w:rPr>
          <w:b/>
          <w:noProof/>
        </w:rPr>
        <w:t xml:space="preserve">: </w:t>
      </w:r>
      <w:r w:rsidRPr="00377F2E">
        <w:rPr>
          <w:noProof/>
        </w:rPr>
        <w:t>41-74.</w:t>
      </w:r>
    </w:p>
    <w:p w14:paraId="71130108" w14:textId="77777777" w:rsidR="00377F2E" w:rsidRPr="00377F2E" w:rsidRDefault="00377F2E" w:rsidP="00377F2E">
      <w:pPr>
        <w:pStyle w:val="EndNoteBibliography"/>
        <w:rPr>
          <w:noProof/>
        </w:rPr>
      </w:pPr>
      <w:r w:rsidRPr="00377F2E">
        <w:rPr>
          <w:noProof/>
        </w:rPr>
        <w:lastRenderedPageBreak/>
        <w:t xml:space="preserve">Garson, J. (2013). "The functional sense of mechanism." </w:t>
      </w:r>
      <w:r w:rsidRPr="00377F2E">
        <w:rPr>
          <w:noProof/>
          <w:u w:val="single"/>
        </w:rPr>
        <w:t>Philosophy of Science</w:t>
      </w:r>
      <w:r w:rsidRPr="00377F2E">
        <w:rPr>
          <w:noProof/>
        </w:rPr>
        <w:t xml:space="preserve"> </w:t>
      </w:r>
      <w:r w:rsidRPr="00377F2E">
        <w:rPr>
          <w:b/>
          <w:noProof/>
        </w:rPr>
        <w:t>80</w:t>
      </w:r>
      <w:r w:rsidRPr="00377F2E">
        <w:rPr>
          <w:noProof/>
        </w:rPr>
        <w:t>(3): 317-333.</w:t>
      </w:r>
    </w:p>
    <w:p w14:paraId="165537E0" w14:textId="77777777" w:rsidR="00377F2E" w:rsidRPr="00377F2E" w:rsidRDefault="00377F2E" w:rsidP="00377F2E">
      <w:pPr>
        <w:pStyle w:val="EndNoteBibliography"/>
        <w:rPr>
          <w:noProof/>
        </w:rPr>
      </w:pPr>
      <w:r w:rsidRPr="00377F2E">
        <w:rPr>
          <w:noProof/>
        </w:rPr>
        <w:t xml:space="preserve">Giunti, M. (1997). </w:t>
      </w:r>
      <w:r w:rsidRPr="00377F2E">
        <w:rPr>
          <w:noProof/>
          <w:u w:val="single"/>
        </w:rPr>
        <w:t>Computation, dynamics, and cognition</w:t>
      </w:r>
      <w:r w:rsidRPr="00377F2E">
        <w:rPr>
          <w:noProof/>
        </w:rPr>
        <w:t>, Oxford University Press.</w:t>
      </w:r>
    </w:p>
    <w:p w14:paraId="54C8492B" w14:textId="77777777" w:rsidR="00377F2E" w:rsidRPr="00377F2E" w:rsidRDefault="00377F2E" w:rsidP="00377F2E">
      <w:pPr>
        <w:pStyle w:val="EndNoteBibliography"/>
        <w:rPr>
          <w:noProof/>
        </w:rPr>
      </w:pPr>
      <w:r w:rsidRPr="00377F2E">
        <w:rPr>
          <w:noProof/>
        </w:rPr>
        <w:t xml:space="preserve">Glennan, S. (2008). Mechanisms. </w:t>
      </w:r>
      <w:r w:rsidRPr="00377F2E">
        <w:rPr>
          <w:noProof/>
          <w:u w:val="single"/>
        </w:rPr>
        <w:t>The Routledge companion to philosophy of science</w:t>
      </w:r>
      <w:r w:rsidRPr="00377F2E">
        <w:rPr>
          <w:noProof/>
        </w:rPr>
        <w:t>, Routledge</w:t>
      </w:r>
      <w:r w:rsidRPr="00377F2E">
        <w:rPr>
          <w:b/>
          <w:noProof/>
        </w:rPr>
        <w:t xml:space="preserve">: </w:t>
      </w:r>
      <w:r w:rsidRPr="00377F2E">
        <w:rPr>
          <w:noProof/>
        </w:rPr>
        <w:t>404-412.</w:t>
      </w:r>
    </w:p>
    <w:p w14:paraId="6C69BF04" w14:textId="77777777" w:rsidR="00377F2E" w:rsidRPr="00377F2E" w:rsidRDefault="00377F2E" w:rsidP="00377F2E">
      <w:pPr>
        <w:pStyle w:val="EndNoteBibliography"/>
        <w:rPr>
          <w:noProof/>
        </w:rPr>
      </w:pPr>
      <w:r w:rsidRPr="00377F2E">
        <w:rPr>
          <w:noProof/>
        </w:rPr>
        <w:t xml:space="preserve">Glennan, S. (2017). </w:t>
      </w:r>
      <w:r w:rsidRPr="00377F2E">
        <w:rPr>
          <w:noProof/>
          <w:u w:val="single"/>
        </w:rPr>
        <w:t>The new mechanical philosophy</w:t>
      </w:r>
      <w:r w:rsidRPr="00377F2E">
        <w:rPr>
          <w:noProof/>
        </w:rPr>
        <w:t>, Oxford University Press.</w:t>
      </w:r>
    </w:p>
    <w:p w14:paraId="2283B110" w14:textId="77777777" w:rsidR="00377F2E" w:rsidRPr="00377F2E" w:rsidRDefault="00377F2E" w:rsidP="00377F2E">
      <w:pPr>
        <w:pStyle w:val="EndNoteBibliography"/>
        <w:rPr>
          <w:noProof/>
        </w:rPr>
      </w:pPr>
      <w:r w:rsidRPr="00377F2E">
        <w:rPr>
          <w:noProof/>
        </w:rPr>
        <w:t xml:space="preserve">Glennan, S. S. (1996). "Mechanisms and the nature of causation." </w:t>
      </w:r>
      <w:r w:rsidRPr="00377F2E">
        <w:rPr>
          <w:noProof/>
          <w:u w:val="single"/>
        </w:rPr>
        <w:t>Erkenntnis</w:t>
      </w:r>
      <w:r w:rsidRPr="00377F2E">
        <w:rPr>
          <w:noProof/>
        </w:rPr>
        <w:t xml:space="preserve"> </w:t>
      </w:r>
      <w:r w:rsidRPr="00377F2E">
        <w:rPr>
          <w:b/>
          <w:noProof/>
        </w:rPr>
        <w:t>44</w:t>
      </w:r>
      <w:r w:rsidRPr="00377F2E">
        <w:rPr>
          <w:noProof/>
        </w:rPr>
        <w:t>(1): 49-71.</w:t>
      </w:r>
    </w:p>
    <w:p w14:paraId="0F2C18C2" w14:textId="77777777" w:rsidR="00377F2E" w:rsidRPr="00377F2E" w:rsidRDefault="00377F2E" w:rsidP="00377F2E">
      <w:pPr>
        <w:pStyle w:val="EndNoteBibliography"/>
        <w:rPr>
          <w:noProof/>
        </w:rPr>
      </w:pPr>
      <w:r w:rsidRPr="00377F2E">
        <w:rPr>
          <w:noProof/>
        </w:rPr>
        <w:t xml:space="preserve">Gold, J. I. and M. N. Shadlen (2007). "The neural basis of decision making." </w:t>
      </w:r>
      <w:r w:rsidRPr="00377F2E">
        <w:rPr>
          <w:noProof/>
          <w:u w:val="single"/>
        </w:rPr>
        <w:t>Annu Rev Neurosci</w:t>
      </w:r>
      <w:r w:rsidRPr="00377F2E">
        <w:rPr>
          <w:noProof/>
        </w:rPr>
        <w:t xml:space="preserve"> </w:t>
      </w:r>
      <w:r w:rsidRPr="00377F2E">
        <w:rPr>
          <w:b/>
          <w:noProof/>
        </w:rPr>
        <w:t>30</w:t>
      </w:r>
      <w:r w:rsidRPr="00377F2E">
        <w:rPr>
          <w:noProof/>
        </w:rPr>
        <w:t>: 535-574.</w:t>
      </w:r>
    </w:p>
    <w:p w14:paraId="104D49D8" w14:textId="77777777" w:rsidR="00377F2E" w:rsidRPr="00377F2E" w:rsidRDefault="00377F2E" w:rsidP="00377F2E">
      <w:pPr>
        <w:pStyle w:val="EndNoteBibliography"/>
        <w:rPr>
          <w:noProof/>
        </w:rPr>
      </w:pPr>
      <w:r w:rsidRPr="00377F2E">
        <w:rPr>
          <w:noProof/>
        </w:rPr>
        <w:t xml:space="preserve">Goldman, M. S., A. Compte and X.-J. Wang (2010). Neural integrator models. </w:t>
      </w:r>
      <w:r w:rsidRPr="00377F2E">
        <w:rPr>
          <w:noProof/>
          <w:u w:val="single"/>
        </w:rPr>
        <w:t>Encyclopedia of neuroscience</w:t>
      </w:r>
      <w:r w:rsidRPr="00377F2E">
        <w:rPr>
          <w:noProof/>
        </w:rPr>
        <w:t>, Elsevier Ltd</w:t>
      </w:r>
      <w:r w:rsidRPr="00377F2E">
        <w:rPr>
          <w:b/>
          <w:noProof/>
        </w:rPr>
        <w:t xml:space="preserve">: </w:t>
      </w:r>
      <w:r w:rsidRPr="00377F2E">
        <w:rPr>
          <w:noProof/>
        </w:rPr>
        <w:t>165-178.</w:t>
      </w:r>
    </w:p>
    <w:p w14:paraId="191AEBCA" w14:textId="77777777" w:rsidR="00377F2E" w:rsidRPr="00377F2E" w:rsidRDefault="00377F2E" w:rsidP="00377F2E">
      <w:pPr>
        <w:pStyle w:val="EndNoteBibliography"/>
        <w:rPr>
          <w:noProof/>
        </w:rPr>
      </w:pPr>
      <w:r w:rsidRPr="00377F2E">
        <w:rPr>
          <w:noProof/>
        </w:rPr>
        <w:t xml:space="preserve">Hanks, T. D., C. D. Kopec, B. W. Brunton, C. A. Duan, J. C. Erlich and C. D. J. N. Brody (2015). "Distinct relationships of parietal and prefrontal cortices to evidence accumulation."  </w:t>
      </w:r>
      <w:r w:rsidRPr="00377F2E">
        <w:rPr>
          <w:b/>
          <w:noProof/>
        </w:rPr>
        <w:t>520</w:t>
      </w:r>
      <w:r w:rsidRPr="00377F2E">
        <w:rPr>
          <w:noProof/>
        </w:rPr>
        <w:t>(7546): 220.</w:t>
      </w:r>
    </w:p>
    <w:p w14:paraId="44ABAB0F" w14:textId="77777777" w:rsidR="00377F2E" w:rsidRPr="00377F2E" w:rsidRDefault="00377F2E" w:rsidP="00377F2E">
      <w:pPr>
        <w:pStyle w:val="EndNoteBibliography"/>
        <w:rPr>
          <w:noProof/>
        </w:rPr>
      </w:pPr>
      <w:r w:rsidRPr="00377F2E">
        <w:rPr>
          <w:noProof/>
        </w:rPr>
        <w:t xml:space="preserve">Hempel, C. G. and P. Oppenheim (1948). "Studies in the Logic of Explanation." </w:t>
      </w:r>
      <w:r w:rsidRPr="00377F2E">
        <w:rPr>
          <w:noProof/>
          <w:u w:val="single"/>
        </w:rPr>
        <w:t>Philosophy of science</w:t>
      </w:r>
      <w:r w:rsidRPr="00377F2E">
        <w:rPr>
          <w:noProof/>
        </w:rPr>
        <w:t xml:space="preserve"> </w:t>
      </w:r>
      <w:r w:rsidRPr="00377F2E">
        <w:rPr>
          <w:b/>
          <w:noProof/>
        </w:rPr>
        <w:t>15</w:t>
      </w:r>
      <w:r w:rsidRPr="00377F2E">
        <w:rPr>
          <w:noProof/>
        </w:rPr>
        <w:t>(2): 135-175.</w:t>
      </w:r>
    </w:p>
    <w:p w14:paraId="331F7CDC" w14:textId="77777777" w:rsidR="00377F2E" w:rsidRPr="00377F2E" w:rsidRDefault="00377F2E" w:rsidP="00377F2E">
      <w:pPr>
        <w:pStyle w:val="EndNoteBibliography"/>
        <w:rPr>
          <w:noProof/>
        </w:rPr>
      </w:pPr>
      <w:r w:rsidRPr="00377F2E">
        <w:rPr>
          <w:noProof/>
        </w:rPr>
        <w:t xml:space="preserve">Huk, A. C. and M. N. Shadlen (2005). "Neural activity in macaque parietal cortex reflects temporal integration of visual motion signals during perceptual decision making." </w:t>
      </w:r>
      <w:r w:rsidRPr="00377F2E">
        <w:rPr>
          <w:noProof/>
          <w:u w:val="single"/>
        </w:rPr>
        <w:t>J Neurosci</w:t>
      </w:r>
      <w:r w:rsidRPr="00377F2E">
        <w:rPr>
          <w:noProof/>
        </w:rPr>
        <w:t xml:space="preserve"> </w:t>
      </w:r>
      <w:r w:rsidRPr="00377F2E">
        <w:rPr>
          <w:b/>
          <w:noProof/>
        </w:rPr>
        <w:t>25</w:t>
      </w:r>
      <w:r w:rsidRPr="00377F2E">
        <w:rPr>
          <w:noProof/>
        </w:rPr>
        <w:t>(45): 10420-10436.</w:t>
      </w:r>
    </w:p>
    <w:p w14:paraId="2B33B4E1" w14:textId="77777777" w:rsidR="00377F2E" w:rsidRPr="00377F2E" w:rsidRDefault="00377F2E" w:rsidP="00377F2E">
      <w:pPr>
        <w:pStyle w:val="EndNoteBibliography"/>
        <w:rPr>
          <w:noProof/>
        </w:rPr>
      </w:pPr>
      <w:r w:rsidRPr="00377F2E">
        <w:rPr>
          <w:noProof/>
        </w:rPr>
        <w:t xml:space="preserve">Huneman, P. (2018). "Outlines of a theory of structural explanations." </w:t>
      </w:r>
      <w:r w:rsidRPr="00377F2E">
        <w:rPr>
          <w:noProof/>
          <w:u w:val="single"/>
        </w:rPr>
        <w:t>Philosophical Studies</w:t>
      </w:r>
      <w:r w:rsidRPr="00377F2E">
        <w:rPr>
          <w:noProof/>
        </w:rPr>
        <w:t xml:space="preserve"> </w:t>
      </w:r>
      <w:r w:rsidRPr="00377F2E">
        <w:rPr>
          <w:b/>
          <w:noProof/>
        </w:rPr>
        <w:t>175</w:t>
      </w:r>
      <w:r w:rsidRPr="00377F2E">
        <w:rPr>
          <w:noProof/>
        </w:rPr>
        <w:t>(3): 665-702.</w:t>
      </w:r>
    </w:p>
    <w:p w14:paraId="2F1EC2D9" w14:textId="77777777" w:rsidR="00377F2E" w:rsidRPr="00377F2E" w:rsidRDefault="00377F2E" w:rsidP="00377F2E">
      <w:pPr>
        <w:pStyle w:val="EndNoteBibliography"/>
        <w:rPr>
          <w:noProof/>
        </w:rPr>
      </w:pPr>
      <w:r w:rsidRPr="00377F2E">
        <w:rPr>
          <w:noProof/>
        </w:rPr>
        <w:t xml:space="preserve">Illari, P. M. and J. Williamson (2012). "What is a mechanism? Thinking about mechanisms across the sciences." </w:t>
      </w:r>
      <w:r w:rsidRPr="00377F2E">
        <w:rPr>
          <w:noProof/>
          <w:u w:val="single"/>
        </w:rPr>
        <w:t>European Journal for Philosophy of Science</w:t>
      </w:r>
      <w:r w:rsidRPr="00377F2E">
        <w:rPr>
          <w:noProof/>
        </w:rPr>
        <w:t xml:space="preserve"> </w:t>
      </w:r>
      <w:r w:rsidRPr="00377F2E">
        <w:rPr>
          <w:b/>
          <w:noProof/>
        </w:rPr>
        <w:t>2</w:t>
      </w:r>
      <w:r w:rsidRPr="00377F2E">
        <w:rPr>
          <w:noProof/>
        </w:rPr>
        <w:t>(1): 119-135.</w:t>
      </w:r>
    </w:p>
    <w:p w14:paraId="26864C39" w14:textId="77777777" w:rsidR="00377F2E" w:rsidRPr="00377F2E" w:rsidRDefault="00377F2E" w:rsidP="00377F2E">
      <w:pPr>
        <w:pStyle w:val="EndNoteBibliography"/>
        <w:rPr>
          <w:noProof/>
        </w:rPr>
      </w:pPr>
      <w:r w:rsidRPr="00377F2E">
        <w:rPr>
          <w:noProof/>
        </w:rPr>
        <w:t xml:space="preserve">Kaplan, D. M. (2011). "Explanation and description in computational neuroscience." </w:t>
      </w:r>
      <w:r w:rsidRPr="00377F2E">
        <w:rPr>
          <w:noProof/>
          <w:u w:val="single"/>
        </w:rPr>
        <w:t>Synthese</w:t>
      </w:r>
      <w:r w:rsidRPr="00377F2E">
        <w:rPr>
          <w:noProof/>
        </w:rPr>
        <w:t xml:space="preserve"> </w:t>
      </w:r>
      <w:r w:rsidRPr="00377F2E">
        <w:rPr>
          <w:b/>
          <w:noProof/>
        </w:rPr>
        <w:t>183</w:t>
      </w:r>
      <w:r w:rsidRPr="00377F2E">
        <w:rPr>
          <w:noProof/>
        </w:rPr>
        <w:t>(3): 339-373.</w:t>
      </w:r>
    </w:p>
    <w:p w14:paraId="5090D80C" w14:textId="77777777" w:rsidR="00377F2E" w:rsidRPr="00377F2E" w:rsidRDefault="00377F2E" w:rsidP="00377F2E">
      <w:pPr>
        <w:pStyle w:val="EndNoteBibliography"/>
        <w:rPr>
          <w:noProof/>
        </w:rPr>
      </w:pPr>
      <w:r w:rsidRPr="00377F2E">
        <w:rPr>
          <w:noProof/>
        </w:rPr>
        <w:t xml:space="preserve">Kaplan, D. M. (2015). "Moving parts: the natural alliance between dynamical and mechanistic modeling approaches." </w:t>
      </w:r>
      <w:r w:rsidRPr="00377F2E">
        <w:rPr>
          <w:noProof/>
          <w:u w:val="single"/>
        </w:rPr>
        <w:t>Biology &amp; Philosophy</w:t>
      </w:r>
      <w:r w:rsidRPr="00377F2E">
        <w:rPr>
          <w:noProof/>
        </w:rPr>
        <w:t xml:space="preserve"> </w:t>
      </w:r>
      <w:r w:rsidRPr="00377F2E">
        <w:rPr>
          <w:b/>
          <w:noProof/>
        </w:rPr>
        <w:t>30</w:t>
      </w:r>
      <w:r w:rsidRPr="00377F2E">
        <w:rPr>
          <w:noProof/>
        </w:rPr>
        <w:t>(6): 757-786.</w:t>
      </w:r>
    </w:p>
    <w:p w14:paraId="76560F86" w14:textId="77777777" w:rsidR="00377F2E" w:rsidRPr="00377F2E" w:rsidRDefault="00377F2E" w:rsidP="00377F2E">
      <w:pPr>
        <w:pStyle w:val="EndNoteBibliography"/>
        <w:rPr>
          <w:noProof/>
        </w:rPr>
      </w:pPr>
      <w:r w:rsidRPr="00377F2E">
        <w:rPr>
          <w:noProof/>
        </w:rPr>
        <w:t xml:space="preserve">Kaplan, D. M. (2017). </w:t>
      </w:r>
      <w:r w:rsidRPr="00377F2E">
        <w:rPr>
          <w:noProof/>
          <w:u w:val="single"/>
        </w:rPr>
        <w:t>Explanation and Integration in Mind and Brain Science</w:t>
      </w:r>
      <w:r w:rsidRPr="00377F2E">
        <w:rPr>
          <w:noProof/>
        </w:rPr>
        <w:t>, Oxford University Press.</w:t>
      </w:r>
    </w:p>
    <w:p w14:paraId="1255CD5F" w14:textId="77777777" w:rsidR="00377F2E" w:rsidRPr="00377F2E" w:rsidRDefault="00377F2E" w:rsidP="00377F2E">
      <w:pPr>
        <w:pStyle w:val="EndNoteBibliography"/>
        <w:rPr>
          <w:noProof/>
        </w:rPr>
      </w:pPr>
      <w:r w:rsidRPr="00377F2E">
        <w:rPr>
          <w:noProof/>
        </w:rPr>
        <w:t xml:space="preserve">Kaplan, D. M. and C. F. Craver (2011). "The Explanatory Force of Dynamical and Mathematical Models in Neuroscience: A Mechanistic Perspective*." </w:t>
      </w:r>
      <w:r w:rsidRPr="00377F2E">
        <w:rPr>
          <w:noProof/>
          <w:u w:val="single"/>
        </w:rPr>
        <w:t>Philosophy of science</w:t>
      </w:r>
      <w:r w:rsidRPr="00377F2E">
        <w:rPr>
          <w:noProof/>
        </w:rPr>
        <w:t xml:space="preserve"> </w:t>
      </w:r>
      <w:r w:rsidRPr="00377F2E">
        <w:rPr>
          <w:b/>
          <w:noProof/>
        </w:rPr>
        <w:t>78</w:t>
      </w:r>
      <w:r w:rsidRPr="00377F2E">
        <w:rPr>
          <w:noProof/>
        </w:rPr>
        <w:t>(4): 601-627.</w:t>
      </w:r>
    </w:p>
    <w:p w14:paraId="74734234" w14:textId="77777777" w:rsidR="00377F2E" w:rsidRPr="00377F2E" w:rsidRDefault="00377F2E" w:rsidP="00377F2E">
      <w:pPr>
        <w:pStyle w:val="EndNoteBibliography"/>
        <w:rPr>
          <w:noProof/>
        </w:rPr>
      </w:pPr>
      <w:r w:rsidRPr="00377F2E">
        <w:rPr>
          <w:noProof/>
        </w:rPr>
        <w:t xml:space="preserve">Kästner, L. (2017). </w:t>
      </w:r>
      <w:r w:rsidRPr="00377F2E">
        <w:rPr>
          <w:noProof/>
          <w:u w:val="single"/>
        </w:rPr>
        <w:t>Philosophy of Cognitive Neuroscience: Causal Explanations, Mechanisms and Experimental Manipulations</w:t>
      </w:r>
      <w:r w:rsidRPr="00377F2E">
        <w:rPr>
          <w:noProof/>
        </w:rPr>
        <w:t>, Walter de Gruyter GmbH &amp; Co KG.</w:t>
      </w:r>
    </w:p>
    <w:p w14:paraId="49094D3F" w14:textId="77777777" w:rsidR="00377F2E" w:rsidRPr="00377F2E" w:rsidRDefault="00377F2E" w:rsidP="00377F2E">
      <w:pPr>
        <w:pStyle w:val="EndNoteBibliography"/>
        <w:rPr>
          <w:noProof/>
        </w:rPr>
      </w:pPr>
      <w:r w:rsidRPr="00377F2E">
        <w:rPr>
          <w:noProof/>
        </w:rPr>
        <w:t xml:space="preserve">Katz, L. N., J. L. Yates, J. W. Pillow and A. C. Huk (2016). "Dissociated functional significance of decision-related activity in the primate dorsal stream." </w:t>
      </w:r>
      <w:r w:rsidRPr="00377F2E">
        <w:rPr>
          <w:noProof/>
          <w:u w:val="single"/>
        </w:rPr>
        <w:t>Nature</w:t>
      </w:r>
      <w:r w:rsidRPr="00377F2E">
        <w:rPr>
          <w:noProof/>
        </w:rPr>
        <w:t xml:space="preserve"> </w:t>
      </w:r>
      <w:r w:rsidRPr="00377F2E">
        <w:rPr>
          <w:b/>
          <w:noProof/>
        </w:rPr>
        <w:t>535</w:t>
      </w:r>
      <w:r w:rsidRPr="00377F2E">
        <w:rPr>
          <w:noProof/>
        </w:rPr>
        <w:t>(7611): 285-288.</w:t>
      </w:r>
    </w:p>
    <w:p w14:paraId="148B0867" w14:textId="77777777" w:rsidR="00377F2E" w:rsidRPr="00377F2E" w:rsidRDefault="00377F2E" w:rsidP="00377F2E">
      <w:pPr>
        <w:pStyle w:val="EndNoteBibliography"/>
        <w:rPr>
          <w:noProof/>
        </w:rPr>
      </w:pPr>
      <w:r w:rsidRPr="00377F2E">
        <w:rPr>
          <w:noProof/>
        </w:rPr>
        <w:t xml:space="preserve">Klein, C. (2017). "Brain regions as difference-makers." </w:t>
      </w:r>
      <w:r w:rsidRPr="00377F2E">
        <w:rPr>
          <w:noProof/>
          <w:u w:val="single"/>
        </w:rPr>
        <w:t>Philosophical Psychology</w:t>
      </w:r>
      <w:r w:rsidRPr="00377F2E">
        <w:rPr>
          <w:noProof/>
        </w:rPr>
        <w:t xml:space="preserve"> </w:t>
      </w:r>
      <w:r w:rsidRPr="00377F2E">
        <w:rPr>
          <w:b/>
          <w:noProof/>
        </w:rPr>
        <w:t>30</w:t>
      </w:r>
      <w:r w:rsidRPr="00377F2E">
        <w:rPr>
          <w:noProof/>
        </w:rPr>
        <w:t>(1-2): 1-20.</w:t>
      </w:r>
    </w:p>
    <w:p w14:paraId="62A9A0A6" w14:textId="77777777" w:rsidR="00377F2E" w:rsidRPr="00377F2E" w:rsidRDefault="00377F2E" w:rsidP="00377F2E">
      <w:pPr>
        <w:pStyle w:val="EndNoteBibliography"/>
        <w:rPr>
          <w:noProof/>
        </w:rPr>
      </w:pPr>
      <w:r w:rsidRPr="00377F2E">
        <w:rPr>
          <w:noProof/>
        </w:rPr>
        <w:t xml:space="preserve">Kuhlmann, M. (2014). "Explaining financial markets in terms of complex systems." </w:t>
      </w:r>
      <w:r w:rsidRPr="00377F2E">
        <w:rPr>
          <w:noProof/>
          <w:u w:val="single"/>
        </w:rPr>
        <w:t>Philosophy of Science</w:t>
      </w:r>
      <w:r w:rsidRPr="00377F2E">
        <w:rPr>
          <w:noProof/>
        </w:rPr>
        <w:t xml:space="preserve"> </w:t>
      </w:r>
      <w:r w:rsidRPr="00377F2E">
        <w:rPr>
          <w:b/>
          <w:noProof/>
        </w:rPr>
        <w:t>81</w:t>
      </w:r>
      <w:r w:rsidRPr="00377F2E">
        <w:rPr>
          <w:noProof/>
        </w:rPr>
        <w:t>(5): 1117-1130.</w:t>
      </w:r>
    </w:p>
    <w:p w14:paraId="29F8E5FA" w14:textId="77777777" w:rsidR="00377F2E" w:rsidRPr="00377F2E" w:rsidRDefault="00377F2E" w:rsidP="00377F2E">
      <w:pPr>
        <w:pStyle w:val="EndNoteBibliography"/>
        <w:rPr>
          <w:noProof/>
        </w:rPr>
      </w:pPr>
      <w:r w:rsidRPr="00377F2E">
        <w:rPr>
          <w:noProof/>
        </w:rPr>
        <w:t xml:space="preserve">Latimer, K. W., J. L. Yates, M. L. Meister, A. C. Huk and J. W. Pillow (2015). "Single-trial spike trains in parietal cortex reveal discrete steps during decision-making." </w:t>
      </w:r>
      <w:r w:rsidRPr="00377F2E">
        <w:rPr>
          <w:noProof/>
          <w:u w:val="single"/>
        </w:rPr>
        <w:t>Science</w:t>
      </w:r>
      <w:r w:rsidRPr="00377F2E">
        <w:rPr>
          <w:noProof/>
        </w:rPr>
        <w:t xml:space="preserve"> </w:t>
      </w:r>
      <w:r w:rsidRPr="00377F2E">
        <w:rPr>
          <w:b/>
          <w:noProof/>
        </w:rPr>
        <w:t>349</w:t>
      </w:r>
      <w:r w:rsidRPr="00377F2E">
        <w:rPr>
          <w:noProof/>
        </w:rPr>
        <w:t>(6244): 184-187.</w:t>
      </w:r>
    </w:p>
    <w:p w14:paraId="007753DC" w14:textId="77777777" w:rsidR="00377F2E" w:rsidRPr="00377F2E" w:rsidRDefault="00377F2E" w:rsidP="00377F2E">
      <w:pPr>
        <w:pStyle w:val="EndNoteBibliography"/>
        <w:rPr>
          <w:noProof/>
        </w:rPr>
      </w:pPr>
      <w:r w:rsidRPr="00377F2E">
        <w:rPr>
          <w:noProof/>
        </w:rPr>
        <w:t>Levy, A. and W. Bechtel (2016). Towards Mechanism 2.0: Expanding the Scope of Mechanistic Explanation.</w:t>
      </w:r>
    </w:p>
    <w:p w14:paraId="26304F39" w14:textId="77777777" w:rsidR="00377F2E" w:rsidRPr="00377F2E" w:rsidRDefault="00377F2E" w:rsidP="00377F2E">
      <w:pPr>
        <w:pStyle w:val="EndNoteBibliography"/>
        <w:rPr>
          <w:noProof/>
        </w:rPr>
      </w:pPr>
      <w:r w:rsidRPr="00377F2E">
        <w:rPr>
          <w:noProof/>
        </w:rPr>
        <w:t xml:space="preserve">Lyre, H. (2017). "Structures, dynamics and mechanisms in neuroscience: an integrative account." </w:t>
      </w:r>
      <w:r w:rsidRPr="00377F2E">
        <w:rPr>
          <w:noProof/>
          <w:u w:val="single"/>
        </w:rPr>
        <w:t>Synthese</w:t>
      </w:r>
      <w:r w:rsidRPr="00377F2E">
        <w:rPr>
          <w:noProof/>
        </w:rPr>
        <w:t>: 1-18.</w:t>
      </w:r>
    </w:p>
    <w:p w14:paraId="33962356" w14:textId="77777777" w:rsidR="00377F2E" w:rsidRPr="00377F2E" w:rsidRDefault="00377F2E" w:rsidP="00377F2E">
      <w:pPr>
        <w:pStyle w:val="EndNoteBibliography"/>
        <w:rPr>
          <w:noProof/>
        </w:rPr>
      </w:pPr>
      <w:r w:rsidRPr="00377F2E">
        <w:rPr>
          <w:noProof/>
        </w:rPr>
        <w:t xml:space="preserve">Machamer, P., L. Darden and C. F. Craver (2000). "Thinking about Mechanisms." </w:t>
      </w:r>
      <w:r w:rsidRPr="00377F2E">
        <w:rPr>
          <w:noProof/>
          <w:u w:val="single"/>
        </w:rPr>
        <w:t>Philosophy of science</w:t>
      </w:r>
      <w:r w:rsidRPr="00377F2E">
        <w:rPr>
          <w:noProof/>
        </w:rPr>
        <w:t xml:space="preserve"> </w:t>
      </w:r>
      <w:r w:rsidRPr="00377F2E">
        <w:rPr>
          <w:b/>
          <w:noProof/>
        </w:rPr>
        <w:t>67</w:t>
      </w:r>
      <w:r w:rsidRPr="00377F2E">
        <w:rPr>
          <w:noProof/>
        </w:rPr>
        <w:t>(1): 1-25.</w:t>
      </w:r>
    </w:p>
    <w:p w14:paraId="4567FBA9" w14:textId="77777777" w:rsidR="00377F2E" w:rsidRPr="00377F2E" w:rsidRDefault="00377F2E" w:rsidP="00377F2E">
      <w:pPr>
        <w:pStyle w:val="EndNoteBibliography"/>
        <w:rPr>
          <w:noProof/>
        </w:rPr>
      </w:pPr>
      <w:r w:rsidRPr="00377F2E">
        <w:rPr>
          <w:noProof/>
        </w:rPr>
        <w:lastRenderedPageBreak/>
        <w:t xml:space="preserve">Maley, C. J. and G. Piccinini (2017). A Unified Mechanistic Account of Teleological Functions for Psychology and Neuroscience. </w:t>
      </w:r>
      <w:r w:rsidRPr="00377F2E">
        <w:rPr>
          <w:noProof/>
          <w:u w:val="single"/>
        </w:rPr>
        <w:t>Explanation and Integration in Mind and Brain Science</w:t>
      </w:r>
      <w:r w:rsidRPr="00377F2E">
        <w:rPr>
          <w:noProof/>
        </w:rPr>
        <w:t>. D. M. Kaplan, Oxford University Press</w:t>
      </w:r>
      <w:r w:rsidRPr="00377F2E">
        <w:rPr>
          <w:b/>
          <w:noProof/>
        </w:rPr>
        <w:t xml:space="preserve">: </w:t>
      </w:r>
      <w:r w:rsidRPr="00377F2E">
        <w:rPr>
          <w:noProof/>
        </w:rPr>
        <w:t>236.</w:t>
      </w:r>
    </w:p>
    <w:p w14:paraId="1298156D" w14:textId="77777777" w:rsidR="00377F2E" w:rsidRPr="00377F2E" w:rsidRDefault="00377F2E" w:rsidP="00377F2E">
      <w:pPr>
        <w:pStyle w:val="EndNoteBibliography"/>
        <w:rPr>
          <w:noProof/>
        </w:rPr>
      </w:pPr>
      <w:r w:rsidRPr="00377F2E">
        <w:rPr>
          <w:noProof/>
        </w:rPr>
        <w:t xml:space="preserve">Mazurek, M. E., J. D. Roitman, J. Ditterich and M. N. Shadlen (2003). "A role for neural integrators in perceptual decision making." </w:t>
      </w:r>
      <w:r w:rsidRPr="00377F2E">
        <w:rPr>
          <w:noProof/>
          <w:u w:val="single"/>
        </w:rPr>
        <w:t>Cereb Cortex</w:t>
      </w:r>
      <w:r w:rsidRPr="00377F2E">
        <w:rPr>
          <w:noProof/>
        </w:rPr>
        <w:t xml:space="preserve"> </w:t>
      </w:r>
      <w:r w:rsidRPr="00377F2E">
        <w:rPr>
          <w:b/>
          <w:noProof/>
        </w:rPr>
        <w:t>13</w:t>
      </w:r>
      <w:r w:rsidRPr="00377F2E">
        <w:rPr>
          <w:noProof/>
        </w:rPr>
        <w:t>(11): 1257-1269.</w:t>
      </w:r>
    </w:p>
    <w:p w14:paraId="25C31704" w14:textId="77777777" w:rsidR="00377F2E" w:rsidRPr="00377F2E" w:rsidRDefault="00377F2E" w:rsidP="00377F2E">
      <w:pPr>
        <w:pStyle w:val="EndNoteBibliography"/>
        <w:rPr>
          <w:noProof/>
        </w:rPr>
      </w:pPr>
      <w:r w:rsidRPr="00377F2E">
        <w:rPr>
          <w:noProof/>
        </w:rPr>
        <w:t xml:space="preserve">Meister, M. L., J. A. Hennig and A. C. Huk (2013). "Signal multiplexing and single-neuron computations in lateral intraparietal area during decision-making." </w:t>
      </w:r>
      <w:r w:rsidRPr="00377F2E">
        <w:rPr>
          <w:noProof/>
          <w:u w:val="single"/>
        </w:rPr>
        <w:t>Journal of Neuroscience</w:t>
      </w:r>
      <w:r w:rsidRPr="00377F2E">
        <w:rPr>
          <w:noProof/>
        </w:rPr>
        <w:t xml:space="preserve"> </w:t>
      </w:r>
      <w:r w:rsidRPr="00377F2E">
        <w:rPr>
          <w:b/>
          <w:noProof/>
        </w:rPr>
        <w:t>33</w:t>
      </w:r>
      <w:r w:rsidRPr="00377F2E">
        <w:rPr>
          <w:noProof/>
        </w:rPr>
        <w:t>(6): 2254-2267.</w:t>
      </w:r>
    </w:p>
    <w:p w14:paraId="4127339B" w14:textId="77777777" w:rsidR="00377F2E" w:rsidRPr="00377F2E" w:rsidRDefault="00377F2E" w:rsidP="00377F2E">
      <w:pPr>
        <w:pStyle w:val="EndNoteBibliography"/>
        <w:rPr>
          <w:noProof/>
        </w:rPr>
      </w:pPr>
      <w:r w:rsidRPr="00377F2E">
        <w:rPr>
          <w:noProof/>
        </w:rPr>
        <w:t xml:space="preserve">Miłkowski, M. (2016). "Explanatory completeness and idealization in large brain simulations: a mechanistic perspective." </w:t>
      </w:r>
      <w:r w:rsidRPr="00377F2E">
        <w:rPr>
          <w:noProof/>
          <w:u w:val="single"/>
        </w:rPr>
        <w:t>Synthese</w:t>
      </w:r>
      <w:r w:rsidRPr="00377F2E">
        <w:rPr>
          <w:noProof/>
        </w:rPr>
        <w:t xml:space="preserve"> </w:t>
      </w:r>
      <w:r w:rsidRPr="00377F2E">
        <w:rPr>
          <w:b/>
          <w:noProof/>
        </w:rPr>
        <w:t>193</w:t>
      </w:r>
      <w:r w:rsidRPr="00377F2E">
        <w:rPr>
          <w:noProof/>
        </w:rPr>
        <w:t>(5): 1457-1478.</w:t>
      </w:r>
    </w:p>
    <w:p w14:paraId="3A4332B9" w14:textId="77777777" w:rsidR="00377F2E" w:rsidRPr="00377F2E" w:rsidRDefault="00377F2E" w:rsidP="00377F2E">
      <w:pPr>
        <w:pStyle w:val="EndNoteBibliography"/>
        <w:rPr>
          <w:noProof/>
        </w:rPr>
      </w:pPr>
      <w:r w:rsidRPr="00377F2E">
        <w:rPr>
          <w:noProof/>
        </w:rPr>
        <w:t xml:space="preserve">Paz, A. W. (2017). "A mechanistic perspective on canonical neural computation." </w:t>
      </w:r>
      <w:r w:rsidRPr="00377F2E">
        <w:rPr>
          <w:noProof/>
          <w:u w:val="single"/>
        </w:rPr>
        <w:t>Philosophical Psychology</w:t>
      </w:r>
      <w:r w:rsidRPr="00377F2E">
        <w:rPr>
          <w:noProof/>
        </w:rPr>
        <w:t>: 1-22.</w:t>
      </w:r>
    </w:p>
    <w:p w14:paraId="24A3E58E" w14:textId="77777777" w:rsidR="00377F2E" w:rsidRPr="00377F2E" w:rsidRDefault="00377F2E" w:rsidP="00377F2E">
      <w:pPr>
        <w:pStyle w:val="EndNoteBibliography"/>
        <w:rPr>
          <w:noProof/>
        </w:rPr>
      </w:pPr>
      <w:r w:rsidRPr="00377F2E">
        <w:rPr>
          <w:noProof/>
        </w:rPr>
        <w:t xml:space="preserve">Piccinini, G. (2007). "Computing mechanisms." </w:t>
      </w:r>
      <w:r w:rsidRPr="00377F2E">
        <w:rPr>
          <w:noProof/>
          <w:u w:val="single"/>
        </w:rPr>
        <w:t>Philosophy of Science</w:t>
      </w:r>
      <w:r w:rsidRPr="00377F2E">
        <w:rPr>
          <w:noProof/>
        </w:rPr>
        <w:t xml:space="preserve"> </w:t>
      </w:r>
      <w:r w:rsidRPr="00377F2E">
        <w:rPr>
          <w:b/>
          <w:noProof/>
        </w:rPr>
        <w:t>74</w:t>
      </w:r>
      <w:r w:rsidRPr="00377F2E">
        <w:rPr>
          <w:noProof/>
        </w:rPr>
        <w:t>(4): 501-526.</w:t>
      </w:r>
    </w:p>
    <w:p w14:paraId="4FC4EE69" w14:textId="77777777" w:rsidR="00377F2E" w:rsidRPr="00377F2E" w:rsidRDefault="00377F2E" w:rsidP="00377F2E">
      <w:pPr>
        <w:pStyle w:val="EndNoteBibliography"/>
        <w:rPr>
          <w:noProof/>
        </w:rPr>
      </w:pPr>
      <w:r w:rsidRPr="00377F2E">
        <w:rPr>
          <w:noProof/>
        </w:rPr>
        <w:t xml:space="preserve">Piccinini, G. (2010). "The mind as neural software? Understanding functionalism, computationalism, and computational functionalism." </w:t>
      </w:r>
      <w:r w:rsidRPr="00377F2E">
        <w:rPr>
          <w:noProof/>
          <w:u w:val="single"/>
        </w:rPr>
        <w:t>Philosophy and Phenomenological Research</w:t>
      </w:r>
      <w:r w:rsidRPr="00377F2E">
        <w:rPr>
          <w:noProof/>
        </w:rPr>
        <w:t xml:space="preserve"> </w:t>
      </w:r>
      <w:r w:rsidRPr="00377F2E">
        <w:rPr>
          <w:b/>
          <w:noProof/>
        </w:rPr>
        <w:t>81</w:t>
      </w:r>
      <w:r w:rsidRPr="00377F2E">
        <w:rPr>
          <w:noProof/>
        </w:rPr>
        <w:t>(2): 269-311.</w:t>
      </w:r>
    </w:p>
    <w:p w14:paraId="4C4F19F7" w14:textId="77777777" w:rsidR="00377F2E" w:rsidRPr="00377F2E" w:rsidRDefault="00377F2E" w:rsidP="00377F2E">
      <w:pPr>
        <w:pStyle w:val="EndNoteBibliography"/>
        <w:rPr>
          <w:noProof/>
        </w:rPr>
      </w:pPr>
      <w:r w:rsidRPr="00377F2E">
        <w:rPr>
          <w:noProof/>
        </w:rPr>
        <w:t xml:space="preserve">Piccinini, G. and C. Craver (2011). "Integrating psychology and neuroscience: Functional analyses as mechanism sketches." </w:t>
      </w:r>
      <w:r w:rsidRPr="00377F2E">
        <w:rPr>
          <w:noProof/>
          <w:u w:val="single"/>
        </w:rPr>
        <w:t>Synthese</w:t>
      </w:r>
      <w:r w:rsidRPr="00377F2E">
        <w:rPr>
          <w:noProof/>
        </w:rPr>
        <w:t xml:space="preserve"> </w:t>
      </w:r>
      <w:r w:rsidRPr="00377F2E">
        <w:rPr>
          <w:b/>
          <w:noProof/>
        </w:rPr>
        <w:t>183</w:t>
      </w:r>
      <w:r w:rsidRPr="00377F2E">
        <w:rPr>
          <w:noProof/>
        </w:rPr>
        <w:t>(3): 283-311.</w:t>
      </w:r>
    </w:p>
    <w:p w14:paraId="1E264357" w14:textId="77777777" w:rsidR="00377F2E" w:rsidRPr="00377F2E" w:rsidRDefault="00377F2E" w:rsidP="00377F2E">
      <w:pPr>
        <w:pStyle w:val="EndNoteBibliography"/>
        <w:rPr>
          <w:noProof/>
        </w:rPr>
      </w:pPr>
      <w:r w:rsidRPr="00377F2E">
        <w:rPr>
          <w:noProof/>
        </w:rPr>
        <w:t xml:space="preserve">Platt, M. L. and P. W. Glimcher (1999). "Neural correlates of decision variables in parietal cortex." </w:t>
      </w:r>
      <w:r w:rsidRPr="00377F2E">
        <w:rPr>
          <w:noProof/>
          <w:u w:val="single"/>
        </w:rPr>
        <w:t>Nature</w:t>
      </w:r>
      <w:r w:rsidRPr="00377F2E">
        <w:rPr>
          <w:noProof/>
        </w:rPr>
        <w:t xml:space="preserve"> </w:t>
      </w:r>
      <w:r w:rsidRPr="00377F2E">
        <w:rPr>
          <w:b/>
          <w:noProof/>
        </w:rPr>
        <w:t>400</w:t>
      </w:r>
      <w:r w:rsidRPr="00377F2E">
        <w:rPr>
          <w:noProof/>
        </w:rPr>
        <w:t>(6741): 233-238.</w:t>
      </w:r>
    </w:p>
    <w:p w14:paraId="31745336" w14:textId="77777777" w:rsidR="00377F2E" w:rsidRPr="00377F2E" w:rsidRDefault="00377F2E" w:rsidP="00377F2E">
      <w:pPr>
        <w:pStyle w:val="EndNoteBibliography"/>
        <w:rPr>
          <w:noProof/>
        </w:rPr>
      </w:pPr>
      <w:r w:rsidRPr="00377F2E">
        <w:rPr>
          <w:noProof/>
        </w:rPr>
        <w:t xml:space="preserve">Port, R. F. and T. van Gelder (1995). </w:t>
      </w:r>
      <w:r w:rsidRPr="00377F2E">
        <w:rPr>
          <w:noProof/>
          <w:u w:val="single"/>
        </w:rPr>
        <w:t>Mind as motion: Explorations in the dynamics of cognition</w:t>
      </w:r>
      <w:r w:rsidRPr="00377F2E">
        <w:rPr>
          <w:noProof/>
        </w:rPr>
        <w:t>, MIT press.</w:t>
      </w:r>
    </w:p>
    <w:p w14:paraId="2E5026DF" w14:textId="77777777" w:rsidR="00377F2E" w:rsidRPr="00377F2E" w:rsidRDefault="00377F2E" w:rsidP="00377F2E">
      <w:pPr>
        <w:pStyle w:val="EndNoteBibliography"/>
        <w:rPr>
          <w:noProof/>
        </w:rPr>
      </w:pPr>
      <w:r w:rsidRPr="00377F2E">
        <w:rPr>
          <w:noProof/>
        </w:rPr>
        <w:t xml:space="preserve">Quine, W. V. O. (1960). </w:t>
      </w:r>
      <w:r w:rsidRPr="00377F2E">
        <w:rPr>
          <w:noProof/>
          <w:u w:val="single"/>
        </w:rPr>
        <w:t>Word and object</w:t>
      </w:r>
      <w:r w:rsidRPr="00377F2E">
        <w:rPr>
          <w:noProof/>
        </w:rPr>
        <w:t>, MIT press.</w:t>
      </w:r>
    </w:p>
    <w:p w14:paraId="05D1BE2F" w14:textId="77777777" w:rsidR="00377F2E" w:rsidRPr="00377F2E" w:rsidRDefault="00377F2E" w:rsidP="00377F2E">
      <w:pPr>
        <w:pStyle w:val="EndNoteBibliography"/>
        <w:rPr>
          <w:noProof/>
        </w:rPr>
      </w:pPr>
      <w:r w:rsidRPr="00377F2E">
        <w:rPr>
          <w:noProof/>
        </w:rPr>
        <w:t xml:space="preserve">Rice, C. (2015). "Moving beyond causes: Optimality models and scientific explanation." </w:t>
      </w:r>
      <w:r w:rsidRPr="00377F2E">
        <w:rPr>
          <w:noProof/>
          <w:u w:val="single"/>
        </w:rPr>
        <w:t>Noûs</w:t>
      </w:r>
      <w:r w:rsidRPr="00377F2E">
        <w:rPr>
          <w:noProof/>
        </w:rPr>
        <w:t xml:space="preserve"> </w:t>
      </w:r>
      <w:r w:rsidRPr="00377F2E">
        <w:rPr>
          <w:b/>
          <w:noProof/>
        </w:rPr>
        <w:t>49</w:t>
      </w:r>
      <w:r w:rsidRPr="00377F2E">
        <w:rPr>
          <w:noProof/>
        </w:rPr>
        <w:t>(3): 589-615.</w:t>
      </w:r>
    </w:p>
    <w:p w14:paraId="320F364F" w14:textId="77777777" w:rsidR="00377F2E" w:rsidRPr="00377F2E" w:rsidRDefault="00377F2E" w:rsidP="00377F2E">
      <w:pPr>
        <w:pStyle w:val="EndNoteBibliography"/>
        <w:rPr>
          <w:noProof/>
        </w:rPr>
      </w:pPr>
      <w:r w:rsidRPr="00377F2E">
        <w:rPr>
          <w:noProof/>
        </w:rPr>
        <w:t xml:space="preserve">Roitman, J. D. and M. N. Shadlen (2002). "Response of neurons in the lateral intraparietal area during a combined visual discrimination reaction time task." </w:t>
      </w:r>
      <w:r w:rsidRPr="00377F2E">
        <w:rPr>
          <w:noProof/>
          <w:u w:val="single"/>
        </w:rPr>
        <w:t>J Neurosci</w:t>
      </w:r>
      <w:r w:rsidRPr="00377F2E">
        <w:rPr>
          <w:noProof/>
        </w:rPr>
        <w:t xml:space="preserve"> </w:t>
      </w:r>
      <w:r w:rsidRPr="00377F2E">
        <w:rPr>
          <w:b/>
          <w:noProof/>
        </w:rPr>
        <w:t>22</w:t>
      </w:r>
      <w:r w:rsidRPr="00377F2E">
        <w:rPr>
          <w:noProof/>
        </w:rPr>
        <w:t>(21): 9475-9489.</w:t>
      </w:r>
    </w:p>
    <w:p w14:paraId="6D9BF1BD" w14:textId="77777777" w:rsidR="00377F2E" w:rsidRPr="00377F2E" w:rsidRDefault="00377F2E" w:rsidP="00377F2E">
      <w:pPr>
        <w:pStyle w:val="EndNoteBibliography"/>
        <w:rPr>
          <w:noProof/>
        </w:rPr>
      </w:pPr>
      <w:r w:rsidRPr="00377F2E">
        <w:rPr>
          <w:noProof/>
        </w:rPr>
        <w:t xml:space="preserve">Salmon, W. C. (1984). </w:t>
      </w:r>
      <w:r w:rsidRPr="00377F2E">
        <w:rPr>
          <w:noProof/>
          <w:u w:val="single"/>
        </w:rPr>
        <w:t>Scientific explanation and causal structure of the world</w:t>
      </w:r>
      <w:r w:rsidRPr="00377F2E">
        <w:rPr>
          <w:noProof/>
        </w:rPr>
        <w:t>, Princeton University Press.</w:t>
      </w:r>
    </w:p>
    <w:p w14:paraId="14CE1B88" w14:textId="77777777" w:rsidR="00377F2E" w:rsidRPr="00377F2E" w:rsidRDefault="00377F2E" w:rsidP="00377F2E">
      <w:pPr>
        <w:pStyle w:val="EndNoteBibliography"/>
        <w:rPr>
          <w:noProof/>
        </w:rPr>
      </w:pPr>
      <w:r w:rsidRPr="00377F2E">
        <w:rPr>
          <w:noProof/>
        </w:rPr>
        <w:t xml:space="preserve">Shadlen, M. N., R. Kiani, W. T. Newsome, J. I. Gold, D. M. Wolpert, A. Zylberberg, J. Ditterich, V. de Lafuente, T. Yang and J. Roitman (2016). "Comment on “Single-trial spike trains in parietal cortex reveal discrete steps during decision-making”." </w:t>
      </w:r>
      <w:r w:rsidRPr="00377F2E">
        <w:rPr>
          <w:noProof/>
          <w:u w:val="single"/>
        </w:rPr>
        <w:t>Science</w:t>
      </w:r>
      <w:r w:rsidRPr="00377F2E">
        <w:rPr>
          <w:noProof/>
        </w:rPr>
        <w:t xml:space="preserve"> </w:t>
      </w:r>
      <w:r w:rsidRPr="00377F2E">
        <w:rPr>
          <w:b/>
          <w:noProof/>
        </w:rPr>
        <w:t>351</w:t>
      </w:r>
      <w:r w:rsidRPr="00377F2E">
        <w:rPr>
          <w:noProof/>
        </w:rPr>
        <w:t>(6280): 1406-1406.</w:t>
      </w:r>
    </w:p>
    <w:p w14:paraId="58F924B4" w14:textId="77777777" w:rsidR="00377F2E" w:rsidRPr="00377F2E" w:rsidRDefault="00377F2E" w:rsidP="00377F2E">
      <w:pPr>
        <w:pStyle w:val="EndNoteBibliography"/>
        <w:rPr>
          <w:noProof/>
        </w:rPr>
      </w:pPr>
      <w:r w:rsidRPr="00377F2E">
        <w:rPr>
          <w:noProof/>
        </w:rPr>
        <w:t xml:space="preserve">Shagrir, O. and W. Bechtel (2017). Marr’s computational level and delineating phenomena. </w:t>
      </w:r>
      <w:r w:rsidRPr="00377F2E">
        <w:rPr>
          <w:noProof/>
          <w:u w:val="single"/>
        </w:rPr>
        <w:t>Explanation and integration in mind and brain science</w:t>
      </w:r>
      <w:r w:rsidRPr="00377F2E">
        <w:rPr>
          <w:noProof/>
        </w:rPr>
        <w:t>. D. M. Kaplan, Oxford University Press</w:t>
      </w:r>
      <w:r w:rsidRPr="00377F2E">
        <w:rPr>
          <w:b/>
          <w:noProof/>
        </w:rPr>
        <w:t xml:space="preserve">: </w:t>
      </w:r>
      <w:r w:rsidRPr="00377F2E">
        <w:rPr>
          <w:noProof/>
        </w:rPr>
        <w:t>190-214.</w:t>
      </w:r>
    </w:p>
    <w:p w14:paraId="0B8BD787" w14:textId="77777777" w:rsidR="00377F2E" w:rsidRPr="00377F2E" w:rsidRDefault="00377F2E" w:rsidP="00377F2E">
      <w:pPr>
        <w:pStyle w:val="EndNoteBibliography"/>
        <w:rPr>
          <w:noProof/>
        </w:rPr>
      </w:pPr>
      <w:r w:rsidRPr="00377F2E">
        <w:rPr>
          <w:noProof/>
        </w:rPr>
        <w:t xml:space="preserve">Shapiro, L. A. (2013). "Dynamics and cognition." </w:t>
      </w:r>
      <w:r w:rsidRPr="00377F2E">
        <w:rPr>
          <w:noProof/>
          <w:u w:val="single"/>
        </w:rPr>
        <w:t>Minds and Machines</w:t>
      </w:r>
      <w:r w:rsidRPr="00377F2E">
        <w:rPr>
          <w:noProof/>
        </w:rPr>
        <w:t xml:space="preserve"> </w:t>
      </w:r>
      <w:r w:rsidRPr="00377F2E">
        <w:rPr>
          <w:b/>
          <w:noProof/>
        </w:rPr>
        <w:t>23</w:t>
      </w:r>
      <w:r w:rsidRPr="00377F2E">
        <w:rPr>
          <w:noProof/>
        </w:rPr>
        <w:t>(3): 353-375.</w:t>
      </w:r>
    </w:p>
    <w:p w14:paraId="64A4BF69" w14:textId="77777777" w:rsidR="00377F2E" w:rsidRPr="00377F2E" w:rsidRDefault="00377F2E" w:rsidP="00377F2E">
      <w:pPr>
        <w:pStyle w:val="EndNoteBibliography"/>
        <w:rPr>
          <w:noProof/>
        </w:rPr>
      </w:pPr>
      <w:r w:rsidRPr="00377F2E">
        <w:rPr>
          <w:noProof/>
        </w:rPr>
        <w:t xml:space="preserve">Shapiro, L. A. (2016). "Mechanism or bust? Explanation in psychology." </w:t>
      </w:r>
      <w:r w:rsidRPr="00377F2E">
        <w:rPr>
          <w:noProof/>
          <w:u w:val="single"/>
        </w:rPr>
        <w:t>The British Journal for the Philosophy of Science</w:t>
      </w:r>
      <w:r w:rsidRPr="00377F2E">
        <w:rPr>
          <w:noProof/>
        </w:rPr>
        <w:t xml:space="preserve"> </w:t>
      </w:r>
      <w:r w:rsidRPr="00377F2E">
        <w:rPr>
          <w:b/>
          <w:noProof/>
        </w:rPr>
        <w:t>68</w:t>
      </w:r>
      <w:r w:rsidRPr="00377F2E">
        <w:rPr>
          <w:noProof/>
        </w:rPr>
        <w:t>(4): 1037-1059.</w:t>
      </w:r>
    </w:p>
    <w:p w14:paraId="5F736F24" w14:textId="77777777" w:rsidR="00377F2E" w:rsidRPr="00377F2E" w:rsidRDefault="00377F2E" w:rsidP="00377F2E">
      <w:pPr>
        <w:pStyle w:val="EndNoteBibliography"/>
        <w:rPr>
          <w:rFonts w:hint="eastAsia"/>
          <w:noProof/>
        </w:rPr>
      </w:pPr>
      <w:r w:rsidRPr="00377F2E">
        <w:rPr>
          <w:rFonts w:hint="eastAsia"/>
          <w:noProof/>
        </w:rPr>
        <w:t>Silberstein, M. and A. Chemero (2012). "Complexity and extended phenomenological</w:t>
      </w:r>
      <w:r w:rsidRPr="00377F2E">
        <w:rPr>
          <w:rFonts w:hint="eastAsia"/>
          <w:noProof/>
        </w:rPr>
        <w:t>‐</w:t>
      </w:r>
      <w:r w:rsidRPr="00377F2E">
        <w:rPr>
          <w:rFonts w:hint="eastAsia"/>
          <w:noProof/>
        </w:rPr>
        <w:t xml:space="preserve">cognitive systems." </w:t>
      </w:r>
      <w:r w:rsidRPr="00377F2E">
        <w:rPr>
          <w:rFonts w:hint="eastAsia"/>
          <w:noProof/>
          <w:u w:val="single"/>
        </w:rPr>
        <w:t>Topics in cognitive science</w:t>
      </w:r>
      <w:r w:rsidRPr="00377F2E">
        <w:rPr>
          <w:rFonts w:hint="eastAsia"/>
          <w:noProof/>
        </w:rPr>
        <w:t xml:space="preserve"> </w:t>
      </w:r>
      <w:r w:rsidRPr="00377F2E">
        <w:rPr>
          <w:rFonts w:hint="eastAsia"/>
          <w:b/>
          <w:noProof/>
        </w:rPr>
        <w:t>4</w:t>
      </w:r>
      <w:r w:rsidRPr="00377F2E">
        <w:rPr>
          <w:rFonts w:hint="eastAsia"/>
          <w:noProof/>
        </w:rPr>
        <w:t>(1): 35-50.</w:t>
      </w:r>
    </w:p>
    <w:p w14:paraId="08DFC98E" w14:textId="77777777" w:rsidR="00377F2E" w:rsidRPr="00377F2E" w:rsidRDefault="00377F2E" w:rsidP="00377F2E">
      <w:pPr>
        <w:pStyle w:val="EndNoteBibliography"/>
        <w:rPr>
          <w:noProof/>
        </w:rPr>
      </w:pPr>
      <w:r w:rsidRPr="00377F2E">
        <w:rPr>
          <w:noProof/>
        </w:rPr>
        <w:t xml:space="preserve">Silberstein, M. and A. Chemero (2013). "Constraints on Localization and Decomposition as Explanatory Strategies in the Biological Sciences." </w:t>
      </w:r>
      <w:r w:rsidRPr="00377F2E">
        <w:rPr>
          <w:noProof/>
          <w:u w:val="single"/>
        </w:rPr>
        <w:t>Philosophy of science</w:t>
      </w:r>
      <w:r w:rsidRPr="00377F2E">
        <w:rPr>
          <w:noProof/>
        </w:rPr>
        <w:t xml:space="preserve"> </w:t>
      </w:r>
      <w:r w:rsidRPr="00377F2E">
        <w:rPr>
          <w:b/>
          <w:noProof/>
        </w:rPr>
        <w:t>80</w:t>
      </w:r>
      <w:r w:rsidRPr="00377F2E">
        <w:rPr>
          <w:noProof/>
        </w:rPr>
        <w:t>(5): 958-970.</w:t>
      </w:r>
    </w:p>
    <w:p w14:paraId="26C362FF" w14:textId="77777777" w:rsidR="00377F2E" w:rsidRPr="00377F2E" w:rsidRDefault="00377F2E" w:rsidP="00377F2E">
      <w:pPr>
        <w:pStyle w:val="EndNoteBibliography"/>
        <w:rPr>
          <w:noProof/>
        </w:rPr>
      </w:pPr>
      <w:r w:rsidRPr="00377F2E">
        <w:rPr>
          <w:noProof/>
        </w:rPr>
        <w:t xml:space="preserve">Strawson, P. F. (1959). </w:t>
      </w:r>
      <w:r w:rsidRPr="00377F2E">
        <w:rPr>
          <w:noProof/>
          <w:u w:val="single"/>
        </w:rPr>
        <w:t>Individuals</w:t>
      </w:r>
      <w:r w:rsidRPr="00377F2E">
        <w:rPr>
          <w:noProof/>
        </w:rPr>
        <w:t>. London, Methuen.</w:t>
      </w:r>
    </w:p>
    <w:p w14:paraId="3BF3EBEC" w14:textId="77777777" w:rsidR="00377F2E" w:rsidRPr="00377F2E" w:rsidRDefault="00377F2E" w:rsidP="00377F2E">
      <w:pPr>
        <w:pStyle w:val="EndNoteBibliography"/>
        <w:rPr>
          <w:noProof/>
        </w:rPr>
      </w:pPr>
      <w:r w:rsidRPr="00377F2E">
        <w:rPr>
          <w:noProof/>
        </w:rPr>
        <w:t xml:space="preserve">Strogatz, S. (2001). </w:t>
      </w:r>
      <w:r w:rsidRPr="00377F2E">
        <w:rPr>
          <w:noProof/>
          <w:u w:val="single"/>
        </w:rPr>
        <w:t>Nonlinear Dynamics And Chaos: With Applications To Physics, Biology, Chemistry, And Engineering (Studies in Nonlinearity)</w:t>
      </w:r>
      <w:r w:rsidRPr="00377F2E">
        <w:rPr>
          <w:noProof/>
        </w:rPr>
        <w:t>, Westview Press.</w:t>
      </w:r>
    </w:p>
    <w:p w14:paraId="1C9D3C10" w14:textId="77777777" w:rsidR="00377F2E" w:rsidRPr="00377F2E" w:rsidRDefault="00377F2E" w:rsidP="00377F2E">
      <w:pPr>
        <w:pStyle w:val="EndNoteBibliography"/>
        <w:rPr>
          <w:noProof/>
        </w:rPr>
      </w:pPr>
      <w:r w:rsidRPr="00377F2E">
        <w:rPr>
          <w:noProof/>
        </w:rPr>
        <w:lastRenderedPageBreak/>
        <w:t xml:space="preserve">Usher, M. and J. L. McClelland (2001). "The time course of perceptual choice: the leaky, competing accumulator model." </w:t>
      </w:r>
      <w:r w:rsidRPr="00377F2E">
        <w:rPr>
          <w:noProof/>
          <w:u w:val="single"/>
        </w:rPr>
        <w:t>Psychological review</w:t>
      </w:r>
      <w:r w:rsidRPr="00377F2E">
        <w:rPr>
          <w:noProof/>
        </w:rPr>
        <w:t xml:space="preserve"> </w:t>
      </w:r>
      <w:r w:rsidRPr="00377F2E">
        <w:rPr>
          <w:b/>
          <w:noProof/>
        </w:rPr>
        <w:t>108</w:t>
      </w:r>
      <w:r w:rsidRPr="00377F2E">
        <w:rPr>
          <w:noProof/>
        </w:rPr>
        <w:t>(3): 550.</w:t>
      </w:r>
    </w:p>
    <w:p w14:paraId="30A1C62E" w14:textId="77777777" w:rsidR="00377F2E" w:rsidRPr="00377F2E" w:rsidRDefault="00377F2E" w:rsidP="00377F2E">
      <w:pPr>
        <w:pStyle w:val="EndNoteBibliography"/>
        <w:rPr>
          <w:noProof/>
        </w:rPr>
      </w:pPr>
      <w:r w:rsidRPr="00377F2E">
        <w:rPr>
          <w:noProof/>
        </w:rPr>
        <w:t xml:space="preserve">van Gelder, T. (1995). "What Might Cognition Be, If Not Computation?" </w:t>
      </w:r>
      <w:r w:rsidRPr="00377F2E">
        <w:rPr>
          <w:noProof/>
          <w:u w:val="single"/>
        </w:rPr>
        <w:t>The Journal of Philosophy</w:t>
      </w:r>
      <w:r w:rsidRPr="00377F2E">
        <w:rPr>
          <w:noProof/>
        </w:rPr>
        <w:t xml:space="preserve"> </w:t>
      </w:r>
      <w:r w:rsidRPr="00377F2E">
        <w:rPr>
          <w:b/>
          <w:noProof/>
        </w:rPr>
        <w:t>92</w:t>
      </w:r>
      <w:r w:rsidRPr="00377F2E">
        <w:rPr>
          <w:noProof/>
        </w:rPr>
        <w:t>(7): 345-381.</w:t>
      </w:r>
    </w:p>
    <w:p w14:paraId="3367976E" w14:textId="77777777" w:rsidR="00377F2E" w:rsidRPr="00377F2E" w:rsidRDefault="00377F2E" w:rsidP="00377F2E">
      <w:pPr>
        <w:pStyle w:val="EndNoteBibliography"/>
        <w:rPr>
          <w:noProof/>
        </w:rPr>
      </w:pPr>
      <w:r w:rsidRPr="00377F2E">
        <w:rPr>
          <w:noProof/>
        </w:rPr>
        <w:t xml:space="preserve">van Gelder, T. (1998). "The dynamical hypothesis in cognitive science." </w:t>
      </w:r>
      <w:r w:rsidRPr="00377F2E">
        <w:rPr>
          <w:noProof/>
          <w:u w:val="single"/>
        </w:rPr>
        <w:t>Behavioral brain sciences</w:t>
      </w:r>
      <w:r w:rsidRPr="00377F2E">
        <w:rPr>
          <w:noProof/>
        </w:rPr>
        <w:t xml:space="preserve"> </w:t>
      </w:r>
      <w:r w:rsidRPr="00377F2E">
        <w:rPr>
          <w:b/>
          <w:noProof/>
        </w:rPr>
        <w:t>21</w:t>
      </w:r>
      <w:r w:rsidRPr="00377F2E">
        <w:rPr>
          <w:noProof/>
        </w:rPr>
        <w:t>(5): 615-628.</w:t>
      </w:r>
    </w:p>
    <w:p w14:paraId="6E4BE0BC" w14:textId="77777777" w:rsidR="00377F2E" w:rsidRPr="00377F2E" w:rsidRDefault="00377F2E" w:rsidP="00377F2E">
      <w:pPr>
        <w:pStyle w:val="EndNoteBibliography"/>
        <w:rPr>
          <w:noProof/>
        </w:rPr>
      </w:pPr>
      <w:r w:rsidRPr="00377F2E">
        <w:rPr>
          <w:noProof/>
        </w:rPr>
        <w:t xml:space="preserve">Wald, A. and J. Wolfowitz (1948). "Optimum character of the sequential probability ratio test." </w:t>
      </w:r>
      <w:r w:rsidRPr="00377F2E">
        <w:rPr>
          <w:noProof/>
          <w:u w:val="single"/>
        </w:rPr>
        <w:t>The Annals of Mathematical Statistics</w:t>
      </w:r>
      <w:r w:rsidRPr="00377F2E">
        <w:rPr>
          <w:noProof/>
        </w:rPr>
        <w:t xml:space="preserve"> </w:t>
      </w:r>
      <w:r w:rsidRPr="00377F2E">
        <w:rPr>
          <w:b/>
          <w:noProof/>
        </w:rPr>
        <w:t>19</w:t>
      </w:r>
      <w:r w:rsidRPr="00377F2E">
        <w:rPr>
          <w:noProof/>
        </w:rPr>
        <w:t>(3): 326-339.</w:t>
      </w:r>
    </w:p>
    <w:p w14:paraId="4ECA3349" w14:textId="77777777" w:rsidR="00377F2E" w:rsidRPr="00377F2E" w:rsidRDefault="00377F2E" w:rsidP="00377F2E">
      <w:pPr>
        <w:pStyle w:val="EndNoteBibliography"/>
        <w:rPr>
          <w:noProof/>
        </w:rPr>
      </w:pPr>
      <w:r w:rsidRPr="00377F2E">
        <w:rPr>
          <w:noProof/>
        </w:rPr>
        <w:t xml:space="preserve">Walmsley, J. (2008). "Explanation in dynamical cognitive science." </w:t>
      </w:r>
      <w:r w:rsidRPr="00377F2E">
        <w:rPr>
          <w:noProof/>
          <w:u w:val="single"/>
        </w:rPr>
        <w:t>Minds and Machines</w:t>
      </w:r>
      <w:r w:rsidRPr="00377F2E">
        <w:rPr>
          <w:noProof/>
        </w:rPr>
        <w:t xml:space="preserve"> </w:t>
      </w:r>
      <w:r w:rsidRPr="00377F2E">
        <w:rPr>
          <w:b/>
          <w:noProof/>
        </w:rPr>
        <w:t>18</w:t>
      </w:r>
      <w:r w:rsidRPr="00377F2E">
        <w:rPr>
          <w:noProof/>
        </w:rPr>
        <w:t>(3): 331-348.</w:t>
      </w:r>
    </w:p>
    <w:p w14:paraId="367101AC" w14:textId="77777777" w:rsidR="00377F2E" w:rsidRPr="00377F2E" w:rsidRDefault="00377F2E" w:rsidP="00377F2E">
      <w:pPr>
        <w:pStyle w:val="EndNoteBibliography"/>
        <w:rPr>
          <w:noProof/>
        </w:rPr>
      </w:pPr>
      <w:r w:rsidRPr="00377F2E">
        <w:rPr>
          <w:noProof/>
        </w:rPr>
        <w:t xml:space="preserve">Wang, X. J. (2002). "Probabilistic decision making by slow reverberation in cortical circuits." </w:t>
      </w:r>
      <w:r w:rsidRPr="00377F2E">
        <w:rPr>
          <w:noProof/>
          <w:u w:val="single"/>
        </w:rPr>
        <w:t>Neuron</w:t>
      </w:r>
      <w:r w:rsidRPr="00377F2E">
        <w:rPr>
          <w:noProof/>
        </w:rPr>
        <w:t xml:space="preserve"> </w:t>
      </w:r>
      <w:r w:rsidRPr="00377F2E">
        <w:rPr>
          <w:b/>
          <w:noProof/>
        </w:rPr>
        <w:t>36</w:t>
      </w:r>
      <w:r w:rsidRPr="00377F2E">
        <w:rPr>
          <w:noProof/>
        </w:rPr>
        <w:t>(5): 955-968.</w:t>
      </w:r>
    </w:p>
    <w:p w14:paraId="1DD41C49" w14:textId="77777777" w:rsidR="00377F2E" w:rsidRPr="00377F2E" w:rsidRDefault="00377F2E" w:rsidP="00377F2E">
      <w:pPr>
        <w:pStyle w:val="EndNoteBibliography"/>
        <w:rPr>
          <w:noProof/>
        </w:rPr>
      </w:pPr>
      <w:r w:rsidRPr="00377F2E">
        <w:rPr>
          <w:noProof/>
        </w:rPr>
        <w:t xml:space="preserve">Weisberg, M. (2013). </w:t>
      </w:r>
      <w:r w:rsidRPr="00377F2E">
        <w:rPr>
          <w:noProof/>
          <w:u w:val="single"/>
        </w:rPr>
        <w:t>Simulation and Similarity: Using Models to Understand the World</w:t>
      </w:r>
      <w:r w:rsidRPr="00377F2E">
        <w:rPr>
          <w:noProof/>
        </w:rPr>
        <w:t>, Oxford University Press.</w:t>
      </w:r>
    </w:p>
    <w:p w14:paraId="63C6F1B8" w14:textId="77777777" w:rsidR="00377F2E" w:rsidRPr="00377F2E" w:rsidRDefault="00377F2E" w:rsidP="00377F2E">
      <w:pPr>
        <w:pStyle w:val="EndNoteBibliography"/>
        <w:rPr>
          <w:noProof/>
        </w:rPr>
      </w:pPr>
      <w:r w:rsidRPr="00377F2E">
        <w:rPr>
          <w:noProof/>
        </w:rPr>
        <w:t xml:space="preserve">Weiskopf, D. A. (2011). "The Functional Unity of Special Science Kinds." </w:t>
      </w:r>
      <w:r w:rsidRPr="00377F2E">
        <w:rPr>
          <w:noProof/>
          <w:u w:val="single"/>
        </w:rPr>
        <w:t>The British Journal for the Philosophy of Science</w:t>
      </w:r>
      <w:r w:rsidRPr="00377F2E">
        <w:rPr>
          <w:noProof/>
        </w:rPr>
        <w:t>.</w:t>
      </w:r>
    </w:p>
    <w:p w14:paraId="00E44A65" w14:textId="77777777" w:rsidR="00377F2E" w:rsidRPr="00377F2E" w:rsidRDefault="00377F2E" w:rsidP="00377F2E">
      <w:pPr>
        <w:pStyle w:val="EndNoteBibliography"/>
        <w:rPr>
          <w:noProof/>
        </w:rPr>
      </w:pPr>
      <w:r w:rsidRPr="00377F2E">
        <w:rPr>
          <w:noProof/>
        </w:rPr>
        <w:t xml:space="preserve">Weiskopf, D. A. (2017). The explanatory autonomy of cognitive models. </w:t>
      </w:r>
      <w:r w:rsidRPr="00377F2E">
        <w:rPr>
          <w:noProof/>
          <w:u w:val="single"/>
        </w:rPr>
        <w:t>Explanation and Integration in Mind and Brain Science</w:t>
      </w:r>
      <w:r w:rsidRPr="00377F2E">
        <w:rPr>
          <w:noProof/>
        </w:rPr>
        <w:t>. D. M. Kaplan, Oxford University Press.</w:t>
      </w:r>
    </w:p>
    <w:p w14:paraId="0BC6C866" w14:textId="77777777" w:rsidR="00377F2E" w:rsidRPr="00377F2E" w:rsidRDefault="00377F2E" w:rsidP="00377F2E">
      <w:pPr>
        <w:pStyle w:val="EndNoteBibliography"/>
        <w:rPr>
          <w:noProof/>
        </w:rPr>
      </w:pPr>
      <w:r w:rsidRPr="00377F2E">
        <w:rPr>
          <w:noProof/>
        </w:rPr>
        <w:t xml:space="preserve">Wimsatt, W. C. (1997). "Aggregativity: Reductive Heuristics for Finding Emergence." </w:t>
      </w:r>
      <w:r w:rsidRPr="00377F2E">
        <w:rPr>
          <w:noProof/>
          <w:u w:val="single"/>
        </w:rPr>
        <w:t>Philosophy of science</w:t>
      </w:r>
      <w:r w:rsidRPr="00377F2E">
        <w:rPr>
          <w:noProof/>
        </w:rPr>
        <w:t xml:space="preserve"> </w:t>
      </w:r>
      <w:r w:rsidRPr="00377F2E">
        <w:rPr>
          <w:b/>
          <w:noProof/>
        </w:rPr>
        <w:t>64</w:t>
      </w:r>
      <w:r w:rsidRPr="00377F2E">
        <w:rPr>
          <w:noProof/>
        </w:rPr>
        <w:t>: S372-S384.</w:t>
      </w:r>
    </w:p>
    <w:p w14:paraId="56B5C0CA" w14:textId="77777777" w:rsidR="00377F2E" w:rsidRPr="00377F2E" w:rsidRDefault="00377F2E" w:rsidP="00377F2E">
      <w:pPr>
        <w:pStyle w:val="EndNoteBibliography"/>
        <w:rPr>
          <w:noProof/>
        </w:rPr>
      </w:pPr>
      <w:r w:rsidRPr="00377F2E">
        <w:rPr>
          <w:noProof/>
        </w:rPr>
        <w:t xml:space="preserve">Wong, K.-F. and A. C. J. F. i. n. Huk (2008). "Temporal dynamics underlying perceptual decision making: Insights from the interplay between an attractor model and parietal neurophysiology."  </w:t>
      </w:r>
      <w:r w:rsidRPr="00377F2E">
        <w:rPr>
          <w:b/>
          <w:noProof/>
        </w:rPr>
        <w:t>2</w:t>
      </w:r>
      <w:r w:rsidRPr="00377F2E">
        <w:rPr>
          <w:noProof/>
        </w:rPr>
        <w:t>: 28.</w:t>
      </w:r>
    </w:p>
    <w:p w14:paraId="63BC2027" w14:textId="77777777" w:rsidR="00377F2E" w:rsidRPr="00377F2E" w:rsidRDefault="00377F2E" w:rsidP="00377F2E">
      <w:pPr>
        <w:pStyle w:val="EndNoteBibliography"/>
        <w:rPr>
          <w:noProof/>
        </w:rPr>
      </w:pPr>
      <w:r w:rsidRPr="00377F2E">
        <w:rPr>
          <w:noProof/>
        </w:rPr>
        <w:t xml:space="preserve">Wong, K.-F. and X.-J. Wang (2006). "A recurrent network mechanism of time integration in perceptual decisions." </w:t>
      </w:r>
      <w:r w:rsidRPr="00377F2E">
        <w:rPr>
          <w:noProof/>
          <w:u w:val="single"/>
        </w:rPr>
        <w:t>The Journal of Neuroscience</w:t>
      </w:r>
      <w:r w:rsidRPr="00377F2E">
        <w:rPr>
          <w:noProof/>
        </w:rPr>
        <w:t xml:space="preserve"> </w:t>
      </w:r>
      <w:r w:rsidRPr="00377F2E">
        <w:rPr>
          <w:b/>
          <w:noProof/>
        </w:rPr>
        <w:t>26</w:t>
      </w:r>
      <w:r w:rsidRPr="00377F2E">
        <w:rPr>
          <w:noProof/>
        </w:rPr>
        <w:t>(4): 1314-1328.</w:t>
      </w:r>
    </w:p>
    <w:p w14:paraId="1B366F06" w14:textId="77777777" w:rsidR="00377F2E" w:rsidRPr="00377F2E" w:rsidRDefault="00377F2E" w:rsidP="00377F2E">
      <w:pPr>
        <w:pStyle w:val="EndNoteBibliography"/>
        <w:rPr>
          <w:noProof/>
        </w:rPr>
      </w:pPr>
      <w:r w:rsidRPr="00377F2E">
        <w:rPr>
          <w:noProof/>
        </w:rPr>
        <w:t xml:space="preserve">Woodward, J. (2003). </w:t>
      </w:r>
      <w:r w:rsidRPr="00377F2E">
        <w:rPr>
          <w:noProof/>
          <w:u w:val="single"/>
        </w:rPr>
        <w:t>Making things happen: A theory of causal explanation</w:t>
      </w:r>
      <w:r w:rsidRPr="00377F2E">
        <w:rPr>
          <w:noProof/>
        </w:rPr>
        <w:t>, Oxford University Press.</w:t>
      </w:r>
    </w:p>
    <w:p w14:paraId="51B0A3E2" w14:textId="77777777" w:rsidR="00377F2E" w:rsidRPr="00377F2E" w:rsidRDefault="00377F2E" w:rsidP="00377F2E">
      <w:pPr>
        <w:pStyle w:val="EndNoteBibliography"/>
        <w:rPr>
          <w:noProof/>
        </w:rPr>
      </w:pPr>
      <w:r w:rsidRPr="00377F2E">
        <w:rPr>
          <w:noProof/>
        </w:rPr>
        <w:t xml:space="preserve">Woodward, J. (2017). Explanation in Neurobiology. </w:t>
      </w:r>
      <w:r w:rsidRPr="00377F2E">
        <w:rPr>
          <w:noProof/>
          <w:u w:val="single"/>
        </w:rPr>
        <w:t>Explanation and Integration in Mind and Brain Science</w:t>
      </w:r>
      <w:r w:rsidRPr="00377F2E">
        <w:rPr>
          <w:noProof/>
        </w:rPr>
        <w:t>. D. M. Kaplan, Oxford University Press</w:t>
      </w:r>
      <w:r w:rsidRPr="00377F2E">
        <w:rPr>
          <w:b/>
          <w:noProof/>
        </w:rPr>
        <w:t xml:space="preserve">: </w:t>
      </w:r>
      <w:r w:rsidRPr="00377F2E">
        <w:rPr>
          <w:noProof/>
        </w:rPr>
        <w:t>70-100.</w:t>
      </w:r>
    </w:p>
    <w:p w14:paraId="3E8E60A8" w14:textId="77777777" w:rsidR="00377F2E" w:rsidRPr="00377F2E" w:rsidRDefault="00377F2E" w:rsidP="00377F2E">
      <w:pPr>
        <w:pStyle w:val="EndNoteBibliography"/>
        <w:rPr>
          <w:noProof/>
        </w:rPr>
      </w:pPr>
      <w:r w:rsidRPr="00377F2E">
        <w:rPr>
          <w:noProof/>
        </w:rPr>
        <w:t xml:space="preserve">Wright, C. D. and W. P. Bechtel (2007). Mechanisms and psychological explanation. </w:t>
      </w:r>
      <w:r w:rsidRPr="00377F2E">
        <w:rPr>
          <w:noProof/>
          <w:u w:val="single"/>
        </w:rPr>
        <w:t>Philosophy of Psychology and Cognitive Science</w:t>
      </w:r>
      <w:r w:rsidRPr="00377F2E">
        <w:rPr>
          <w:noProof/>
        </w:rPr>
        <w:t>. P. Thagard, Elsevier.</w:t>
      </w:r>
    </w:p>
    <w:p w14:paraId="77F795DE" w14:textId="77777777" w:rsidR="00377F2E" w:rsidRPr="00377F2E" w:rsidRDefault="00377F2E" w:rsidP="00377F2E">
      <w:pPr>
        <w:pStyle w:val="EndNoteBibliography"/>
        <w:rPr>
          <w:noProof/>
          <w:u w:val="single"/>
        </w:rPr>
      </w:pPr>
      <w:r w:rsidRPr="00377F2E">
        <w:rPr>
          <w:noProof/>
        </w:rPr>
        <w:t xml:space="preserve">Zednik, C. (2009). "The Varieties of Dynamicism." </w:t>
      </w:r>
      <w:r w:rsidRPr="00377F2E">
        <w:rPr>
          <w:noProof/>
          <w:u w:val="single"/>
        </w:rPr>
        <w:t xml:space="preserve">Proceedings of the 31st Annual Conference of the </w:t>
      </w:r>
    </w:p>
    <w:p w14:paraId="7EC9AA51" w14:textId="77777777" w:rsidR="00377F2E" w:rsidRPr="00377F2E" w:rsidRDefault="00377F2E" w:rsidP="00377F2E">
      <w:pPr>
        <w:pStyle w:val="EndNoteBibliography"/>
        <w:rPr>
          <w:noProof/>
        </w:rPr>
      </w:pPr>
      <w:r w:rsidRPr="00377F2E">
        <w:rPr>
          <w:noProof/>
          <w:u w:val="single"/>
        </w:rPr>
        <w:t>Cognitive Science Society.</w:t>
      </w:r>
      <w:r w:rsidRPr="00377F2E">
        <w:rPr>
          <w:noProof/>
        </w:rPr>
        <w:t>: 2298-2303.</w:t>
      </w:r>
    </w:p>
    <w:p w14:paraId="39DC53F9" w14:textId="77777777" w:rsidR="00377F2E" w:rsidRPr="00377F2E" w:rsidRDefault="00377F2E" w:rsidP="00377F2E">
      <w:pPr>
        <w:pStyle w:val="EndNoteBibliography"/>
        <w:rPr>
          <w:noProof/>
        </w:rPr>
      </w:pPr>
      <w:r w:rsidRPr="00377F2E">
        <w:rPr>
          <w:noProof/>
        </w:rPr>
        <w:t xml:space="preserve">Zednik, C. (2011). "The Nature of Dynamical Explanation*." </w:t>
      </w:r>
      <w:r w:rsidRPr="00377F2E">
        <w:rPr>
          <w:noProof/>
          <w:u w:val="single"/>
        </w:rPr>
        <w:t>Philosophy of Science</w:t>
      </w:r>
      <w:r w:rsidRPr="00377F2E">
        <w:rPr>
          <w:noProof/>
        </w:rPr>
        <w:t xml:space="preserve"> </w:t>
      </w:r>
      <w:r w:rsidRPr="00377F2E">
        <w:rPr>
          <w:b/>
          <w:noProof/>
        </w:rPr>
        <w:t>78</w:t>
      </w:r>
      <w:r w:rsidRPr="00377F2E">
        <w:rPr>
          <w:noProof/>
        </w:rPr>
        <w:t>(2): 238-263.</w:t>
      </w:r>
    </w:p>
    <w:p w14:paraId="6F734914" w14:textId="77777777" w:rsidR="00377F2E" w:rsidRPr="00377F2E" w:rsidRDefault="00377F2E" w:rsidP="00377F2E">
      <w:pPr>
        <w:pStyle w:val="EndNoteBibliography"/>
        <w:rPr>
          <w:noProof/>
        </w:rPr>
      </w:pPr>
      <w:r w:rsidRPr="00377F2E">
        <w:rPr>
          <w:noProof/>
        </w:rPr>
        <w:t xml:space="preserve">Zeki, S. (1991). "Cerebral akinetopsia (visual motion blindness)." </w:t>
      </w:r>
      <w:r w:rsidRPr="00377F2E">
        <w:rPr>
          <w:noProof/>
          <w:u w:val="single"/>
        </w:rPr>
        <w:t>Brain</w:t>
      </w:r>
      <w:r w:rsidRPr="00377F2E">
        <w:rPr>
          <w:noProof/>
        </w:rPr>
        <w:t xml:space="preserve"> </w:t>
      </w:r>
      <w:r w:rsidRPr="00377F2E">
        <w:rPr>
          <w:b/>
          <w:noProof/>
        </w:rPr>
        <w:t>114</w:t>
      </w:r>
      <w:r w:rsidRPr="00377F2E">
        <w:rPr>
          <w:noProof/>
        </w:rPr>
        <w:t>(2): 811-824.</w:t>
      </w:r>
    </w:p>
    <w:p w14:paraId="1640BEEB" w14:textId="77777777" w:rsidR="00377F2E" w:rsidRPr="00377F2E" w:rsidRDefault="00377F2E" w:rsidP="00377F2E">
      <w:pPr>
        <w:pStyle w:val="EndNoteBibliography"/>
        <w:rPr>
          <w:noProof/>
        </w:rPr>
      </w:pPr>
      <w:r w:rsidRPr="00377F2E">
        <w:rPr>
          <w:noProof/>
        </w:rPr>
        <w:t xml:space="preserve">Zeki, S. M. (1974). "Functional organization of a visual area in the posterior bank of the superior temporal sulcus of the rhesus monkey." </w:t>
      </w:r>
      <w:r w:rsidRPr="00377F2E">
        <w:rPr>
          <w:noProof/>
          <w:u w:val="single"/>
        </w:rPr>
        <w:t>The Journal of Physiology</w:t>
      </w:r>
      <w:r w:rsidRPr="00377F2E">
        <w:rPr>
          <w:noProof/>
        </w:rPr>
        <w:t xml:space="preserve"> </w:t>
      </w:r>
      <w:r w:rsidRPr="00377F2E">
        <w:rPr>
          <w:b/>
          <w:noProof/>
        </w:rPr>
        <w:t>236</w:t>
      </w:r>
      <w:r w:rsidRPr="00377F2E">
        <w:rPr>
          <w:noProof/>
        </w:rPr>
        <w:t>(3): 549.</w:t>
      </w:r>
    </w:p>
    <w:p w14:paraId="6CECE3A2" w14:textId="60AE3554" w:rsidR="003D580A" w:rsidRPr="000F2276" w:rsidRDefault="00AB77D0" w:rsidP="00012AF6">
      <w:pPr>
        <w:rPr>
          <w:b/>
        </w:rPr>
      </w:pPr>
      <w:r w:rsidRPr="006C72A9">
        <w:rPr>
          <w:b/>
        </w:rPr>
        <w:fldChar w:fldCharType="end"/>
      </w:r>
    </w:p>
    <w:sectPr w:rsidR="003D580A" w:rsidRPr="000F2276" w:rsidSect="009C0F55">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5ACFDD" w14:textId="77777777" w:rsidR="001760F6" w:rsidRDefault="001760F6" w:rsidP="00273089">
      <w:pPr>
        <w:spacing w:line="240" w:lineRule="auto"/>
      </w:pPr>
      <w:r>
        <w:separator/>
      </w:r>
    </w:p>
  </w:endnote>
  <w:endnote w:type="continuationSeparator" w:id="0">
    <w:p w14:paraId="30E850FD" w14:textId="77777777" w:rsidR="001760F6" w:rsidRDefault="001760F6" w:rsidP="00273089">
      <w:pPr>
        <w:spacing w:line="240" w:lineRule="auto"/>
      </w:pPr>
      <w:r>
        <w:continuationSeparator/>
      </w:r>
    </w:p>
  </w:endnote>
  <w:endnote w:type="continuationNotice" w:id="1">
    <w:p w14:paraId="2005F2C9" w14:textId="77777777" w:rsidR="001760F6" w:rsidRDefault="001760F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C3403B" w14:textId="77777777" w:rsidR="003633C4" w:rsidRDefault="003633C4" w:rsidP="00EC32F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2843F1" w14:textId="77777777" w:rsidR="003633C4" w:rsidRDefault="003633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0AD3B" w14:textId="77777777" w:rsidR="003633C4" w:rsidRDefault="003633C4" w:rsidP="00EC32F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EACC00E" w14:textId="77777777" w:rsidR="003633C4" w:rsidRDefault="00363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4C65F2" w14:textId="77777777" w:rsidR="001760F6" w:rsidRDefault="001760F6" w:rsidP="00273089">
      <w:pPr>
        <w:spacing w:line="240" w:lineRule="auto"/>
      </w:pPr>
      <w:r>
        <w:separator/>
      </w:r>
    </w:p>
  </w:footnote>
  <w:footnote w:type="continuationSeparator" w:id="0">
    <w:p w14:paraId="2827AC81" w14:textId="77777777" w:rsidR="001760F6" w:rsidRDefault="001760F6" w:rsidP="00273089">
      <w:pPr>
        <w:spacing w:line="240" w:lineRule="auto"/>
      </w:pPr>
      <w:r>
        <w:continuationSeparator/>
      </w:r>
    </w:p>
  </w:footnote>
  <w:footnote w:type="continuationNotice" w:id="1">
    <w:p w14:paraId="5FF72245" w14:textId="77777777" w:rsidR="001760F6" w:rsidRDefault="001760F6">
      <w:pPr>
        <w:spacing w:line="240" w:lineRule="auto"/>
      </w:pPr>
    </w:p>
  </w:footnote>
  <w:footnote w:id="2">
    <w:p w14:paraId="017D5F58" w14:textId="6B39E2DE" w:rsidR="003633C4" w:rsidRPr="006C72A9" w:rsidRDefault="003633C4">
      <w:pPr>
        <w:pStyle w:val="FootnoteText"/>
      </w:pPr>
      <w:r w:rsidRPr="006C72A9">
        <w:rPr>
          <w:rStyle w:val="FootnoteReference"/>
        </w:rPr>
        <w:footnoteRef/>
      </w:r>
      <w:r w:rsidRPr="006C72A9">
        <w:t xml:space="preserve"> Acknowledgements: </w:t>
      </w:r>
      <w:r w:rsidR="004C4808" w:rsidRPr="006C72A9">
        <w:t xml:space="preserve">Many thanks to several anonymous reviewers at multiple different journals. Thanks also goes out to the members of my dissertation committee, who all commented on very early versions of these ideas, including Karen Neander, Felipe De </w:t>
      </w:r>
      <w:proofErr w:type="spellStart"/>
      <w:r w:rsidR="004C4808" w:rsidRPr="006C72A9">
        <w:t>Brigard</w:t>
      </w:r>
      <w:proofErr w:type="spellEnd"/>
      <w:r w:rsidR="004C4808" w:rsidRPr="006C72A9">
        <w:t xml:space="preserve">, Alex Rosenberg, and Walter Sinnott-Armstrong. Special thanks </w:t>
      </w:r>
      <w:r w:rsidR="00386503" w:rsidRPr="006C72A9">
        <w:t>go</w:t>
      </w:r>
      <w:r w:rsidR="004C4808" w:rsidRPr="006C72A9">
        <w:t xml:space="preserve"> to </w:t>
      </w:r>
      <w:proofErr w:type="spellStart"/>
      <w:r w:rsidR="004C4808" w:rsidRPr="006C72A9">
        <w:t>Gualtiero</w:t>
      </w:r>
      <w:proofErr w:type="spellEnd"/>
      <w:r w:rsidR="004C4808" w:rsidRPr="006C72A9">
        <w:t xml:space="preserve"> </w:t>
      </w:r>
      <w:proofErr w:type="spellStart"/>
      <w:r w:rsidR="004C4808" w:rsidRPr="006C72A9">
        <w:t>Piccinini</w:t>
      </w:r>
      <w:proofErr w:type="spellEnd"/>
      <w:r w:rsidR="004C4808" w:rsidRPr="006C72A9">
        <w:t xml:space="preserve"> and the philosophy of neuroscience reading group at Columbia University.</w:t>
      </w:r>
    </w:p>
  </w:footnote>
  <w:footnote w:id="3">
    <w:p w14:paraId="0D7B2D6B" w14:textId="668A8B8C" w:rsidR="003633C4" w:rsidRPr="006C72A9" w:rsidRDefault="003633C4">
      <w:pPr>
        <w:pStyle w:val="FootnoteText"/>
      </w:pPr>
      <w:r w:rsidRPr="006C72A9">
        <w:rPr>
          <w:rStyle w:val="FootnoteReference"/>
        </w:rPr>
        <w:footnoteRef/>
      </w:r>
      <w:r w:rsidRPr="006C72A9">
        <w:t xml:space="preserve"> Of course, one could adopt a pluralistic attitude toward </w:t>
      </w:r>
      <w:r w:rsidR="00AD248F" w:rsidRPr="006C72A9">
        <w:t>cognitive neuroscientific</w:t>
      </w:r>
      <w:r w:rsidRPr="006C72A9">
        <w:t xml:space="preserve"> explanations, </w:t>
      </w:r>
      <w:r w:rsidR="005808B1" w:rsidRPr="006C72A9">
        <w:t xml:space="preserve">where some explanations </w:t>
      </w:r>
      <w:r w:rsidRPr="006C72A9">
        <w:t xml:space="preserve">are mechanistic and </w:t>
      </w:r>
      <w:r w:rsidR="00BE2B3B" w:rsidRPr="006C72A9">
        <w:t>some not.</w:t>
      </w:r>
    </w:p>
  </w:footnote>
  <w:footnote w:id="4">
    <w:p w14:paraId="143CFBF9" w14:textId="2D36EDD6" w:rsidR="000155FC" w:rsidRPr="006C72A9" w:rsidRDefault="000155FC">
      <w:pPr>
        <w:pStyle w:val="FootnoteText"/>
      </w:pPr>
      <w:r w:rsidRPr="006C72A9">
        <w:rPr>
          <w:rStyle w:val="FootnoteReference"/>
        </w:rPr>
        <w:footnoteRef/>
      </w:r>
      <w:r w:rsidRPr="006C72A9">
        <w:t xml:space="preserve"> Object here is </w:t>
      </w:r>
      <w:r w:rsidR="00033AD0" w:rsidRPr="006C72A9">
        <w:t xml:space="preserve">used </w:t>
      </w:r>
      <w:r w:rsidRPr="006C72A9">
        <w:t>in a very general sense.</w:t>
      </w:r>
      <w:r w:rsidR="00750C35" w:rsidRPr="006C72A9">
        <w:t xml:space="preserve"> Also, a system need not include elements from all three categories; a system could be a collection of</w:t>
      </w:r>
      <w:r w:rsidR="00464048" w:rsidRPr="006C72A9">
        <w:t xml:space="preserve"> </w:t>
      </w:r>
      <w:r w:rsidR="00750C35" w:rsidRPr="006C72A9">
        <w:t>properties</w:t>
      </w:r>
      <w:r w:rsidR="00126C23" w:rsidRPr="006C72A9">
        <w:t xml:space="preserve"> only</w:t>
      </w:r>
      <w:r w:rsidR="00750C35" w:rsidRPr="006C72A9">
        <w:t>, for example.</w:t>
      </w:r>
    </w:p>
  </w:footnote>
  <w:footnote w:id="5">
    <w:p w14:paraId="1AA92AEA" w14:textId="77777777" w:rsidR="00030E6D" w:rsidRPr="006C72A9" w:rsidRDefault="00030E6D" w:rsidP="00030E6D">
      <w:pPr>
        <w:pStyle w:val="FootnoteText"/>
      </w:pPr>
      <w:r w:rsidRPr="006C72A9">
        <w:rPr>
          <w:rStyle w:val="FootnoteReference"/>
        </w:rPr>
        <w:footnoteRef/>
      </w:r>
      <w:r w:rsidRPr="006C72A9">
        <w:t xml:space="preserve"> I have specifically used the phrase ‘organized collections’ because cognitive neurobiologists refer to systems that feature some temporal or topological structure. However, in principle, the collections need not feature this structure.</w:t>
      </w:r>
    </w:p>
  </w:footnote>
  <w:footnote w:id="6">
    <w:p w14:paraId="2643A663" w14:textId="1192124C" w:rsidR="00030E6D" w:rsidRPr="006C72A9" w:rsidRDefault="00030E6D" w:rsidP="00030E6D">
      <w:pPr>
        <w:pStyle w:val="FootnoteText"/>
      </w:pPr>
      <w:r w:rsidRPr="006C72A9">
        <w:rPr>
          <w:rStyle w:val="FootnoteReference"/>
        </w:rPr>
        <w:footnoteRef/>
      </w:r>
      <w:r w:rsidRPr="006C72A9">
        <w:t xml:space="preserve"> The dynamical properties are themselves subsets of the set of all properties of such systems. Neurodynamical systems are typically proper subsets of dynamical properties of neurophysiological systems because usually not every dynamical property of such a system gets included in the </w:t>
      </w:r>
      <w:r w:rsidR="00411B24" w:rsidRPr="006C72A9">
        <w:t>neuro</w:t>
      </w:r>
      <w:r w:rsidRPr="006C72A9">
        <w:t>dynamical system.</w:t>
      </w:r>
    </w:p>
  </w:footnote>
  <w:footnote w:id="7">
    <w:p w14:paraId="2A696F3F" w14:textId="77777777" w:rsidR="003633C4" w:rsidRPr="006C72A9" w:rsidRDefault="003633C4" w:rsidP="0036704A">
      <w:pPr>
        <w:pStyle w:val="FootnoteText"/>
      </w:pPr>
      <w:r w:rsidRPr="006C72A9">
        <w:rPr>
          <w:rStyle w:val="FootnoteReference"/>
        </w:rPr>
        <w:footnoteRef/>
      </w:r>
      <w:r w:rsidRPr="006C72A9">
        <w:t xml:space="preserve"> I thank an anonymous reviewer for soliciting this comparison to Lyre.</w:t>
      </w:r>
    </w:p>
  </w:footnote>
  <w:footnote w:id="8">
    <w:p w14:paraId="56B05324" w14:textId="77777777" w:rsidR="003633C4" w:rsidRPr="006C72A9" w:rsidRDefault="003633C4" w:rsidP="009E1765">
      <w:pPr>
        <w:pStyle w:val="FootnoteText"/>
      </w:pPr>
      <w:r w:rsidRPr="006C72A9">
        <w:rPr>
          <w:rStyle w:val="FootnoteReference"/>
        </w:rPr>
        <w:footnoteRef/>
      </w:r>
      <w:r w:rsidRPr="006C72A9">
        <w:t xml:space="preserve"> On some views, all properties, or all scientific or physical properties, are relational. On such views, Lyre’s approach and my own will collapse with regard to this second point.</w:t>
      </w:r>
    </w:p>
  </w:footnote>
  <w:footnote w:id="9">
    <w:p w14:paraId="58C7B677" w14:textId="7FE94B79" w:rsidR="003633C4" w:rsidRPr="006C72A9" w:rsidRDefault="003633C4">
      <w:pPr>
        <w:pStyle w:val="FootnoteText"/>
      </w:pPr>
      <w:r w:rsidRPr="006C72A9">
        <w:rPr>
          <w:rStyle w:val="FootnoteReference"/>
        </w:rPr>
        <w:footnoteRef/>
      </w:r>
      <w:r w:rsidRPr="006C72A9">
        <w:t xml:space="preserve"> Of course, to fully explain a cognitive phenomenon, each subcapacity must be accounted for. I skip over this complication in the following discussion.</w:t>
      </w:r>
    </w:p>
  </w:footnote>
  <w:footnote w:id="10">
    <w:p w14:paraId="36D1499F" w14:textId="7440D262" w:rsidR="003633C4" w:rsidRPr="006C72A9" w:rsidRDefault="003633C4" w:rsidP="00B422B0">
      <w:pPr>
        <w:pStyle w:val="FootnoteText"/>
      </w:pPr>
      <w:r w:rsidRPr="006C72A9">
        <w:rPr>
          <w:rStyle w:val="FootnoteReference"/>
        </w:rPr>
        <w:footnoteRef/>
      </w:r>
      <w:r w:rsidRPr="006C72A9">
        <w:t xml:space="preserve"> See Gold and </w:t>
      </w:r>
      <w:proofErr w:type="spellStart"/>
      <w:r w:rsidRPr="006C72A9">
        <w:t>Shadlen</w:t>
      </w:r>
      <w:proofErr w:type="spellEnd"/>
      <w:r w:rsidRPr="006C72A9">
        <w:t xml:space="preserve"> (2007) for extensive discussion of this research. Note that many aspects of this case are still actively researched and hotly debated (Latimer et al. 2015; </w:t>
      </w:r>
      <w:proofErr w:type="spellStart"/>
      <w:r w:rsidRPr="006C72A9">
        <w:t>Shadlen</w:t>
      </w:r>
      <w:proofErr w:type="spellEnd"/>
      <w:r w:rsidRPr="006C72A9">
        <w:t xml:space="preserve"> et al. 2016). For my present purposes, the still unsettled details do not matter, as I am merely illustrating how such explanations are constructed.</w:t>
      </w:r>
    </w:p>
  </w:footnote>
  <w:footnote w:id="11">
    <w:p w14:paraId="7B037BEA" w14:textId="568ED47A" w:rsidR="003633C4" w:rsidRPr="006C72A9" w:rsidRDefault="003633C4">
      <w:pPr>
        <w:pStyle w:val="FootnoteText"/>
      </w:pPr>
      <w:r w:rsidRPr="006C72A9">
        <w:rPr>
          <w:rStyle w:val="FootnoteReference"/>
        </w:rPr>
        <w:footnoteRef/>
      </w:r>
      <w:r w:rsidRPr="006C72A9">
        <w:t xml:space="preserve"> Different analyses </w:t>
      </w:r>
      <w:r w:rsidR="00EB04D7" w:rsidRPr="006C72A9">
        <w:t xml:space="preserve">of this task </w:t>
      </w:r>
      <w:r w:rsidRPr="006C72A9">
        <w:t>will yield different sets of functions; the specific set selected does not matter for the moment.</w:t>
      </w:r>
    </w:p>
  </w:footnote>
  <w:footnote w:id="12">
    <w:p w14:paraId="6216645A" w14:textId="45CEC48C" w:rsidR="005E3219" w:rsidRPr="006C72A9" w:rsidRDefault="005E3219">
      <w:pPr>
        <w:pStyle w:val="FootnoteText"/>
      </w:pPr>
      <w:r w:rsidRPr="006C72A9">
        <w:rPr>
          <w:rStyle w:val="FootnoteReference"/>
        </w:rPr>
        <w:footnoteRef/>
      </w:r>
      <w:r w:rsidRPr="006C72A9">
        <w:t xml:space="preserve"> This equation is </w:t>
      </w:r>
      <w:r w:rsidR="00835180" w:rsidRPr="006C72A9">
        <w:t>often</w:t>
      </w:r>
      <w:r w:rsidRPr="006C72A9">
        <w:t xml:space="preserve"> used to describe the firing rate of a pool of neurons. </w:t>
      </w:r>
      <w:r w:rsidR="00A21241" w:rsidRPr="006C72A9">
        <w:t xml:space="preserve">Here I </w:t>
      </w:r>
      <w:r w:rsidRPr="006C72A9">
        <w:t>use it to describe a single neuron.</w:t>
      </w:r>
    </w:p>
  </w:footnote>
  <w:footnote w:id="13">
    <w:p w14:paraId="7A01B2C2" w14:textId="13D157D2" w:rsidR="00540328" w:rsidRPr="006C72A9" w:rsidRDefault="00540328">
      <w:pPr>
        <w:pStyle w:val="FootnoteText"/>
      </w:pPr>
      <w:r w:rsidRPr="006C72A9">
        <w:rPr>
          <w:rStyle w:val="FootnoteReference"/>
        </w:rPr>
        <w:footnoteRef/>
      </w:r>
      <w:r w:rsidRPr="006C72A9">
        <w:t xml:space="preserve"> While I do not have space to delve deeper into this mapping, note that a 1:1 mapping within a range is insufficient.</w:t>
      </w:r>
    </w:p>
  </w:footnote>
  <w:footnote w:id="14">
    <w:p w14:paraId="1F79C50B" w14:textId="6C1AB6A6" w:rsidR="003633C4" w:rsidRPr="006C72A9" w:rsidRDefault="003633C4">
      <w:pPr>
        <w:pStyle w:val="FootnoteText"/>
      </w:pPr>
      <w:r w:rsidRPr="006C72A9">
        <w:rPr>
          <w:rStyle w:val="FootnoteReference"/>
        </w:rPr>
        <w:footnoteRef/>
      </w:r>
      <w:r w:rsidRPr="006C72A9">
        <w:t xml:space="preserve"> Recent research has called into question whether area LIP in fact causally influences evidence integration during motion discrimination (Katz et al. 2016). Nonetheless, this example serves to illustrate the explanatory structure.</w:t>
      </w:r>
    </w:p>
  </w:footnote>
  <w:footnote w:id="15">
    <w:p w14:paraId="18D79C19" w14:textId="0AB0E31A" w:rsidR="003633C4" w:rsidRPr="006C72A9" w:rsidRDefault="003633C4">
      <w:pPr>
        <w:pStyle w:val="FootnoteText"/>
      </w:pPr>
      <w:r w:rsidRPr="006C72A9">
        <w:rPr>
          <w:rStyle w:val="FootnoteReference"/>
        </w:rPr>
        <w:footnoteRef/>
      </w:r>
      <w:r w:rsidRPr="006C72A9">
        <w:t xml:space="preserve"> The defense and scope of the schema are presented elsewhere ([Redacted]), </w:t>
      </w:r>
      <w:r w:rsidR="0050467F" w:rsidRPr="006C72A9">
        <w:t>where</w:t>
      </w:r>
      <w:r w:rsidRPr="006C72A9">
        <w:t xml:space="preserve"> I contend that the schema has broad application in cognitive neurobiology.</w:t>
      </w:r>
    </w:p>
  </w:footnote>
  <w:footnote w:id="16">
    <w:p w14:paraId="1F69FC72" w14:textId="77777777" w:rsidR="00C07455" w:rsidRPr="006C72A9" w:rsidRDefault="00C07455" w:rsidP="00C07455">
      <w:pPr>
        <w:pStyle w:val="FootnoteText"/>
      </w:pPr>
      <w:r w:rsidRPr="006C72A9">
        <w:rPr>
          <w:rStyle w:val="FootnoteReference"/>
          <w:rFonts w:eastAsiaTheme="minorHAnsi"/>
        </w:rPr>
        <w:footnoteRef/>
      </w:r>
      <w:r w:rsidRPr="006C72A9">
        <w:t xml:space="preserve"> Bechtel and Abrahamsen 2005, p. 424ff discuss the heart as mechanism. In general, Bechtel and colleagues are more liberal in their approach to mechanisms than Craver, Kaplan, </w:t>
      </w:r>
      <w:proofErr w:type="spellStart"/>
      <w:r w:rsidRPr="006C72A9">
        <w:t>Piccinini</w:t>
      </w:r>
      <w:proofErr w:type="spellEnd"/>
      <w:r w:rsidRPr="006C72A9">
        <w:t xml:space="preserve"> and colleagues, and so are more amenable to some of the points discussed below.</w:t>
      </w:r>
    </w:p>
  </w:footnote>
  <w:footnote w:id="17">
    <w:p w14:paraId="40066047" w14:textId="77777777" w:rsidR="00C07455" w:rsidRPr="006C72A9" w:rsidRDefault="00C07455" w:rsidP="00C07455">
      <w:pPr>
        <w:pStyle w:val="FootnoteText"/>
      </w:pPr>
      <w:r w:rsidRPr="006C72A9">
        <w:rPr>
          <w:rStyle w:val="FootnoteReference"/>
          <w:rFonts w:eastAsiaTheme="minorHAnsi"/>
        </w:rPr>
        <w:footnoteRef/>
      </w:r>
      <w:r w:rsidRPr="006C72A9">
        <w:t xml:space="preserve"> </w:t>
      </w:r>
      <w:proofErr w:type="spellStart"/>
      <w:r w:rsidRPr="006C72A9">
        <w:t>Machamer</w:t>
      </w:r>
      <w:proofErr w:type="spellEnd"/>
      <w:r w:rsidRPr="006C72A9">
        <w:t xml:space="preserve"> et al. 2000, p. 8ff and especially Craver 2007, p. 114ff discuss the chemical synapse example.</w:t>
      </w:r>
    </w:p>
  </w:footnote>
  <w:footnote w:id="18">
    <w:p w14:paraId="4FA86CD8" w14:textId="401612CB" w:rsidR="00C07455" w:rsidRPr="006C72A9" w:rsidRDefault="00C07455" w:rsidP="00C07455">
      <w:pPr>
        <w:pStyle w:val="FootnoteText"/>
      </w:pPr>
      <w:r w:rsidRPr="006C72A9">
        <w:rPr>
          <w:rStyle w:val="FootnoteReference"/>
          <w:rFonts w:eastAsiaTheme="minorHAnsi"/>
        </w:rPr>
        <w:footnoteRef/>
      </w:r>
      <w:r w:rsidRPr="006C72A9">
        <w:t xml:space="preserve"> Temporal sequence in biological </w:t>
      </w:r>
      <w:r w:rsidR="00EE3BE0" w:rsidRPr="006C72A9">
        <w:t>m-</w:t>
      </w:r>
      <w:r w:rsidRPr="006C72A9">
        <w:t>mechanism may be less important, as they often exhibit more complex organization (Bechtel and Abrahamsen 2005; Abrahamsen and Bechtel 2012; Bechtel 2012). More generally, I include the more dynamically oriented definitions of mechanism</w:t>
      </w:r>
      <w:r w:rsidR="00AC79FD" w:rsidRPr="006C72A9">
        <w:t>s</w:t>
      </w:r>
      <w:r w:rsidRPr="006C72A9">
        <w:t xml:space="preserve"> under the m-mechanism rubric.</w:t>
      </w:r>
    </w:p>
  </w:footnote>
  <w:footnote w:id="19">
    <w:p w14:paraId="0B646746" w14:textId="77777777" w:rsidR="00C07455" w:rsidRPr="006C72A9" w:rsidRDefault="00C07455" w:rsidP="00C07455">
      <w:pPr>
        <w:pStyle w:val="FootnoteText"/>
      </w:pPr>
      <w:r w:rsidRPr="006C72A9">
        <w:rPr>
          <w:rStyle w:val="FootnoteReference"/>
        </w:rPr>
        <w:footnoteRef/>
      </w:r>
      <w:r w:rsidRPr="006C72A9">
        <w:t xml:space="preserve"> While many of the definitions cited are older, this physically focused view of mechanisms is still prevalent. </w:t>
      </w:r>
      <w:proofErr w:type="spellStart"/>
      <w:r w:rsidRPr="006C72A9">
        <w:t>Glennan</w:t>
      </w:r>
      <w:proofErr w:type="spellEnd"/>
      <w:r w:rsidRPr="006C72A9">
        <w:t>, for example, says that “[e]</w:t>
      </w:r>
      <w:proofErr w:type="spellStart"/>
      <w:r w:rsidRPr="006C72A9">
        <w:t>ntities</w:t>
      </w:r>
      <w:proofErr w:type="spellEnd"/>
      <w:r w:rsidRPr="006C72A9">
        <w:t xml:space="preserve"> and activities are not abstract; they are fully determinate particulars located somewhere in space and time; they are part of the causal structure of the world. Sometimes there are abstract structures that can be characterized with mechanistic metaphors—but they are not mechanisms” (</w:t>
      </w:r>
      <w:proofErr w:type="spellStart"/>
      <w:r w:rsidRPr="006C72A9">
        <w:t>Glennan</w:t>
      </w:r>
      <w:proofErr w:type="spellEnd"/>
      <w:r w:rsidRPr="006C72A9">
        <w:t xml:space="preserve"> 2017, p. 20).</w:t>
      </w:r>
    </w:p>
  </w:footnote>
  <w:footnote w:id="20">
    <w:p w14:paraId="25DAA2E0" w14:textId="77777777" w:rsidR="00C07455" w:rsidRPr="006C72A9" w:rsidRDefault="00C07455" w:rsidP="00C07455">
      <w:pPr>
        <w:pStyle w:val="FootnoteText"/>
      </w:pPr>
      <w:r w:rsidRPr="006C72A9">
        <w:rPr>
          <w:rStyle w:val="FootnoteReference"/>
        </w:rPr>
        <w:footnoteRef/>
      </w:r>
      <w:r w:rsidRPr="006C72A9">
        <w:t xml:space="preserve"> Other, similar violations on the conditions of mechanisms are discussed by Levy and Bechtel (2016), who advocate expanding the concept of a mechanism to include problematic borderline cases.</w:t>
      </w:r>
    </w:p>
  </w:footnote>
  <w:footnote w:id="21">
    <w:p w14:paraId="5DE58CBD" w14:textId="77777777" w:rsidR="00693901" w:rsidRPr="006C72A9" w:rsidRDefault="00693901" w:rsidP="00693901">
      <w:pPr>
        <w:pStyle w:val="FootnoteText"/>
      </w:pPr>
      <w:r w:rsidRPr="006C72A9">
        <w:rPr>
          <w:rStyle w:val="FootnoteReference"/>
        </w:rPr>
        <w:footnoteRef/>
      </w:r>
      <w:r w:rsidRPr="006C72A9">
        <w:t xml:space="preserve"> I will usually elide the relativity of completeness in the following.</w:t>
      </w:r>
    </w:p>
  </w:footnote>
  <w:footnote w:id="22">
    <w:p w14:paraId="362591A1" w14:textId="77777777" w:rsidR="00D474B9" w:rsidRPr="006C72A9" w:rsidRDefault="00D474B9" w:rsidP="00D474B9">
      <w:pPr>
        <w:pStyle w:val="FootnoteText"/>
      </w:pPr>
      <w:r w:rsidRPr="006C72A9">
        <w:rPr>
          <w:rStyle w:val="FootnoteReference"/>
        </w:rPr>
        <w:footnoteRef/>
      </w:r>
      <w:r w:rsidRPr="006C72A9">
        <w:t xml:space="preserve"> I include processes here as a recent alternative to mechanisms. A discussion of the relationship between processes in the </w:t>
      </w:r>
      <w:proofErr w:type="spellStart"/>
      <w:r w:rsidRPr="006C72A9">
        <w:t>Dupré</w:t>
      </w:r>
      <w:proofErr w:type="spellEnd"/>
      <w:r w:rsidRPr="006C72A9">
        <w:t xml:space="preserve"> sense and dynamical systems goes beyond the scope of this essay.</w:t>
      </w:r>
    </w:p>
  </w:footnote>
  <w:footnote w:id="23">
    <w:p w14:paraId="418B0D0A" w14:textId="77777777" w:rsidR="00FF361D" w:rsidRPr="006C72A9" w:rsidRDefault="00FF361D" w:rsidP="00FF361D">
      <w:pPr>
        <w:pStyle w:val="FootnoteText"/>
      </w:pPr>
      <w:r w:rsidRPr="006C72A9">
        <w:rPr>
          <w:rStyle w:val="FootnoteReference"/>
        </w:rPr>
        <w:footnoteRef/>
      </w:r>
      <w:r w:rsidRPr="006C72A9">
        <w:t xml:space="preserve"> Many thanks to a reviewer who pointed out that these arguments are originally aimed at the independent interpretation.</w:t>
      </w:r>
    </w:p>
  </w:footnote>
  <w:footnote w:id="24">
    <w:p w14:paraId="0FBC764C" w14:textId="6AD846CB" w:rsidR="003633C4" w:rsidRPr="006C72A9" w:rsidRDefault="003633C4" w:rsidP="00BA4C81">
      <w:pPr>
        <w:pStyle w:val="FootnoteText"/>
      </w:pPr>
      <w:r w:rsidRPr="006C72A9">
        <w:rPr>
          <w:rStyle w:val="FootnoteReference"/>
        </w:rPr>
        <w:footnoteRef/>
      </w:r>
      <w:r w:rsidRPr="006C72A9">
        <w:t xml:space="preserve"> I don’t mean to imply that Craver, </w:t>
      </w:r>
      <w:proofErr w:type="spellStart"/>
      <w:r w:rsidRPr="006C72A9">
        <w:t>Piccinini</w:t>
      </w:r>
      <w:proofErr w:type="spellEnd"/>
      <w:r w:rsidRPr="006C72A9">
        <w:t>, Kaplan and other mechanists would endorse the mapping argument. Rather, I am taking their stated positions on the proper role of dynamical systems models in cognitive neuroscience explanations as one way of arguing for the</w:t>
      </w:r>
      <w:r w:rsidR="004B3069" w:rsidRPr="006C72A9">
        <w:t xml:space="preserve"> partial </w:t>
      </w:r>
      <w:r w:rsidRPr="006C72A9">
        <w:t>interpretation, which may or may not be a use of such mappings which these philosophers would endorse.</w:t>
      </w:r>
    </w:p>
  </w:footnote>
  <w:footnote w:id="25">
    <w:p w14:paraId="4C12EC18" w14:textId="77777777" w:rsidR="003633C4" w:rsidRPr="006C72A9" w:rsidRDefault="003633C4" w:rsidP="00BA4C81">
      <w:pPr>
        <w:pStyle w:val="FootnoteText"/>
      </w:pPr>
      <w:r w:rsidRPr="006C72A9">
        <w:rPr>
          <w:rStyle w:val="FootnoteReference"/>
        </w:rPr>
        <w:footnoteRef/>
      </w:r>
      <w:r w:rsidRPr="006C72A9">
        <w:t xml:space="preserve"> All three arguments are compatible with each other and I don’t mean to suggest that philosophers who endorse one could not also endorse another.</w:t>
      </w:r>
    </w:p>
  </w:footnote>
  <w:footnote w:id="26">
    <w:p w14:paraId="0CF82E30" w14:textId="77777777" w:rsidR="003633C4" w:rsidRPr="006C72A9" w:rsidRDefault="003633C4" w:rsidP="00BA4C81">
      <w:pPr>
        <w:pStyle w:val="FootnoteText"/>
      </w:pPr>
      <w:r w:rsidRPr="006C72A9">
        <w:rPr>
          <w:rStyle w:val="FootnoteReference"/>
        </w:rPr>
        <w:footnoteRef/>
      </w:r>
      <w:r w:rsidRPr="006C72A9">
        <w:t xml:space="preserve"> </w:t>
      </w:r>
      <w:proofErr w:type="spellStart"/>
      <w:r w:rsidRPr="006C72A9">
        <w:t>Cf</w:t>
      </w:r>
      <w:proofErr w:type="spellEnd"/>
      <w:r w:rsidRPr="006C72A9">
        <w:t>: “Organization is… a necessary part of most moderately complex mechanisms such that perturbing either the spatial organization or temporal dynamics of a mechanism, even while the components and their activities remain unchanged, can have appreciable (even catastrophic) effects on its performance. Thinking about mechanistic explanation, then, it is clearly insufficient to describe only the properties and activities of the component parts in a given mechanism without giving adequate weight or attention to the spatial and/or temporal organization of those parts and activities. Often this point is underappreciated or lost when considering the nature of mechanistic explanation…. understanding the dynamical “structure” of a mechanism can be just as important as understanding its physical structure” (Kaplan 2015, p. 774-775).</w:t>
      </w:r>
    </w:p>
  </w:footnote>
  <w:footnote w:id="27">
    <w:p w14:paraId="28109645" w14:textId="444634F6" w:rsidR="003633C4" w:rsidRPr="006C72A9" w:rsidRDefault="003633C4" w:rsidP="00BA4C81">
      <w:pPr>
        <w:pStyle w:val="FootnoteText"/>
      </w:pPr>
      <w:r w:rsidRPr="006C72A9">
        <w:rPr>
          <w:rStyle w:val="FootnoteReference"/>
        </w:rPr>
        <w:footnoteRef/>
      </w:r>
      <w:r w:rsidRPr="006C72A9">
        <w:t xml:space="preserve"> They go on to assert that “[t]he idea that functional description is somehow autonomous from details about mechanisms involves a fundamental misunderstanding of the nature of functional attribution in sciences like cognitive neuroscience” (</w:t>
      </w:r>
      <w:proofErr w:type="spellStart"/>
      <w:r w:rsidRPr="006C72A9">
        <w:t>Piccinini</w:t>
      </w:r>
      <w:proofErr w:type="spellEnd"/>
      <w:r w:rsidRPr="006C72A9">
        <w:t xml:space="preserve"> and Craver 2011, p. 307). This overlooks at least one clear alternative, that cognitive neuroscientists are concerned with functional descriptions </w:t>
      </w:r>
      <w:r w:rsidRPr="006C72A9">
        <w:rPr>
          <w:i/>
        </w:rPr>
        <w:t xml:space="preserve">sensu </w:t>
      </w:r>
      <w:r w:rsidRPr="006C72A9">
        <w:t xml:space="preserve">dynamics, and neuroscientists </w:t>
      </w:r>
      <w:r w:rsidRPr="006C72A9">
        <w:rPr>
          <w:i/>
        </w:rPr>
        <w:t>simpliciter</w:t>
      </w:r>
      <w:r w:rsidRPr="006C72A9">
        <w:t xml:space="preserve"> are concerned with </w:t>
      </w:r>
      <w:r w:rsidR="008057AF" w:rsidRPr="006C72A9">
        <w:t>m-</w:t>
      </w:r>
      <w:r w:rsidRPr="006C72A9">
        <w:t xml:space="preserve">mechanisms. A helpful analogy here is between a car designer or engineer and a car builder or mechanic. The designer or engineer might only care about the functional descriptions of the parts, leaving it to the builder or mechanic to determine the appropriate </w:t>
      </w:r>
      <w:r w:rsidR="008057AF" w:rsidRPr="006C72A9">
        <w:t>m-</w:t>
      </w:r>
      <w:r w:rsidRPr="006C72A9">
        <w:t xml:space="preserve">mechanisms. Something similar could be said about cognitive neuroscience and neuroscience. On such an analysis, there is some sense in which functional description is autonomous from </w:t>
      </w:r>
      <w:r w:rsidR="008057AF" w:rsidRPr="006C72A9">
        <w:t>m-</w:t>
      </w:r>
      <w:r w:rsidRPr="006C72A9">
        <w:t>mechanisms. I will forego further discussion of the issue of autonomy for another time, but see the very nice discussions in Kaplan 2017.</w:t>
      </w:r>
    </w:p>
  </w:footnote>
  <w:footnote w:id="28">
    <w:p w14:paraId="0817172A" w14:textId="0EFAE9A2" w:rsidR="007334BA" w:rsidRPr="006C72A9" w:rsidRDefault="007334BA">
      <w:pPr>
        <w:pStyle w:val="FootnoteText"/>
      </w:pPr>
      <w:r w:rsidRPr="006C72A9">
        <w:rPr>
          <w:rStyle w:val="FootnoteReference"/>
        </w:rPr>
        <w:footnoteRef/>
      </w:r>
      <w:r w:rsidRPr="006C72A9">
        <w:t xml:space="preserve"> See below in section </w:t>
      </w:r>
      <w:r w:rsidR="002E5CF4" w:rsidRPr="006C72A9">
        <w:t>6</w:t>
      </w:r>
      <w:r w:rsidRPr="006C72A9">
        <w:t xml:space="preserve"> for an extended discussion of functional analysis.</w:t>
      </w:r>
    </w:p>
  </w:footnote>
  <w:footnote w:id="29">
    <w:p w14:paraId="6C135E4E" w14:textId="66883DB1" w:rsidR="003633C4" w:rsidRPr="006C72A9" w:rsidRDefault="003633C4">
      <w:pPr>
        <w:pStyle w:val="FootnoteText"/>
      </w:pPr>
      <w:r w:rsidRPr="006C72A9">
        <w:rPr>
          <w:rStyle w:val="FootnoteReference"/>
        </w:rPr>
        <w:footnoteRef/>
      </w:r>
      <w:r w:rsidRPr="006C72A9">
        <w:t xml:space="preserve"> I thank an anonymous reviewer for this objection.</w:t>
      </w:r>
    </w:p>
  </w:footnote>
  <w:footnote w:id="30">
    <w:p w14:paraId="79FE3C51" w14:textId="692C86A2" w:rsidR="003633C4" w:rsidRPr="006C72A9" w:rsidRDefault="003633C4">
      <w:pPr>
        <w:pStyle w:val="FootnoteText"/>
      </w:pPr>
      <w:r w:rsidRPr="006C72A9">
        <w:rPr>
          <w:rStyle w:val="FootnoteReference"/>
        </w:rPr>
        <w:footnoteRef/>
      </w:r>
      <w:r w:rsidRPr="006C72A9">
        <w:t xml:space="preserve"> Ceteris paribus, of course.</w:t>
      </w:r>
    </w:p>
  </w:footnote>
  <w:footnote w:id="31">
    <w:p w14:paraId="29538330" w14:textId="329684DF" w:rsidR="003633C4" w:rsidRPr="006C72A9" w:rsidRDefault="003633C4">
      <w:pPr>
        <w:pStyle w:val="FootnoteText"/>
      </w:pPr>
      <w:r w:rsidRPr="006C72A9">
        <w:rPr>
          <w:rStyle w:val="FootnoteReference"/>
        </w:rPr>
        <w:footnoteRef/>
      </w:r>
      <w:r w:rsidRPr="006C72A9">
        <w:t xml:space="preserve"> Recall that I am simplifying the true complexity of explanations of cognitive phenomena, which require many dynamical systems executing many functions.</w:t>
      </w:r>
    </w:p>
  </w:footnote>
  <w:footnote w:id="32">
    <w:p w14:paraId="229F0DD4" w14:textId="40BC64DE" w:rsidR="00E97A5A" w:rsidRPr="006C72A9" w:rsidRDefault="00E97A5A" w:rsidP="00E97A5A">
      <w:pPr>
        <w:pStyle w:val="FootnoteText"/>
      </w:pPr>
      <w:r w:rsidRPr="006C72A9">
        <w:rPr>
          <w:rStyle w:val="FootnoteReference"/>
        </w:rPr>
        <w:footnoteRef/>
      </w:r>
      <w:r w:rsidRPr="006C72A9">
        <w:t xml:space="preserve"> There may</w:t>
      </w:r>
      <w:r w:rsidR="00BE582F" w:rsidRPr="006C72A9">
        <w:t xml:space="preserve"> also</w:t>
      </w:r>
      <w:r w:rsidRPr="006C72A9">
        <w:t xml:space="preserve"> be non-cognitive performances performed for the system.</w:t>
      </w:r>
    </w:p>
  </w:footnote>
  <w:footnote w:id="33">
    <w:p w14:paraId="453FE781" w14:textId="6834CA44" w:rsidR="00E97A5A" w:rsidRPr="006C72A9" w:rsidRDefault="00E97A5A" w:rsidP="00E97A5A">
      <w:pPr>
        <w:pStyle w:val="FootnoteText"/>
      </w:pPr>
      <w:r w:rsidRPr="006C72A9">
        <w:rPr>
          <w:rStyle w:val="FootnoteReference"/>
        </w:rPr>
        <w:footnoteRef/>
      </w:r>
      <w:r w:rsidRPr="006C72A9">
        <w:t xml:space="preserve"> In order to avoid debates over representation, I am deliberately imprecise about th</w:t>
      </w:r>
      <w:r w:rsidR="00EF19DB" w:rsidRPr="006C72A9">
        <w:t xml:space="preserve">ese parts are </w:t>
      </w:r>
      <w:r w:rsidRPr="006C72A9">
        <w:t>representation</w:t>
      </w:r>
      <w:r w:rsidR="00EF19DB" w:rsidRPr="006C72A9">
        <w:t>s</w:t>
      </w:r>
      <w:r w:rsidRPr="006C72A9">
        <w:t>.</w:t>
      </w:r>
    </w:p>
  </w:footnote>
  <w:footnote w:id="34">
    <w:p w14:paraId="7331B365" w14:textId="1EB7C518" w:rsidR="00955326" w:rsidRPr="006C72A9" w:rsidRDefault="00955326">
      <w:pPr>
        <w:pStyle w:val="FootnoteText"/>
      </w:pPr>
      <w:r w:rsidRPr="006C72A9">
        <w:rPr>
          <w:rStyle w:val="FootnoteReference"/>
        </w:rPr>
        <w:footnoteRef/>
      </w:r>
      <w:r w:rsidRPr="006C72A9">
        <w:t xml:space="preserve"> I thank a reviewer for their request for a response to </w:t>
      </w:r>
      <w:proofErr w:type="spellStart"/>
      <w:r w:rsidRPr="006C72A9">
        <w:t>Piccinini</w:t>
      </w:r>
      <w:proofErr w:type="spellEnd"/>
      <w:r w:rsidRPr="006C72A9">
        <w:t xml:space="preserve"> and Craver’s arguments </w:t>
      </w:r>
      <w:r w:rsidR="00573C30" w:rsidRPr="006C72A9">
        <w:t xml:space="preserve">regarding </w:t>
      </w:r>
      <w:r w:rsidRPr="006C72A9">
        <w:t>functional analysis.</w:t>
      </w:r>
    </w:p>
  </w:footnote>
  <w:footnote w:id="35">
    <w:p w14:paraId="67997749" w14:textId="23475AC8" w:rsidR="003633C4" w:rsidRPr="006C72A9" w:rsidRDefault="003633C4">
      <w:pPr>
        <w:pStyle w:val="FootnoteText"/>
      </w:pPr>
      <w:r w:rsidRPr="006C72A9">
        <w:rPr>
          <w:rStyle w:val="FootnoteReference"/>
        </w:rPr>
        <w:footnoteRef/>
      </w:r>
      <w:r w:rsidRPr="006C72A9">
        <w:t xml:space="preserve"> </w:t>
      </w:r>
      <w:proofErr w:type="spellStart"/>
      <w:r w:rsidRPr="006C72A9">
        <w:t>Piccinini</w:t>
      </w:r>
      <w:proofErr w:type="spellEnd"/>
      <w:r w:rsidRPr="006C72A9">
        <w:t xml:space="preserve"> and Craver present a second argument as well</w:t>
      </w:r>
      <w:r w:rsidR="00956839" w:rsidRPr="006C72A9">
        <w:t>.</w:t>
      </w:r>
      <w:r w:rsidRPr="006C72A9">
        <w:t xml:space="preserve"> </w:t>
      </w:r>
      <w:r w:rsidR="00956839" w:rsidRPr="006C72A9">
        <w:t xml:space="preserve">They </w:t>
      </w:r>
      <w:r w:rsidRPr="006C72A9">
        <w:t>claim that “…explanations that capture these mechanistic details are deeper than those that do not” (</w:t>
      </w:r>
      <w:proofErr w:type="spellStart"/>
      <w:r w:rsidRPr="006C72A9">
        <w:t>Piccinini</w:t>
      </w:r>
      <w:proofErr w:type="spellEnd"/>
      <w:r w:rsidRPr="006C72A9">
        <w:t xml:space="preserve"> and Craver 2011, p. 307)</w:t>
      </w:r>
      <w:r w:rsidR="00A03608" w:rsidRPr="006C72A9">
        <w:t xml:space="preserve"> </w:t>
      </w:r>
      <w:r w:rsidR="0052759D" w:rsidRPr="006C72A9">
        <w:t>for two reasons</w:t>
      </w:r>
      <w:r w:rsidRPr="006C72A9">
        <w:t>: first, “…it allows one to expand the range of phenomena that the model can save” and second, “…knowledge of the underlying components and the structural constraints on their activities affords more opportunities for the restoration of function and the prevention of calamity or disease” (</w:t>
      </w:r>
      <w:proofErr w:type="spellStart"/>
      <w:r w:rsidRPr="006C72A9">
        <w:t>Piccinini</w:t>
      </w:r>
      <w:proofErr w:type="spellEnd"/>
      <w:r w:rsidRPr="006C72A9">
        <w:t xml:space="preserve"> and Craver 2011, p. 307). I do not have space to adequately address this argument. However, note that neurodynamical explanations can be seen to capture more phenomena than those </w:t>
      </w:r>
      <w:r w:rsidR="00F8250B" w:rsidRPr="006C72A9">
        <w:t>captured by m-mechanisms in virtue of different m-mechanisms giving rise to the same neurodynamical system.</w:t>
      </w:r>
      <w:r w:rsidR="00480DF2" w:rsidRPr="006C72A9">
        <w:t xml:space="preserve"> Their pragmatic point is well-taken, though one can intervene on dynamics too.</w:t>
      </w:r>
    </w:p>
  </w:footnote>
  <w:footnote w:id="36">
    <w:p w14:paraId="7E4CB944" w14:textId="6650F9C0" w:rsidR="008E3556" w:rsidRDefault="008E3556">
      <w:pPr>
        <w:pStyle w:val="FootnoteText"/>
      </w:pPr>
      <w:r w:rsidRPr="006C72A9">
        <w:rPr>
          <w:rStyle w:val="FootnoteReference"/>
        </w:rPr>
        <w:footnoteRef/>
      </w:r>
      <w:r w:rsidRPr="006C72A9">
        <w:t xml:space="preserve"> New evidence questions the role of the integrate-to-bound system in LIP, as inactivating the region does not affect behavior </w:t>
      </w:r>
      <w:r w:rsidR="00AB77D0" w:rsidRPr="006C72A9">
        <w:t>(Katz et al. 2016)</w:t>
      </w:r>
      <w:r w:rsidR="009172B2" w:rsidRPr="006C72A9">
        <w:t>.</w:t>
      </w:r>
      <w:r w:rsidRPr="006C72A9">
        <w:t xml:space="preserve"> But there are other areas that exhibit these dynamics during the task</w:t>
      </w:r>
      <w:r w:rsidR="00E1094F" w:rsidRPr="006C72A9">
        <w:t xml:space="preserve"> (Ding and Gold 2011; Ding and Gold 2012; Ding and Gold 2013; Hanks, </w:t>
      </w:r>
      <w:proofErr w:type="spellStart"/>
      <w:r w:rsidR="00E1094F" w:rsidRPr="006C72A9">
        <w:t>Kopec</w:t>
      </w:r>
      <w:proofErr w:type="spellEnd"/>
      <w:r w:rsidR="00E1094F" w:rsidRPr="006C72A9">
        <w:t xml:space="preserve"> et al. 2015; Brody and Hanks 2016)</w:t>
      </w:r>
      <w:r w:rsidRPr="006C72A9">
        <w:t>, so this may simply suggest that the system is not actually instantiated in LIP or that the dynamical properties in LIP are a read-out of those properties elsewhere in the brain. Also, the nature of the explanatory enterprise can be revealed even if the specifics of the case study are fal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D70FB"/>
    <w:multiLevelType w:val="hybridMultilevel"/>
    <w:tmpl w:val="9566D28E"/>
    <w:lvl w:ilvl="0" w:tplc="C1FC61D8">
      <w:start w:val="4"/>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03">
      <w:start w:val="1"/>
      <w:numFmt w:val="bullet"/>
      <w:lvlText w:val="o"/>
      <w:lvlJc w:val="left"/>
      <w:pPr>
        <w:ind w:left="2520" w:hanging="360"/>
      </w:pPr>
      <w:rPr>
        <w:rFonts w:ascii="Courier New" w:hAnsi="Courier New" w:cs="Courier New"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332B95"/>
    <w:multiLevelType w:val="hybridMultilevel"/>
    <w:tmpl w:val="39B64340"/>
    <w:lvl w:ilvl="0" w:tplc="D1182E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072348F"/>
    <w:multiLevelType w:val="multilevel"/>
    <w:tmpl w:val="9588307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1C13FE2"/>
    <w:multiLevelType w:val="hybridMultilevel"/>
    <w:tmpl w:val="0AE413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2086BD5"/>
    <w:multiLevelType w:val="hybridMultilevel"/>
    <w:tmpl w:val="88D4C990"/>
    <w:lvl w:ilvl="0" w:tplc="F2DA420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8C1B80"/>
    <w:multiLevelType w:val="hybridMultilevel"/>
    <w:tmpl w:val="05DC1C86"/>
    <w:lvl w:ilvl="0" w:tplc="34FABD70">
      <w:start w:val="3"/>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03">
      <w:start w:val="1"/>
      <w:numFmt w:val="bullet"/>
      <w:lvlText w:val="o"/>
      <w:lvlJc w:val="left"/>
      <w:pPr>
        <w:ind w:left="2520" w:hanging="360"/>
      </w:pPr>
      <w:rPr>
        <w:rFonts w:ascii="Courier New" w:hAnsi="Courier New" w:cs="Courier New"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9A44EE6"/>
    <w:multiLevelType w:val="hybridMultilevel"/>
    <w:tmpl w:val="6FC2C514"/>
    <w:lvl w:ilvl="0" w:tplc="44000774">
      <w:start w:val="3"/>
      <w:numFmt w:val="upperLetter"/>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03">
      <w:start w:val="1"/>
      <w:numFmt w:val="bullet"/>
      <w:lvlText w:val="o"/>
      <w:lvlJc w:val="left"/>
      <w:pPr>
        <w:ind w:left="2520" w:hanging="360"/>
      </w:pPr>
      <w:rPr>
        <w:rFonts w:ascii="Courier New" w:hAnsi="Courier New" w:cs="Courier New"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AC33E1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DE44B62"/>
    <w:multiLevelType w:val="hybridMultilevel"/>
    <w:tmpl w:val="5426C8E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5F576735"/>
    <w:multiLevelType w:val="hybridMultilevel"/>
    <w:tmpl w:val="DF321D08"/>
    <w:lvl w:ilvl="0" w:tplc="F98E51E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36718B"/>
    <w:multiLevelType w:val="hybridMultilevel"/>
    <w:tmpl w:val="4A60B298"/>
    <w:lvl w:ilvl="0" w:tplc="E702BFE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9D3938"/>
    <w:multiLevelType w:val="hybridMultilevel"/>
    <w:tmpl w:val="F2BCC32A"/>
    <w:lvl w:ilvl="0" w:tplc="0409000F">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03">
      <w:start w:val="1"/>
      <w:numFmt w:val="bullet"/>
      <w:lvlText w:val="o"/>
      <w:lvlJc w:val="left"/>
      <w:pPr>
        <w:ind w:left="2520" w:hanging="360"/>
      </w:pPr>
      <w:rPr>
        <w:rFonts w:ascii="Courier New" w:hAnsi="Courier New" w:cs="Courier New"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7"/>
  </w:num>
  <w:num w:numId="3">
    <w:abstractNumId w:val="11"/>
  </w:num>
  <w:num w:numId="4">
    <w:abstractNumId w:val="9"/>
  </w:num>
  <w:num w:numId="5">
    <w:abstractNumId w:val="0"/>
  </w:num>
  <w:num w:numId="6">
    <w:abstractNumId w:val="6"/>
  </w:num>
  <w:num w:numId="7">
    <w:abstractNumId w:val="5"/>
  </w:num>
  <w:num w:numId="8">
    <w:abstractNumId w:val="4"/>
  </w:num>
  <w:num w:numId="9">
    <w:abstractNumId w:val="3"/>
  </w:num>
  <w:num w:numId="10">
    <w:abstractNumId w:val="8"/>
  </w:num>
  <w:num w:numId="11">
    <w:abstractNumId w:val="1"/>
  </w:num>
  <w:num w:numId="12">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 Semi-col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ssxzzfx9vxe1eveviv2evyz0e9fs09wf9t&quot;&gt;Barack_NeurosciencePhilosophyPsychology-Converted&lt;record-ids&gt;&lt;item&gt;232&lt;/item&gt;&lt;item&gt;236&lt;/item&gt;&lt;item&gt;256&lt;/item&gt;&lt;item&gt;258&lt;/item&gt;&lt;item&gt;287&lt;/item&gt;&lt;item&gt;1300&lt;/item&gt;&lt;item&gt;1575&lt;/item&gt;&lt;item&gt;2186&lt;/item&gt;&lt;item&gt;2836&lt;/item&gt;&lt;item&gt;2838&lt;/item&gt;&lt;item&gt;2869&lt;/item&gt;&lt;item&gt;2884&lt;/item&gt;&lt;item&gt;2886&lt;/item&gt;&lt;item&gt;2887&lt;/item&gt;&lt;item&gt;2894&lt;/item&gt;&lt;item&gt;2902&lt;/item&gt;&lt;item&gt;2914&lt;/item&gt;&lt;item&gt;2923&lt;/item&gt;&lt;item&gt;2925&lt;/item&gt;&lt;item&gt;2927&lt;/item&gt;&lt;item&gt;2948&lt;/item&gt;&lt;item&gt;2949&lt;/item&gt;&lt;item&gt;2951&lt;/item&gt;&lt;item&gt;2957&lt;/item&gt;&lt;item&gt;2959&lt;/item&gt;&lt;item&gt;2961&lt;/item&gt;&lt;item&gt;2962&lt;/item&gt;&lt;item&gt;2964&lt;/item&gt;&lt;item&gt;2978&lt;/item&gt;&lt;item&gt;2979&lt;/item&gt;&lt;item&gt;2980&lt;/item&gt;&lt;item&gt;2982&lt;/item&gt;&lt;item&gt;2987&lt;/item&gt;&lt;item&gt;2988&lt;/item&gt;&lt;item&gt;2989&lt;/item&gt;&lt;item&gt;3035&lt;/item&gt;&lt;item&gt;3218&lt;/item&gt;&lt;item&gt;3223&lt;/item&gt;&lt;item&gt;3240&lt;/item&gt;&lt;item&gt;3429&lt;/item&gt;&lt;item&gt;3500&lt;/item&gt;&lt;item&gt;3503&lt;/item&gt;&lt;item&gt;3506&lt;/item&gt;&lt;item&gt;3554&lt;/item&gt;&lt;item&gt;3555&lt;/item&gt;&lt;item&gt;3556&lt;/item&gt;&lt;item&gt;3559&lt;/item&gt;&lt;item&gt;3562&lt;/item&gt;&lt;item&gt;3564&lt;/item&gt;&lt;item&gt;3566&lt;/item&gt;&lt;item&gt;3567&lt;/item&gt;&lt;item&gt;3568&lt;/item&gt;&lt;item&gt;3748&lt;/item&gt;&lt;item&gt;3749&lt;/item&gt;&lt;item&gt;7547&lt;/item&gt;&lt;item&gt;7647&lt;/item&gt;&lt;item&gt;7648&lt;/item&gt;&lt;item&gt;7649&lt;/item&gt;&lt;item&gt;7656&lt;/item&gt;&lt;item&gt;7658&lt;/item&gt;&lt;item&gt;7788&lt;/item&gt;&lt;item&gt;7884&lt;/item&gt;&lt;item&gt;7885&lt;/item&gt;&lt;item&gt;7886&lt;/item&gt;&lt;item&gt;7887&lt;/item&gt;&lt;item&gt;7888&lt;/item&gt;&lt;item&gt;7889&lt;/item&gt;&lt;item&gt;7890&lt;/item&gt;&lt;item&gt;7891&lt;/item&gt;&lt;item&gt;7892&lt;/item&gt;&lt;item&gt;7898&lt;/item&gt;&lt;item&gt;7899&lt;/item&gt;&lt;item&gt;7900&lt;/item&gt;&lt;item&gt;7901&lt;/item&gt;&lt;item&gt;7902&lt;/item&gt;&lt;item&gt;7903&lt;/item&gt;&lt;item&gt;8082&lt;/item&gt;&lt;item&gt;8083&lt;/item&gt;&lt;item&gt;8084&lt;/item&gt;&lt;item&gt;8086&lt;/item&gt;&lt;item&gt;8087&lt;/item&gt;&lt;item&gt;8088&lt;/item&gt;&lt;item&gt;8089&lt;/item&gt;&lt;item&gt;8090&lt;/item&gt;&lt;item&gt;8091&lt;/item&gt;&lt;item&gt;8092&lt;/item&gt;&lt;item&gt;8131&lt;/item&gt;&lt;item&gt;8132&lt;/item&gt;&lt;item&gt;8133&lt;/item&gt;&lt;item&gt;8155&lt;/item&gt;&lt;item&gt;8157&lt;/item&gt;&lt;item&gt;8163&lt;/item&gt;&lt;item&gt;8164&lt;/item&gt;&lt;item&gt;8165&lt;/item&gt;&lt;item&gt;8166&lt;/item&gt;&lt;item&gt;8167&lt;/item&gt;&lt;item&gt;8168&lt;/item&gt;&lt;item&gt;8169&lt;/item&gt;&lt;/record-ids&gt;&lt;/item&gt;&lt;/Libraries&gt;"/>
  </w:docVars>
  <w:rsids>
    <w:rsidRoot w:val="00273089"/>
    <w:rsid w:val="00000070"/>
    <w:rsid w:val="0000031C"/>
    <w:rsid w:val="000003EE"/>
    <w:rsid w:val="0000053B"/>
    <w:rsid w:val="00000866"/>
    <w:rsid w:val="000009EF"/>
    <w:rsid w:val="00000FDD"/>
    <w:rsid w:val="00001167"/>
    <w:rsid w:val="00001270"/>
    <w:rsid w:val="0000170E"/>
    <w:rsid w:val="000019B5"/>
    <w:rsid w:val="00001AE5"/>
    <w:rsid w:val="00001AE8"/>
    <w:rsid w:val="00002121"/>
    <w:rsid w:val="000022AE"/>
    <w:rsid w:val="000022EC"/>
    <w:rsid w:val="0000232C"/>
    <w:rsid w:val="00003096"/>
    <w:rsid w:val="000030DA"/>
    <w:rsid w:val="000032EB"/>
    <w:rsid w:val="000038A9"/>
    <w:rsid w:val="00003A17"/>
    <w:rsid w:val="00003D62"/>
    <w:rsid w:val="00004489"/>
    <w:rsid w:val="0000493B"/>
    <w:rsid w:val="00004ADC"/>
    <w:rsid w:val="00004D5B"/>
    <w:rsid w:val="00004F8C"/>
    <w:rsid w:val="00004FD1"/>
    <w:rsid w:val="00005BA6"/>
    <w:rsid w:val="00005D06"/>
    <w:rsid w:val="00005D94"/>
    <w:rsid w:val="00005E56"/>
    <w:rsid w:val="0000602D"/>
    <w:rsid w:val="0000609E"/>
    <w:rsid w:val="00006192"/>
    <w:rsid w:val="0000626C"/>
    <w:rsid w:val="00006350"/>
    <w:rsid w:val="00006573"/>
    <w:rsid w:val="00006AF3"/>
    <w:rsid w:val="00006D2F"/>
    <w:rsid w:val="0000730C"/>
    <w:rsid w:val="00007318"/>
    <w:rsid w:val="0000731D"/>
    <w:rsid w:val="000073D6"/>
    <w:rsid w:val="0000745F"/>
    <w:rsid w:val="000075A8"/>
    <w:rsid w:val="00007B19"/>
    <w:rsid w:val="00007B48"/>
    <w:rsid w:val="00010537"/>
    <w:rsid w:val="00010569"/>
    <w:rsid w:val="00010688"/>
    <w:rsid w:val="00010896"/>
    <w:rsid w:val="00010C4A"/>
    <w:rsid w:val="00010D01"/>
    <w:rsid w:val="00010E74"/>
    <w:rsid w:val="00010F2F"/>
    <w:rsid w:val="00010FEF"/>
    <w:rsid w:val="000110AA"/>
    <w:rsid w:val="00011892"/>
    <w:rsid w:val="000118C4"/>
    <w:rsid w:val="00011942"/>
    <w:rsid w:val="00011B92"/>
    <w:rsid w:val="00011E68"/>
    <w:rsid w:val="00012290"/>
    <w:rsid w:val="0001240B"/>
    <w:rsid w:val="00012AF6"/>
    <w:rsid w:val="00013176"/>
    <w:rsid w:val="00013234"/>
    <w:rsid w:val="0001344C"/>
    <w:rsid w:val="00013B00"/>
    <w:rsid w:val="00013BBF"/>
    <w:rsid w:val="00014786"/>
    <w:rsid w:val="000149C6"/>
    <w:rsid w:val="00014A45"/>
    <w:rsid w:val="00015038"/>
    <w:rsid w:val="000155FC"/>
    <w:rsid w:val="000156AD"/>
    <w:rsid w:val="00015998"/>
    <w:rsid w:val="000159A7"/>
    <w:rsid w:val="00015AB7"/>
    <w:rsid w:val="00015E4D"/>
    <w:rsid w:val="00015F24"/>
    <w:rsid w:val="000169C4"/>
    <w:rsid w:val="00016A9F"/>
    <w:rsid w:val="00016BAA"/>
    <w:rsid w:val="00016CD4"/>
    <w:rsid w:val="000170FD"/>
    <w:rsid w:val="0001758A"/>
    <w:rsid w:val="000175EC"/>
    <w:rsid w:val="00017776"/>
    <w:rsid w:val="00017D78"/>
    <w:rsid w:val="00017F10"/>
    <w:rsid w:val="00017F79"/>
    <w:rsid w:val="0002001F"/>
    <w:rsid w:val="0002035A"/>
    <w:rsid w:val="00020912"/>
    <w:rsid w:val="000211A0"/>
    <w:rsid w:val="00021330"/>
    <w:rsid w:val="00021331"/>
    <w:rsid w:val="000213AE"/>
    <w:rsid w:val="00021833"/>
    <w:rsid w:val="00021884"/>
    <w:rsid w:val="00021C5C"/>
    <w:rsid w:val="000225B7"/>
    <w:rsid w:val="0002264B"/>
    <w:rsid w:val="00022985"/>
    <w:rsid w:val="00022AA4"/>
    <w:rsid w:val="00022B0F"/>
    <w:rsid w:val="00022D36"/>
    <w:rsid w:val="00022DE6"/>
    <w:rsid w:val="00022E17"/>
    <w:rsid w:val="00022E48"/>
    <w:rsid w:val="00023029"/>
    <w:rsid w:val="00023270"/>
    <w:rsid w:val="00023943"/>
    <w:rsid w:val="00023947"/>
    <w:rsid w:val="00023B43"/>
    <w:rsid w:val="00023EC5"/>
    <w:rsid w:val="00023F9C"/>
    <w:rsid w:val="000240F9"/>
    <w:rsid w:val="00024158"/>
    <w:rsid w:val="0002420F"/>
    <w:rsid w:val="00024CDD"/>
    <w:rsid w:val="00025900"/>
    <w:rsid w:val="00025DB9"/>
    <w:rsid w:val="00026053"/>
    <w:rsid w:val="00026701"/>
    <w:rsid w:val="0002673E"/>
    <w:rsid w:val="0002686A"/>
    <w:rsid w:val="00026BA7"/>
    <w:rsid w:val="00026EB1"/>
    <w:rsid w:val="000271EF"/>
    <w:rsid w:val="000272D1"/>
    <w:rsid w:val="000273AC"/>
    <w:rsid w:val="0002742E"/>
    <w:rsid w:val="00027463"/>
    <w:rsid w:val="00027725"/>
    <w:rsid w:val="000278A3"/>
    <w:rsid w:val="000278F5"/>
    <w:rsid w:val="00030A95"/>
    <w:rsid w:val="00030DA5"/>
    <w:rsid w:val="00030E67"/>
    <w:rsid w:val="00030E6D"/>
    <w:rsid w:val="00030FD6"/>
    <w:rsid w:val="00031145"/>
    <w:rsid w:val="00031327"/>
    <w:rsid w:val="000315C0"/>
    <w:rsid w:val="00031721"/>
    <w:rsid w:val="00031E7B"/>
    <w:rsid w:val="00032016"/>
    <w:rsid w:val="000325EE"/>
    <w:rsid w:val="00032FA2"/>
    <w:rsid w:val="00033699"/>
    <w:rsid w:val="00033764"/>
    <w:rsid w:val="00033961"/>
    <w:rsid w:val="00033AD0"/>
    <w:rsid w:val="000341F1"/>
    <w:rsid w:val="000348CA"/>
    <w:rsid w:val="00034AAB"/>
    <w:rsid w:val="00034CD6"/>
    <w:rsid w:val="00034F74"/>
    <w:rsid w:val="0003503C"/>
    <w:rsid w:val="0003531B"/>
    <w:rsid w:val="000354A6"/>
    <w:rsid w:val="00035673"/>
    <w:rsid w:val="000361C3"/>
    <w:rsid w:val="000365C8"/>
    <w:rsid w:val="00036918"/>
    <w:rsid w:val="00036998"/>
    <w:rsid w:val="00036CFE"/>
    <w:rsid w:val="00036E4E"/>
    <w:rsid w:val="00036E8C"/>
    <w:rsid w:val="00036FC2"/>
    <w:rsid w:val="000377EF"/>
    <w:rsid w:val="000377F5"/>
    <w:rsid w:val="00037968"/>
    <w:rsid w:val="0003797A"/>
    <w:rsid w:val="00037C88"/>
    <w:rsid w:val="00040160"/>
    <w:rsid w:val="000405EA"/>
    <w:rsid w:val="00040C48"/>
    <w:rsid w:val="00040F0C"/>
    <w:rsid w:val="00041384"/>
    <w:rsid w:val="0004141C"/>
    <w:rsid w:val="00041607"/>
    <w:rsid w:val="00041B7F"/>
    <w:rsid w:val="00041BD0"/>
    <w:rsid w:val="00041FCA"/>
    <w:rsid w:val="0004214B"/>
    <w:rsid w:val="00042181"/>
    <w:rsid w:val="00042324"/>
    <w:rsid w:val="0004242E"/>
    <w:rsid w:val="00042C45"/>
    <w:rsid w:val="00042CB1"/>
    <w:rsid w:val="0004325B"/>
    <w:rsid w:val="00043392"/>
    <w:rsid w:val="0004346D"/>
    <w:rsid w:val="00043952"/>
    <w:rsid w:val="00043A7D"/>
    <w:rsid w:val="00043B96"/>
    <w:rsid w:val="00043D84"/>
    <w:rsid w:val="00043EC3"/>
    <w:rsid w:val="00044837"/>
    <w:rsid w:val="00044A35"/>
    <w:rsid w:val="00044DAC"/>
    <w:rsid w:val="000455A7"/>
    <w:rsid w:val="00045709"/>
    <w:rsid w:val="00045811"/>
    <w:rsid w:val="000458C5"/>
    <w:rsid w:val="00045FD1"/>
    <w:rsid w:val="00046160"/>
    <w:rsid w:val="00046362"/>
    <w:rsid w:val="00046729"/>
    <w:rsid w:val="0004677F"/>
    <w:rsid w:val="00046782"/>
    <w:rsid w:val="000468D6"/>
    <w:rsid w:val="00046A14"/>
    <w:rsid w:val="00046DD1"/>
    <w:rsid w:val="000471D1"/>
    <w:rsid w:val="00047276"/>
    <w:rsid w:val="000472A2"/>
    <w:rsid w:val="0005006F"/>
    <w:rsid w:val="000501C1"/>
    <w:rsid w:val="000502DF"/>
    <w:rsid w:val="0005041B"/>
    <w:rsid w:val="00050438"/>
    <w:rsid w:val="00050838"/>
    <w:rsid w:val="0005087B"/>
    <w:rsid w:val="000508E8"/>
    <w:rsid w:val="000509E0"/>
    <w:rsid w:val="00050A6D"/>
    <w:rsid w:val="00050A97"/>
    <w:rsid w:val="00050AAF"/>
    <w:rsid w:val="0005116B"/>
    <w:rsid w:val="00051314"/>
    <w:rsid w:val="000517D0"/>
    <w:rsid w:val="00051DE5"/>
    <w:rsid w:val="000522E6"/>
    <w:rsid w:val="000524F5"/>
    <w:rsid w:val="000526AB"/>
    <w:rsid w:val="00052A6B"/>
    <w:rsid w:val="00053230"/>
    <w:rsid w:val="000532C3"/>
    <w:rsid w:val="000532F7"/>
    <w:rsid w:val="00053CD8"/>
    <w:rsid w:val="00053D6C"/>
    <w:rsid w:val="000542E4"/>
    <w:rsid w:val="000544E1"/>
    <w:rsid w:val="000544EF"/>
    <w:rsid w:val="00054B7E"/>
    <w:rsid w:val="00055D44"/>
    <w:rsid w:val="00055DD0"/>
    <w:rsid w:val="00055DEB"/>
    <w:rsid w:val="00055E24"/>
    <w:rsid w:val="00055E32"/>
    <w:rsid w:val="00056157"/>
    <w:rsid w:val="000561CC"/>
    <w:rsid w:val="00056388"/>
    <w:rsid w:val="00056594"/>
    <w:rsid w:val="0005691D"/>
    <w:rsid w:val="000569CD"/>
    <w:rsid w:val="00056B9D"/>
    <w:rsid w:val="00056E63"/>
    <w:rsid w:val="00056F10"/>
    <w:rsid w:val="00057945"/>
    <w:rsid w:val="00057BA3"/>
    <w:rsid w:val="00057E4F"/>
    <w:rsid w:val="00057F99"/>
    <w:rsid w:val="00060098"/>
    <w:rsid w:val="00060145"/>
    <w:rsid w:val="00060160"/>
    <w:rsid w:val="0006018F"/>
    <w:rsid w:val="0006024C"/>
    <w:rsid w:val="000603B8"/>
    <w:rsid w:val="000605F5"/>
    <w:rsid w:val="000606ED"/>
    <w:rsid w:val="00060C16"/>
    <w:rsid w:val="00060DF2"/>
    <w:rsid w:val="00060E0F"/>
    <w:rsid w:val="0006100A"/>
    <w:rsid w:val="0006102E"/>
    <w:rsid w:val="000611DA"/>
    <w:rsid w:val="0006120C"/>
    <w:rsid w:val="00061310"/>
    <w:rsid w:val="0006173A"/>
    <w:rsid w:val="0006179E"/>
    <w:rsid w:val="0006193E"/>
    <w:rsid w:val="000619FD"/>
    <w:rsid w:val="00061AC8"/>
    <w:rsid w:val="00061C93"/>
    <w:rsid w:val="00061D49"/>
    <w:rsid w:val="00061FE7"/>
    <w:rsid w:val="00062367"/>
    <w:rsid w:val="00062872"/>
    <w:rsid w:val="00062D94"/>
    <w:rsid w:val="00062DE4"/>
    <w:rsid w:val="00063590"/>
    <w:rsid w:val="0006370E"/>
    <w:rsid w:val="00063793"/>
    <w:rsid w:val="00063E6F"/>
    <w:rsid w:val="000641A8"/>
    <w:rsid w:val="000643A4"/>
    <w:rsid w:val="0006452E"/>
    <w:rsid w:val="000648E1"/>
    <w:rsid w:val="00064DD3"/>
    <w:rsid w:val="0006531A"/>
    <w:rsid w:val="00065386"/>
    <w:rsid w:val="000654B8"/>
    <w:rsid w:val="00065524"/>
    <w:rsid w:val="00065D16"/>
    <w:rsid w:val="0006620A"/>
    <w:rsid w:val="0006627A"/>
    <w:rsid w:val="0006634B"/>
    <w:rsid w:val="00066739"/>
    <w:rsid w:val="00066948"/>
    <w:rsid w:val="00066F80"/>
    <w:rsid w:val="000671D4"/>
    <w:rsid w:val="000672DB"/>
    <w:rsid w:val="00067784"/>
    <w:rsid w:val="00067DD4"/>
    <w:rsid w:val="000700CC"/>
    <w:rsid w:val="0007010F"/>
    <w:rsid w:val="000702C4"/>
    <w:rsid w:val="000707E7"/>
    <w:rsid w:val="0007129A"/>
    <w:rsid w:val="0007130C"/>
    <w:rsid w:val="00071470"/>
    <w:rsid w:val="0007174A"/>
    <w:rsid w:val="00071864"/>
    <w:rsid w:val="00071946"/>
    <w:rsid w:val="000719B3"/>
    <w:rsid w:val="00071D8F"/>
    <w:rsid w:val="00071F17"/>
    <w:rsid w:val="00072539"/>
    <w:rsid w:val="00072572"/>
    <w:rsid w:val="00072AE2"/>
    <w:rsid w:val="00072EA0"/>
    <w:rsid w:val="00073107"/>
    <w:rsid w:val="000731D6"/>
    <w:rsid w:val="0007341B"/>
    <w:rsid w:val="00073CA4"/>
    <w:rsid w:val="00074099"/>
    <w:rsid w:val="00074376"/>
    <w:rsid w:val="0007464F"/>
    <w:rsid w:val="00074B4B"/>
    <w:rsid w:val="00074D24"/>
    <w:rsid w:val="00074D64"/>
    <w:rsid w:val="00074FAC"/>
    <w:rsid w:val="000750FD"/>
    <w:rsid w:val="00075143"/>
    <w:rsid w:val="000752E1"/>
    <w:rsid w:val="000755CD"/>
    <w:rsid w:val="000756CE"/>
    <w:rsid w:val="00075733"/>
    <w:rsid w:val="00075750"/>
    <w:rsid w:val="00075765"/>
    <w:rsid w:val="00075930"/>
    <w:rsid w:val="00075A14"/>
    <w:rsid w:val="00075BDA"/>
    <w:rsid w:val="00075C91"/>
    <w:rsid w:val="000763C2"/>
    <w:rsid w:val="0007690C"/>
    <w:rsid w:val="00076AF4"/>
    <w:rsid w:val="00076C83"/>
    <w:rsid w:val="00076F1A"/>
    <w:rsid w:val="000774B0"/>
    <w:rsid w:val="000775D4"/>
    <w:rsid w:val="0007761F"/>
    <w:rsid w:val="0007763B"/>
    <w:rsid w:val="0007770C"/>
    <w:rsid w:val="000778B0"/>
    <w:rsid w:val="0007794C"/>
    <w:rsid w:val="00077D43"/>
    <w:rsid w:val="00077EB3"/>
    <w:rsid w:val="00080122"/>
    <w:rsid w:val="0008012E"/>
    <w:rsid w:val="00080393"/>
    <w:rsid w:val="0008039F"/>
    <w:rsid w:val="000804CD"/>
    <w:rsid w:val="00080782"/>
    <w:rsid w:val="00080B8B"/>
    <w:rsid w:val="00080DC8"/>
    <w:rsid w:val="00081445"/>
    <w:rsid w:val="00081705"/>
    <w:rsid w:val="000818DF"/>
    <w:rsid w:val="00081EA2"/>
    <w:rsid w:val="00082239"/>
    <w:rsid w:val="0008267E"/>
    <w:rsid w:val="00082830"/>
    <w:rsid w:val="00082C7D"/>
    <w:rsid w:val="00082CE9"/>
    <w:rsid w:val="00082D5B"/>
    <w:rsid w:val="00082D72"/>
    <w:rsid w:val="00082FAC"/>
    <w:rsid w:val="000831A5"/>
    <w:rsid w:val="000838E2"/>
    <w:rsid w:val="000839A5"/>
    <w:rsid w:val="00083AD8"/>
    <w:rsid w:val="00083CC8"/>
    <w:rsid w:val="000846FC"/>
    <w:rsid w:val="000848AA"/>
    <w:rsid w:val="00084AE6"/>
    <w:rsid w:val="00084BB6"/>
    <w:rsid w:val="00084F62"/>
    <w:rsid w:val="0008501E"/>
    <w:rsid w:val="000853DB"/>
    <w:rsid w:val="0008570B"/>
    <w:rsid w:val="00085931"/>
    <w:rsid w:val="00085D57"/>
    <w:rsid w:val="000861A3"/>
    <w:rsid w:val="000861A8"/>
    <w:rsid w:val="00086396"/>
    <w:rsid w:val="00086782"/>
    <w:rsid w:val="000867DA"/>
    <w:rsid w:val="00086A2F"/>
    <w:rsid w:val="00086A37"/>
    <w:rsid w:val="00087205"/>
    <w:rsid w:val="0008726D"/>
    <w:rsid w:val="0008740D"/>
    <w:rsid w:val="00087563"/>
    <w:rsid w:val="00087706"/>
    <w:rsid w:val="000877E6"/>
    <w:rsid w:val="00087D18"/>
    <w:rsid w:val="000900E2"/>
    <w:rsid w:val="00090536"/>
    <w:rsid w:val="00090717"/>
    <w:rsid w:val="00090DC4"/>
    <w:rsid w:val="00090EF6"/>
    <w:rsid w:val="0009110E"/>
    <w:rsid w:val="0009135A"/>
    <w:rsid w:val="00091FB6"/>
    <w:rsid w:val="000921C7"/>
    <w:rsid w:val="00092654"/>
    <w:rsid w:val="0009270B"/>
    <w:rsid w:val="00092873"/>
    <w:rsid w:val="00092AD5"/>
    <w:rsid w:val="00093235"/>
    <w:rsid w:val="0009345A"/>
    <w:rsid w:val="000936AA"/>
    <w:rsid w:val="000939F3"/>
    <w:rsid w:val="00093C7F"/>
    <w:rsid w:val="00093DB8"/>
    <w:rsid w:val="0009498B"/>
    <w:rsid w:val="00094A89"/>
    <w:rsid w:val="00094C85"/>
    <w:rsid w:val="00094DB6"/>
    <w:rsid w:val="00094F21"/>
    <w:rsid w:val="00095068"/>
    <w:rsid w:val="00095470"/>
    <w:rsid w:val="000954E8"/>
    <w:rsid w:val="000954E9"/>
    <w:rsid w:val="00095999"/>
    <w:rsid w:val="00095C43"/>
    <w:rsid w:val="00095D2F"/>
    <w:rsid w:val="00095DCA"/>
    <w:rsid w:val="00095ED4"/>
    <w:rsid w:val="0009610A"/>
    <w:rsid w:val="00096BDA"/>
    <w:rsid w:val="00096C6F"/>
    <w:rsid w:val="00096D22"/>
    <w:rsid w:val="00097198"/>
    <w:rsid w:val="0009741D"/>
    <w:rsid w:val="00097725"/>
    <w:rsid w:val="00097861"/>
    <w:rsid w:val="00097B39"/>
    <w:rsid w:val="000A00C6"/>
    <w:rsid w:val="000A04DA"/>
    <w:rsid w:val="000A04F8"/>
    <w:rsid w:val="000A0901"/>
    <w:rsid w:val="000A0BBB"/>
    <w:rsid w:val="000A0E2A"/>
    <w:rsid w:val="000A107E"/>
    <w:rsid w:val="000A1163"/>
    <w:rsid w:val="000A12E4"/>
    <w:rsid w:val="000A1D19"/>
    <w:rsid w:val="000A2329"/>
    <w:rsid w:val="000A274A"/>
    <w:rsid w:val="000A28CA"/>
    <w:rsid w:val="000A2C0F"/>
    <w:rsid w:val="000A3128"/>
    <w:rsid w:val="000A3280"/>
    <w:rsid w:val="000A34FE"/>
    <w:rsid w:val="000A356D"/>
    <w:rsid w:val="000A35A9"/>
    <w:rsid w:val="000A3656"/>
    <w:rsid w:val="000A365A"/>
    <w:rsid w:val="000A377C"/>
    <w:rsid w:val="000A37C9"/>
    <w:rsid w:val="000A3D8C"/>
    <w:rsid w:val="000A400D"/>
    <w:rsid w:val="000A412C"/>
    <w:rsid w:val="000A4AB2"/>
    <w:rsid w:val="000A4C8C"/>
    <w:rsid w:val="000A4D10"/>
    <w:rsid w:val="000A4E55"/>
    <w:rsid w:val="000A4ED3"/>
    <w:rsid w:val="000A4EEB"/>
    <w:rsid w:val="000A4FC8"/>
    <w:rsid w:val="000A53A1"/>
    <w:rsid w:val="000A53BC"/>
    <w:rsid w:val="000A551B"/>
    <w:rsid w:val="000A57F6"/>
    <w:rsid w:val="000A5CCD"/>
    <w:rsid w:val="000A5D36"/>
    <w:rsid w:val="000A61C0"/>
    <w:rsid w:val="000A62DE"/>
    <w:rsid w:val="000A6408"/>
    <w:rsid w:val="000A6805"/>
    <w:rsid w:val="000A6CCF"/>
    <w:rsid w:val="000A6D10"/>
    <w:rsid w:val="000A6D40"/>
    <w:rsid w:val="000A7353"/>
    <w:rsid w:val="000A746C"/>
    <w:rsid w:val="000A7546"/>
    <w:rsid w:val="000A7744"/>
    <w:rsid w:val="000A7803"/>
    <w:rsid w:val="000A783E"/>
    <w:rsid w:val="000A79F3"/>
    <w:rsid w:val="000A7DE1"/>
    <w:rsid w:val="000B0054"/>
    <w:rsid w:val="000B009E"/>
    <w:rsid w:val="000B0190"/>
    <w:rsid w:val="000B0258"/>
    <w:rsid w:val="000B04B6"/>
    <w:rsid w:val="000B04FE"/>
    <w:rsid w:val="000B05F1"/>
    <w:rsid w:val="000B08FF"/>
    <w:rsid w:val="000B09C3"/>
    <w:rsid w:val="000B0B61"/>
    <w:rsid w:val="000B1133"/>
    <w:rsid w:val="000B11F0"/>
    <w:rsid w:val="000B14CD"/>
    <w:rsid w:val="000B1AB0"/>
    <w:rsid w:val="000B1C9E"/>
    <w:rsid w:val="000B1FAA"/>
    <w:rsid w:val="000B20A1"/>
    <w:rsid w:val="000B26F4"/>
    <w:rsid w:val="000B2782"/>
    <w:rsid w:val="000B2B89"/>
    <w:rsid w:val="000B2C1E"/>
    <w:rsid w:val="000B2CB8"/>
    <w:rsid w:val="000B2D22"/>
    <w:rsid w:val="000B2F2F"/>
    <w:rsid w:val="000B35EC"/>
    <w:rsid w:val="000B36E8"/>
    <w:rsid w:val="000B3A38"/>
    <w:rsid w:val="000B3A3B"/>
    <w:rsid w:val="000B3D0E"/>
    <w:rsid w:val="000B3D14"/>
    <w:rsid w:val="000B3F38"/>
    <w:rsid w:val="000B4305"/>
    <w:rsid w:val="000B4350"/>
    <w:rsid w:val="000B445E"/>
    <w:rsid w:val="000B5143"/>
    <w:rsid w:val="000B5232"/>
    <w:rsid w:val="000B5290"/>
    <w:rsid w:val="000B5674"/>
    <w:rsid w:val="000B5843"/>
    <w:rsid w:val="000B5B58"/>
    <w:rsid w:val="000B5BFF"/>
    <w:rsid w:val="000B60AB"/>
    <w:rsid w:val="000B637C"/>
    <w:rsid w:val="000B6869"/>
    <w:rsid w:val="000B68B6"/>
    <w:rsid w:val="000B6C55"/>
    <w:rsid w:val="000B6D5F"/>
    <w:rsid w:val="000B6EDC"/>
    <w:rsid w:val="000B6F94"/>
    <w:rsid w:val="000B778E"/>
    <w:rsid w:val="000B793C"/>
    <w:rsid w:val="000B7DEF"/>
    <w:rsid w:val="000C00B5"/>
    <w:rsid w:val="000C043F"/>
    <w:rsid w:val="000C0797"/>
    <w:rsid w:val="000C090C"/>
    <w:rsid w:val="000C0B6D"/>
    <w:rsid w:val="000C0D25"/>
    <w:rsid w:val="000C103E"/>
    <w:rsid w:val="000C1110"/>
    <w:rsid w:val="000C1128"/>
    <w:rsid w:val="000C118F"/>
    <w:rsid w:val="000C1401"/>
    <w:rsid w:val="000C208F"/>
    <w:rsid w:val="000C2173"/>
    <w:rsid w:val="000C21B3"/>
    <w:rsid w:val="000C21C8"/>
    <w:rsid w:val="000C21DD"/>
    <w:rsid w:val="000C2251"/>
    <w:rsid w:val="000C250F"/>
    <w:rsid w:val="000C2628"/>
    <w:rsid w:val="000C27CA"/>
    <w:rsid w:val="000C2F7C"/>
    <w:rsid w:val="000C31B4"/>
    <w:rsid w:val="000C33AA"/>
    <w:rsid w:val="000C352A"/>
    <w:rsid w:val="000C35E9"/>
    <w:rsid w:val="000C3982"/>
    <w:rsid w:val="000C3E22"/>
    <w:rsid w:val="000C3F02"/>
    <w:rsid w:val="000C46D0"/>
    <w:rsid w:val="000C488D"/>
    <w:rsid w:val="000C496E"/>
    <w:rsid w:val="000C4A5D"/>
    <w:rsid w:val="000C4C89"/>
    <w:rsid w:val="000C4CD8"/>
    <w:rsid w:val="000C4D8C"/>
    <w:rsid w:val="000C55BF"/>
    <w:rsid w:val="000C565B"/>
    <w:rsid w:val="000C5731"/>
    <w:rsid w:val="000C5AB6"/>
    <w:rsid w:val="000C62B7"/>
    <w:rsid w:val="000C6628"/>
    <w:rsid w:val="000C667A"/>
    <w:rsid w:val="000C66E9"/>
    <w:rsid w:val="000C6CC7"/>
    <w:rsid w:val="000C6CD5"/>
    <w:rsid w:val="000C73C0"/>
    <w:rsid w:val="000C758C"/>
    <w:rsid w:val="000C7689"/>
    <w:rsid w:val="000C77FF"/>
    <w:rsid w:val="000C7C6F"/>
    <w:rsid w:val="000C7CE1"/>
    <w:rsid w:val="000D00DF"/>
    <w:rsid w:val="000D0109"/>
    <w:rsid w:val="000D010A"/>
    <w:rsid w:val="000D07CF"/>
    <w:rsid w:val="000D098A"/>
    <w:rsid w:val="000D0CC1"/>
    <w:rsid w:val="000D0D56"/>
    <w:rsid w:val="000D0F26"/>
    <w:rsid w:val="000D157E"/>
    <w:rsid w:val="000D15EE"/>
    <w:rsid w:val="000D1664"/>
    <w:rsid w:val="000D18A3"/>
    <w:rsid w:val="000D1A98"/>
    <w:rsid w:val="000D1AAA"/>
    <w:rsid w:val="000D20A6"/>
    <w:rsid w:val="000D2950"/>
    <w:rsid w:val="000D29E5"/>
    <w:rsid w:val="000D2B2C"/>
    <w:rsid w:val="000D2B55"/>
    <w:rsid w:val="000D2E01"/>
    <w:rsid w:val="000D38D9"/>
    <w:rsid w:val="000D3D98"/>
    <w:rsid w:val="000D3DC1"/>
    <w:rsid w:val="000D3E53"/>
    <w:rsid w:val="000D3F22"/>
    <w:rsid w:val="000D43A2"/>
    <w:rsid w:val="000D449F"/>
    <w:rsid w:val="000D47C0"/>
    <w:rsid w:val="000D48E1"/>
    <w:rsid w:val="000D490B"/>
    <w:rsid w:val="000D4BB6"/>
    <w:rsid w:val="000D5060"/>
    <w:rsid w:val="000D50AC"/>
    <w:rsid w:val="000D5EAD"/>
    <w:rsid w:val="000D62D9"/>
    <w:rsid w:val="000D6504"/>
    <w:rsid w:val="000D6604"/>
    <w:rsid w:val="000D66C6"/>
    <w:rsid w:val="000D6B34"/>
    <w:rsid w:val="000D6DA1"/>
    <w:rsid w:val="000D702C"/>
    <w:rsid w:val="000D7172"/>
    <w:rsid w:val="000D7541"/>
    <w:rsid w:val="000D778A"/>
    <w:rsid w:val="000D7EB5"/>
    <w:rsid w:val="000E07B5"/>
    <w:rsid w:val="000E0A6A"/>
    <w:rsid w:val="000E0AF9"/>
    <w:rsid w:val="000E1171"/>
    <w:rsid w:val="000E11FF"/>
    <w:rsid w:val="000E12EA"/>
    <w:rsid w:val="000E1367"/>
    <w:rsid w:val="000E1404"/>
    <w:rsid w:val="000E1682"/>
    <w:rsid w:val="000E1E3A"/>
    <w:rsid w:val="000E1F3E"/>
    <w:rsid w:val="000E2166"/>
    <w:rsid w:val="000E22B8"/>
    <w:rsid w:val="000E2512"/>
    <w:rsid w:val="000E2533"/>
    <w:rsid w:val="000E2790"/>
    <w:rsid w:val="000E28A9"/>
    <w:rsid w:val="000E2E25"/>
    <w:rsid w:val="000E38BB"/>
    <w:rsid w:val="000E458C"/>
    <w:rsid w:val="000E4866"/>
    <w:rsid w:val="000E4A9C"/>
    <w:rsid w:val="000E4AED"/>
    <w:rsid w:val="000E4BB4"/>
    <w:rsid w:val="000E4F5E"/>
    <w:rsid w:val="000E4F6E"/>
    <w:rsid w:val="000E5659"/>
    <w:rsid w:val="000E5819"/>
    <w:rsid w:val="000E5825"/>
    <w:rsid w:val="000E596B"/>
    <w:rsid w:val="000E5A5A"/>
    <w:rsid w:val="000E5E2C"/>
    <w:rsid w:val="000E5FCA"/>
    <w:rsid w:val="000E60A2"/>
    <w:rsid w:val="000E62FA"/>
    <w:rsid w:val="000E6349"/>
    <w:rsid w:val="000E65F9"/>
    <w:rsid w:val="000E668C"/>
    <w:rsid w:val="000E696E"/>
    <w:rsid w:val="000E69CF"/>
    <w:rsid w:val="000E6BC9"/>
    <w:rsid w:val="000E6F35"/>
    <w:rsid w:val="000E744C"/>
    <w:rsid w:val="000E7643"/>
    <w:rsid w:val="000E772C"/>
    <w:rsid w:val="000E7F73"/>
    <w:rsid w:val="000F02CE"/>
    <w:rsid w:val="000F030E"/>
    <w:rsid w:val="000F0721"/>
    <w:rsid w:val="000F0A81"/>
    <w:rsid w:val="000F0BBF"/>
    <w:rsid w:val="000F1406"/>
    <w:rsid w:val="000F1557"/>
    <w:rsid w:val="000F16F8"/>
    <w:rsid w:val="000F1793"/>
    <w:rsid w:val="000F17AC"/>
    <w:rsid w:val="000F1C36"/>
    <w:rsid w:val="000F2276"/>
    <w:rsid w:val="000F2532"/>
    <w:rsid w:val="000F25E6"/>
    <w:rsid w:val="000F29AF"/>
    <w:rsid w:val="000F2A31"/>
    <w:rsid w:val="000F2DB9"/>
    <w:rsid w:val="000F2E35"/>
    <w:rsid w:val="000F30F6"/>
    <w:rsid w:val="000F34C5"/>
    <w:rsid w:val="000F36D1"/>
    <w:rsid w:val="000F36E0"/>
    <w:rsid w:val="000F38B5"/>
    <w:rsid w:val="000F3C35"/>
    <w:rsid w:val="000F3FCF"/>
    <w:rsid w:val="000F431B"/>
    <w:rsid w:val="000F47C0"/>
    <w:rsid w:val="000F47E7"/>
    <w:rsid w:val="000F4D4F"/>
    <w:rsid w:val="000F515D"/>
    <w:rsid w:val="000F5319"/>
    <w:rsid w:val="000F547D"/>
    <w:rsid w:val="000F600B"/>
    <w:rsid w:val="000F6786"/>
    <w:rsid w:val="000F6941"/>
    <w:rsid w:val="000F6B57"/>
    <w:rsid w:val="000F6D27"/>
    <w:rsid w:val="000F6DB7"/>
    <w:rsid w:val="000F7232"/>
    <w:rsid w:val="000F751A"/>
    <w:rsid w:val="000F774A"/>
    <w:rsid w:val="000F7CC9"/>
    <w:rsid w:val="000F7CCE"/>
    <w:rsid w:val="000F7D78"/>
    <w:rsid w:val="000F7D8D"/>
    <w:rsid w:val="000F7DAC"/>
    <w:rsid w:val="00100043"/>
    <w:rsid w:val="00100748"/>
    <w:rsid w:val="001007DF"/>
    <w:rsid w:val="00100992"/>
    <w:rsid w:val="00100AAC"/>
    <w:rsid w:val="00100BF6"/>
    <w:rsid w:val="00100EAD"/>
    <w:rsid w:val="001013F5"/>
    <w:rsid w:val="0010168C"/>
    <w:rsid w:val="00101A2C"/>
    <w:rsid w:val="00101CEA"/>
    <w:rsid w:val="001021B2"/>
    <w:rsid w:val="00102667"/>
    <w:rsid w:val="00102B7D"/>
    <w:rsid w:val="00102BA7"/>
    <w:rsid w:val="00102BBA"/>
    <w:rsid w:val="00102C0B"/>
    <w:rsid w:val="00102DBD"/>
    <w:rsid w:val="0010364F"/>
    <w:rsid w:val="00104009"/>
    <w:rsid w:val="001043AA"/>
    <w:rsid w:val="001046D1"/>
    <w:rsid w:val="001048CA"/>
    <w:rsid w:val="001049C6"/>
    <w:rsid w:val="0010500D"/>
    <w:rsid w:val="0010517C"/>
    <w:rsid w:val="00105252"/>
    <w:rsid w:val="0010526F"/>
    <w:rsid w:val="00105535"/>
    <w:rsid w:val="00105596"/>
    <w:rsid w:val="001055D0"/>
    <w:rsid w:val="00105AF6"/>
    <w:rsid w:val="00106112"/>
    <w:rsid w:val="001061CE"/>
    <w:rsid w:val="0010654E"/>
    <w:rsid w:val="00106E55"/>
    <w:rsid w:val="00106F0E"/>
    <w:rsid w:val="001071EB"/>
    <w:rsid w:val="0010728B"/>
    <w:rsid w:val="00107D74"/>
    <w:rsid w:val="00107FD4"/>
    <w:rsid w:val="0011035F"/>
    <w:rsid w:val="00110387"/>
    <w:rsid w:val="001104BC"/>
    <w:rsid w:val="00110644"/>
    <w:rsid w:val="00110EEE"/>
    <w:rsid w:val="0011102D"/>
    <w:rsid w:val="001110DF"/>
    <w:rsid w:val="0011129C"/>
    <w:rsid w:val="00111315"/>
    <w:rsid w:val="00111400"/>
    <w:rsid w:val="001115AD"/>
    <w:rsid w:val="00111708"/>
    <w:rsid w:val="0011184F"/>
    <w:rsid w:val="001118B7"/>
    <w:rsid w:val="00111D71"/>
    <w:rsid w:val="00111EFF"/>
    <w:rsid w:val="001123F4"/>
    <w:rsid w:val="00112572"/>
    <w:rsid w:val="001125EA"/>
    <w:rsid w:val="001126F9"/>
    <w:rsid w:val="00112713"/>
    <w:rsid w:val="001127D7"/>
    <w:rsid w:val="0011298A"/>
    <w:rsid w:val="001129A6"/>
    <w:rsid w:val="0011302D"/>
    <w:rsid w:val="0011381C"/>
    <w:rsid w:val="0011388C"/>
    <w:rsid w:val="0011392D"/>
    <w:rsid w:val="00113986"/>
    <w:rsid w:val="00113A22"/>
    <w:rsid w:val="00113CE6"/>
    <w:rsid w:val="00114459"/>
    <w:rsid w:val="00114B9E"/>
    <w:rsid w:val="00114BD1"/>
    <w:rsid w:val="00114C5F"/>
    <w:rsid w:val="0011534C"/>
    <w:rsid w:val="0011574A"/>
    <w:rsid w:val="00115A82"/>
    <w:rsid w:val="00115BFE"/>
    <w:rsid w:val="0011610B"/>
    <w:rsid w:val="001164A4"/>
    <w:rsid w:val="001164C0"/>
    <w:rsid w:val="001168D0"/>
    <w:rsid w:val="001171D6"/>
    <w:rsid w:val="00117A15"/>
    <w:rsid w:val="00117F45"/>
    <w:rsid w:val="001208A8"/>
    <w:rsid w:val="001209E7"/>
    <w:rsid w:val="00120B8C"/>
    <w:rsid w:val="00120DB2"/>
    <w:rsid w:val="00120E54"/>
    <w:rsid w:val="00120F90"/>
    <w:rsid w:val="00120FD8"/>
    <w:rsid w:val="0012104C"/>
    <w:rsid w:val="0012143F"/>
    <w:rsid w:val="00121508"/>
    <w:rsid w:val="0012172F"/>
    <w:rsid w:val="00121BED"/>
    <w:rsid w:val="00121D60"/>
    <w:rsid w:val="00121F4B"/>
    <w:rsid w:val="00121F5A"/>
    <w:rsid w:val="001220DD"/>
    <w:rsid w:val="0012228E"/>
    <w:rsid w:val="00122975"/>
    <w:rsid w:val="00122D5F"/>
    <w:rsid w:val="00122DE7"/>
    <w:rsid w:val="00123100"/>
    <w:rsid w:val="0012350A"/>
    <w:rsid w:val="00123932"/>
    <w:rsid w:val="001239CF"/>
    <w:rsid w:val="00123CC1"/>
    <w:rsid w:val="00123DB3"/>
    <w:rsid w:val="00123F77"/>
    <w:rsid w:val="00124638"/>
    <w:rsid w:val="0012480D"/>
    <w:rsid w:val="001249E6"/>
    <w:rsid w:val="00124C80"/>
    <w:rsid w:val="00124E27"/>
    <w:rsid w:val="00124F45"/>
    <w:rsid w:val="00125374"/>
    <w:rsid w:val="001255AD"/>
    <w:rsid w:val="0012599C"/>
    <w:rsid w:val="00125BF0"/>
    <w:rsid w:val="00125E46"/>
    <w:rsid w:val="00125F44"/>
    <w:rsid w:val="00126031"/>
    <w:rsid w:val="00126177"/>
    <w:rsid w:val="0012634A"/>
    <w:rsid w:val="00126517"/>
    <w:rsid w:val="00126924"/>
    <w:rsid w:val="00126A29"/>
    <w:rsid w:val="00126BFB"/>
    <w:rsid w:val="00126C23"/>
    <w:rsid w:val="00126C8F"/>
    <w:rsid w:val="00126EAD"/>
    <w:rsid w:val="0012713F"/>
    <w:rsid w:val="00127396"/>
    <w:rsid w:val="0012764E"/>
    <w:rsid w:val="0012777D"/>
    <w:rsid w:val="0012789C"/>
    <w:rsid w:val="00127A2B"/>
    <w:rsid w:val="00127B72"/>
    <w:rsid w:val="00127F47"/>
    <w:rsid w:val="0013050F"/>
    <w:rsid w:val="0013053A"/>
    <w:rsid w:val="00130666"/>
    <w:rsid w:val="001306E4"/>
    <w:rsid w:val="0013078C"/>
    <w:rsid w:val="00130A4F"/>
    <w:rsid w:val="00130D5A"/>
    <w:rsid w:val="00130E48"/>
    <w:rsid w:val="00130FE4"/>
    <w:rsid w:val="001310DB"/>
    <w:rsid w:val="0013112D"/>
    <w:rsid w:val="0013128C"/>
    <w:rsid w:val="0013136B"/>
    <w:rsid w:val="0013173F"/>
    <w:rsid w:val="001318D2"/>
    <w:rsid w:val="001318DF"/>
    <w:rsid w:val="00131B38"/>
    <w:rsid w:val="00131B54"/>
    <w:rsid w:val="00131F14"/>
    <w:rsid w:val="00131FCC"/>
    <w:rsid w:val="0013209A"/>
    <w:rsid w:val="0013209D"/>
    <w:rsid w:val="0013215E"/>
    <w:rsid w:val="00132635"/>
    <w:rsid w:val="00132A21"/>
    <w:rsid w:val="00132DE0"/>
    <w:rsid w:val="00133058"/>
    <w:rsid w:val="001334D4"/>
    <w:rsid w:val="001337F4"/>
    <w:rsid w:val="00133A18"/>
    <w:rsid w:val="00133A47"/>
    <w:rsid w:val="0013422B"/>
    <w:rsid w:val="00134254"/>
    <w:rsid w:val="00134583"/>
    <w:rsid w:val="00134833"/>
    <w:rsid w:val="00134D3E"/>
    <w:rsid w:val="00134DBC"/>
    <w:rsid w:val="00134DE3"/>
    <w:rsid w:val="001354E9"/>
    <w:rsid w:val="00135708"/>
    <w:rsid w:val="001358DF"/>
    <w:rsid w:val="00135C0D"/>
    <w:rsid w:val="00135C39"/>
    <w:rsid w:val="001360C5"/>
    <w:rsid w:val="001365DF"/>
    <w:rsid w:val="0013677C"/>
    <w:rsid w:val="00136895"/>
    <w:rsid w:val="001368E0"/>
    <w:rsid w:val="00136C23"/>
    <w:rsid w:val="00137210"/>
    <w:rsid w:val="001373A5"/>
    <w:rsid w:val="001376A8"/>
    <w:rsid w:val="00137B75"/>
    <w:rsid w:val="00137D1C"/>
    <w:rsid w:val="00137F46"/>
    <w:rsid w:val="001401B8"/>
    <w:rsid w:val="00140678"/>
    <w:rsid w:val="001406F9"/>
    <w:rsid w:val="00140992"/>
    <w:rsid w:val="00140A19"/>
    <w:rsid w:val="00140AE4"/>
    <w:rsid w:val="00140B97"/>
    <w:rsid w:val="00141E77"/>
    <w:rsid w:val="00142251"/>
    <w:rsid w:val="001422C3"/>
    <w:rsid w:val="00142570"/>
    <w:rsid w:val="00142580"/>
    <w:rsid w:val="00142747"/>
    <w:rsid w:val="00142C0D"/>
    <w:rsid w:val="00142D0F"/>
    <w:rsid w:val="00142D7F"/>
    <w:rsid w:val="00142F59"/>
    <w:rsid w:val="001431A2"/>
    <w:rsid w:val="00143415"/>
    <w:rsid w:val="001437E3"/>
    <w:rsid w:val="00143900"/>
    <w:rsid w:val="00143D78"/>
    <w:rsid w:val="00144113"/>
    <w:rsid w:val="0014413A"/>
    <w:rsid w:val="001445E2"/>
    <w:rsid w:val="00144947"/>
    <w:rsid w:val="00144994"/>
    <w:rsid w:val="00144C45"/>
    <w:rsid w:val="00144E7D"/>
    <w:rsid w:val="00144F18"/>
    <w:rsid w:val="00145178"/>
    <w:rsid w:val="00145576"/>
    <w:rsid w:val="001455E5"/>
    <w:rsid w:val="00145A74"/>
    <w:rsid w:val="00145EFC"/>
    <w:rsid w:val="001461F9"/>
    <w:rsid w:val="00146262"/>
    <w:rsid w:val="00146277"/>
    <w:rsid w:val="001465DD"/>
    <w:rsid w:val="0014696A"/>
    <w:rsid w:val="00146F06"/>
    <w:rsid w:val="0014735D"/>
    <w:rsid w:val="00147567"/>
    <w:rsid w:val="001477FD"/>
    <w:rsid w:val="00147839"/>
    <w:rsid w:val="00147B76"/>
    <w:rsid w:val="00147BD4"/>
    <w:rsid w:val="001501A6"/>
    <w:rsid w:val="00150392"/>
    <w:rsid w:val="0015046C"/>
    <w:rsid w:val="001504FC"/>
    <w:rsid w:val="00150F85"/>
    <w:rsid w:val="00150FFA"/>
    <w:rsid w:val="00151003"/>
    <w:rsid w:val="00151101"/>
    <w:rsid w:val="0015140D"/>
    <w:rsid w:val="001515DF"/>
    <w:rsid w:val="00151DED"/>
    <w:rsid w:val="00151EE6"/>
    <w:rsid w:val="001524F4"/>
    <w:rsid w:val="00152AD7"/>
    <w:rsid w:val="00152DB4"/>
    <w:rsid w:val="00153125"/>
    <w:rsid w:val="00153931"/>
    <w:rsid w:val="001545F9"/>
    <w:rsid w:val="001549E6"/>
    <w:rsid w:val="00154BC9"/>
    <w:rsid w:val="00154C14"/>
    <w:rsid w:val="00154E01"/>
    <w:rsid w:val="001551C0"/>
    <w:rsid w:val="001552E7"/>
    <w:rsid w:val="001558B5"/>
    <w:rsid w:val="001558F9"/>
    <w:rsid w:val="001558FB"/>
    <w:rsid w:val="001559BD"/>
    <w:rsid w:val="00155DC1"/>
    <w:rsid w:val="00155F3B"/>
    <w:rsid w:val="00155FEF"/>
    <w:rsid w:val="00156114"/>
    <w:rsid w:val="00156127"/>
    <w:rsid w:val="001561A6"/>
    <w:rsid w:val="0015659C"/>
    <w:rsid w:val="00156705"/>
    <w:rsid w:val="00156E79"/>
    <w:rsid w:val="00156F9B"/>
    <w:rsid w:val="001578CB"/>
    <w:rsid w:val="00157D46"/>
    <w:rsid w:val="001601C1"/>
    <w:rsid w:val="00160A2C"/>
    <w:rsid w:val="00160A93"/>
    <w:rsid w:val="00161462"/>
    <w:rsid w:val="00161848"/>
    <w:rsid w:val="001618D2"/>
    <w:rsid w:val="0016194B"/>
    <w:rsid w:val="00161AE2"/>
    <w:rsid w:val="00161DBE"/>
    <w:rsid w:val="00161FAB"/>
    <w:rsid w:val="001620F3"/>
    <w:rsid w:val="0016243C"/>
    <w:rsid w:val="00162613"/>
    <w:rsid w:val="001627DC"/>
    <w:rsid w:val="00162F2B"/>
    <w:rsid w:val="00163110"/>
    <w:rsid w:val="001634C4"/>
    <w:rsid w:val="001634ED"/>
    <w:rsid w:val="00163586"/>
    <w:rsid w:val="001636A3"/>
    <w:rsid w:val="001636DF"/>
    <w:rsid w:val="00163D79"/>
    <w:rsid w:val="00163FDE"/>
    <w:rsid w:val="00164794"/>
    <w:rsid w:val="001649B8"/>
    <w:rsid w:val="00164C71"/>
    <w:rsid w:val="00164CFB"/>
    <w:rsid w:val="00165013"/>
    <w:rsid w:val="0016505D"/>
    <w:rsid w:val="0016543B"/>
    <w:rsid w:val="00165653"/>
    <w:rsid w:val="00165BEC"/>
    <w:rsid w:val="00165E34"/>
    <w:rsid w:val="00165E64"/>
    <w:rsid w:val="00165FB9"/>
    <w:rsid w:val="00166773"/>
    <w:rsid w:val="00166F2B"/>
    <w:rsid w:val="001670AE"/>
    <w:rsid w:val="001671E2"/>
    <w:rsid w:val="001674B2"/>
    <w:rsid w:val="00167A45"/>
    <w:rsid w:val="00170399"/>
    <w:rsid w:val="001708E3"/>
    <w:rsid w:val="00170946"/>
    <w:rsid w:val="00170B23"/>
    <w:rsid w:val="0017109F"/>
    <w:rsid w:val="00171365"/>
    <w:rsid w:val="0017180F"/>
    <w:rsid w:val="0017190E"/>
    <w:rsid w:val="00171A2F"/>
    <w:rsid w:val="00171BCF"/>
    <w:rsid w:val="00171F04"/>
    <w:rsid w:val="00171FD5"/>
    <w:rsid w:val="00172064"/>
    <w:rsid w:val="001722D4"/>
    <w:rsid w:val="00172375"/>
    <w:rsid w:val="0017245B"/>
    <w:rsid w:val="00172526"/>
    <w:rsid w:val="001725C9"/>
    <w:rsid w:val="00172AD8"/>
    <w:rsid w:val="00172C59"/>
    <w:rsid w:val="00172D96"/>
    <w:rsid w:val="00172F9E"/>
    <w:rsid w:val="001733FF"/>
    <w:rsid w:val="00173553"/>
    <w:rsid w:val="00173915"/>
    <w:rsid w:val="00173ABE"/>
    <w:rsid w:val="00173BB1"/>
    <w:rsid w:val="00173BE7"/>
    <w:rsid w:val="00173E0A"/>
    <w:rsid w:val="00173F1D"/>
    <w:rsid w:val="00173F3E"/>
    <w:rsid w:val="0017481C"/>
    <w:rsid w:val="00174D70"/>
    <w:rsid w:val="00174E0E"/>
    <w:rsid w:val="001752C5"/>
    <w:rsid w:val="001756E8"/>
    <w:rsid w:val="00175834"/>
    <w:rsid w:val="001760F6"/>
    <w:rsid w:val="00176116"/>
    <w:rsid w:val="001762DD"/>
    <w:rsid w:val="00176341"/>
    <w:rsid w:val="00176383"/>
    <w:rsid w:val="00177083"/>
    <w:rsid w:val="001772EF"/>
    <w:rsid w:val="001774F1"/>
    <w:rsid w:val="001779B0"/>
    <w:rsid w:val="00177E6C"/>
    <w:rsid w:val="00177EC7"/>
    <w:rsid w:val="0018024F"/>
    <w:rsid w:val="00180A90"/>
    <w:rsid w:val="00181889"/>
    <w:rsid w:val="0018197C"/>
    <w:rsid w:val="00181A00"/>
    <w:rsid w:val="00181BD5"/>
    <w:rsid w:val="00181FA4"/>
    <w:rsid w:val="001821D2"/>
    <w:rsid w:val="00182881"/>
    <w:rsid w:val="001828CE"/>
    <w:rsid w:val="00182A5F"/>
    <w:rsid w:val="00182B0C"/>
    <w:rsid w:val="00182E88"/>
    <w:rsid w:val="00183045"/>
    <w:rsid w:val="00183122"/>
    <w:rsid w:val="001831D1"/>
    <w:rsid w:val="0018322B"/>
    <w:rsid w:val="0018323A"/>
    <w:rsid w:val="001832FD"/>
    <w:rsid w:val="001835C3"/>
    <w:rsid w:val="00183896"/>
    <w:rsid w:val="00183948"/>
    <w:rsid w:val="00183B2C"/>
    <w:rsid w:val="00183DB6"/>
    <w:rsid w:val="00183E2E"/>
    <w:rsid w:val="00183FC7"/>
    <w:rsid w:val="00184297"/>
    <w:rsid w:val="001842F7"/>
    <w:rsid w:val="00184413"/>
    <w:rsid w:val="00184659"/>
    <w:rsid w:val="001847EA"/>
    <w:rsid w:val="00184805"/>
    <w:rsid w:val="001849F3"/>
    <w:rsid w:val="00184F3D"/>
    <w:rsid w:val="00184F42"/>
    <w:rsid w:val="00184F4E"/>
    <w:rsid w:val="00185372"/>
    <w:rsid w:val="00185B9D"/>
    <w:rsid w:val="00185C29"/>
    <w:rsid w:val="00186094"/>
    <w:rsid w:val="00186847"/>
    <w:rsid w:val="00186A37"/>
    <w:rsid w:val="00186A9A"/>
    <w:rsid w:val="00186CF6"/>
    <w:rsid w:val="00186CF7"/>
    <w:rsid w:val="00186DBE"/>
    <w:rsid w:val="00186E9D"/>
    <w:rsid w:val="00187157"/>
    <w:rsid w:val="001872D5"/>
    <w:rsid w:val="00187319"/>
    <w:rsid w:val="001874C5"/>
    <w:rsid w:val="00187DE3"/>
    <w:rsid w:val="00190051"/>
    <w:rsid w:val="001902D7"/>
    <w:rsid w:val="00190BC1"/>
    <w:rsid w:val="00190DFB"/>
    <w:rsid w:val="00190FDB"/>
    <w:rsid w:val="001910DF"/>
    <w:rsid w:val="00191173"/>
    <w:rsid w:val="001916A6"/>
    <w:rsid w:val="001918E9"/>
    <w:rsid w:val="001919D2"/>
    <w:rsid w:val="00191D00"/>
    <w:rsid w:val="00191E1A"/>
    <w:rsid w:val="0019216E"/>
    <w:rsid w:val="001921AC"/>
    <w:rsid w:val="00192207"/>
    <w:rsid w:val="001923C2"/>
    <w:rsid w:val="0019241D"/>
    <w:rsid w:val="00192967"/>
    <w:rsid w:val="001929A3"/>
    <w:rsid w:val="00192A78"/>
    <w:rsid w:val="00192A95"/>
    <w:rsid w:val="00192D47"/>
    <w:rsid w:val="00192FAB"/>
    <w:rsid w:val="00193020"/>
    <w:rsid w:val="0019310E"/>
    <w:rsid w:val="00193172"/>
    <w:rsid w:val="00193420"/>
    <w:rsid w:val="001935C2"/>
    <w:rsid w:val="00193C37"/>
    <w:rsid w:val="00193E90"/>
    <w:rsid w:val="00193EC7"/>
    <w:rsid w:val="0019415F"/>
    <w:rsid w:val="001941EE"/>
    <w:rsid w:val="001941F6"/>
    <w:rsid w:val="0019452F"/>
    <w:rsid w:val="00194E80"/>
    <w:rsid w:val="00194E85"/>
    <w:rsid w:val="00194EC1"/>
    <w:rsid w:val="00195A1B"/>
    <w:rsid w:val="00195CE5"/>
    <w:rsid w:val="00195F62"/>
    <w:rsid w:val="00196265"/>
    <w:rsid w:val="001963E6"/>
    <w:rsid w:val="0019642B"/>
    <w:rsid w:val="00196550"/>
    <w:rsid w:val="0019697E"/>
    <w:rsid w:val="00196CAF"/>
    <w:rsid w:val="00196FF5"/>
    <w:rsid w:val="001970FE"/>
    <w:rsid w:val="001971E7"/>
    <w:rsid w:val="0019732C"/>
    <w:rsid w:val="00197334"/>
    <w:rsid w:val="0019734B"/>
    <w:rsid w:val="001975B2"/>
    <w:rsid w:val="001975B8"/>
    <w:rsid w:val="00197A5B"/>
    <w:rsid w:val="00197EEF"/>
    <w:rsid w:val="00197F0A"/>
    <w:rsid w:val="001A02F7"/>
    <w:rsid w:val="001A0655"/>
    <w:rsid w:val="001A08E7"/>
    <w:rsid w:val="001A0E22"/>
    <w:rsid w:val="001A0E63"/>
    <w:rsid w:val="001A107E"/>
    <w:rsid w:val="001A123F"/>
    <w:rsid w:val="001A127B"/>
    <w:rsid w:val="001A1676"/>
    <w:rsid w:val="001A1D3A"/>
    <w:rsid w:val="001A1E48"/>
    <w:rsid w:val="001A202A"/>
    <w:rsid w:val="001A23A9"/>
    <w:rsid w:val="001A241E"/>
    <w:rsid w:val="001A2438"/>
    <w:rsid w:val="001A2A77"/>
    <w:rsid w:val="001A2E7A"/>
    <w:rsid w:val="001A312C"/>
    <w:rsid w:val="001A32C4"/>
    <w:rsid w:val="001A34C4"/>
    <w:rsid w:val="001A3556"/>
    <w:rsid w:val="001A35AF"/>
    <w:rsid w:val="001A35EF"/>
    <w:rsid w:val="001A36D5"/>
    <w:rsid w:val="001A3ED6"/>
    <w:rsid w:val="001A4013"/>
    <w:rsid w:val="001A42D8"/>
    <w:rsid w:val="001A4388"/>
    <w:rsid w:val="001A4DA7"/>
    <w:rsid w:val="001A5013"/>
    <w:rsid w:val="001A529D"/>
    <w:rsid w:val="001A5747"/>
    <w:rsid w:val="001A5917"/>
    <w:rsid w:val="001A5B42"/>
    <w:rsid w:val="001A5DCD"/>
    <w:rsid w:val="001A6247"/>
    <w:rsid w:val="001A6595"/>
    <w:rsid w:val="001A68CA"/>
    <w:rsid w:val="001A69DD"/>
    <w:rsid w:val="001A6A73"/>
    <w:rsid w:val="001A6DE7"/>
    <w:rsid w:val="001A6F48"/>
    <w:rsid w:val="001A702F"/>
    <w:rsid w:val="001A71EF"/>
    <w:rsid w:val="001A76BD"/>
    <w:rsid w:val="001A7AAE"/>
    <w:rsid w:val="001A7B16"/>
    <w:rsid w:val="001A7D1B"/>
    <w:rsid w:val="001A7FCD"/>
    <w:rsid w:val="001B0041"/>
    <w:rsid w:val="001B0207"/>
    <w:rsid w:val="001B02A0"/>
    <w:rsid w:val="001B03ED"/>
    <w:rsid w:val="001B04B7"/>
    <w:rsid w:val="001B0746"/>
    <w:rsid w:val="001B0836"/>
    <w:rsid w:val="001B0869"/>
    <w:rsid w:val="001B09B3"/>
    <w:rsid w:val="001B0A15"/>
    <w:rsid w:val="001B0E05"/>
    <w:rsid w:val="001B0F41"/>
    <w:rsid w:val="001B120A"/>
    <w:rsid w:val="001B156F"/>
    <w:rsid w:val="001B16C8"/>
    <w:rsid w:val="001B1B54"/>
    <w:rsid w:val="001B2235"/>
    <w:rsid w:val="001B22F8"/>
    <w:rsid w:val="001B25AC"/>
    <w:rsid w:val="001B2928"/>
    <w:rsid w:val="001B29A6"/>
    <w:rsid w:val="001B2B0E"/>
    <w:rsid w:val="001B2D02"/>
    <w:rsid w:val="001B2DB6"/>
    <w:rsid w:val="001B2DE8"/>
    <w:rsid w:val="001B3067"/>
    <w:rsid w:val="001B36F8"/>
    <w:rsid w:val="001B3A94"/>
    <w:rsid w:val="001B3C62"/>
    <w:rsid w:val="001B3FAA"/>
    <w:rsid w:val="001B403B"/>
    <w:rsid w:val="001B4470"/>
    <w:rsid w:val="001B46F9"/>
    <w:rsid w:val="001B4A79"/>
    <w:rsid w:val="001B4DC5"/>
    <w:rsid w:val="001B4F64"/>
    <w:rsid w:val="001B4FBC"/>
    <w:rsid w:val="001B5323"/>
    <w:rsid w:val="001B5ACB"/>
    <w:rsid w:val="001B5D88"/>
    <w:rsid w:val="001B5E3A"/>
    <w:rsid w:val="001B5EEC"/>
    <w:rsid w:val="001B6076"/>
    <w:rsid w:val="001B617C"/>
    <w:rsid w:val="001B6D75"/>
    <w:rsid w:val="001B7370"/>
    <w:rsid w:val="001B741C"/>
    <w:rsid w:val="001B741D"/>
    <w:rsid w:val="001B745D"/>
    <w:rsid w:val="001B7669"/>
    <w:rsid w:val="001B7DFC"/>
    <w:rsid w:val="001C0574"/>
    <w:rsid w:val="001C09CB"/>
    <w:rsid w:val="001C0CDE"/>
    <w:rsid w:val="001C0E5C"/>
    <w:rsid w:val="001C0EC3"/>
    <w:rsid w:val="001C144B"/>
    <w:rsid w:val="001C19EC"/>
    <w:rsid w:val="001C1A56"/>
    <w:rsid w:val="001C1DD7"/>
    <w:rsid w:val="001C1F19"/>
    <w:rsid w:val="001C248A"/>
    <w:rsid w:val="001C24AD"/>
    <w:rsid w:val="001C28A8"/>
    <w:rsid w:val="001C2951"/>
    <w:rsid w:val="001C2A82"/>
    <w:rsid w:val="001C2B15"/>
    <w:rsid w:val="001C2B52"/>
    <w:rsid w:val="001C2C24"/>
    <w:rsid w:val="001C2E68"/>
    <w:rsid w:val="001C2FB6"/>
    <w:rsid w:val="001C30D2"/>
    <w:rsid w:val="001C3171"/>
    <w:rsid w:val="001C3207"/>
    <w:rsid w:val="001C324C"/>
    <w:rsid w:val="001C36B0"/>
    <w:rsid w:val="001C450E"/>
    <w:rsid w:val="001C4716"/>
    <w:rsid w:val="001C4820"/>
    <w:rsid w:val="001C4A48"/>
    <w:rsid w:val="001C4DD0"/>
    <w:rsid w:val="001C4E33"/>
    <w:rsid w:val="001C4F45"/>
    <w:rsid w:val="001C5905"/>
    <w:rsid w:val="001C5915"/>
    <w:rsid w:val="001C5AB5"/>
    <w:rsid w:val="001C5EA4"/>
    <w:rsid w:val="001C6C85"/>
    <w:rsid w:val="001C6D7B"/>
    <w:rsid w:val="001C6E03"/>
    <w:rsid w:val="001C6FE6"/>
    <w:rsid w:val="001C7278"/>
    <w:rsid w:val="001C72D1"/>
    <w:rsid w:val="001C75D8"/>
    <w:rsid w:val="001C77F4"/>
    <w:rsid w:val="001C7D0B"/>
    <w:rsid w:val="001D021B"/>
    <w:rsid w:val="001D030E"/>
    <w:rsid w:val="001D033A"/>
    <w:rsid w:val="001D0E62"/>
    <w:rsid w:val="001D1183"/>
    <w:rsid w:val="001D12A8"/>
    <w:rsid w:val="001D1818"/>
    <w:rsid w:val="001D18A0"/>
    <w:rsid w:val="001D249E"/>
    <w:rsid w:val="001D26FD"/>
    <w:rsid w:val="001D2997"/>
    <w:rsid w:val="001D2DC0"/>
    <w:rsid w:val="001D2F02"/>
    <w:rsid w:val="001D31B1"/>
    <w:rsid w:val="001D3506"/>
    <w:rsid w:val="001D3603"/>
    <w:rsid w:val="001D38A4"/>
    <w:rsid w:val="001D3ADC"/>
    <w:rsid w:val="001D4514"/>
    <w:rsid w:val="001D4779"/>
    <w:rsid w:val="001D4D77"/>
    <w:rsid w:val="001D4F96"/>
    <w:rsid w:val="001D54AB"/>
    <w:rsid w:val="001D586C"/>
    <w:rsid w:val="001D5880"/>
    <w:rsid w:val="001D5951"/>
    <w:rsid w:val="001D5F98"/>
    <w:rsid w:val="001D62E8"/>
    <w:rsid w:val="001D6479"/>
    <w:rsid w:val="001D6C15"/>
    <w:rsid w:val="001D6DD9"/>
    <w:rsid w:val="001D6F6E"/>
    <w:rsid w:val="001D73A1"/>
    <w:rsid w:val="001D77D5"/>
    <w:rsid w:val="001D7B53"/>
    <w:rsid w:val="001D7DE9"/>
    <w:rsid w:val="001E0163"/>
    <w:rsid w:val="001E0220"/>
    <w:rsid w:val="001E06BB"/>
    <w:rsid w:val="001E0734"/>
    <w:rsid w:val="001E0780"/>
    <w:rsid w:val="001E079A"/>
    <w:rsid w:val="001E0867"/>
    <w:rsid w:val="001E087A"/>
    <w:rsid w:val="001E14B1"/>
    <w:rsid w:val="001E19A7"/>
    <w:rsid w:val="001E1D25"/>
    <w:rsid w:val="001E1D7D"/>
    <w:rsid w:val="001E21FE"/>
    <w:rsid w:val="001E229B"/>
    <w:rsid w:val="001E238C"/>
    <w:rsid w:val="001E295F"/>
    <w:rsid w:val="001E2AAB"/>
    <w:rsid w:val="001E2BB7"/>
    <w:rsid w:val="001E2E82"/>
    <w:rsid w:val="001E2E8B"/>
    <w:rsid w:val="001E30FC"/>
    <w:rsid w:val="001E342F"/>
    <w:rsid w:val="001E3669"/>
    <w:rsid w:val="001E370D"/>
    <w:rsid w:val="001E38B5"/>
    <w:rsid w:val="001E3DBD"/>
    <w:rsid w:val="001E3F3D"/>
    <w:rsid w:val="001E4183"/>
    <w:rsid w:val="001E4613"/>
    <w:rsid w:val="001E47E7"/>
    <w:rsid w:val="001E4E45"/>
    <w:rsid w:val="001E520E"/>
    <w:rsid w:val="001E535D"/>
    <w:rsid w:val="001E53AF"/>
    <w:rsid w:val="001E53C7"/>
    <w:rsid w:val="001E54B0"/>
    <w:rsid w:val="001E573E"/>
    <w:rsid w:val="001E5A64"/>
    <w:rsid w:val="001E5EB6"/>
    <w:rsid w:val="001E6151"/>
    <w:rsid w:val="001E6255"/>
    <w:rsid w:val="001E648B"/>
    <w:rsid w:val="001E656B"/>
    <w:rsid w:val="001E660E"/>
    <w:rsid w:val="001E668A"/>
    <w:rsid w:val="001E66E3"/>
    <w:rsid w:val="001E675A"/>
    <w:rsid w:val="001E6A08"/>
    <w:rsid w:val="001E6B14"/>
    <w:rsid w:val="001E6F04"/>
    <w:rsid w:val="001E7261"/>
    <w:rsid w:val="001E7D11"/>
    <w:rsid w:val="001E7E64"/>
    <w:rsid w:val="001F009A"/>
    <w:rsid w:val="001F0601"/>
    <w:rsid w:val="001F07EB"/>
    <w:rsid w:val="001F09B1"/>
    <w:rsid w:val="001F0E42"/>
    <w:rsid w:val="001F1109"/>
    <w:rsid w:val="001F19A8"/>
    <w:rsid w:val="001F1A86"/>
    <w:rsid w:val="001F1B94"/>
    <w:rsid w:val="001F1CF9"/>
    <w:rsid w:val="001F1D17"/>
    <w:rsid w:val="001F241F"/>
    <w:rsid w:val="001F337C"/>
    <w:rsid w:val="001F3623"/>
    <w:rsid w:val="001F3671"/>
    <w:rsid w:val="001F3AEC"/>
    <w:rsid w:val="001F3DAF"/>
    <w:rsid w:val="001F4339"/>
    <w:rsid w:val="001F4422"/>
    <w:rsid w:val="001F45CC"/>
    <w:rsid w:val="001F4828"/>
    <w:rsid w:val="001F49EE"/>
    <w:rsid w:val="001F4BD5"/>
    <w:rsid w:val="001F4EFF"/>
    <w:rsid w:val="001F5553"/>
    <w:rsid w:val="001F56AF"/>
    <w:rsid w:val="001F57F1"/>
    <w:rsid w:val="001F5A43"/>
    <w:rsid w:val="001F5BEE"/>
    <w:rsid w:val="001F5F3D"/>
    <w:rsid w:val="001F652F"/>
    <w:rsid w:val="001F6747"/>
    <w:rsid w:val="001F674C"/>
    <w:rsid w:val="001F6BB1"/>
    <w:rsid w:val="001F73F1"/>
    <w:rsid w:val="001F7CAF"/>
    <w:rsid w:val="001F7E88"/>
    <w:rsid w:val="002003D7"/>
    <w:rsid w:val="00200635"/>
    <w:rsid w:val="002007F0"/>
    <w:rsid w:val="00200873"/>
    <w:rsid w:val="002008D1"/>
    <w:rsid w:val="002010B8"/>
    <w:rsid w:val="002010CB"/>
    <w:rsid w:val="002014D7"/>
    <w:rsid w:val="0020187B"/>
    <w:rsid w:val="0020197D"/>
    <w:rsid w:val="00201DC5"/>
    <w:rsid w:val="00201DE4"/>
    <w:rsid w:val="00201E5D"/>
    <w:rsid w:val="00202368"/>
    <w:rsid w:val="0020280F"/>
    <w:rsid w:val="0020298B"/>
    <w:rsid w:val="00202D0C"/>
    <w:rsid w:val="00202D4A"/>
    <w:rsid w:val="00202E18"/>
    <w:rsid w:val="00202F8A"/>
    <w:rsid w:val="00203242"/>
    <w:rsid w:val="00203596"/>
    <w:rsid w:val="00203613"/>
    <w:rsid w:val="0020363D"/>
    <w:rsid w:val="0020366B"/>
    <w:rsid w:val="002037EE"/>
    <w:rsid w:val="00203899"/>
    <w:rsid w:val="00203CE8"/>
    <w:rsid w:val="00204175"/>
    <w:rsid w:val="00204375"/>
    <w:rsid w:val="00204432"/>
    <w:rsid w:val="0020489C"/>
    <w:rsid w:val="002048A1"/>
    <w:rsid w:val="00204B6D"/>
    <w:rsid w:val="002053FE"/>
    <w:rsid w:val="00205A76"/>
    <w:rsid w:val="00205E16"/>
    <w:rsid w:val="00205E1F"/>
    <w:rsid w:val="002061F8"/>
    <w:rsid w:val="0020624F"/>
    <w:rsid w:val="002064B7"/>
    <w:rsid w:val="00206B5E"/>
    <w:rsid w:val="00207054"/>
    <w:rsid w:val="0020717A"/>
    <w:rsid w:val="002074FF"/>
    <w:rsid w:val="00207871"/>
    <w:rsid w:val="00207B7D"/>
    <w:rsid w:val="00207E0D"/>
    <w:rsid w:val="00210228"/>
    <w:rsid w:val="00210E40"/>
    <w:rsid w:val="00210FE7"/>
    <w:rsid w:val="00211106"/>
    <w:rsid w:val="0021120D"/>
    <w:rsid w:val="002114FA"/>
    <w:rsid w:val="00211504"/>
    <w:rsid w:val="00211C01"/>
    <w:rsid w:val="00211DD0"/>
    <w:rsid w:val="00212162"/>
    <w:rsid w:val="002122F5"/>
    <w:rsid w:val="002124F4"/>
    <w:rsid w:val="00212E63"/>
    <w:rsid w:val="00212FE8"/>
    <w:rsid w:val="00213898"/>
    <w:rsid w:val="0021397A"/>
    <w:rsid w:val="00213A85"/>
    <w:rsid w:val="00213CEE"/>
    <w:rsid w:val="002143CE"/>
    <w:rsid w:val="00214466"/>
    <w:rsid w:val="00214532"/>
    <w:rsid w:val="00214563"/>
    <w:rsid w:val="0021467C"/>
    <w:rsid w:val="00214820"/>
    <w:rsid w:val="00214CF4"/>
    <w:rsid w:val="002152AD"/>
    <w:rsid w:val="00216064"/>
    <w:rsid w:val="002165DC"/>
    <w:rsid w:val="0021697D"/>
    <w:rsid w:val="00216DD6"/>
    <w:rsid w:val="00217093"/>
    <w:rsid w:val="00217381"/>
    <w:rsid w:val="00217445"/>
    <w:rsid w:val="0021750C"/>
    <w:rsid w:val="00217540"/>
    <w:rsid w:val="00217666"/>
    <w:rsid w:val="002179EF"/>
    <w:rsid w:val="00217D7E"/>
    <w:rsid w:val="00220412"/>
    <w:rsid w:val="00220C8D"/>
    <w:rsid w:val="00220F4A"/>
    <w:rsid w:val="002210C2"/>
    <w:rsid w:val="00221715"/>
    <w:rsid w:val="00221A43"/>
    <w:rsid w:val="00221C6E"/>
    <w:rsid w:val="002220C2"/>
    <w:rsid w:val="002222FB"/>
    <w:rsid w:val="00222462"/>
    <w:rsid w:val="00222623"/>
    <w:rsid w:val="00222979"/>
    <w:rsid w:val="00222D8A"/>
    <w:rsid w:val="00222ED6"/>
    <w:rsid w:val="0022326A"/>
    <w:rsid w:val="002235E2"/>
    <w:rsid w:val="00223676"/>
    <w:rsid w:val="0022370E"/>
    <w:rsid w:val="00223796"/>
    <w:rsid w:val="00223980"/>
    <w:rsid w:val="00223E4E"/>
    <w:rsid w:val="00223F9E"/>
    <w:rsid w:val="0022431F"/>
    <w:rsid w:val="0022433A"/>
    <w:rsid w:val="0022447A"/>
    <w:rsid w:val="002247D0"/>
    <w:rsid w:val="00224C7B"/>
    <w:rsid w:val="00224D74"/>
    <w:rsid w:val="00224F29"/>
    <w:rsid w:val="002251D2"/>
    <w:rsid w:val="0022522F"/>
    <w:rsid w:val="0022563E"/>
    <w:rsid w:val="00225812"/>
    <w:rsid w:val="002258FD"/>
    <w:rsid w:val="00225A78"/>
    <w:rsid w:val="0022604E"/>
    <w:rsid w:val="00226696"/>
    <w:rsid w:val="0022673C"/>
    <w:rsid w:val="0022698E"/>
    <w:rsid w:val="00226AB0"/>
    <w:rsid w:val="00226FEC"/>
    <w:rsid w:val="0022717F"/>
    <w:rsid w:val="002272E5"/>
    <w:rsid w:val="002275D0"/>
    <w:rsid w:val="00227610"/>
    <w:rsid w:val="00227827"/>
    <w:rsid w:val="0023007B"/>
    <w:rsid w:val="00230260"/>
    <w:rsid w:val="0023035A"/>
    <w:rsid w:val="00230373"/>
    <w:rsid w:val="002303BE"/>
    <w:rsid w:val="0023040F"/>
    <w:rsid w:val="002304FF"/>
    <w:rsid w:val="00230901"/>
    <w:rsid w:val="002311FF"/>
    <w:rsid w:val="00231330"/>
    <w:rsid w:val="00231623"/>
    <w:rsid w:val="00231ADF"/>
    <w:rsid w:val="00232193"/>
    <w:rsid w:val="002330EA"/>
    <w:rsid w:val="002336F3"/>
    <w:rsid w:val="00233AAF"/>
    <w:rsid w:val="00234211"/>
    <w:rsid w:val="002343B1"/>
    <w:rsid w:val="002344CE"/>
    <w:rsid w:val="002346D3"/>
    <w:rsid w:val="002349B9"/>
    <w:rsid w:val="00234AA2"/>
    <w:rsid w:val="00234B13"/>
    <w:rsid w:val="00234D38"/>
    <w:rsid w:val="00234F7F"/>
    <w:rsid w:val="00234FDB"/>
    <w:rsid w:val="0023503C"/>
    <w:rsid w:val="0023567A"/>
    <w:rsid w:val="00235AE5"/>
    <w:rsid w:val="00235D12"/>
    <w:rsid w:val="00235E5B"/>
    <w:rsid w:val="00235EBF"/>
    <w:rsid w:val="00236000"/>
    <w:rsid w:val="002364DB"/>
    <w:rsid w:val="002374C8"/>
    <w:rsid w:val="00237B74"/>
    <w:rsid w:val="00237D58"/>
    <w:rsid w:val="00237F49"/>
    <w:rsid w:val="00240087"/>
    <w:rsid w:val="00240CB0"/>
    <w:rsid w:val="00240FBE"/>
    <w:rsid w:val="002414A2"/>
    <w:rsid w:val="002414E7"/>
    <w:rsid w:val="0024151A"/>
    <w:rsid w:val="002418FD"/>
    <w:rsid w:val="0024202B"/>
    <w:rsid w:val="002420FB"/>
    <w:rsid w:val="0024228E"/>
    <w:rsid w:val="00242696"/>
    <w:rsid w:val="002429BA"/>
    <w:rsid w:val="00242A30"/>
    <w:rsid w:val="002431C6"/>
    <w:rsid w:val="002432EA"/>
    <w:rsid w:val="00243792"/>
    <w:rsid w:val="00243887"/>
    <w:rsid w:val="00243E80"/>
    <w:rsid w:val="00243EEA"/>
    <w:rsid w:val="00243F0B"/>
    <w:rsid w:val="0024426B"/>
    <w:rsid w:val="00244482"/>
    <w:rsid w:val="00244A24"/>
    <w:rsid w:val="00244CB8"/>
    <w:rsid w:val="00244EBA"/>
    <w:rsid w:val="00245044"/>
    <w:rsid w:val="002450CF"/>
    <w:rsid w:val="002450E9"/>
    <w:rsid w:val="002453C2"/>
    <w:rsid w:val="0024550C"/>
    <w:rsid w:val="0024562A"/>
    <w:rsid w:val="0024586A"/>
    <w:rsid w:val="00245A85"/>
    <w:rsid w:val="00245B18"/>
    <w:rsid w:val="00245CD2"/>
    <w:rsid w:val="00245F6A"/>
    <w:rsid w:val="002465A4"/>
    <w:rsid w:val="002467E6"/>
    <w:rsid w:val="0024688F"/>
    <w:rsid w:val="00246895"/>
    <w:rsid w:val="002468EF"/>
    <w:rsid w:val="00246E2C"/>
    <w:rsid w:val="00246E59"/>
    <w:rsid w:val="0024717E"/>
    <w:rsid w:val="002471D2"/>
    <w:rsid w:val="00247309"/>
    <w:rsid w:val="00247633"/>
    <w:rsid w:val="00247781"/>
    <w:rsid w:val="00247AC8"/>
    <w:rsid w:val="00247BDB"/>
    <w:rsid w:val="00247C66"/>
    <w:rsid w:val="002501E2"/>
    <w:rsid w:val="002507B8"/>
    <w:rsid w:val="002509CE"/>
    <w:rsid w:val="002509DA"/>
    <w:rsid w:val="00250D7E"/>
    <w:rsid w:val="00250DF4"/>
    <w:rsid w:val="00251064"/>
    <w:rsid w:val="00251258"/>
    <w:rsid w:val="002514C7"/>
    <w:rsid w:val="00251DD0"/>
    <w:rsid w:val="00251E64"/>
    <w:rsid w:val="00251EFC"/>
    <w:rsid w:val="00251F51"/>
    <w:rsid w:val="002521B5"/>
    <w:rsid w:val="00252594"/>
    <w:rsid w:val="0025264E"/>
    <w:rsid w:val="00252917"/>
    <w:rsid w:val="00252ABA"/>
    <w:rsid w:val="00252D5D"/>
    <w:rsid w:val="00252D67"/>
    <w:rsid w:val="00252E58"/>
    <w:rsid w:val="00252ED7"/>
    <w:rsid w:val="00253034"/>
    <w:rsid w:val="00253266"/>
    <w:rsid w:val="00253326"/>
    <w:rsid w:val="00253497"/>
    <w:rsid w:val="002534DB"/>
    <w:rsid w:val="00253B92"/>
    <w:rsid w:val="00253DBA"/>
    <w:rsid w:val="002541E2"/>
    <w:rsid w:val="002545E1"/>
    <w:rsid w:val="00254E40"/>
    <w:rsid w:val="0025527E"/>
    <w:rsid w:val="00255316"/>
    <w:rsid w:val="0025563A"/>
    <w:rsid w:val="00255E40"/>
    <w:rsid w:val="00255E5F"/>
    <w:rsid w:val="00255FDB"/>
    <w:rsid w:val="002560A5"/>
    <w:rsid w:val="0025648D"/>
    <w:rsid w:val="002566EE"/>
    <w:rsid w:val="00256D90"/>
    <w:rsid w:val="00256DEE"/>
    <w:rsid w:val="00257026"/>
    <w:rsid w:val="00257205"/>
    <w:rsid w:val="00257270"/>
    <w:rsid w:val="00257B51"/>
    <w:rsid w:val="00257B96"/>
    <w:rsid w:val="00257BA2"/>
    <w:rsid w:val="00257EB9"/>
    <w:rsid w:val="002600BA"/>
    <w:rsid w:val="002603C1"/>
    <w:rsid w:val="00260A2C"/>
    <w:rsid w:val="00260BF0"/>
    <w:rsid w:val="00260D8F"/>
    <w:rsid w:val="00260F81"/>
    <w:rsid w:val="002613C4"/>
    <w:rsid w:val="00261427"/>
    <w:rsid w:val="002614B2"/>
    <w:rsid w:val="002618A8"/>
    <w:rsid w:val="00261935"/>
    <w:rsid w:val="00261AC5"/>
    <w:rsid w:val="00261AD0"/>
    <w:rsid w:val="00261B6A"/>
    <w:rsid w:val="00261BD3"/>
    <w:rsid w:val="00261C9E"/>
    <w:rsid w:val="00261D11"/>
    <w:rsid w:val="0026230E"/>
    <w:rsid w:val="0026240A"/>
    <w:rsid w:val="00262707"/>
    <w:rsid w:val="002628C4"/>
    <w:rsid w:val="00262C45"/>
    <w:rsid w:val="00262C96"/>
    <w:rsid w:val="00262E00"/>
    <w:rsid w:val="002630C0"/>
    <w:rsid w:val="00263148"/>
    <w:rsid w:val="0026354F"/>
    <w:rsid w:val="002636CD"/>
    <w:rsid w:val="00263787"/>
    <w:rsid w:val="00263832"/>
    <w:rsid w:val="00263920"/>
    <w:rsid w:val="00263CC5"/>
    <w:rsid w:val="00263CCD"/>
    <w:rsid w:val="0026441B"/>
    <w:rsid w:val="00264474"/>
    <w:rsid w:val="002646F2"/>
    <w:rsid w:val="00264935"/>
    <w:rsid w:val="00264C19"/>
    <w:rsid w:val="00264CB2"/>
    <w:rsid w:val="0026507F"/>
    <w:rsid w:val="00265307"/>
    <w:rsid w:val="00265772"/>
    <w:rsid w:val="00265A2E"/>
    <w:rsid w:val="00265D93"/>
    <w:rsid w:val="00265E0C"/>
    <w:rsid w:val="00266196"/>
    <w:rsid w:val="0026646C"/>
    <w:rsid w:val="00266C32"/>
    <w:rsid w:val="00266C4F"/>
    <w:rsid w:val="00266CBB"/>
    <w:rsid w:val="00266FC0"/>
    <w:rsid w:val="0026719E"/>
    <w:rsid w:val="002673D3"/>
    <w:rsid w:val="00267416"/>
    <w:rsid w:val="00267738"/>
    <w:rsid w:val="00267BAC"/>
    <w:rsid w:val="00267D96"/>
    <w:rsid w:val="00267E99"/>
    <w:rsid w:val="002701A1"/>
    <w:rsid w:val="002705CE"/>
    <w:rsid w:val="002707B6"/>
    <w:rsid w:val="00270835"/>
    <w:rsid w:val="00270B81"/>
    <w:rsid w:val="00270D20"/>
    <w:rsid w:val="00271327"/>
    <w:rsid w:val="0027140C"/>
    <w:rsid w:val="00271565"/>
    <w:rsid w:val="00271593"/>
    <w:rsid w:val="002715AB"/>
    <w:rsid w:val="00271A84"/>
    <w:rsid w:val="00271FF5"/>
    <w:rsid w:val="0027210E"/>
    <w:rsid w:val="002727C4"/>
    <w:rsid w:val="00272BD2"/>
    <w:rsid w:val="00272ED6"/>
    <w:rsid w:val="00273089"/>
    <w:rsid w:val="0027350E"/>
    <w:rsid w:val="002736B9"/>
    <w:rsid w:val="002739DF"/>
    <w:rsid w:val="00273AB1"/>
    <w:rsid w:val="00273AFA"/>
    <w:rsid w:val="00274022"/>
    <w:rsid w:val="0027427C"/>
    <w:rsid w:val="002743B3"/>
    <w:rsid w:val="00274746"/>
    <w:rsid w:val="00274BC2"/>
    <w:rsid w:val="00274EE4"/>
    <w:rsid w:val="0027537F"/>
    <w:rsid w:val="0027569E"/>
    <w:rsid w:val="00275A2D"/>
    <w:rsid w:val="00275B61"/>
    <w:rsid w:val="00275BC4"/>
    <w:rsid w:val="00275C72"/>
    <w:rsid w:val="00275E7B"/>
    <w:rsid w:val="0027604D"/>
    <w:rsid w:val="002760F6"/>
    <w:rsid w:val="00276200"/>
    <w:rsid w:val="002762E4"/>
    <w:rsid w:val="00276427"/>
    <w:rsid w:val="002765B1"/>
    <w:rsid w:val="002769F0"/>
    <w:rsid w:val="00276DAA"/>
    <w:rsid w:val="00276F30"/>
    <w:rsid w:val="00276FC5"/>
    <w:rsid w:val="00277249"/>
    <w:rsid w:val="00277A31"/>
    <w:rsid w:val="00277DF6"/>
    <w:rsid w:val="00277E00"/>
    <w:rsid w:val="00277F27"/>
    <w:rsid w:val="00277F5D"/>
    <w:rsid w:val="00280155"/>
    <w:rsid w:val="00280326"/>
    <w:rsid w:val="0028047C"/>
    <w:rsid w:val="0028057B"/>
    <w:rsid w:val="002805B9"/>
    <w:rsid w:val="00280689"/>
    <w:rsid w:val="00280D08"/>
    <w:rsid w:val="00281012"/>
    <w:rsid w:val="00281169"/>
    <w:rsid w:val="00281260"/>
    <w:rsid w:val="00281716"/>
    <w:rsid w:val="00281922"/>
    <w:rsid w:val="00281A21"/>
    <w:rsid w:val="00281BE1"/>
    <w:rsid w:val="00281C7C"/>
    <w:rsid w:val="00281FA8"/>
    <w:rsid w:val="0028209C"/>
    <w:rsid w:val="00282126"/>
    <w:rsid w:val="002821C0"/>
    <w:rsid w:val="0028226A"/>
    <w:rsid w:val="002822CE"/>
    <w:rsid w:val="0028256A"/>
    <w:rsid w:val="0028259D"/>
    <w:rsid w:val="002828B9"/>
    <w:rsid w:val="00282D70"/>
    <w:rsid w:val="00282E00"/>
    <w:rsid w:val="00282EE1"/>
    <w:rsid w:val="00282F6B"/>
    <w:rsid w:val="00282FF1"/>
    <w:rsid w:val="002831AB"/>
    <w:rsid w:val="00283223"/>
    <w:rsid w:val="0028333E"/>
    <w:rsid w:val="0028364A"/>
    <w:rsid w:val="00283973"/>
    <w:rsid w:val="00283DA9"/>
    <w:rsid w:val="00284239"/>
    <w:rsid w:val="00284322"/>
    <w:rsid w:val="002847AC"/>
    <w:rsid w:val="002847CB"/>
    <w:rsid w:val="00284A70"/>
    <w:rsid w:val="00284A79"/>
    <w:rsid w:val="00284ACA"/>
    <w:rsid w:val="00284D28"/>
    <w:rsid w:val="00285143"/>
    <w:rsid w:val="002852AA"/>
    <w:rsid w:val="00285599"/>
    <w:rsid w:val="0028572B"/>
    <w:rsid w:val="00285D09"/>
    <w:rsid w:val="00286022"/>
    <w:rsid w:val="00286962"/>
    <w:rsid w:val="002869A8"/>
    <w:rsid w:val="00286E88"/>
    <w:rsid w:val="00287160"/>
    <w:rsid w:val="00287184"/>
    <w:rsid w:val="0028729B"/>
    <w:rsid w:val="002873EF"/>
    <w:rsid w:val="00287404"/>
    <w:rsid w:val="0028775E"/>
    <w:rsid w:val="00287934"/>
    <w:rsid w:val="00287A22"/>
    <w:rsid w:val="00287C83"/>
    <w:rsid w:val="00287CB2"/>
    <w:rsid w:val="00287D6E"/>
    <w:rsid w:val="00287DCC"/>
    <w:rsid w:val="00287F9A"/>
    <w:rsid w:val="00290643"/>
    <w:rsid w:val="002906A5"/>
    <w:rsid w:val="00290CE5"/>
    <w:rsid w:val="00290E35"/>
    <w:rsid w:val="00290EFA"/>
    <w:rsid w:val="00291094"/>
    <w:rsid w:val="00291199"/>
    <w:rsid w:val="00291486"/>
    <w:rsid w:val="00291695"/>
    <w:rsid w:val="00291961"/>
    <w:rsid w:val="00291C3A"/>
    <w:rsid w:val="00291D8F"/>
    <w:rsid w:val="00292225"/>
    <w:rsid w:val="0029230C"/>
    <w:rsid w:val="00292538"/>
    <w:rsid w:val="00292A77"/>
    <w:rsid w:val="00292CB9"/>
    <w:rsid w:val="00293090"/>
    <w:rsid w:val="00293285"/>
    <w:rsid w:val="0029355A"/>
    <w:rsid w:val="002935B5"/>
    <w:rsid w:val="00293784"/>
    <w:rsid w:val="00293C2D"/>
    <w:rsid w:val="00293ED4"/>
    <w:rsid w:val="0029403B"/>
    <w:rsid w:val="002941DD"/>
    <w:rsid w:val="0029424C"/>
    <w:rsid w:val="0029438F"/>
    <w:rsid w:val="00294D06"/>
    <w:rsid w:val="0029508B"/>
    <w:rsid w:val="00295179"/>
    <w:rsid w:val="002952A1"/>
    <w:rsid w:val="002953A4"/>
    <w:rsid w:val="00295439"/>
    <w:rsid w:val="002957FB"/>
    <w:rsid w:val="00295CE9"/>
    <w:rsid w:val="00295D9B"/>
    <w:rsid w:val="0029600D"/>
    <w:rsid w:val="00296131"/>
    <w:rsid w:val="00296151"/>
    <w:rsid w:val="002962C4"/>
    <w:rsid w:val="00296574"/>
    <w:rsid w:val="00296615"/>
    <w:rsid w:val="002968D5"/>
    <w:rsid w:val="00296919"/>
    <w:rsid w:val="0029699C"/>
    <w:rsid w:val="002970CD"/>
    <w:rsid w:val="0029712B"/>
    <w:rsid w:val="00297146"/>
    <w:rsid w:val="002972D1"/>
    <w:rsid w:val="00297727"/>
    <w:rsid w:val="0029780E"/>
    <w:rsid w:val="00297B7C"/>
    <w:rsid w:val="00297E12"/>
    <w:rsid w:val="00297E44"/>
    <w:rsid w:val="002A000E"/>
    <w:rsid w:val="002A08C0"/>
    <w:rsid w:val="002A09CF"/>
    <w:rsid w:val="002A0C8B"/>
    <w:rsid w:val="002A0EF7"/>
    <w:rsid w:val="002A1040"/>
    <w:rsid w:val="002A117E"/>
    <w:rsid w:val="002A134F"/>
    <w:rsid w:val="002A1631"/>
    <w:rsid w:val="002A1800"/>
    <w:rsid w:val="002A1AF4"/>
    <w:rsid w:val="002A1B23"/>
    <w:rsid w:val="002A2093"/>
    <w:rsid w:val="002A2162"/>
    <w:rsid w:val="002A22D4"/>
    <w:rsid w:val="002A25D1"/>
    <w:rsid w:val="002A2A09"/>
    <w:rsid w:val="002A2EA4"/>
    <w:rsid w:val="002A3385"/>
    <w:rsid w:val="002A35ED"/>
    <w:rsid w:val="002A361D"/>
    <w:rsid w:val="002A36AB"/>
    <w:rsid w:val="002A399C"/>
    <w:rsid w:val="002A39D4"/>
    <w:rsid w:val="002A3A92"/>
    <w:rsid w:val="002A3B02"/>
    <w:rsid w:val="002A3C3D"/>
    <w:rsid w:val="002A3CD5"/>
    <w:rsid w:val="002A3FA8"/>
    <w:rsid w:val="002A3FF8"/>
    <w:rsid w:val="002A411E"/>
    <w:rsid w:val="002A45EC"/>
    <w:rsid w:val="002A4C38"/>
    <w:rsid w:val="002A55D6"/>
    <w:rsid w:val="002A59B4"/>
    <w:rsid w:val="002A5A24"/>
    <w:rsid w:val="002A5F7B"/>
    <w:rsid w:val="002A5F86"/>
    <w:rsid w:val="002A60E1"/>
    <w:rsid w:val="002A6193"/>
    <w:rsid w:val="002A649E"/>
    <w:rsid w:val="002A64F1"/>
    <w:rsid w:val="002A66C5"/>
    <w:rsid w:val="002A6ED6"/>
    <w:rsid w:val="002A6F6C"/>
    <w:rsid w:val="002A713B"/>
    <w:rsid w:val="002A724C"/>
    <w:rsid w:val="002A7270"/>
    <w:rsid w:val="002A72E5"/>
    <w:rsid w:val="002A7477"/>
    <w:rsid w:val="002A7757"/>
    <w:rsid w:val="002A7A2F"/>
    <w:rsid w:val="002A7BEB"/>
    <w:rsid w:val="002B055E"/>
    <w:rsid w:val="002B05B3"/>
    <w:rsid w:val="002B0765"/>
    <w:rsid w:val="002B081F"/>
    <w:rsid w:val="002B0887"/>
    <w:rsid w:val="002B0C3F"/>
    <w:rsid w:val="002B0E8B"/>
    <w:rsid w:val="002B1390"/>
    <w:rsid w:val="002B148F"/>
    <w:rsid w:val="002B162D"/>
    <w:rsid w:val="002B1912"/>
    <w:rsid w:val="002B1D4B"/>
    <w:rsid w:val="002B23BB"/>
    <w:rsid w:val="002B269B"/>
    <w:rsid w:val="002B2853"/>
    <w:rsid w:val="002B30E4"/>
    <w:rsid w:val="002B3232"/>
    <w:rsid w:val="002B35E3"/>
    <w:rsid w:val="002B38C8"/>
    <w:rsid w:val="002B3AFC"/>
    <w:rsid w:val="002B3B52"/>
    <w:rsid w:val="002B3C0F"/>
    <w:rsid w:val="002B401F"/>
    <w:rsid w:val="002B459F"/>
    <w:rsid w:val="002B4687"/>
    <w:rsid w:val="002B474A"/>
    <w:rsid w:val="002B48CA"/>
    <w:rsid w:val="002B4CC5"/>
    <w:rsid w:val="002B4DA9"/>
    <w:rsid w:val="002B539B"/>
    <w:rsid w:val="002B5538"/>
    <w:rsid w:val="002B5A9B"/>
    <w:rsid w:val="002B5ECD"/>
    <w:rsid w:val="002B5EE6"/>
    <w:rsid w:val="002B6054"/>
    <w:rsid w:val="002B608E"/>
    <w:rsid w:val="002B6FEA"/>
    <w:rsid w:val="002B7391"/>
    <w:rsid w:val="002B7663"/>
    <w:rsid w:val="002B77CD"/>
    <w:rsid w:val="002B79DC"/>
    <w:rsid w:val="002B79EB"/>
    <w:rsid w:val="002B7BDA"/>
    <w:rsid w:val="002C012F"/>
    <w:rsid w:val="002C060A"/>
    <w:rsid w:val="002C06CF"/>
    <w:rsid w:val="002C07BC"/>
    <w:rsid w:val="002C08D8"/>
    <w:rsid w:val="002C0BD0"/>
    <w:rsid w:val="002C1265"/>
    <w:rsid w:val="002C12C2"/>
    <w:rsid w:val="002C1710"/>
    <w:rsid w:val="002C17C1"/>
    <w:rsid w:val="002C1B54"/>
    <w:rsid w:val="002C1CEB"/>
    <w:rsid w:val="002C20B0"/>
    <w:rsid w:val="002C2155"/>
    <w:rsid w:val="002C2978"/>
    <w:rsid w:val="002C2AF2"/>
    <w:rsid w:val="002C2CAA"/>
    <w:rsid w:val="002C3067"/>
    <w:rsid w:val="002C353B"/>
    <w:rsid w:val="002C3780"/>
    <w:rsid w:val="002C3AF1"/>
    <w:rsid w:val="002C4034"/>
    <w:rsid w:val="002C4C1D"/>
    <w:rsid w:val="002C4DAE"/>
    <w:rsid w:val="002C4E8B"/>
    <w:rsid w:val="002C4E98"/>
    <w:rsid w:val="002C4F32"/>
    <w:rsid w:val="002C524A"/>
    <w:rsid w:val="002C528D"/>
    <w:rsid w:val="002C5320"/>
    <w:rsid w:val="002C59F1"/>
    <w:rsid w:val="002C5E36"/>
    <w:rsid w:val="002C6184"/>
    <w:rsid w:val="002C6317"/>
    <w:rsid w:val="002C6BCB"/>
    <w:rsid w:val="002C6D99"/>
    <w:rsid w:val="002C6DDF"/>
    <w:rsid w:val="002C6F83"/>
    <w:rsid w:val="002C70C5"/>
    <w:rsid w:val="002C799E"/>
    <w:rsid w:val="002D003F"/>
    <w:rsid w:val="002D01B4"/>
    <w:rsid w:val="002D0396"/>
    <w:rsid w:val="002D04EC"/>
    <w:rsid w:val="002D0596"/>
    <w:rsid w:val="002D05E2"/>
    <w:rsid w:val="002D0834"/>
    <w:rsid w:val="002D1C69"/>
    <w:rsid w:val="002D1DDC"/>
    <w:rsid w:val="002D1DF7"/>
    <w:rsid w:val="002D1FEA"/>
    <w:rsid w:val="002D21C0"/>
    <w:rsid w:val="002D26FD"/>
    <w:rsid w:val="002D2753"/>
    <w:rsid w:val="002D275A"/>
    <w:rsid w:val="002D2AD1"/>
    <w:rsid w:val="002D2AD7"/>
    <w:rsid w:val="002D2C90"/>
    <w:rsid w:val="002D325D"/>
    <w:rsid w:val="002D3318"/>
    <w:rsid w:val="002D3354"/>
    <w:rsid w:val="002D398D"/>
    <w:rsid w:val="002D3DB5"/>
    <w:rsid w:val="002D3E06"/>
    <w:rsid w:val="002D415E"/>
    <w:rsid w:val="002D42F9"/>
    <w:rsid w:val="002D430F"/>
    <w:rsid w:val="002D45C4"/>
    <w:rsid w:val="002D470C"/>
    <w:rsid w:val="002D5095"/>
    <w:rsid w:val="002D517B"/>
    <w:rsid w:val="002D51B1"/>
    <w:rsid w:val="002D53F1"/>
    <w:rsid w:val="002D5B15"/>
    <w:rsid w:val="002D60CA"/>
    <w:rsid w:val="002D6289"/>
    <w:rsid w:val="002D634B"/>
    <w:rsid w:val="002D6357"/>
    <w:rsid w:val="002D665A"/>
    <w:rsid w:val="002D66D3"/>
    <w:rsid w:val="002D6987"/>
    <w:rsid w:val="002D69B4"/>
    <w:rsid w:val="002D6AC9"/>
    <w:rsid w:val="002D7B24"/>
    <w:rsid w:val="002E0651"/>
    <w:rsid w:val="002E0D29"/>
    <w:rsid w:val="002E0EDB"/>
    <w:rsid w:val="002E162A"/>
    <w:rsid w:val="002E1A1B"/>
    <w:rsid w:val="002E1B43"/>
    <w:rsid w:val="002E1EE4"/>
    <w:rsid w:val="002E20AB"/>
    <w:rsid w:val="002E2152"/>
    <w:rsid w:val="002E21EB"/>
    <w:rsid w:val="002E23DD"/>
    <w:rsid w:val="002E2BD9"/>
    <w:rsid w:val="002E2CA5"/>
    <w:rsid w:val="002E4037"/>
    <w:rsid w:val="002E442E"/>
    <w:rsid w:val="002E4649"/>
    <w:rsid w:val="002E469F"/>
    <w:rsid w:val="002E4C74"/>
    <w:rsid w:val="002E4CA7"/>
    <w:rsid w:val="002E4CD6"/>
    <w:rsid w:val="002E4E80"/>
    <w:rsid w:val="002E511F"/>
    <w:rsid w:val="002E51F0"/>
    <w:rsid w:val="002E52F1"/>
    <w:rsid w:val="002E5539"/>
    <w:rsid w:val="002E5722"/>
    <w:rsid w:val="002E5758"/>
    <w:rsid w:val="002E59D0"/>
    <w:rsid w:val="002E5CF4"/>
    <w:rsid w:val="002E60F7"/>
    <w:rsid w:val="002E6220"/>
    <w:rsid w:val="002E6A3B"/>
    <w:rsid w:val="002E6AA8"/>
    <w:rsid w:val="002E6B32"/>
    <w:rsid w:val="002E6C2E"/>
    <w:rsid w:val="002E6CDA"/>
    <w:rsid w:val="002E6F14"/>
    <w:rsid w:val="002E71F7"/>
    <w:rsid w:val="002E7A9F"/>
    <w:rsid w:val="002E7CE7"/>
    <w:rsid w:val="002F0353"/>
    <w:rsid w:val="002F0699"/>
    <w:rsid w:val="002F0B52"/>
    <w:rsid w:val="002F0D30"/>
    <w:rsid w:val="002F0DA1"/>
    <w:rsid w:val="002F10A1"/>
    <w:rsid w:val="002F1208"/>
    <w:rsid w:val="002F12E9"/>
    <w:rsid w:val="002F1477"/>
    <w:rsid w:val="002F1727"/>
    <w:rsid w:val="002F176A"/>
    <w:rsid w:val="002F181D"/>
    <w:rsid w:val="002F19C5"/>
    <w:rsid w:val="002F1DCE"/>
    <w:rsid w:val="002F204B"/>
    <w:rsid w:val="002F2328"/>
    <w:rsid w:val="002F2606"/>
    <w:rsid w:val="002F2803"/>
    <w:rsid w:val="002F2B45"/>
    <w:rsid w:val="002F2B62"/>
    <w:rsid w:val="002F2C81"/>
    <w:rsid w:val="002F3173"/>
    <w:rsid w:val="002F33AE"/>
    <w:rsid w:val="002F33AF"/>
    <w:rsid w:val="002F3595"/>
    <w:rsid w:val="002F35C8"/>
    <w:rsid w:val="002F37C5"/>
    <w:rsid w:val="002F38F8"/>
    <w:rsid w:val="002F3ADC"/>
    <w:rsid w:val="002F3B9E"/>
    <w:rsid w:val="002F410A"/>
    <w:rsid w:val="002F426B"/>
    <w:rsid w:val="002F43A9"/>
    <w:rsid w:val="002F445C"/>
    <w:rsid w:val="002F4679"/>
    <w:rsid w:val="002F4B2D"/>
    <w:rsid w:val="002F4BDB"/>
    <w:rsid w:val="002F4CA5"/>
    <w:rsid w:val="002F4CA7"/>
    <w:rsid w:val="002F4F55"/>
    <w:rsid w:val="002F4FAB"/>
    <w:rsid w:val="002F5BAF"/>
    <w:rsid w:val="002F5C7B"/>
    <w:rsid w:val="002F5D9D"/>
    <w:rsid w:val="002F6056"/>
    <w:rsid w:val="002F61DE"/>
    <w:rsid w:val="002F70EE"/>
    <w:rsid w:val="002F75F7"/>
    <w:rsid w:val="002F7642"/>
    <w:rsid w:val="002F7B00"/>
    <w:rsid w:val="002F7B42"/>
    <w:rsid w:val="002F7C63"/>
    <w:rsid w:val="002F7D29"/>
    <w:rsid w:val="002F7DA4"/>
    <w:rsid w:val="0030048C"/>
    <w:rsid w:val="00300A68"/>
    <w:rsid w:val="00300AA5"/>
    <w:rsid w:val="00300B82"/>
    <w:rsid w:val="0030122C"/>
    <w:rsid w:val="0030125E"/>
    <w:rsid w:val="003012EC"/>
    <w:rsid w:val="0030159A"/>
    <w:rsid w:val="00301725"/>
    <w:rsid w:val="0030179C"/>
    <w:rsid w:val="00301889"/>
    <w:rsid w:val="003020A1"/>
    <w:rsid w:val="003022C2"/>
    <w:rsid w:val="00302528"/>
    <w:rsid w:val="00302577"/>
    <w:rsid w:val="00302A83"/>
    <w:rsid w:val="00302DED"/>
    <w:rsid w:val="0030314B"/>
    <w:rsid w:val="00303999"/>
    <w:rsid w:val="00303BD3"/>
    <w:rsid w:val="00303C1A"/>
    <w:rsid w:val="003041CA"/>
    <w:rsid w:val="0030421E"/>
    <w:rsid w:val="00304741"/>
    <w:rsid w:val="003047B8"/>
    <w:rsid w:val="0030490C"/>
    <w:rsid w:val="0030492E"/>
    <w:rsid w:val="00304A84"/>
    <w:rsid w:val="00304FCF"/>
    <w:rsid w:val="00304FD2"/>
    <w:rsid w:val="003051BD"/>
    <w:rsid w:val="003054B9"/>
    <w:rsid w:val="003056A1"/>
    <w:rsid w:val="0030584B"/>
    <w:rsid w:val="00305A48"/>
    <w:rsid w:val="00305F2C"/>
    <w:rsid w:val="00305F45"/>
    <w:rsid w:val="003062D7"/>
    <w:rsid w:val="0030665E"/>
    <w:rsid w:val="00306792"/>
    <w:rsid w:val="003067F1"/>
    <w:rsid w:val="003069F8"/>
    <w:rsid w:val="00306AB3"/>
    <w:rsid w:val="00306DA2"/>
    <w:rsid w:val="003070E9"/>
    <w:rsid w:val="0030743B"/>
    <w:rsid w:val="00307453"/>
    <w:rsid w:val="0030757D"/>
    <w:rsid w:val="003075A6"/>
    <w:rsid w:val="00307658"/>
    <w:rsid w:val="00307698"/>
    <w:rsid w:val="003076E1"/>
    <w:rsid w:val="00307A31"/>
    <w:rsid w:val="00307B1A"/>
    <w:rsid w:val="0031029B"/>
    <w:rsid w:val="00310371"/>
    <w:rsid w:val="003106E9"/>
    <w:rsid w:val="00310AD3"/>
    <w:rsid w:val="00310B9D"/>
    <w:rsid w:val="00310C36"/>
    <w:rsid w:val="00310D62"/>
    <w:rsid w:val="00310DF9"/>
    <w:rsid w:val="00311371"/>
    <w:rsid w:val="003115D3"/>
    <w:rsid w:val="003115F3"/>
    <w:rsid w:val="0031175B"/>
    <w:rsid w:val="00311B2D"/>
    <w:rsid w:val="00311D02"/>
    <w:rsid w:val="00311D27"/>
    <w:rsid w:val="00311D82"/>
    <w:rsid w:val="00311E78"/>
    <w:rsid w:val="00312526"/>
    <w:rsid w:val="003128D8"/>
    <w:rsid w:val="00312A0E"/>
    <w:rsid w:val="00312B73"/>
    <w:rsid w:val="00312E8D"/>
    <w:rsid w:val="0031336B"/>
    <w:rsid w:val="003134B9"/>
    <w:rsid w:val="003136D5"/>
    <w:rsid w:val="003137BC"/>
    <w:rsid w:val="00313823"/>
    <w:rsid w:val="00313A19"/>
    <w:rsid w:val="00313FA8"/>
    <w:rsid w:val="003144D6"/>
    <w:rsid w:val="00314C4E"/>
    <w:rsid w:val="00314EA9"/>
    <w:rsid w:val="00314F8B"/>
    <w:rsid w:val="00314FC4"/>
    <w:rsid w:val="003151BD"/>
    <w:rsid w:val="003151D4"/>
    <w:rsid w:val="00315644"/>
    <w:rsid w:val="003156B4"/>
    <w:rsid w:val="003157CA"/>
    <w:rsid w:val="003158A3"/>
    <w:rsid w:val="00315979"/>
    <w:rsid w:val="00315B6F"/>
    <w:rsid w:val="00316593"/>
    <w:rsid w:val="00316606"/>
    <w:rsid w:val="0031688A"/>
    <w:rsid w:val="0031732C"/>
    <w:rsid w:val="0031741B"/>
    <w:rsid w:val="0031750A"/>
    <w:rsid w:val="00317563"/>
    <w:rsid w:val="00317626"/>
    <w:rsid w:val="00317ABB"/>
    <w:rsid w:val="00317AFE"/>
    <w:rsid w:val="00317BC1"/>
    <w:rsid w:val="00317C5E"/>
    <w:rsid w:val="00317E3E"/>
    <w:rsid w:val="00317FF4"/>
    <w:rsid w:val="003200B2"/>
    <w:rsid w:val="00320152"/>
    <w:rsid w:val="0032074C"/>
    <w:rsid w:val="003209DF"/>
    <w:rsid w:val="00320C78"/>
    <w:rsid w:val="00320D03"/>
    <w:rsid w:val="00320D27"/>
    <w:rsid w:val="00320D9F"/>
    <w:rsid w:val="00320DAA"/>
    <w:rsid w:val="00320EB4"/>
    <w:rsid w:val="00321001"/>
    <w:rsid w:val="00321A7D"/>
    <w:rsid w:val="00321BCA"/>
    <w:rsid w:val="00321C19"/>
    <w:rsid w:val="003220AB"/>
    <w:rsid w:val="003221F1"/>
    <w:rsid w:val="003222A5"/>
    <w:rsid w:val="003224A6"/>
    <w:rsid w:val="0032262C"/>
    <w:rsid w:val="00323010"/>
    <w:rsid w:val="00323150"/>
    <w:rsid w:val="0032333E"/>
    <w:rsid w:val="0032334E"/>
    <w:rsid w:val="0032337F"/>
    <w:rsid w:val="003235C4"/>
    <w:rsid w:val="00323E24"/>
    <w:rsid w:val="00323EB1"/>
    <w:rsid w:val="00323F50"/>
    <w:rsid w:val="00324246"/>
    <w:rsid w:val="003244CB"/>
    <w:rsid w:val="003245C6"/>
    <w:rsid w:val="003248ED"/>
    <w:rsid w:val="00324AA1"/>
    <w:rsid w:val="00324B04"/>
    <w:rsid w:val="00324E81"/>
    <w:rsid w:val="00325064"/>
    <w:rsid w:val="00325456"/>
    <w:rsid w:val="00325590"/>
    <w:rsid w:val="00325602"/>
    <w:rsid w:val="00325AA6"/>
    <w:rsid w:val="00325C0B"/>
    <w:rsid w:val="00325F5D"/>
    <w:rsid w:val="00326635"/>
    <w:rsid w:val="00326726"/>
    <w:rsid w:val="003267E5"/>
    <w:rsid w:val="00326D8A"/>
    <w:rsid w:val="0032726D"/>
    <w:rsid w:val="003273EF"/>
    <w:rsid w:val="003274B6"/>
    <w:rsid w:val="00327A25"/>
    <w:rsid w:val="00327AE1"/>
    <w:rsid w:val="00327B6B"/>
    <w:rsid w:val="00327F67"/>
    <w:rsid w:val="003300A3"/>
    <w:rsid w:val="00330343"/>
    <w:rsid w:val="0033041B"/>
    <w:rsid w:val="00330724"/>
    <w:rsid w:val="0033084F"/>
    <w:rsid w:val="00330912"/>
    <w:rsid w:val="00330A95"/>
    <w:rsid w:val="003311EC"/>
    <w:rsid w:val="00331A58"/>
    <w:rsid w:val="00331A69"/>
    <w:rsid w:val="0033233B"/>
    <w:rsid w:val="0033242E"/>
    <w:rsid w:val="003325C9"/>
    <w:rsid w:val="003325EA"/>
    <w:rsid w:val="003326CD"/>
    <w:rsid w:val="003328EA"/>
    <w:rsid w:val="00332C31"/>
    <w:rsid w:val="00332DA3"/>
    <w:rsid w:val="00333186"/>
    <w:rsid w:val="003337F2"/>
    <w:rsid w:val="00333924"/>
    <w:rsid w:val="003339F6"/>
    <w:rsid w:val="0033411A"/>
    <w:rsid w:val="003344A4"/>
    <w:rsid w:val="0033464E"/>
    <w:rsid w:val="003348EB"/>
    <w:rsid w:val="00334CE6"/>
    <w:rsid w:val="00334DDC"/>
    <w:rsid w:val="00334F85"/>
    <w:rsid w:val="00335294"/>
    <w:rsid w:val="003352AA"/>
    <w:rsid w:val="003354AF"/>
    <w:rsid w:val="003357A0"/>
    <w:rsid w:val="00335800"/>
    <w:rsid w:val="0033585E"/>
    <w:rsid w:val="00335950"/>
    <w:rsid w:val="00335A3A"/>
    <w:rsid w:val="00335BAB"/>
    <w:rsid w:val="00335BE2"/>
    <w:rsid w:val="00336475"/>
    <w:rsid w:val="003364BC"/>
    <w:rsid w:val="00336AF7"/>
    <w:rsid w:val="00336BB5"/>
    <w:rsid w:val="00336C31"/>
    <w:rsid w:val="00336D5C"/>
    <w:rsid w:val="00336E4C"/>
    <w:rsid w:val="00336FA6"/>
    <w:rsid w:val="00336FAB"/>
    <w:rsid w:val="003372B2"/>
    <w:rsid w:val="0033730A"/>
    <w:rsid w:val="00337374"/>
    <w:rsid w:val="00337458"/>
    <w:rsid w:val="0033797D"/>
    <w:rsid w:val="00337C42"/>
    <w:rsid w:val="00337EB4"/>
    <w:rsid w:val="003400E6"/>
    <w:rsid w:val="00340109"/>
    <w:rsid w:val="00340144"/>
    <w:rsid w:val="003403A1"/>
    <w:rsid w:val="0034052D"/>
    <w:rsid w:val="0034057B"/>
    <w:rsid w:val="00340616"/>
    <w:rsid w:val="00340860"/>
    <w:rsid w:val="003408E9"/>
    <w:rsid w:val="00340A07"/>
    <w:rsid w:val="00340CA2"/>
    <w:rsid w:val="00340D75"/>
    <w:rsid w:val="00340DCA"/>
    <w:rsid w:val="00341592"/>
    <w:rsid w:val="00341AD5"/>
    <w:rsid w:val="00341DB4"/>
    <w:rsid w:val="00342177"/>
    <w:rsid w:val="00342902"/>
    <w:rsid w:val="00342CCE"/>
    <w:rsid w:val="00342EE9"/>
    <w:rsid w:val="00342FD1"/>
    <w:rsid w:val="0034336F"/>
    <w:rsid w:val="00343629"/>
    <w:rsid w:val="00343650"/>
    <w:rsid w:val="00343712"/>
    <w:rsid w:val="00343B81"/>
    <w:rsid w:val="00343EF4"/>
    <w:rsid w:val="00343F42"/>
    <w:rsid w:val="00343FA5"/>
    <w:rsid w:val="00343FEC"/>
    <w:rsid w:val="00344470"/>
    <w:rsid w:val="0034489A"/>
    <w:rsid w:val="00344E8B"/>
    <w:rsid w:val="00345019"/>
    <w:rsid w:val="0034516C"/>
    <w:rsid w:val="00345646"/>
    <w:rsid w:val="00345B6D"/>
    <w:rsid w:val="00345E25"/>
    <w:rsid w:val="0034637B"/>
    <w:rsid w:val="00346586"/>
    <w:rsid w:val="0034683B"/>
    <w:rsid w:val="00346B67"/>
    <w:rsid w:val="00346C5C"/>
    <w:rsid w:val="00346F81"/>
    <w:rsid w:val="003472C5"/>
    <w:rsid w:val="00347307"/>
    <w:rsid w:val="0034735C"/>
    <w:rsid w:val="00347412"/>
    <w:rsid w:val="00347646"/>
    <w:rsid w:val="003477F7"/>
    <w:rsid w:val="00347A3F"/>
    <w:rsid w:val="00347CD7"/>
    <w:rsid w:val="00347F11"/>
    <w:rsid w:val="00350475"/>
    <w:rsid w:val="003504F4"/>
    <w:rsid w:val="00350596"/>
    <w:rsid w:val="00350798"/>
    <w:rsid w:val="00350851"/>
    <w:rsid w:val="00350887"/>
    <w:rsid w:val="003508BE"/>
    <w:rsid w:val="00350D08"/>
    <w:rsid w:val="003510A9"/>
    <w:rsid w:val="00351218"/>
    <w:rsid w:val="00351296"/>
    <w:rsid w:val="0035139E"/>
    <w:rsid w:val="00351794"/>
    <w:rsid w:val="00351823"/>
    <w:rsid w:val="003518ED"/>
    <w:rsid w:val="003520F4"/>
    <w:rsid w:val="003524D4"/>
    <w:rsid w:val="003525CD"/>
    <w:rsid w:val="0035261C"/>
    <w:rsid w:val="003529BA"/>
    <w:rsid w:val="0035308B"/>
    <w:rsid w:val="00353708"/>
    <w:rsid w:val="00353DC2"/>
    <w:rsid w:val="0035413C"/>
    <w:rsid w:val="00354454"/>
    <w:rsid w:val="003546D1"/>
    <w:rsid w:val="003547D2"/>
    <w:rsid w:val="00354B03"/>
    <w:rsid w:val="00354BB8"/>
    <w:rsid w:val="003551C0"/>
    <w:rsid w:val="00355F14"/>
    <w:rsid w:val="00355F4F"/>
    <w:rsid w:val="003563AC"/>
    <w:rsid w:val="003569D4"/>
    <w:rsid w:val="00356BB2"/>
    <w:rsid w:val="00356F2B"/>
    <w:rsid w:val="00356FBF"/>
    <w:rsid w:val="00357399"/>
    <w:rsid w:val="003576AD"/>
    <w:rsid w:val="00357E11"/>
    <w:rsid w:val="00357EE9"/>
    <w:rsid w:val="00360316"/>
    <w:rsid w:val="00360B19"/>
    <w:rsid w:val="00360CBC"/>
    <w:rsid w:val="00360D35"/>
    <w:rsid w:val="0036101F"/>
    <w:rsid w:val="00361633"/>
    <w:rsid w:val="00361655"/>
    <w:rsid w:val="003616FE"/>
    <w:rsid w:val="00361C71"/>
    <w:rsid w:val="00361D7E"/>
    <w:rsid w:val="00361DCB"/>
    <w:rsid w:val="00361EB7"/>
    <w:rsid w:val="0036241B"/>
    <w:rsid w:val="00362A95"/>
    <w:rsid w:val="00362CB0"/>
    <w:rsid w:val="00362D69"/>
    <w:rsid w:val="00362F2A"/>
    <w:rsid w:val="00362F38"/>
    <w:rsid w:val="003633C4"/>
    <w:rsid w:val="00363543"/>
    <w:rsid w:val="003637C0"/>
    <w:rsid w:val="003638CC"/>
    <w:rsid w:val="00363913"/>
    <w:rsid w:val="00363A86"/>
    <w:rsid w:val="00363AC4"/>
    <w:rsid w:val="00363E1C"/>
    <w:rsid w:val="00363EAD"/>
    <w:rsid w:val="0036401B"/>
    <w:rsid w:val="00364277"/>
    <w:rsid w:val="00364372"/>
    <w:rsid w:val="00364506"/>
    <w:rsid w:val="00364631"/>
    <w:rsid w:val="00364A30"/>
    <w:rsid w:val="00364B53"/>
    <w:rsid w:val="00364C44"/>
    <w:rsid w:val="00364F26"/>
    <w:rsid w:val="00364F50"/>
    <w:rsid w:val="003658B1"/>
    <w:rsid w:val="003660E9"/>
    <w:rsid w:val="00366284"/>
    <w:rsid w:val="00366711"/>
    <w:rsid w:val="00366988"/>
    <w:rsid w:val="00366CAD"/>
    <w:rsid w:val="00366EDB"/>
    <w:rsid w:val="00366F37"/>
    <w:rsid w:val="00366FCF"/>
    <w:rsid w:val="0036704A"/>
    <w:rsid w:val="00367119"/>
    <w:rsid w:val="0036730F"/>
    <w:rsid w:val="0036784C"/>
    <w:rsid w:val="00367A1C"/>
    <w:rsid w:val="00367A48"/>
    <w:rsid w:val="00367B61"/>
    <w:rsid w:val="00367C51"/>
    <w:rsid w:val="00367D43"/>
    <w:rsid w:val="00367E19"/>
    <w:rsid w:val="00367F86"/>
    <w:rsid w:val="0037031D"/>
    <w:rsid w:val="0037067C"/>
    <w:rsid w:val="003707E2"/>
    <w:rsid w:val="00370AA7"/>
    <w:rsid w:val="00370D42"/>
    <w:rsid w:val="00370F7F"/>
    <w:rsid w:val="00371141"/>
    <w:rsid w:val="003713F6"/>
    <w:rsid w:val="003715A3"/>
    <w:rsid w:val="00371BAF"/>
    <w:rsid w:val="00371BE8"/>
    <w:rsid w:val="00371E32"/>
    <w:rsid w:val="00371F35"/>
    <w:rsid w:val="003722E7"/>
    <w:rsid w:val="00372520"/>
    <w:rsid w:val="003727DF"/>
    <w:rsid w:val="00372BA4"/>
    <w:rsid w:val="003731A6"/>
    <w:rsid w:val="0037322B"/>
    <w:rsid w:val="003739B4"/>
    <w:rsid w:val="00373DBF"/>
    <w:rsid w:val="0037406C"/>
    <w:rsid w:val="0037421B"/>
    <w:rsid w:val="00374234"/>
    <w:rsid w:val="003742B6"/>
    <w:rsid w:val="00374320"/>
    <w:rsid w:val="0037434B"/>
    <w:rsid w:val="0037461D"/>
    <w:rsid w:val="003746F4"/>
    <w:rsid w:val="0037490B"/>
    <w:rsid w:val="00374B8E"/>
    <w:rsid w:val="00374E97"/>
    <w:rsid w:val="003754EE"/>
    <w:rsid w:val="003756B8"/>
    <w:rsid w:val="00375FD0"/>
    <w:rsid w:val="0037616D"/>
    <w:rsid w:val="003763DD"/>
    <w:rsid w:val="0037675D"/>
    <w:rsid w:val="003769D4"/>
    <w:rsid w:val="00376AA3"/>
    <w:rsid w:val="00376CA3"/>
    <w:rsid w:val="003770B4"/>
    <w:rsid w:val="0037733E"/>
    <w:rsid w:val="00377343"/>
    <w:rsid w:val="00377F2E"/>
    <w:rsid w:val="00377F3F"/>
    <w:rsid w:val="003801EF"/>
    <w:rsid w:val="003806B6"/>
    <w:rsid w:val="00380884"/>
    <w:rsid w:val="00380D7D"/>
    <w:rsid w:val="00380EBD"/>
    <w:rsid w:val="0038100D"/>
    <w:rsid w:val="00381084"/>
    <w:rsid w:val="0038110D"/>
    <w:rsid w:val="0038112A"/>
    <w:rsid w:val="0038145F"/>
    <w:rsid w:val="003819E4"/>
    <w:rsid w:val="0038252E"/>
    <w:rsid w:val="0038272D"/>
    <w:rsid w:val="0038366D"/>
    <w:rsid w:val="003836A1"/>
    <w:rsid w:val="00383701"/>
    <w:rsid w:val="00383AE8"/>
    <w:rsid w:val="00383AF4"/>
    <w:rsid w:val="00383E44"/>
    <w:rsid w:val="00383F24"/>
    <w:rsid w:val="003840EE"/>
    <w:rsid w:val="003841AB"/>
    <w:rsid w:val="00384392"/>
    <w:rsid w:val="0038487F"/>
    <w:rsid w:val="00384CCB"/>
    <w:rsid w:val="0038541C"/>
    <w:rsid w:val="003859D5"/>
    <w:rsid w:val="00385B80"/>
    <w:rsid w:val="00385C53"/>
    <w:rsid w:val="00386093"/>
    <w:rsid w:val="003862BE"/>
    <w:rsid w:val="003864ED"/>
    <w:rsid w:val="00386503"/>
    <w:rsid w:val="0038656D"/>
    <w:rsid w:val="0038692F"/>
    <w:rsid w:val="00386AA9"/>
    <w:rsid w:val="00386F53"/>
    <w:rsid w:val="0038733F"/>
    <w:rsid w:val="003878C6"/>
    <w:rsid w:val="00387953"/>
    <w:rsid w:val="00387BD2"/>
    <w:rsid w:val="00387BFD"/>
    <w:rsid w:val="00387DBB"/>
    <w:rsid w:val="003900A4"/>
    <w:rsid w:val="0039010E"/>
    <w:rsid w:val="00390252"/>
    <w:rsid w:val="00390C52"/>
    <w:rsid w:val="00390E22"/>
    <w:rsid w:val="00390EC1"/>
    <w:rsid w:val="00390F79"/>
    <w:rsid w:val="003916A0"/>
    <w:rsid w:val="00391A40"/>
    <w:rsid w:val="00391A6B"/>
    <w:rsid w:val="00391A6C"/>
    <w:rsid w:val="00391BC2"/>
    <w:rsid w:val="00391EC3"/>
    <w:rsid w:val="00391F35"/>
    <w:rsid w:val="00392661"/>
    <w:rsid w:val="00392E2B"/>
    <w:rsid w:val="003933E1"/>
    <w:rsid w:val="00393598"/>
    <w:rsid w:val="00393B67"/>
    <w:rsid w:val="00393C97"/>
    <w:rsid w:val="00393E3E"/>
    <w:rsid w:val="00394358"/>
    <w:rsid w:val="00394855"/>
    <w:rsid w:val="00394C71"/>
    <w:rsid w:val="00394D74"/>
    <w:rsid w:val="003950D9"/>
    <w:rsid w:val="003953B5"/>
    <w:rsid w:val="0039541E"/>
    <w:rsid w:val="003954AA"/>
    <w:rsid w:val="0039578D"/>
    <w:rsid w:val="00395B3E"/>
    <w:rsid w:val="00395E95"/>
    <w:rsid w:val="003961FF"/>
    <w:rsid w:val="00396323"/>
    <w:rsid w:val="0039632B"/>
    <w:rsid w:val="00396871"/>
    <w:rsid w:val="0039688F"/>
    <w:rsid w:val="00397525"/>
    <w:rsid w:val="00397800"/>
    <w:rsid w:val="00397A41"/>
    <w:rsid w:val="003A0027"/>
    <w:rsid w:val="003A0352"/>
    <w:rsid w:val="003A05F7"/>
    <w:rsid w:val="003A1618"/>
    <w:rsid w:val="003A17E9"/>
    <w:rsid w:val="003A18C3"/>
    <w:rsid w:val="003A1E33"/>
    <w:rsid w:val="003A2316"/>
    <w:rsid w:val="003A2381"/>
    <w:rsid w:val="003A28D3"/>
    <w:rsid w:val="003A2B58"/>
    <w:rsid w:val="003A2BE7"/>
    <w:rsid w:val="003A2D22"/>
    <w:rsid w:val="003A302D"/>
    <w:rsid w:val="003A3338"/>
    <w:rsid w:val="003A3723"/>
    <w:rsid w:val="003A37D4"/>
    <w:rsid w:val="003A3AA5"/>
    <w:rsid w:val="003A3C7D"/>
    <w:rsid w:val="003A3D35"/>
    <w:rsid w:val="003A3ED1"/>
    <w:rsid w:val="003A3EEE"/>
    <w:rsid w:val="003A4025"/>
    <w:rsid w:val="003A427C"/>
    <w:rsid w:val="003A4578"/>
    <w:rsid w:val="003A4673"/>
    <w:rsid w:val="003A47F5"/>
    <w:rsid w:val="003A4CDF"/>
    <w:rsid w:val="003A4E39"/>
    <w:rsid w:val="003A5415"/>
    <w:rsid w:val="003A54B3"/>
    <w:rsid w:val="003A5B6E"/>
    <w:rsid w:val="003A6139"/>
    <w:rsid w:val="003A616F"/>
    <w:rsid w:val="003A641B"/>
    <w:rsid w:val="003A6756"/>
    <w:rsid w:val="003A67BC"/>
    <w:rsid w:val="003A68B6"/>
    <w:rsid w:val="003A698E"/>
    <w:rsid w:val="003A6A14"/>
    <w:rsid w:val="003A6BF1"/>
    <w:rsid w:val="003A7051"/>
    <w:rsid w:val="003A7DD2"/>
    <w:rsid w:val="003B01D7"/>
    <w:rsid w:val="003B0822"/>
    <w:rsid w:val="003B0BD1"/>
    <w:rsid w:val="003B0BE5"/>
    <w:rsid w:val="003B0F49"/>
    <w:rsid w:val="003B12DC"/>
    <w:rsid w:val="003B139D"/>
    <w:rsid w:val="003B1C29"/>
    <w:rsid w:val="003B1D6E"/>
    <w:rsid w:val="003B221F"/>
    <w:rsid w:val="003B2294"/>
    <w:rsid w:val="003B2301"/>
    <w:rsid w:val="003B2529"/>
    <w:rsid w:val="003B2608"/>
    <w:rsid w:val="003B261D"/>
    <w:rsid w:val="003B2B02"/>
    <w:rsid w:val="003B3129"/>
    <w:rsid w:val="003B31F1"/>
    <w:rsid w:val="003B36ED"/>
    <w:rsid w:val="003B3AD9"/>
    <w:rsid w:val="003B3B4C"/>
    <w:rsid w:val="003B3BDD"/>
    <w:rsid w:val="003B455A"/>
    <w:rsid w:val="003B456B"/>
    <w:rsid w:val="003B4ABF"/>
    <w:rsid w:val="003B4AF5"/>
    <w:rsid w:val="003B55F6"/>
    <w:rsid w:val="003B5729"/>
    <w:rsid w:val="003B575E"/>
    <w:rsid w:val="003B5D9C"/>
    <w:rsid w:val="003B61F6"/>
    <w:rsid w:val="003B6424"/>
    <w:rsid w:val="003B6505"/>
    <w:rsid w:val="003B6658"/>
    <w:rsid w:val="003B695B"/>
    <w:rsid w:val="003B6AC7"/>
    <w:rsid w:val="003B6B41"/>
    <w:rsid w:val="003B6EBC"/>
    <w:rsid w:val="003B6EEA"/>
    <w:rsid w:val="003B710D"/>
    <w:rsid w:val="003B7319"/>
    <w:rsid w:val="003B7593"/>
    <w:rsid w:val="003B798B"/>
    <w:rsid w:val="003B7AAC"/>
    <w:rsid w:val="003C002B"/>
    <w:rsid w:val="003C0087"/>
    <w:rsid w:val="003C01B1"/>
    <w:rsid w:val="003C0210"/>
    <w:rsid w:val="003C021B"/>
    <w:rsid w:val="003C05AB"/>
    <w:rsid w:val="003C088E"/>
    <w:rsid w:val="003C0B40"/>
    <w:rsid w:val="003C0B55"/>
    <w:rsid w:val="003C11DA"/>
    <w:rsid w:val="003C1644"/>
    <w:rsid w:val="003C1672"/>
    <w:rsid w:val="003C1887"/>
    <w:rsid w:val="003C18D4"/>
    <w:rsid w:val="003C1AD8"/>
    <w:rsid w:val="003C1B79"/>
    <w:rsid w:val="003C1BF0"/>
    <w:rsid w:val="003C1D3B"/>
    <w:rsid w:val="003C1D49"/>
    <w:rsid w:val="003C1F08"/>
    <w:rsid w:val="003C215D"/>
    <w:rsid w:val="003C2203"/>
    <w:rsid w:val="003C22F5"/>
    <w:rsid w:val="003C2DE2"/>
    <w:rsid w:val="003C3175"/>
    <w:rsid w:val="003C3315"/>
    <w:rsid w:val="003C33D7"/>
    <w:rsid w:val="003C3421"/>
    <w:rsid w:val="003C34F5"/>
    <w:rsid w:val="003C3694"/>
    <w:rsid w:val="003C3EB3"/>
    <w:rsid w:val="003C3FA6"/>
    <w:rsid w:val="003C409D"/>
    <w:rsid w:val="003C4510"/>
    <w:rsid w:val="003C4654"/>
    <w:rsid w:val="003C478B"/>
    <w:rsid w:val="003C4CD3"/>
    <w:rsid w:val="003C5284"/>
    <w:rsid w:val="003C53EE"/>
    <w:rsid w:val="003C57AC"/>
    <w:rsid w:val="003C58E6"/>
    <w:rsid w:val="003C5E16"/>
    <w:rsid w:val="003C5F3D"/>
    <w:rsid w:val="003C62BF"/>
    <w:rsid w:val="003C6424"/>
    <w:rsid w:val="003C64EB"/>
    <w:rsid w:val="003C6659"/>
    <w:rsid w:val="003C66F9"/>
    <w:rsid w:val="003C6852"/>
    <w:rsid w:val="003C6942"/>
    <w:rsid w:val="003C69BB"/>
    <w:rsid w:val="003C6EB3"/>
    <w:rsid w:val="003C6F0C"/>
    <w:rsid w:val="003C72AF"/>
    <w:rsid w:val="003C72C3"/>
    <w:rsid w:val="003C785F"/>
    <w:rsid w:val="003C78E5"/>
    <w:rsid w:val="003C79F2"/>
    <w:rsid w:val="003C7A40"/>
    <w:rsid w:val="003C7B35"/>
    <w:rsid w:val="003C7B3D"/>
    <w:rsid w:val="003C7D3D"/>
    <w:rsid w:val="003C7F85"/>
    <w:rsid w:val="003D040B"/>
    <w:rsid w:val="003D0599"/>
    <w:rsid w:val="003D0E30"/>
    <w:rsid w:val="003D0F7E"/>
    <w:rsid w:val="003D10C8"/>
    <w:rsid w:val="003D1186"/>
    <w:rsid w:val="003D11A7"/>
    <w:rsid w:val="003D1267"/>
    <w:rsid w:val="003D12EC"/>
    <w:rsid w:val="003D192B"/>
    <w:rsid w:val="003D1995"/>
    <w:rsid w:val="003D1FA1"/>
    <w:rsid w:val="003D2038"/>
    <w:rsid w:val="003D2333"/>
    <w:rsid w:val="003D2407"/>
    <w:rsid w:val="003D2672"/>
    <w:rsid w:val="003D36F1"/>
    <w:rsid w:val="003D3859"/>
    <w:rsid w:val="003D393A"/>
    <w:rsid w:val="003D3AFF"/>
    <w:rsid w:val="003D40CB"/>
    <w:rsid w:val="003D426D"/>
    <w:rsid w:val="003D4486"/>
    <w:rsid w:val="003D46B1"/>
    <w:rsid w:val="003D4B8D"/>
    <w:rsid w:val="003D4D3D"/>
    <w:rsid w:val="003D5290"/>
    <w:rsid w:val="003D541A"/>
    <w:rsid w:val="003D580A"/>
    <w:rsid w:val="003D5878"/>
    <w:rsid w:val="003D5AB0"/>
    <w:rsid w:val="003D5CA4"/>
    <w:rsid w:val="003D5DE5"/>
    <w:rsid w:val="003D5DF6"/>
    <w:rsid w:val="003D5E69"/>
    <w:rsid w:val="003D6526"/>
    <w:rsid w:val="003D6576"/>
    <w:rsid w:val="003D65C6"/>
    <w:rsid w:val="003D69A7"/>
    <w:rsid w:val="003D6DD3"/>
    <w:rsid w:val="003D706A"/>
    <w:rsid w:val="003D7087"/>
    <w:rsid w:val="003D719F"/>
    <w:rsid w:val="003D7799"/>
    <w:rsid w:val="003D7C6B"/>
    <w:rsid w:val="003D7E61"/>
    <w:rsid w:val="003E032C"/>
    <w:rsid w:val="003E0408"/>
    <w:rsid w:val="003E098B"/>
    <w:rsid w:val="003E0A76"/>
    <w:rsid w:val="003E1267"/>
    <w:rsid w:val="003E1310"/>
    <w:rsid w:val="003E147C"/>
    <w:rsid w:val="003E1685"/>
    <w:rsid w:val="003E1D3C"/>
    <w:rsid w:val="003E1D7C"/>
    <w:rsid w:val="003E1DAF"/>
    <w:rsid w:val="003E1E68"/>
    <w:rsid w:val="003E25CA"/>
    <w:rsid w:val="003E2693"/>
    <w:rsid w:val="003E2BD5"/>
    <w:rsid w:val="003E3046"/>
    <w:rsid w:val="003E3471"/>
    <w:rsid w:val="003E3529"/>
    <w:rsid w:val="003E36F7"/>
    <w:rsid w:val="003E37BE"/>
    <w:rsid w:val="003E3825"/>
    <w:rsid w:val="003E3988"/>
    <w:rsid w:val="003E3BEF"/>
    <w:rsid w:val="003E3C58"/>
    <w:rsid w:val="003E4246"/>
    <w:rsid w:val="003E45DD"/>
    <w:rsid w:val="003E47E0"/>
    <w:rsid w:val="003E4DB6"/>
    <w:rsid w:val="003E4EAB"/>
    <w:rsid w:val="003E5221"/>
    <w:rsid w:val="003E52EF"/>
    <w:rsid w:val="003E5579"/>
    <w:rsid w:val="003E5D27"/>
    <w:rsid w:val="003E64DB"/>
    <w:rsid w:val="003E6569"/>
    <w:rsid w:val="003E669B"/>
    <w:rsid w:val="003E6E7C"/>
    <w:rsid w:val="003E7216"/>
    <w:rsid w:val="003E72FD"/>
    <w:rsid w:val="003E7557"/>
    <w:rsid w:val="003E75AC"/>
    <w:rsid w:val="003E75B0"/>
    <w:rsid w:val="003E764F"/>
    <w:rsid w:val="003E7B83"/>
    <w:rsid w:val="003E7CD0"/>
    <w:rsid w:val="003E7D1D"/>
    <w:rsid w:val="003E7ED4"/>
    <w:rsid w:val="003E7F53"/>
    <w:rsid w:val="003F0081"/>
    <w:rsid w:val="003F02AD"/>
    <w:rsid w:val="003F03B1"/>
    <w:rsid w:val="003F03C0"/>
    <w:rsid w:val="003F0A1F"/>
    <w:rsid w:val="003F0A82"/>
    <w:rsid w:val="003F0B6B"/>
    <w:rsid w:val="003F0F0B"/>
    <w:rsid w:val="003F1099"/>
    <w:rsid w:val="003F13D6"/>
    <w:rsid w:val="003F17EB"/>
    <w:rsid w:val="003F1854"/>
    <w:rsid w:val="003F1AD3"/>
    <w:rsid w:val="003F1F2B"/>
    <w:rsid w:val="003F21D2"/>
    <w:rsid w:val="003F228D"/>
    <w:rsid w:val="003F2357"/>
    <w:rsid w:val="003F25B2"/>
    <w:rsid w:val="003F2741"/>
    <w:rsid w:val="003F28EA"/>
    <w:rsid w:val="003F2B27"/>
    <w:rsid w:val="003F2BA2"/>
    <w:rsid w:val="003F2C0A"/>
    <w:rsid w:val="003F2E13"/>
    <w:rsid w:val="003F30BA"/>
    <w:rsid w:val="003F336E"/>
    <w:rsid w:val="003F35DB"/>
    <w:rsid w:val="003F40AD"/>
    <w:rsid w:val="003F4313"/>
    <w:rsid w:val="003F482A"/>
    <w:rsid w:val="003F494C"/>
    <w:rsid w:val="003F498E"/>
    <w:rsid w:val="003F4E9D"/>
    <w:rsid w:val="003F50E4"/>
    <w:rsid w:val="003F5192"/>
    <w:rsid w:val="003F555C"/>
    <w:rsid w:val="003F5BED"/>
    <w:rsid w:val="003F5C8C"/>
    <w:rsid w:val="003F5FF4"/>
    <w:rsid w:val="003F6D55"/>
    <w:rsid w:val="003F717B"/>
    <w:rsid w:val="00400325"/>
    <w:rsid w:val="00400862"/>
    <w:rsid w:val="004008A9"/>
    <w:rsid w:val="00400C64"/>
    <w:rsid w:val="00400ED7"/>
    <w:rsid w:val="00401237"/>
    <w:rsid w:val="00401263"/>
    <w:rsid w:val="004013ED"/>
    <w:rsid w:val="004014E4"/>
    <w:rsid w:val="0040163C"/>
    <w:rsid w:val="0040178F"/>
    <w:rsid w:val="004017AB"/>
    <w:rsid w:val="004018B5"/>
    <w:rsid w:val="004018F0"/>
    <w:rsid w:val="00402712"/>
    <w:rsid w:val="00402742"/>
    <w:rsid w:val="00402A8F"/>
    <w:rsid w:val="004030F1"/>
    <w:rsid w:val="00403223"/>
    <w:rsid w:val="00403301"/>
    <w:rsid w:val="00403AC5"/>
    <w:rsid w:val="00403BD0"/>
    <w:rsid w:val="00403DB8"/>
    <w:rsid w:val="00404129"/>
    <w:rsid w:val="0040412E"/>
    <w:rsid w:val="00404269"/>
    <w:rsid w:val="0040440F"/>
    <w:rsid w:val="00404B09"/>
    <w:rsid w:val="00404D7C"/>
    <w:rsid w:val="004050D6"/>
    <w:rsid w:val="004055CB"/>
    <w:rsid w:val="00405DEC"/>
    <w:rsid w:val="00406017"/>
    <w:rsid w:val="00406123"/>
    <w:rsid w:val="00406316"/>
    <w:rsid w:val="00406830"/>
    <w:rsid w:val="00406899"/>
    <w:rsid w:val="00406930"/>
    <w:rsid w:val="00406BB7"/>
    <w:rsid w:val="00406BEE"/>
    <w:rsid w:val="00407950"/>
    <w:rsid w:val="00407BC4"/>
    <w:rsid w:val="00407C6B"/>
    <w:rsid w:val="00407CFB"/>
    <w:rsid w:val="00407ED0"/>
    <w:rsid w:val="004105A8"/>
    <w:rsid w:val="0041063C"/>
    <w:rsid w:val="00410968"/>
    <w:rsid w:val="004109E3"/>
    <w:rsid w:val="00410B22"/>
    <w:rsid w:val="004110A0"/>
    <w:rsid w:val="0041112C"/>
    <w:rsid w:val="00411309"/>
    <w:rsid w:val="0041147A"/>
    <w:rsid w:val="0041184F"/>
    <w:rsid w:val="004119FE"/>
    <w:rsid w:val="00411B24"/>
    <w:rsid w:val="00411BEC"/>
    <w:rsid w:val="00411D22"/>
    <w:rsid w:val="00411D2B"/>
    <w:rsid w:val="00411E44"/>
    <w:rsid w:val="004121D2"/>
    <w:rsid w:val="0041242E"/>
    <w:rsid w:val="0041257E"/>
    <w:rsid w:val="0041273B"/>
    <w:rsid w:val="00412A34"/>
    <w:rsid w:val="00412A4C"/>
    <w:rsid w:val="00413231"/>
    <w:rsid w:val="004133C8"/>
    <w:rsid w:val="00413767"/>
    <w:rsid w:val="00413971"/>
    <w:rsid w:val="00413A4C"/>
    <w:rsid w:val="00413B34"/>
    <w:rsid w:val="00413B85"/>
    <w:rsid w:val="00413C14"/>
    <w:rsid w:val="00414036"/>
    <w:rsid w:val="004140F5"/>
    <w:rsid w:val="004144C6"/>
    <w:rsid w:val="00414A7E"/>
    <w:rsid w:val="00414B36"/>
    <w:rsid w:val="00415EB5"/>
    <w:rsid w:val="004160BE"/>
    <w:rsid w:val="004166E7"/>
    <w:rsid w:val="0041689A"/>
    <w:rsid w:val="00416E5B"/>
    <w:rsid w:val="004171B3"/>
    <w:rsid w:val="00417384"/>
    <w:rsid w:val="0041739E"/>
    <w:rsid w:val="00417529"/>
    <w:rsid w:val="00417729"/>
    <w:rsid w:val="00417B89"/>
    <w:rsid w:val="00417BC0"/>
    <w:rsid w:val="00420045"/>
    <w:rsid w:val="004201D6"/>
    <w:rsid w:val="004209EA"/>
    <w:rsid w:val="00420BB1"/>
    <w:rsid w:val="00420C6D"/>
    <w:rsid w:val="004211F3"/>
    <w:rsid w:val="00421245"/>
    <w:rsid w:val="00421944"/>
    <w:rsid w:val="0042220B"/>
    <w:rsid w:val="004224E4"/>
    <w:rsid w:val="0042282C"/>
    <w:rsid w:val="004229DC"/>
    <w:rsid w:val="00422C0A"/>
    <w:rsid w:val="00422CB0"/>
    <w:rsid w:val="00422CD9"/>
    <w:rsid w:val="00422FEC"/>
    <w:rsid w:val="0042394A"/>
    <w:rsid w:val="004239A2"/>
    <w:rsid w:val="0042427C"/>
    <w:rsid w:val="0042461D"/>
    <w:rsid w:val="00424B7F"/>
    <w:rsid w:val="00424BF1"/>
    <w:rsid w:val="00424F93"/>
    <w:rsid w:val="00425042"/>
    <w:rsid w:val="0042508C"/>
    <w:rsid w:val="004251E5"/>
    <w:rsid w:val="00425213"/>
    <w:rsid w:val="004259B4"/>
    <w:rsid w:val="00425B12"/>
    <w:rsid w:val="004261D4"/>
    <w:rsid w:val="004264F6"/>
    <w:rsid w:val="0042663C"/>
    <w:rsid w:val="00426B67"/>
    <w:rsid w:val="00426BDA"/>
    <w:rsid w:val="00426C98"/>
    <w:rsid w:val="0042727B"/>
    <w:rsid w:val="004279DE"/>
    <w:rsid w:val="004279F3"/>
    <w:rsid w:val="00427C10"/>
    <w:rsid w:val="00427CC6"/>
    <w:rsid w:val="00430300"/>
    <w:rsid w:val="004304EB"/>
    <w:rsid w:val="0043052D"/>
    <w:rsid w:val="00430C53"/>
    <w:rsid w:val="00430C97"/>
    <w:rsid w:val="00430DFF"/>
    <w:rsid w:val="00430F4B"/>
    <w:rsid w:val="00431BDD"/>
    <w:rsid w:val="00431F61"/>
    <w:rsid w:val="00431FC5"/>
    <w:rsid w:val="0043216F"/>
    <w:rsid w:val="0043233B"/>
    <w:rsid w:val="00432741"/>
    <w:rsid w:val="00432F04"/>
    <w:rsid w:val="00432FA9"/>
    <w:rsid w:val="00432FC3"/>
    <w:rsid w:val="0043342F"/>
    <w:rsid w:val="004335F5"/>
    <w:rsid w:val="0043378F"/>
    <w:rsid w:val="00433B48"/>
    <w:rsid w:val="00433DF3"/>
    <w:rsid w:val="00433FAF"/>
    <w:rsid w:val="0043433D"/>
    <w:rsid w:val="00434400"/>
    <w:rsid w:val="004345BF"/>
    <w:rsid w:val="00434710"/>
    <w:rsid w:val="004347E0"/>
    <w:rsid w:val="004348D0"/>
    <w:rsid w:val="004349A9"/>
    <w:rsid w:val="00434A81"/>
    <w:rsid w:val="00434B9D"/>
    <w:rsid w:val="00434EEF"/>
    <w:rsid w:val="0043504A"/>
    <w:rsid w:val="004357C5"/>
    <w:rsid w:val="00435882"/>
    <w:rsid w:val="00435AF6"/>
    <w:rsid w:val="00435ED4"/>
    <w:rsid w:val="00436B90"/>
    <w:rsid w:val="00436E69"/>
    <w:rsid w:val="00436F8D"/>
    <w:rsid w:val="004374FA"/>
    <w:rsid w:val="004375F0"/>
    <w:rsid w:val="00440379"/>
    <w:rsid w:val="004403B3"/>
    <w:rsid w:val="00440833"/>
    <w:rsid w:val="004408C6"/>
    <w:rsid w:val="00440ADD"/>
    <w:rsid w:val="00440E2A"/>
    <w:rsid w:val="00441CC8"/>
    <w:rsid w:val="00441DA3"/>
    <w:rsid w:val="00441F49"/>
    <w:rsid w:val="00441F78"/>
    <w:rsid w:val="004420B1"/>
    <w:rsid w:val="004420F8"/>
    <w:rsid w:val="00442116"/>
    <w:rsid w:val="004423B6"/>
    <w:rsid w:val="004423F1"/>
    <w:rsid w:val="004427B4"/>
    <w:rsid w:val="0044288F"/>
    <w:rsid w:val="004428ED"/>
    <w:rsid w:val="00442D70"/>
    <w:rsid w:val="00443337"/>
    <w:rsid w:val="004434E5"/>
    <w:rsid w:val="004435A4"/>
    <w:rsid w:val="0044360A"/>
    <w:rsid w:val="00443633"/>
    <w:rsid w:val="00443652"/>
    <w:rsid w:val="0044394F"/>
    <w:rsid w:val="00443A6E"/>
    <w:rsid w:val="00443D85"/>
    <w:rsid w:val="00444164"/>
    <w:rsid w:val="004444DA"/>
    <w:rsid w:val="0044483D"/>
    <w:rsid w:val="004448F3"/>
    <w:rsid w:val="0044508B"/>
    <w:rsid w:val="0044516C"/>
    <w:rsid w:val="0044540A"/>
    <w:rsid w:val="00445DA8"/>
    <w:rsid w:val="00445F74"/>
    <w:rsid w:val="00446049"/>
    <w:rsid w:val="00446259"/>
    <w:rsid w:val="0044699B"/>
    <w:rsid w:val="00446F6D"/>
    <w:rsid w:val="00446FBE"/>
    <w:rsid w:val="004471A6"/>
    <w:rsid w:val="00447276"/>
    <w:rsid w:val="00447281"/>
    <w:rsid w:val="004474B9"/>
    <w:rsid w:val="00447718"/>
    <w:rsid w:val="004478A5"/>
    <w:rsid w:val="00447B9C"/>
    <w:rsid w:val="00447D85"/>
    <w:rsid w:val="0045002B"/>
    <w:rsid w:val="004504C7"/>
    <w:rsid w:val="00450647"/>
    <w:rsid w:val="00450EEA"/>
    <w:rsid w:val="00451054"/>
    <w:rsid w:val="004510CC"/>
    <w:rsid w:val="004514F8"/>
    <w:rsid w:val="0045180C"/>
    <w:rsid w:val="004519DC"/>
    <w:rsid w:val="00451AB9"/>
    <w:rsid w:val="00451ABA"/>
    <w:rsid w:val="00451C6D"/>
    <w:rsid w:val="00451F43"/>
    <w:rsid w:val="004527E7"/>
    <w:rsid w:val="004529BE"/>
    <w:rsid w:val="00452F24"/>
    <w:rsid w:val="0045376A"/>
    <w:rsid w:val="004538E4"/>
    <w:rsid w:val="00454313"/>
    <w:rsid w:val="004544D2"/>
    <w:rsid w:val="0045455D"/>
    <w:rsid w:val="004545B4"/>
    <w:rsid w:val="00454621"/>
    <w:rsid w:val="00454651"/>
    <w:rsid w:val="00454656"/>
    <w:rsid w:val="0045496A"/>
    <w:rsid w:val="00454B4B"/>
    <w:rsid w:val="00454B98"/>
    <w:rsid w:val="00454E0D"/>
    <w:rsid w:val="00454E44"/>
    <w:rsid w:val="00454EE8"/>
    <w:rsid w:val="00455424"/>
    <w:rsid w:val="004554AA"/>
    <w:rsid w:val="004554BC"/>
    <w:rsid w:val="004555AF"/>
    <w:rsid w:val="00455E2E"/>
    <w:rsid w:val="0045636C"/>
    <w:rsid w:val="004563BB"/>
    <w:rsid w:val="00456641"/>
    <w:rsid w:val="00456834"/>
    <w:rsid w:val="00456844"/>
    <w:rsid w:val="004568AD"/>
    <w:rsid w:val="00456D85"/>
    <w:rsid w:val="00457130"/>
    <w:rsid w:val="00457390"/>
    <w:rsid w:val="00457943"/>
    <w:rsid w:val="004579C4"/>
    <w:rsid w:val="00457DFF"/>
    <w:rsid w:val="00457FAB"/>
    <w:rsid w:val="00460117"/>
    <w:rsid w:val="004607E2"/>
    <w:rsid w:val="00460920"/>
    <w:rsid w:val="00460976"/>
    <w:rsid w:val="00460D54"/>
    <w:rsid w:val="00460E23"/>
    <w:rsid w:val="00461121"/>
    <w:rsid w:val="00461136"/>
    <w:rsid w:val="00461210"/>
    <w:rsid w:val="0046122E"/>
    <w:rsid w:val="00461896"/>
    <w:rsid w:val="00461B09"/>
    <w:rsid w:val="00461C33"/>
    <w:rsid w:val="00461E09"/>
    <w:rsid w:val="00461FD3"/>
    <w:rsid w:val="00461FF4"/>
    <w:rsid w:val="00462910"/>
    <w:rsid w:val="00462AE5"/>
    <w:rsid w:val="00462E0E"/>
    <w:rsid w:val="00462E4A"/>
    <w:rsid w:val="00463133"/>
    <w:rsid w:val="004631C2"/>
    <w:rsid w:val="0046362A"/>
    <w:rsid w:val="004636CC"/>
    <w:rsid w:val="00463C9C"/>
    <w:rsid w:val="00463D6B"/>
    <w:rsid w:val="00464048"/>
    <w:rsid w:val="004644E1"/>
    <w:rsid w:val="004648D1"/>
    <w:rsid w:val="00464911"/>
    <w:rsid w:val="0046491C"/>
    <w:rsid w:val="00465658"/>
    <w:rsid w:val="00465D66"/>
    <w:rsid w:val="0046631A"/>
    <w:rsid w:val="004667B3"/>
    <w:rsid w:val="00466ADF"/>
    <w:rsid w:val="00466BAF"/>
    <w:rsid w:val="00466BCD"/>
    <w:rsid w:val="00466DDB"/>
    <w:rsid w:val="004673C0"/>
    <w:rsid w:val="0046780E"/>
    <w:rsid w:val="00470400"/>
    <w:rsid w:val="0047085E"/>
    <w:rsid w:val="004708B3"/>
    <w:rsid w:val="00470C1A"/>
    <w:rsid w:val="00470C61"/>
    <w:rsid w:val="00471BD5"/>
    <w:rsid w:val="00471C34"/>
    <w:rsid w:val="00471C5A"/>
    <w:rsid w:val="00471FAB"/>
    <w:rsid w:val="00472587"/>
    <w:rsid w:val="004725D4"/>
    <w:rsid w:val="00472730"/>
    <w:rsid w:val="00472A54"/>
    <w:rsid w:val="00472A98"/>
    <w:rsid w:val="00472BB3"/>
    <w:rsid w:val="004732DA"/>
    <w:rsid w:val="00473626"/>
    <w:rsid w:val="00473691"/>
    <w:rsid w:val="00473AC9"/>
    <w:rsid w:val="00473D2F"/>
    <w:rsid w:val="00474128"/>
    <w:rsid w:val="00474239"/>
    <w:rsid w:val="004748B0"/>
    <w:rsid w:val="00474C68"/>
    <w:rsid w:val="00474D69"/>
    <w:rsid w:val="00474F33"/>
    <w:rsid w:val="00475030"/>
    <w:rsid w:val="0047507A"/>
    <w:rsid w:val="00475274"/>
    <w:rsid w:val="004752C9"/>
    <w:rsid w:val="004752D6"/>
    <w:rsid w:val="004756C2"/>
    <w:rsid w:val="004757B0"/>
    <w:rsid w:val="004758CE"/>
    <w:rsid w:val="004758E3"/>
    <w:rsid w:val="00475992"/>
    <w:rsid w:val="00476067"/>
    <w:rsid w:val="0047643A"/>
    <w:rsid w:val="00476457"/>
    <w:rsid w:val="00476648"/>
    <w:rsid w:val="0047687A"/>
    <w:rsid w:val="00476C39"/>
    <w:rsid w:val="00476EA3"/>
    <w:rsid w:val="00476FD3"/>
    <w:rsid w:val="0047724D"/>
    <w:rsid w:val="00477299"/>
    <w:rsid w:val="0047758B"/>
    <w:rsid w:val="0047772C"/>
    <w:rsid w:val="00477937"/>
    <w:rsid w:val="00477CBD"/>
    <w:rsid w:val="00480119"/>
    <w:rsid w:val="0048041B"/>
    <w:rsid w:val="00480726"/>
    <w:rsid w:val="00480C72"/>
    <w:rsid w:val="00480DF2"/>
    <w:rsid w:val="00480EC0"/>
    <w:rsid w:val="00481281"/>
    <w:rsid w:val="004812E1"/>
    <w:rsid w:val="004812E7"/>
    <w:rsid w:val="00481A07"/>
    <w:rsid w:val="00481F65"/>
    <w:rsid w:val="0048228D"/>
    <w:rsid w:val="00482795"/>
    <w:rsid w:val="004827F3"/>
    <w:rsid w:val="0048296C"/>
    <w:rsid w:val="0048298E"/>
    <w:rsid w:val="00482B09"/>
    <w:rsid w:val="00482F77"/>
    <w:rsid w:val="004832C2"/>
    <w:rsid w:val="004833F2"/>
    <w:rsid w:val="0048362C"/>
    <w:rsid w:val="004836A2"/>
    <w:rsid w:val="00483B28"/>
    <w:rsid w:val="00483DF9"/>
    <w:rsid w:val="004847CC"/>
    <w:rsid w:val="00484803"/>
    <w:rsid w:val="00484A4F"/>
    <w:rsid w:val="00484F2F"/>
    <w:rsid w:val="00485015"/>
    <w:rsid w:val="004852F8"/>
    <w:rsid w:val="004855C7"/>
    <w:rsid w:val="004855E9"/>
    <w:rsid w:val="00485C89"/>
    <w:rsid w:val="00485EDA"/>
    <w:rsid w:val="00486083"/>
    <w:rsid w:val="004860D2"/>
    <w:rsid w:val="0048622D"/>
    <w:rsid w:val="00486A7E"/>
    <w:rsid w:val="00487077"/>
    <w:rsid w:val="00487284"/>
    <w:rsid w:val="0048749D"/>
    <w:rsid w:val="00487686"/>
    <w:rsid w:val="004876C6"/>
    <w:rsid w:val="004878EB"/>
    <w:rsid w:val="00487C9B"/>
    <w:rsid w:val="004903FC"/>
    <w:rsid w:val="00490598"/>
    <w:rsid w:val="004905ED"/>
    <w:rsid w:val="00490849"/>
    <w:rsid w:val="00490BE5"/>
    <w:rsid w:val="00491657"/>
    <w:rsid w:val="00491760"/>
    <w:rsid w:val="00491AF4"/>
    <w:rsid w:val="00491BFA"/>
    <w:rsid w:val="00491D0A"/>
    <w:rsid w:val="00491D79"/>
    <w:rsid w:val="00492806"/>
    <w:rsid w:val="00492A89"/>
    <w:rsid w:val="00492E37"/>
    <w:rsid w:val="00492F52"/>
    <w:rsid w:val="0049328D"/>
    <w:rsid w:val="004937F9"/>
    <w:rsid w:val="00493A01"/>
    <w:rsid w:val="00493DD1"/>
    <w:rsid w:val="00493F91"/>
    <w:rsid w:val="00494410"/>
    <w:rsid w:val="00494892"/>
    <w:rsid w:val="00495193"/>
    <w:rsid w:val="00495259"/>
    <w:rsid w:val="004952A8"/>
    <w:rsid w:val="00495B8F"/>
    <w:rsid w:val="00495F73"/>
    <w:rsid w:val="004961B3"/>
    <w:rsid w:val="004962CB"/>
    <w:rsid w:val="004964D6"/>
    <w:rsid w:val="00496EC0"/>
    <w:rsid w:val="0049721E"/>
    <w:rsid w:val="004973AE"/>
    <w:rsid w:val="00497460"/>
    <w:rsid w:val="00497750"/>
    <w:rsid w:val="00497A85"/>
    <w:rsid w:val="00497C22"/>
    <w:rsid w:val="00497C3C"/>
    <w:rsid w:val="00497C48"/>
    <w:rsid w:val="00497CEA"/>
    <w:rsid w:val="00497DCC"/>
    <w:rsid w:val="00497EC9"/>
    <w:rsid w:val="004A0AE1"/>
    <w:rsid w:val="004A0B0D"/>
    <w:rsid w:val="004A0CBF"/>
    <w:rsid w:val="004A0DA1"/>
    <w:rsid w:val="004A1085"/>
    <w:rsid w:val="004A1733"/>
    <w:rsid w:val="004A17EA"/>
    <w:rsid w:val="004A1AD9"/>
    <w:rsid w:val="004A1B1D"/>
    <w:rsid w:val="004A1B71"/>
    <w:rsid w:val="004A1E7E"/>
    <w:rsid w:val="004A1E89"/>
    <w:rsid w:val="004A2084"/>
    <w:rsid w:val="004A20F1"/>
    <w:rsid w:val="004A2148"/>
    <w:rsid w:val="004A218C"/>
    <w:rsid w:val="004A249A"/>
    <w:rsid w:val="004A25AE"/>
    <w:rsid w:val="004A2AD6"/>
    <w:rsid w:val="004A2EEF"/>
    <w:rsid w:val="004A2FC2"/>
    <w:rsid w:val="004A30A6"/>
    <w:rsid w:val="004A34FE"/>
    <w:rsid w:val="004A35A9"/>
    <w:rsid w:val="004A363C"/>
    <w:rsid w:val="004A36C8"/>
    <w:rsid w:val="004A399F"/>
    <w:rsid w:val="004A3D7E"/>
    <w:rsid w:val="004A3DA9"/>
    <w:rsid w:val="004A42B4"/>
    <w:rsid w:val="004A43AD"/>
    <w:rsid w:val="004A479A"/>
    <w:rsid w:val="004A4B4B"/>
    <w:rsid w:val="004A4B7A"/>
    <w:rsid w:val="004A4CEC"/>
    <w:rsid w:val="004A4FF2"/>
    <w:rsid w:val="004A524A"/>
    <w:rsid w:val="004A535A"/>
    <w:rsid w:val="004A58BF"/>
    <w:rsid w:val="004A5A60"/>
    <w:rsid w:val="004A5CF8"/>
    <w:rsid w:val="004A5DC0"/>
    <w:rsid w:val="004A5EBB"/>
    <w:rsid w:val="004A624C"/>
    <w:rsid w:val="004A6570"/>
    <w:rsid w:val="004A664F"/>
    <w:rsid w:val="004A6A10"/>
    <w:rsid w:val="004A6B88"/>
    <w:rsid w:val="004A6CEA"/>
    <w:rsid w:val="004A6DDE"/>
    <w:rsid w:val="004A6E0B"/>
    <w:rsid w:val="004A74ED"/>
    <w:rsid w:val="004A7A21"/>
    <w:rsid w:val="004A7C65"/>
    <w:rsid w:val="004B0110"/>
    <w:rsid w:val="004B059D"/>
    <w:rsid w:val="004B0727"/>
    <w:rsid w:val="004B0803"/>
    <w:rsid w:val="004B0A39"/>
    <w:rsid w:val="004B0DAA"/>
    <w:rsid w:val="004B0E50"/>
    <w:rsid w:val="004B1157"/>
    <w:rsid w:val="004B16F0"/>
    <w:rsid w:val="004B1886"/>
    <w:rsid w:val="004B1A6E"/>
    <w:rsid w:val="004B1CF3"/>
    <w:rsid w:val="004B1D45"/>
    <w:rsid w:val="004B1D90"/>
    <w:rsid w:val="004B1EA2"/>
    <w:rsid w:val="004B1F73"/>
    <w:rsid w:val="004B1FEA"/>
    <w:rsid w:val="004B204C"/>
    <w:rsid w:val="004B2216"/>
    <w:rsid w:val="004B2ADC"/>
    <w:rsid w:val="004B2DD4"/>
    <w:rsid w:val="004B3069"/>
    <w:rsid w:val="004B3999"/>
    <w:rsid w:val="004B3AB2"/>
    <w:rsid w:val="004B3BB8"/>
    <w:rsid w:val="004B3BCE"/>
    <w:rsid w:val="004B3E53"/>
    <w:rsid w:val="004B43C7"/>
    <w:rsid w:val="004B44BC"/>
    <w:rsid w:val="004B47F6"/>
    <w:rsid w:val="004B492A"/>
    <w:rsid w:val="004B4E91"/>
    <w:rsid w:val="004B4F86"/>
    <w:rsid w:val="004B5284"/>
    <w:rsid w:val="004B53BC"/>
    <w:rsid w:val="004B571D"/>
    <w:rsid w:val="004B595A"/>
    <w:rsid w:val="004B5A8E"/>
    <w:rsid w:val="004B5C03"/>
    <w:rsid w:val="004B5C09"/>
    <w:rsid w:val="004B5DF9"/>
    <w:rsid w:val="004B5FCE"/>
    <w:rsid w:val="004B6185"/>
    <w:rsid w:val="004B647C"/>
    <w:rsid w:val="004B64B4"/>
    <w:rsid w:val="004B64E8"/>
    <w:rsid w:val="004B6891"/>
    <w:rsid w:val="004B69C7"/>
    <w:rsid w:val="004B6A24"/>
    <w:rsid w:val="004B6EC0"/>
    <w:rsid w:val="004B6F22"/>
    <w:rsid w:val="004B763B"/>
    <w:rsid w:val="004B7699"/>
    <w:rsid w:val="004B7816"/>
    <w:rsid w:val="004B7AB0"/>
    <w:rsid w:val="004B7AE8"/>
    <w:rsid w:val="004B7B40"/>
    <w:rsid w:val="004B7CAE"/>
    <w:rsid w:val="004C0009"/>
    <w:rsid w:val="004C02A2"/>
    <w:rsid w:val="004C07B0"/>
    <w:rsid w:val="004C133C"/>
    <w:rsid w:val="004C1396"/>
    <w:rsid w:val="004C14CE"/>
    <w:rsid w:val="004C1728"/>
    <w:rsid w:val="004C1D69"/>
    <w:rsid w:val="004C1DFE"/>
    <w:rsid w:val="004C231C"/>
    <w:rsid w:val="004C285A"/>
    <w:rsid w:val="004C2A2D"/>
    <w:rsid w:val="004C325F"/>
    <w:rsid w:val="004C3719"/>
    <w:rsid w:val="004C3A78"/>
    <w:rsid w:val="004C3CED"/>
    <w:rsid w:val="004C3D5B"/>
    <w:rsid w:val="004C4397"/>
    <w:rsid w:val="004C44EE"/>
    <w:rsid w:val="004C462E"/>
    <w:rsid w:val="004C4808"/>
    <w:rsid w:val="004C48ED"/>
    <w:rsid w:val="004C4AA5"/>
    <w:rsid w:val="004C4BF7"/>
    <w:rsid w:val="004C4E36"/>
    <w:rsid w:val="004C50EB"/>
    <w:rsid w:val="004C52D2"/>
    <w:rsid w:val="004C5363"/>
    <w:rsid w:val="004C59F2"/>
    <w:rsid w:val="004C5A19"/>
    <w:rsid w:val="004C5AAF"/>
    <w:rsid w:val="004C5BB2"/>
    <w:rsid w:val="004C5BE7"/>
    <w:rsid w:val="004C5BF7"/>
    <w:rsid w:val="004C5CD0"/>
    <w:rsid w:val="004C5E5D"/>
    <w:rsid w:val="004C5EC3"/>
    <w:rsid w:val="004C66AA"/>
    <w:rsid w:val="004C6C3F"/>
    <w:rsid w:val="004C6C40"/>
    <w:rsid w:val="004C6DC0"/>
    <w:rsid w:val="004C6DC3"/>
    <w:rsid w:val="004C6DFC"/>
    <w:rsid w:val="004C6E8F"/>
    <w:rsid w:val="004C6FC6"/>
    <w:rsid w:val="004C744D"/>
    <w:rsid w:val="004C75CF"/>
    <w:rsid w:val="004C7904"/>
    <w:rsid w:val="004C7BB6"/>
    <w:rsid w:val="004D0087"/>
    <w:rsid w:val="004D00A3"/>
    <w:rsid w:val="004D042D"/>
    <w:rsid w:val="004D0459"/>
    <w:rsid w:val="004D05D2"/>
    <w:rsid w:val="004D075F"/>
    <w:rsid w:val="004D078B"/>
    <w:rsid w:val="004D0AB2"/>
    <w:rsid w:val="004D0B13"/>
    <w:rsid w:val="004D0D4E"/>
    <w:rsid w:val="004D0DE8"/>
    <w:rsid w:val="004D14D9"/>
    <w:rsid w:val="004D1603"/>
    <w:rsid w:val="004D1D92"/>
    <w:rsid w:val="004D1FA4"/>
    <w:rsid w:val="004D2621"/>
    <w:rsid w:val="004D2843"/>
    <w:rsid w:val="004D29EE"/>
    <w:rsid w:val="004D2A94"/>
    <w:rsid w:val="004D2C8C"/>
    <w:rsid w:val="004D306B"/>
    <w:rsid w:val="004D364A"/>
    <w:rsid w:val="004D385B"/>
    <w:rsid w:val="004D3A78"/>
    <w:rsid w:val="004D410C"/>
    <w:rsid w:val="004D43C8"/>
    <w:rsid w:val="004D44DA"/>
    <w:rsid w:val="004D4577"/>
    <w:rsid w:val="004D46D7"/>
    <w:rsid w:val="004D597D"/>
    <w:rsid w:val="004D5F5C"/>
    <w:rsid w:val="004D5FFB"/>
    <w:rsid w:val="004D601B"/>
    <w:rsid w:val="004D6140"/>
    <w:rsid w:val="004D619A"/>
    <w:rsid w:val="004D65C5"/>
    <w:rsid w:val="004D66A2"/>
    <w:rsid w:val="004D67F1"/>
    <w:rsid w:val="004D6B53"/>
    <w:rsid w:val="004D7488"/>
    <w:rsid w:val="004D74FE"/>
    <w:rsid w:val="004D78E8"/>
    <w:rsid w:val="004D79FB"/>
    <w:rsid w:val="004D7B12"/>
    <w:rsid w:val="004D7E01"/>
    <w:rsid w:val="004E0695"/>
    <w:rsid w:val="004E082D"/>
    <w:rsid w:val="004E0EEA"/>
    <w:rsid w:val="004E103C"/>
    <w:rsid w:val="004E1197"/>
    <w:rsid w:val="004E1425"/>
    <w:rsid w:val="004E1481"/>
    <w:rsid w:val="004E14D8"/>
    <w:rsid w:val="004E1679"/>
    <w:rsid w:val="004E17C1"/>
    <w:rsid w:val="004E1923"/>
    <w:rsid w:val="004E215F"/>
    <w:rsid w:val="004E218C"/>
    <w:rsid w:val="004E2374"/>
    <w:rsid w:val="004E23D4"/>
    <w:rsid w:val="004E2461"/>
    <w:rsid w:val="004E2A0F"/>
    <w:rsid w:val="004E2AC4"/>
    <w:rsid w:val="004E325F"/>
    <w:rsid w:val="004E3459"/>
    <w:rsid w:val="004E3864"/>
    <w:rsid w:val="004E3943"/>
    <w:rsid w:val="004E399C"/>
    <w:rsid w:val="004E3DA9"/>
    <w:rsid w:val="004E3F59"/>
    <w:rsid w:val="004E3FA6"/>
    <w:rsid w:val="004E440A"/>
    <w:rsid w:val="004E4A37"/>
    <w:rsid w:val="004E4AA6"/>
    <w:rsid w:val="004E4B85"/>
    <w:rsid w:val="004E4C2E"/>
    <w:rsid w:val="004E4D68"/>
    <w:rsid w:val="004E50C0"/>
    <w:rsid w:val="004E5297"/>
    <w:rsid w:val="004E5510"/>
    <w:rsid w:val="004E55B2"/>
    <w:rsid w:val="004E57B8"/>
    <w:rsid w:val="004E5C28"/>
    <w:rsid w:val="004E5D44"/>
    <w:rsid w:val="004E5E7B"/>
    <w:rsid w:val="004E616A"/>
    <w:rsid w:val="004E62B3"/>
    <w:rsid w:val="004E68D7"/>
    <w:rsid w:val="004E6A08"/>
    <w:rsid w:val="004E6D5C"/>
    <w:rsid w:val="004E7062"/>
    <w:rsid w:val="004E7665"/>
    <w:rsid w:val="004E776B"/>
    <w:rsid w:val="004E7859"/>
    <w:rsid w:val="004E7A75"/>
    <w:rsid w:val="004E7D7A"/>
    <w:rsid w:val="004F00DD"/>
    <w:rsid w:val="004F0818"/>
    <w:rsid w:val="004F0A4C"/>
    <w:rsid w:val="004F0AF9"/>
    <w:rsid w:val="004F0B38"/>
    <w:rsid w:val="004F0BD3"/>
    <w:rsid w:val="004F0EAD"/>
    <w:rsid w:val="004F12F4"/>
    <w:rsid w:val="004F1779"/>
    <w:rsid w:val="004F1CE5"/>
    <w:rsid w:val="004F2204"/>
    <w:rsid w:val="004F2487"/>
    <w:rsid w:val="004F2952"/>
    <w:rsid w:val="004F2A0D"/>
    <w:rsid w:val="004F2C09"/>
    <w:rsid w:val="004F2C4C"/>
    <w:rsid w:val="004F2DE8"/>
    <w:rsid w:val="004F34A2"/>
    <w:rsid w:val="004F382A"/>
    <w:rsid w:val="004F3D5A"/>
    <w:rsid w:val="004F3E0F"/>
    <w:rsid w:val="004F3EC4"/>
    <w:rsid w:val="004F41C2"/>
    <w:rsid w:val="004F4369"/>
    <w:rsid w:val="004F4425"/>
    <w:rsid w:val="004F45B9"/>
    <w:rsid w:val="004F4AAE"/>
    <w:rsid w:val="004F4AF1"/>
    <w:rsid w:val="004F4F75"/>
    <w:rsid w:val="004F50CD"/>
    <w:rsid w:val="004F51F1"/>
    <w:rsid w:val="004F542C"/>
    <w:rsid w:val="004F58F0"/>
    <w:rsid w:val="004F5A2A"/>
    <w:rsid w:val="004F5F10"/>
    <w:rsid w:val="004F614B"/>
    <w:rsid w:val="004F6284"/>
    <w:rsid w:val="004F632C"/>
    <w:rsid w:val="004F6A6B"/>
    <w:rsid w:val="004F6CC9"/>
    <w:rsid w:val="004F7107"/>
    <w:rsid w:val="004F7332"/>
    <w:rsid w:val="004F7789"/>
    <w:rsid w:val="004F7793"/>
    <w:rsid w:val="004F78A8"/>
    <w:rsid w:val="004F7AE8"/>
    <w:rsid w:val="004F7AED"/>
    <w:rsid w:val="004F7BD0"/>
    <w:rsid w:val="004F7CE2"/>
    <w:rsid w:val="00500012"/>
    <w:rsid w:val="00500037"/>
    <w:rsid w:val="00500316"/>
    <w:rsid w:val="00500459"/>
    <w:rsid w:val="00500540"/>
    <w:rsid w:val="005006EC"/>
    <w:rsid w:val="00500BF1"/>
    <w:rsid w:val="005012AE"/>
    <w:rsid w:val="005012C4"/>
    <w:rsid w:val="00501A08"/>
    <w:rsid w:val="00501D6B"/>
    <w:rsid w:val="00501E76"/>
    <w:rsid w:val="0050232E"/>
    <w:rsid w:val="00502488"/>
    <w:rsid w:val="005024DB"/>
    <w:rsid w:val="00502BED"/>
    <w:rsid w:val="00502BF0"/>
    <w:rsid w:val="00502C92"/>
    <w:rsid w:val="00502F00"/>
    <w:rsid w:val="00503142"/>
    <w:rsid w:val="00503466"/>
    <w:rsid w:val="005035D0"/>
    <w:rsid w:val="00503636"/>
    <w:rsid w:val="00503638"/>
    <w:rsid w:val="00503759"/>
    <w:rsid w:val="005037D3"/>
    <w:rsid w:val="00503D08"/>
    <w:rsid w:val="00503DF9"/>
    <w:rsid w:val="00503F55"/>
    <w:rsid w:val="00504148"/>
    <w:rsid w:val="00504172"/>
    <w:rsid w:val="00504279"/>
    <w:rsid w:val="00504423"/>
    <w:rsid w:val="005045CF"/>
    <w:rsid w:val="0050467F"/>
    <w:rsid w:val="0050495A"/>
    <w:rsid w:val="00504AA6"/>
    <w:rsid w:val="00504AAB"/>
    <w:rsid w:val="00505A6B"/>
    <w:rsid w:val="00505B24"/>
    <w:rsid w:val="00505ED9"/>
    <w:rsid w:val="00506048"/>
    <w:rsid w:val="00506AAD"/>
    <w:rsid w:val="0050701B"/>
    <w:rsid w:val="00507540"/>
    <w:rsid w:val="00507685"/>
    <w:rsid w:val="00507DCD"/>
    <w:rsid w:val="0051050A"/>
    <w:rsid w:val="00510656"/>
    <w:rsid w:val="00510AF4"/>
    <w:rsid w:val="00510CA2"/>
    <w:rsid w:val="00510E1A"/>
    <w:rsid w:val="00510EFF"/>
    <w:rsid w:val="00510FBB"/>
    <w:rsid w:val="005111C0"/>
    <w:rsid w:val="00511387"/>
    <w:rsid w:val="00511AAC"/>
    <w:rsid w:val="00511D3E"/>
    <w:rsid w:val="00511F50"/>
    <w:rsid w:val="0051224E"/>
    <w:rsid w:val="0051251C"/>
    <w:rsid w:val="00512536"/>
    <w:rsid w:val="00512544"/>
    <w:rsid w:val="0051295A"/>
    <w:rsid w:val="00512EBD"/>
    <w:rsid w:val="00512F39"/>
    <w:rsid w:val="0051301B"/>
    <w:rsid w:val="00513E1C"/>
    <w:rsid w:val="00513FED"/>
    <w:rsid w:val="005141E9"/>
    <w:rsid w:val="00514656"/>
    <w:rsid w:val="00514B2E"/>
    <w:rsid w:val="00514D78"/>
    <w:rsid w:val="00515758"/>
    <w:rsid w:val="00515B87"/>
    <w:rsid w:val="00515B94"/>
    <w:rsid w:val="00515BA2"/>
    <w:rsid w:val="00515BA5"/>
    <w:rsid w:val="00515C51"/>
    <w:rsid w:val="00515E44"/>
    <w:rsid w:val="0051634A"/>
    <w:rsid w:val="005164B9"/>
    <w:rsid w:val="00516C06"/>
    <w:rsid w:val="00516FAA"/>
    <w:rsid w:val="005179A4"/>
    <w:rsid w:val="00517B30"/>
    <w:rsid w:val="00517D9D"/>
    <w:rsid w:val="00517E84"/>
    <w:rsid w:val="00520053"/>
    <w:rsid w:val="00520140"/>
    <w:rsid w:val="005201DA"/>
    <w:rsid w:val="00520AEE"/>
    <w:rsid w:val="00520C6D"/>
    <w:rsid w:val="00520C86"/>
    <w:rsid w:val="00521257"/>
    <w:rsid w:val="00521784"/>
    <w:rsid w:val="00521803"/>
    <w:rsid w:val="0052189B"/>
    <w:rsid w:val="00521905"/>
    <w:rsid w:val="00521A45"/>
    <w:rsid w:val="00521C58"/>
    <w:rsid w:val="00521DE6"/>
    <w:rsid w:val="00522011"/>
    <w:rsid w:val="0052204C"/>
    <w:rsid w:val="0052227C"/>
    <w:rsid w:val="00522598"/>
    <w:rsid w:val="005225B5"/>
    <w:rsid w:val="005225BD"/>
    <w:rsid w:val="005229E5"/>
    <w:rsid w:val="00522D15"/>
    <w:rsid w:val="00522D65"/>
    <w:rsid w:val="00523090"/>
    <w:rsid w:val="00523C4C"/>
    <w:rsid w:val="00523CBB"/>
    <w:rsid w:val="00523E63"/>
    <w:rsid w:val="00523F25"/>
    <w:rsid w:val="0052403D"/>
    <w:rsid w:val="0052459B"/>
    <w:rsid w:val="00524825"/>
    <w:rsid w:val="00524AE7"/>
    <w:rsid w:val="005250B5"/>
    <w:rsid w:val="00525159"/>
    <w:rsid w:val="0052520D"/>
    <w:rsid w:val="0052583C"/>
    <w:rsid w:val="00525960"/>
    <w:rsid w:val="005259F7"/>
    <w:rsid w:val="00525A0C"/>
    <w:rsid w:val="00525A3D"/>
    <w:rsid w:val="00525BC1"/>
    <w:rsid w:val="00525BDB"/>
    <w:rsid w:val="00526329"/>
    <w:rsid w:val="0052634E"/>
    <w:rsid w:val="00526491"/>
    <w:rsid w:val="005266CA"/>
    <w:rsid w:val="00526C1B"/>
    <w:rsid w:val="00526F9A"/>
    <w:rsid w:val="00527526"/>
    <w:rsid w:val="0052759D"/>
    <w:rsid w:val="00527734"/>
    <w:rsid w:val="005277FB"/>
    <w:rsid w:val="00527CD0"/>
    <w:rsid w:val="0053035A"/>
    <w:rsid w:val="0053040F"/>
    <w:rsid w:val="00530635"/>
    <w:rsid w:val="00530BE8"/>
    <w:rsid w:val="00530D70"/>
    <w:rsid w:val="00530E8C"/>
    <w:rsid w:val="00531612"/>
    <w:rsid w:val="005319A2"/>
    <w:rsid w:val="00531BD7"/>
    <w:rsid w:val="00531E44"/>
    <w:rsid w:val="00531E7B"/>
    <w:rsid w:val="00532719"/>
    <w:rsid w:val="00532890"/>
    <w:rsid w:val="00532F9E"/>
    <w:rsid w:val="00532FB1"/>
    <w:rsid w:val="0053322D"/>
    <w:rsid w:val="005334AB"/>
    <w:rsid w:val="00533631"/>
    <w:rsid w:val="00533917"/>
    <w:rsid w:val="00533EB3"/>
    <w:rsid w:val="005340A2"/>
    <w:rsid w:val="005345BD"/>
    <w:rsid w:val="00534CC9"/>
    <w:rsid w:val="00534EB4"/>
    <w:rsid w:val="00535036"/>
    <w:rsid w:val="00535324"/>
    <w:rsid w:val="005357E9"/>
    <w:rsid w:val="0053596D"/>
    <w:rsid w:val="00535B44"/>
    <w:rsid w:val="00535C15"/>
    <w:rsid w:val="005362FD"/>
    <w:rsid w:val="0053638B"/>
    <w:rsid w:val="005364C8"/>
    <w:rsid w:val="00536A8E"/>
    <w:rsid w:val="00536B40"/>
    <w:rsid w:val="00536BB3"/>
    <w:rsid w:val="00536BDD"/>
    <w:rsid w:val="00536C68"/>
    <w:rsid w:val="00536CA5"/>
    <w:rsid w:val="00536E46"/>
    <w:rsid w:val="005370C1"/>
    <w:rsid w:val="00537414"/>
    <w:rsid w:val="0053754D"/>
    <w:rsid w:val="00537A8E"/>
    <w:rsid w:val="00537ED6"/>
    <w:rsid w:val="00537F9E"/>
    <w:rsid w:val="00540328"/>
    <w:rsid w:val="00540347"/>
    <w:rsid w:val="005403DE"/>
    <w:rsid w:val="00540480"/>
    <w:rsid w:val="00540641"/>
    <w:rsid w:val="005409B8"/>
    <w:rsid w:val="005409F8"/>
    <w:rsid w:val="00540C3B"/>
    <w:rsid w:val="00540F11"/>
    <w:rsid w:val="00540F58"/>
    <w:rsid w:val="005414FE"/>
    <w:rsid w:val="00541A47"/>
    <w:rsid w:val="00541ECF"/>
    <w:rsid w:val="00542401"/>
    <w:rsid w:val="005424DD"/>
    <w:rsid w:val="0054274F"/>
    <w:rsid w:val="00542A3E"/>
    <w:rsid w:val="00542AA3"/>
    <w:rsid w:val="00542FBC"/>
    <w:rsid w:val="005435F7"/>
    <w:rsid w:val="005438FA"/>
    <w:rsid w:val="005438FD"/>
    <w:rsid w:val="00543C2B"/>
    <w:rsid w:val="00543C50"/>
    <w:rsid w:val="00543CDA"/>
    <w:rsid w:val="00544016"/>
    <w:rsid w:val="00544192"/>
    <w:rsid w:val="005441CE"/>
    <w:rsid w:val="005441FD"/>
    <w:rsid w:val="00544210"/>
    <w:rsid w:val="00544522"/>
    <w:rsid w:val="005445D2"/>
    <w:rsid w:val="005449F3"/>
    <w:rsid w:val="00544A6A"/>
    <w:rsid w:val="00544B5F"/>
    <w:rsid w:val="00544F69"/>
    <w:rsid w:val="00545840"/>
    <w:rsid w:val="005459F3"/>
    <w:rsid w:val="00545E50"/>
    <w:rsid w:val="00546449"/>
    <w:rsid w:val="00546518"/>
    <w:rsid w:val="005465A1"/>
    <w:rsid w:val="0054682D"/>
    <w:rsid w:val="00546EA6"/>
    <w:rsid w:val="00547161"/>
    <w:rsid w:val="0054789C"/>
    <w:rsid w:val="00547AEA"/>
    <w:rsid w:val="00547B45"/>
    <w:rsid w:val="00547CDD"/>
    <w:rsid w:val="00547D94"/>
    <w:rsid w:val="00550838"/>
    <w:rsid w:val="005508A5"/>
    <w:rsid w:val="005508F1"/>
    <w:rsid w:val="00550A5C"/>
    <w:rsid w:val="005511D1"/>
    <w:rsid w:val="00551403"/>
    <w:rsid w:val="0055140A"/>
    <w:rsid w:val="00551652"/>
    <w:rsid w:val="0055174D"/>
    <w:rsid w:val="00551996"/>
    <w:rsid w:val="00551B99"/>
    <w:rsid w:val="00551CEE"/>
    <w:rsid w:val="005521BA"/>
    <w:rsid w:val="005521E5"/>
    <w:rsid w:val="00552A56"/>
    <w:rsid w:val="00552F5A"/>
    <w:rsid w:val="00553469"/>
    <w:rsid w:val="00553714"/>
    <w:rsid w:val="005539A1"/>
    <w:rsid w:val="00553C5F"/>
    <w:rsid w:val="00553D72"/>
    <w:rsid w:val="00553DC0"/>
    <w:rsid w:val="00553E4E"/>
    <w:rsid w:val="005552CB"/>
    <w:rsid w:val="0055561C"/>
    <w:rsid w:val="0055596D"/>
    <w:rsid w:val="00555F3F"/>
    <w:rsid w:val="005561D2"/>
    <w:rsid w:val="005564BE"/>
    <w:rsid w:val="0055653E"/>
    <w:rsid w:val="0055683B"/>
    <w:rsid w:val="00556842"/>
    <w:rsid w:val="00556DA7"/>
    <w:rsid w:val="00556E10"/>
    <w:rsid w:val="0055730B"/>
    <w:rsid w:val="0055741C"/>
    <w:rsid w:val="0055758C"/>
    <w:rsid w:val="00557621"/>
    <w:rsid w:val="00557A94"/>
    <w:rsid w:val="00557B19"/>
    <w:rsid w:val="0056017A"/>
    <w:rsid w:val="005605B7"/>
    <w:rsid w:val="00560E16"/>
    <w:rsid w:val="00560F4E"/>
    <w:rsid w:val="0056194D"/>
    <w:rsid w:val="005619E3"/>
    <w:rsid w:val="00561DFB"/>
    <w:rsid w:val="00561E7B"/>
    <w:rsid w:val="0056221C"/>
    <w:rsid w:val="0056225C"/>
    <w:rsid w:val="0056249E"/>
    <w:rsid w:val="0056273D"/>
    <w:rsid w:val="00562BA0"/>
    <w:rsid w:val="00562BD3"/>
    <w:rsid w:val="00562E12"/>
    <w:rsid w:val="0056303A"/>
    <w:rsid w:val="00563273"/>
    <w:rsid w:val="005633F5"/>
    <w:rsid w:val="005635ED"/>
    <w:rsid w:val="005639DE"/>
    <w:rsid w:val="00563B4D"/>
    <w:rsid w:val="00563EDD"/>
    <w:rsid w:val="00564078"/>
    <w:rsid w:val="0056407C"/>
    <w:rsid w:val="0056418F"/>
    <w:rsid w:val="00564CC8"/>
    <w:rsid w:val="00564F09"/>
    <w:rsid w:val="00564FB3"/>
    <w:rsid w:val="00564FC8"/>
    <w:rsid w:val="005650EF"/>
    <w:rsid w:val="00565595"/>
    <w:rsid w:val="005656A7"/>
    <w:rsid w:val="005656ED"/>
    <w:rsid w:val="005660F9"/>
    <w:rsid w:val="00566172"/>
    <w:rsid w:val="00566650"/>
    <w:rsid w:val="00566746"/>
    <w:rsid w:val="00566974"/>
    <w:rsid w:val="005669DD"/>
    <w:rsid w:val="00566B17"/>
    <w:rsid w:val="00566B9F"/>
    <w:rsid w:val="00566DFD"/>
    <w:rsid w:val="00566F6E"/>
    <w:rsid w:val="00566FAA"/>
    <w:rsid w:val="0056721C"/>
    <w:rsid w:val="00567436"/>
    <w:rsid w:val="0056759D"/>
    <w:rsid w:val="005677C9"/>
    <w:rsid w:val="00567886"/>
    <w:rsid w:val="0056799C"/>
    <w:rsid w:val="005679AE"/>
    <w:rsid w:val="00567A1F"/>
    <w:rsid w:val="00567E9C"/>
    <w:rsid w:val="00567F55"/>
    <w:rsid w:val="005700C3"/>
    <w:rsid w:val="00570AFF"/>
    <w:rsid w:val="00570B3E"/>
    <w:rsid w:val="00570B7F"/>
    <w:rsid w:val="00570DCD"/>
    <w:rsid w:val="00571403"/>
    <w:rsid w:val="00571486"/>
    <w:rsid w:val="005714EC"/>
    <w:rsid w:val="005715D7"/>
    <w:rsid w:val="00571FD9"/>
    <w:rsid w:val="0057220D"/>
    <w:rsid w:val="005722D9"/>
    <w:rsid w:val="0057245C"/>
    <w:rsid w:val="00572604"/>
    <w:rsid w:val="00572633"/>
    <w:rsid w:val="00572708"/>
    <w:rsid w:val="00572962"/>
    <w:rsid w:val="00572D5E"/>
    <w:rsid w:val="00572F18"/>
    <w:rsid w:val="00573004"/>
    <w:rsid w:val="0057317F"/>
    <w:rsid w:val="00573616"/>
    <w:rsid w:val="00573864"/>
    <w:rsid w:val="005739B6"/>
    <w:rsid w:val="00573A0A"/>
    <w:rsid w:val="00573B8E"/>
    <w:rsid w:val="00573C30"/>
    <w:rsid w:val="00574591"/>
    <w:rsid w:val="005749FD"/>
    <w:rsid w:val="005750A4"/>
    <w:rsid w:val="005752C7"/>
    <w:rsid w:val="005755ED"/>
    <w:rsid w:val="00575A86"/>
    <w:rsid w:val="00575C4B"/>
    <w:rsid w:val="00576368"/>
    <w:rsid w:val="005764BE"/>
    <w:rsid w:val="0057665A"/>
    <w:rsid w:val="00576906"/>
    <w:rsid w:val="00576B10"/>
    <w:rsid w:val="00576B35"/>
    <w:rsid w:val="005772C4"/>
    <w:rsid w:val="005774AB"/>
    <w:rsid w:val="005776B0"/>
    <w:rsid w:val="00577992"/>
    <w:rsid w:val="00577E9A"/>
    <w:rsid w:val="005808B1"/>
    <w:rsid w:val="00580B15"/>
    <w:rsid w:val="00580BAB"/>
    <w:rsid w:val="00580CA5"/>
    <w:rsid w:val="00581115"/>
    <w:rsid w:val="00581590"/>
    <w:rsid w:val="00581AA0"/>
    <w:rsid w:val="00581C03"/>
    <w:rsid w:val="00581C3F"/>
    <w:rsid w:val="00581F1B"/>
    <w:rsid w:val="00581FEF"/>
    <w:rsid w:val="005824B2"/>
    <w:rsid w:val="00582A06"/>
    <w:rsid w:val="00582CB8"/>
    <w:rsid w:val="00582CF2"/>
    <w:rsid w:val="00582F23"/>
    <w:rsid w:val="00582F3D"/>
    <w:rsid w:val="005830F2"/>
    <w:rsid w:val="0058340B"/>
    <w:rsid w:val="00583509"/>
    <w:rsid w:val="0058360A"/>
    <w:rsid w:val="00583D0D"/>
    <w:rsid w:val="00583D35"/>
    <w:rsid w:val="00583FED"/>
    <w:rsid w:val="005841E2"/>
    <w:rsid w:val="005842E7"/>
    <w:rsid w:val="005843A3"/>
    <w:rsid w:val="0058444E"/>
    <w:rsid w:val="00584786"/>
    <w:rsid w:val="005847F5"/>
    <w:rsid w:val="00584E46"/>
    <w:rsid w:val="00584E7F"/>
    <w:rsid w:val="0058530D"/>
    <w:rsid w:val="005856C2"/>
    <w:rsid w:val="00586483"/>
    <w:rsid w:val="005867BA"/>
    <w:rsid w:val="00586814"/>
    <w:rsid w:val="00586A6F"/>
    <w:rsid w:val="00586F22"/>
    <w:rsid w:val="00587479"/>
    <w:rsid w:val="005875FD"/>
    <w:rsid w:val="005878AC"/>
    <w:rsid w:val="005903C3"/>
    <w:rsid w:val="00590422"/>
    <w:rsid w:val="00590640"/>
    <w:rsid w:val="005906A8"/>
    <w:rsid w:val="00590AED"/>
    <w:rsid w:val="00590AFC"/>
    <w:rsid w:val="00590C9C"/>
    <w:rsid w:val="00590D09"/>
    <w:rsid w:val="00590ED3"/>
    <w:rsid w:val="00590EF5"/>
    <w:rsid w:val="00591379"/>
    <w:rsid w:val="005917AF"/>
    <w:rsid w:val="00591AC3"/>
    <w:rsid w:val="00591C1B"/>
    <w:rsid w:val="00591E05"/>
    <w:rsid w:val="00591F00"/>
    <w:rsid w:val="00592E9E"/>
    <w:rsid w:val="00592EE7"/>
    <w:rsid w:val="00592FA9"/>
    <w:rsid w:val="00593259"/>
    <w:rsid w:val="0059342B"/>
    <w:rsid w:val="00593614"/>
    <w:rsid w:val="00593616"/>
    <w:rsid w:val="00593EE1"/>
    <w:rsid w:val="00594250"/>
    <w:rsid w:val="00594336"/>
    <w:rsid w:val="005947C1"/>
    <w:rsid w:val="00594980"/>
    <w:rsid w:val="00594B6F"/>
    <w:rsid w:val="00594D5D"/>
    <w:rsid w:val="00594E8F"/>
    <w:rsid w:val="00595033"/>
    <w:rsid w:val="00595151"/>
    <w:rsid w:val="005952FC"/>
    <w:rsid w:val="00595BF6"/>
    <w:rsid w:val="00595FBE"/>
    <w:rsid w:val="0059612E"/>
    <w:rsid w:val="0059633E"/>
    <w:rsid w:val="0059643D"/>
    <w:rsid w:val="00596813"/>
    <w:rsid w:val="00596E1D"/>
    <w:rsid w:val="00596FFC"/>
    <w:rsid w:val="00597262"/>
    <w:rsid w:val="005974EB"/>
    <w:rsid w:val="00597513"/>
    <w:rsid w:val="005978AC"/>
    <w:rsid w:val="00597C5A"/>
    <w:rsid w:val="00597E5E"/>
    <w:rsid w:val="005A0035"/>
    <w:rsid w:val="005A0439"/>
    <w:rsid w:val="005A0EA5"/>
    <w:rsid w:val="005A10D9"/>
    <w:rsid w:val="005A1634"/>
    <w:rsid w:val="005A171C"/>
    <w:rsid w:val="005A19D7"/>
    <w:rsid w:val="005A1A0E"/>
    <w:rsid w:val="005A1A84"/>
    <w:rsid w:val="005A1C7D"/>
    <w:rsid w:val="005A1E85"/>
    <w:rsid w:val="005A1EBE"/>
    <w:rsid w:val="005A1FE6"/>
    <w:rsid w:val="005A2271"/>
    <w:rsid w:val="005A278F"/>
    <w:rsid w:val="005A2A2B"/>
    <w:rsid w:val="005A2BDB"/>
    <w:rsid w:val="005A315F"/>
    <w:rsid w:val="005A3223"/>
    <w:rsid w:val="005A33D5"/>
    <w:rsid w:val="005A3408"/>
    <w:rsid w:val="005A34A9"/>
    <w:rsid w:val="005A3698"/>
    <w:rsid w:val="005A3A66"/>
    <w:rsid w:val="005A3C27"/>
    <w:rsid w:val="005A3DCD"/>
    <w:rsid w:val="005A4398"/>
    <w:rsid w:val="005A47FC"/>
    <w:rsid w:val="005A4829"/>
    <w:rsid w:val="005A5057"/>
    <w:rsid w:val="005A5138"/>
    <w:rsid w:val="005A526B"/>
    <w:rsid w:val="005A5B90"/>
    <w:rsid w:val="005A5C14"/>
    <w:rsid w:val="005A5EE9"/>
    <w:rsid w:val="005A6157"/>
    <w:rsid w:val="005A61E7"/>
    <w:rsid w:val="005A6239"/>
    <w:rsid w:val="005A647A"/>
    <w:rsid w:val="005A6913"/>
    <w:rsid w:val="005A6C76"/>
    <w:rsid w:val="005A7400"/>
    <w:rsid w:val="005A746E"/>
    <w:rsid w:val="005A7789"/>
    <w:rsid w:val="005A7DBB"/>
    <w:rsid w:val="005B01D8"/>
    <w:rsid w:val="005B0415"/>
    <w:rsid w:val="005B0A6E"/>
    <w:rsid w:val="005B0B36"/>
    <w:rsid w:val="005B0C2E"/>
    <w:rsid w:val="005B157B"/>
    <w:rsid w:val="005B157C"/>
    <w:rsid w:val="005B1FCA"/>
    <w:rsid w:val="005B2015"/>
    <w:rsid w:val="005B20B1"/>
    <w:rsid w:val="005B2AC2"/>
    <w:rsid w:val="005B2DA1"/>
    <w:rsid w:val="005B33BD"/>
    <w:rsid w:val="005B35B1"/>
    <w:rsid w:val="005B3742"/>
    <w:rsid w:val="005B392A"/>
    <w:rsid w:val="005B3D10"/>
    <w:rsid w:val="005B3D8E"/>
    <w:rsid w:val="005B47CF"/>
    <w:rsid w:val="005B4930"/>
    <w:rsid w:val="005B4D57"/>
    <w:rsid w:val="005B54A7"/>
    <w:rsid w:val="005B5A53"/>
    <w:rsid w:val="005B5A96"/>
    <w:rsid w:val="005B603C"/>
    <w:rsid w:val="005B60B9"/>
    <w:rsid w:val="005B63A5"/>
    <w:rsid w:val="005B75CF"/>
    <w:rsid w:val="005B7715"/>
    <w:rsid w:val="005B784A"/>
    <w:rsid w:val="005B7A3A"/>
    <w:rsid w:val="005B7C21"/>
    <w:rsid w:val="005B7C42"/>
    <w:rsid w:val="005B7EBB"/>
    <w:rsid w:val="005C07E8"/>
    <w:rsid w:val="005C0876"/>
    <w:rsid w:val="005C08D3"/>
    <w:rsid w:val="005C09F5"/>
    <w:rsid w:val="005C0B54"/>
    <w:rsid w:val="005C0DE1"/>
    <w:rsid w:val="005C0E9A"/>
    <w:rsid w:val="005C0F40"/>
    <w:rsid w:val="005C0F99"/>
    <w:rsid w:val="005C1051"/>
    <w:rsid w:val="005C124A"/>
    <w:rsid w:val="005C12B0"/>
    <w:rsid w:val="005C12F4"/>
    <w:rsid w:val="005C15BE"/>
    <w:rsid w:val="005C1A59"/>
    <w:rsid w:val="005C1AED"/>
    <w:rsid w:val="005C1E37"/>
    <w:rsid w:val="005C21BB"/>
    <w:rsid w:val="005C22DD"/>
    <w:rsid w:val="005C234E"/>
    <w:rsid w:val="005C23EC"/>
    <w:rsid w:val="005C2A2F"/>
    <w:rsid w:val="005C318B"/>
    <w:rsid w:val="005C32FF"/>
    <w:rsid w:val="005C34E7"/>
    <w:rsid w:val="005C35B3"/>
    <w:rsid w:val="005C364E"/>
    <w:rsid w:val="005C36BE"/>
    <w:rsid w:val="005C36D1"/>
    <w:rsid w:val="005C3B71"/>
    <w:rsid w:val="005C3EB0"/>
    <w:rsid w:val="005C409D"/>
    <w:rsid w:val="005C4278"/>
    <w:rsid w:val="005C46B3"/>
    <w:rsid w:val="005C48E3"/>
    <w:rsid w:val="005C4A1F"/>
    <w:rsid w:val="005C51A1"/>
    <w:rsid w:val="005C53E1"/>
    <w:rsid w:val="005C57CF"/>
    <w:rsid w:val="005C5B67"/>
    <w:rsid w:val="005C5C87"/>
    <w:rsid w:val="005C5D6B"/>
    <w:rsid w:val="005C5E6D"/>
    <w:rsid w:val="005C63DC"/>
    <w:rsid w:val="005C6575"/>
    <w:rsid w:val="005C66A3"/>
    <w:rsid w:val="005C6C43"/>
    <w:rsid w:val="005C6FE8"/>
    <w:rsid w:val="005C6FEF"/>
    <w:rsid w:val="005C7332"/>
    <w:rsid w:val="005C7542"/>
    <w:rsid w:val="005C7618"/>
    <w:rsid w:val="005C7661"/>
    <w:rsid w:val="005C76AC"/>
    <w:rsid w:val="005C78EB"/>
    <w:rsid w:val="005C7906"/>
    <w:rsid w:val="005C7F43"/>
    <w:rsid w:val="005D00E5"/>
    <w:rsid w:val="005D011E"/>
    <w:rsid w:val="005D01A9"/>
    <w:rsid w:val="005D02D2"/>
    <w:rsid w:val="005D04A7"/>
    <w:rsid w:val="005D0577"/>
    <w:rsid w:val="005D059D"/>
    <w:rsid w:val="005D09ED"/>
    <w:rsid w:val="005D0AC7"/>
    <w:rsid w:val="005D0BCB"/>
    <w:rsid w:val="005D1280"/>
    <w:rsid w:val="005D12C4"/>
    <w:rsid w:val="005D1503"/>
    <w:rsid w:val="005D197F"/>
    <w:rsid w:val="005D1CC4"/>
    <w:rsid w:val="005D1EA6"/>
    <w:rsid w:val="005D2525"/>
    <w:rsid w:val="005D270F"/>
    <w:rsid w:val="005D2B68"/>
    <w:rsid w:val="005D2CA2"/>
    <w:rsid w:val="005D2E4D"/>
    <w:rsid w:val="005D3402"/>
    <w:rsid w:val="005D35F0"/>
    <w:rsid w:val="005D3690"/>
    <w:rsid w:val="005D3F90"/>
    <w:rsid w:val="005D4253"/>
    <w:rsid w:val="005D4566"/>
    <w:rsid w:val="005D4729"/>
    <w:rsid w:val="005D4AA0"/>
    <w:rsid w:val="005D50CB"/>
    <w:rsid w:val="005D544E"/>
    <w:rsid w:val="005D55E1"/>
    <w:rsid w:val="005D5633"/>
    <w:rsid w:val="005D5EF9"/>
    <w:rsid w:val="005D5F16"/>
    <w:rsid w:val="005D5FEE"/>
    <w:rsid w:val="005D6000"/>
    <w:rsid w:val="005D647D"/>
    <w:rsid w:val="005D64F8"/>
    <w:rsid w:val="005D6556"/>
    <w:rsid w:val="005D6564"/>
    <w:rsid w:val="005D6838"/>
    <w:rsid w:val="005D6908"/>
    <w:rsid w:val="005D6A35"/>
    <w:rsid w:val="005D6A6B"/>
    <w:rsid w:val="005D6F0A"/>
    <w:rsid w:val="005D715A"/>
    <w:rsid w:val="005D735E"/>
    <w:rsid w:val="005D766C"/>
    <w:rsid w:val="005D7681"/>
    <w:rsid w:val="005D77CA"/>
    <w:rsid w:val="005D7A53"/>
    <w:rsid w:val="005D7D8C"/>
    <w:rsid w:val="005D7DB3"/>
    <w:rsid w:val="005E02AA"/>
    <w:rsid w:val="005E0586"/>
    <w:rsid w:val="005E088C"/>
    <w:rsid w:val="005E11EE"/>
    <w:rsid w:val="005E19E3"/>
    <w:rsid w:val="005E1F42"/>
    <w:rsid w:val="005E1FA9"/>
    <w:rsid w:val="005E1FE1"/>
    <w:rsid w:val="005E20E8"/>
    <w:rsid w:val="005E2972"/>
    <w:rsid w:val="005E2BAF"/>
    <w:rsid w:val="005E2BDA"/>
    <w:rsid w:val="005E2DDC"/>
    <w:rsid w:val="005E3170"/>
    <w:rsid w:val="005E31F0"/>
    <w:rsid w:val="005E3219"/>
    <w:rsid w:val="005E321E"/>
    <w:rsid w:val="005E35CB"/>
    <w:rsid w:val="005E4675"/>
    <w:rsid w:val="005E4C5D"/>
    <w:rsid w:val="005E53ED"/>
    <w:rsid w:val="005E5653"/>
    <w:rsid w:val="005E5698"/>
    <w:rsid w:val="005E56F7"/>
    <w:rsid w:val="005E59AA"/>
    <w:rsid w:val="005E5B9B"/>
    <w:rsid w:val="005E628F"/>
    <w:rsid w:val="005E63C6"/>
    <w:rsid w:val="005E658A"/>
    <w:rsid w:val="005E660C"/>
    <w:rsid w:val="005E6667"/>
    <w:rsid w:val="005E670E"/>
    <w:rsid w:val="005E672F"/>
    <w:rsid w:val="005E679B"/>
    <w:rsid w:val="005E6B46"/>
    <w:rsid w:val="005E6BEF"/>
    <w:rsid w:val="005E724A"/>
    <w:rsid w:val="005F02AA"/>
    <w:rsid w:val="005F03EA"/>
    <w:rsid w:val="005F0914"/>
    <w:rsid w:val="005F0E27"/>
    <w:rsid w:val="005F1016"/>
    <w:rsid w:val="005F1197"/>
    <w:rsid w:val="005F14D1"/>
    <w:rsid w:val="005F15B2"/>
    <w:rsid w:val="005F1675"/>
    <w:rsid w:val="005F1C8C"/>
    <w:rsid w:val="005F1DDB"/>
    <w:rsid w:val="005F1E93"/>
    <w:rsid w:val="005F2066"/>
    <w:rsid w:val="005F289E"/>
    <w:rsid w:val="005F28D1"/>
    <w:rsid w:val="005F2DC7"/>
    <w:rsid w:val="005F2DE8"/>
    <w:rsid w:val="005F30D4"/>
    <w:rsid w:val="005F31CA"/>
    <w:rsid w:val="005F326F"/>
    <w:rsid w:val="005F35F3"/>
    <w:rsid w:val="005F36E7"/>
    <w:rsid w:val="005F3A26"/>
    <w:rsid w:val="005F3BA1"/>
    <w:rsid w:val="005F415A"/>
    <w:rsid w:val="005F423D"/>
    <w:rsid w:val="005F42E3"/>
    <w:rsid w:val="005F5771"/>
    <w:rsid w:val="005F5926"/>
    <w:rsid w:val="005F5ACE"/>
    <w:rsid w:val="005F5F59"/>
    <w:rsid w:val="005F6126"/>
    <w:rsid w:val="005F6312"/>
    <w:rsid w:val="005F6666"/>
    <w:rsid w:val="005F6999"/>
    <w:rsid w:val="005F6B72"/>
    <w:rsid w:val="005F6F23"/>
    <w:rsid w:val="005F7384"/>
    <w:rsid w:val="005F7460"/>
    <w:rsid w:val="005F796B"/>
    <w:rsid w:val="005F7C07"/>
    <w:rsid w:val="005F7CAC"/>
    <w:rsid w:val="005F7DE4"/>
    <w:rsid w:val="005F7E2E"/>
    <w:rsid w:val="00600087"/>
    <w:rsid w:val="0060054D"/>
    <w:rsid w:val="00600B3F"/>
    <w:rsid w:val="00600D81"/>
    <w:rsid w:val="00600E41"/>
    <w:rsid w:val="00601162"/>
    <w:rsid w:val="0060139A"/>
    <w:rsid w:val="00601637"/>
    <w:rsid w:val="00601A6B"/>
    <w:rsid w:val="00601B94"/>
    <w:rsid w:val="00601C6A"/>
    <w:rsid w:val="006023D7"/>
    <w:rsid w:val="00602408"/>
    <w:rsid w:val="00602451"/>
    <w:rsid w:val="006024F6"/>
    <w:rsid w:val="00602555"/>
    <w:rsid w:val="006028D8"/>
    <w:rsid w:val="00602CBC"/>
    <w:rsid w:val="00602D88"/>
    <w:rsid w:val="00602D9E"/>
    <w:rsid w:val="0060330D"/>
    <w:rsid w:val="006033AE"/>
    <w:rsid w:val="006033D7"/>
    <w:rsid w:val="00603632"/>
    <w:rsid w:val="006036E1"/>
    <w:rsid w:val="00603888"/>
    <w:rsid w:val="0060397F"/>
    <w:rsid w:val="00603DCB"/>
    <w:rsid w:val="00603F55"/>
    <w:rsid w:val="0060457F"/>
    <w:rsid w:val="006049E4"/>
    <w:rsid w:val="00604E08"/>
    <w:rsid w:val="00604E3F"/>
    <w:rsid w:val="0060509D"/>
    <w:rsid w:val="006054E0"/>
    <w:rsid w:val="0060569A"/>
    <w:rsid w:val="00605871"/>
    <w:rsid w:val="00605A63"/>
    <w:rsid w:val="00605C15"/>
    <w:rsid w:val="006062BF"/>
    <w:rsid w:val="006064EC"/>
    <w:rsid w:val="00606961"/>
    <w:rsid w:val="00606CE2"/>
    <w:rsid w:val="00606CFD"/>
    <w:rsid w:val="00607188"/>
    <w:rsid w:val="006075F7"/>
    <w:rsid w:val="0061063A"/>
    <w:rsid w:val="006107F1"/>
    <w:rsid w:val="00610A40"/>
    <w:rsid w:val="00610DF3"/>
    <w:rsid w:val="00610FB6"/>
    <w:rsid w:val="00611063"/>
    <w:rsid w:val="0061109F"/>
    <w:rsid w:val="006113A3"/>
    <w:rsid w:val="006116B1"/>
    <w:rsid w:val="00611A34"/>
    <w:rsid w:val="00611ACD"/>
    <w:rsid w:val="006123CE"/>
    <w:rsid w:val="006126EE"/>
    <w:rsid w:val="00612F0B"/>
    <w:rsid w:val="00612FCD"/>
    <w:rsid w:val="00612FDE"/>
    <w:rsid w:val="006133BE"/>
    <w:rsid w:val="00613422"/>
    <w:rsid w:val="00613D35"/>
    <w:rsid w:val="00614165"/>
    <w:rsid w:val="00614356"/>
    <w:rsid w:val="00614385"/>
    <w:rsid w:val="006146A3"/>
    <w:rsid w:val="00614F34"/>
    <w:rsid w:val="00614FC5"/>
    <w:rsid w:val="006151E3"/>
    <w:rsid w:val="00615457"/>
    <w:rsid w:val="006157BE"/>
    <w:rsid w:val="006158A9"/>
    <w:rsid w:val="00615991"/>
    <w:rsid w:val="00615BB2"/>
    <w:rsid w:val="00615CC6"/>
    <w:rsid w:val="00615F06"/>
    <w:rsid w:val="00616188"/>
    <w:rsid w:val="0061618D"/>
    <w:rsid w:val="00616726"/>
    <w:rsid w:val="00616BC3"/>
    <w:rsid w:val="00616D64"/>
    <w:rsid w:val="00616E36"/>
    <w:rsid w:val="00616F35"/>
    <w:rsid w:val="006170C3"/>
    <w:rsid w:val="006170FF"/>
    <w:rsid w:val="006178D3"/>
    <w:rsid w:val="00617B9F"/>
    <w:rsid w:val="00620156"/>
    <w:rsid w:val="006203A4"/>
    <w:rsid w:val="006207FC"/>
    <w:rsid w:val="006209DF"/>
    <w:rsid w:val="00620CEC"/>
    <w:rsid w:val="00620E2C"/>
    <w:rsid w:val="00620F46"/>
    <w:rsid w:val="00621017"/>
    <w:rsid w:val="00621339"/>
    <w:rsid w:val="00621425"/>
    <w:rsid w:val="00621E85"/>
    <w:rsid w:val="00621F80"/>
    <w:rsid w:val="00621FE3"/>
    <w:rsid w:val="00622159"/>
    <w:rsid w:val="0062216C"/>
    <w:rsid w:val="006224C5"/>
    <w:rsid w:val="006225E1"/>
    <w:rsid w:val="0062269D"/>
    <w:rsid w:val="006226B4"/>
    <w:rsid w:val="00622731"/>
    <w:rsid w:val="0062273D"/>
    <w:rsid w:val="00622920"/>
    <w:rsid w:val="00623200"/>
    <w:rsid w:val="006232DD"/>
    <w:rsid w:val="0062353C"/>
    <w:rsid w:val="0062386F"/>
    <w:rsid w:val="00623A3C"/>
    <w:rsid w:val="00623C57"/>
    <w:rsid w:val="006240F6"/>
    <w:rsid w:val="006243F9"/>
    <w:rsid w:val="00624C6E"/>
    <w:rsid w:val="00625164"/>
    <w:rsid w:val="00625174"/>
    <w:rsid w:val="0062519D"/>
    <w:rsid w:val="00625236"/>
    <w:rsid w:val="0062573C"/>
    <w:rsid w:val="00625ADF"/>
    <w:rsid w:val="00625B5E"/>
    <w:rsid w:val="00625D9F"/>
    <w:rsid w:val="00625DDD"/>
    <w:rsid w:val="006260F5"/>
    <w:rsid w:val="006265BB"/>
    <w:rsid w:val="006269D2"/>
    <w:rsid w:val="006269DC"/>
    <w:rsid w:val="00626A15"/>
    <w:rsid w:val="00626A7F"/>
    <w:rsid w:val="00626CEF"/>
    <w:rsid w:val="00626D04"/>
    <w:rsid w:val="00626E4B"/>
    <w:rsid w:val="00627151"/>
    <w:rsid w:val="006275A9"/>
    <w:rsid w:val="006275D4"/>
    <w:rsid w:val="006276FC"/>
    <w:rsid w:val="00627C4A"/>
    <w:rsid w:val="00627C92"/>
    <w:rsid w:val="00627D96"/>
    <w:rsid w:val="0063002D"/>
    <w:rsid w:val="006300AF"/>
    <w:rsid w:val="0063070F"/>
    <w:rsid w:val="006309C0"/>
    <w:rsid w:val="00630C32"/>
    <w:rsid w:val="00630CA4"/>
    <w:rsid w:val="006317CD"/>
    <w:rsid w:val="00631951"/>
    <w:rsid w:val="0063199F"/>
    <w:rsid w:val="00631A83"/>
    <w:rsid w:val="00631C3D"/>
    <w:rsid w:val="00631F61"/>
    <w:rsid w:val="00632633"/>
    <w:rsid w:val="00632900"/>
    <w:rsid w:val="006329EB"/>
    <w:rsid w:val="00632D25"/>
    <w:rsid w:val="006333A9"/>
    <w:rsid w:val="00633604"/>
    <w:rsid w:val="00633815"/>
    <w:rsid w:val="0063398B"/>
    <w:rsid w:val="00633C59"/>
    <w:rsid w:val="00633C8B"/>
    <w:rsid w:val="00633DFA"/>
    <w:rsid w:val="006340F5"/>
    <w:rsid w:val="00634314"/>
    <w:rsid w:val="00634507"/>
    <w:rsid w:val="00634E42"/>
    <w:rsid w:val="00634FA5"/>
    <w:rsid w:val="00635198"/>
    <w:rsid w:val="00635499"/>
    <w:rsid w:val="00635548"/>
    <w:rsid w:val="0063591D"/>
    <w:rsid w:val="00635998"/>
    <w:rsid w:val="00635C92"/>
    <w:rsid w:val="00635F8C"/>
    <w:rsid w:val="00636060"/>
    <w:rsid w:val="006361DF"/>
    <w:rsid w:val="006363C4"/>
    <w:rsid w:val="0063669D"/>
    <w:rsid w:val="0063675A"/>
    <w:rsid w:val="0063680C"/>
    <w:rsid w:val="006368D3"/>
    <w:rsid w:val="00636DCA"/>
    <w:rsid w:val="00636DF4"/>
    <w:rsid w:val="0063713F"/>
    <w:rsid w:val="00637158"/>
    <w:rsid w:val="0063716F"/>
    <w:rsid w:val="00637211"/>
    <w:rsid w:val="00637220"/>
    <w:rsid w:val="00637597"/>
    <w:rsid w:val="00637B7B"/>
    <w:rsid w:val="00637D32"/>
    <w:rsid w:val="00637F03"/>
    <w:rsid w:val="006404AA"/>
    <w:rsid w:val="00640753"/>
    <w:rsid w:val="0064077E"/>
    <w:rsid w:val="0064079C"/>
    <w:rsid w:val="006409BC"/>
    <w:rsid w:val="00640A56"/>
    <w:rsid w:val="00640F12"/>
    <w:rsid w:val="00640FFB"/>
    <w:rsid w:val="006411E0"/>
    <w:rsid w:val="00641470"/>
    <w:rsid w:val="006414BB"/>
    <w:rsid w:val="006415D2"/>
    <w:rsid w:val="0064182D"/>
    <w:rsid w:val="00641964"/>
    <w:rsid w:val="00641AF1"/>
    <w:rsid w:val="0064217E"/>
    <w:rsid w:val="00642216"/>
    <w:rsid w:val="00642749"/>
    <w:rsid w:val="00642B2A"/>
    <w:rsid w:val="00643312"/>
    <w:rsid w:val="0064341D"/>
    <w:rsid w:val="00643A47"/>
    <w:rsid w:val="00644017"/>
    <w:rsid w:val="0064440B"/>
    <w:rsid w:val="00644770"/>
    <w:rsid w:val="0064477A"/>
    <w:rsid w:val="00644958"/>
    <w:rsid w:val="00644AE7"/>
    <w:rsid w:val="0064521A"/>
    <w:rsid w:val="006453A8"/>
    <w:rsid w:val="006454A9"/>
    <w:rsid w:val="00645514"/>
    <w:rsid w:val="006455AD"/>
    <w:rsid w:val="00645787"/>
    <w:rsid w:val="00645846"/>
    <w:rsid w:val="00645854"/>
    <w:rsid w:val="0064588A"/>
    <w:rsid w:val="00645A8E"/>
    <w:rsid w:val="00645C0F"/>
    <w:rsid w:val="00645C1C"/>
    <w:rsid w:val="00645E43"/>
    <w:rsid w:val="00646081"/>
    <w:rsid w:val="00646464"/>
    <w:rsid w:val="006466DE"/>
    <w:rsid w:val="006466F7"/>
    <w:rsid w:val="0064671F"/>
    <w:rsid w:val="00646837"/>
    <w:rsid w:val="00646C5A"/>
    <w:rsid w:val="00646D4A"/>
    <w:rsid w:val="00646EF8"/>
    <w:rsid w:val="00646F68"/>
    <w:rsid w:val="00647612"/>
    <w:rsid w:val="006478DA"/>
    <w:rsid w:val="006479EE"/>
    <w:rsid w:val="00647BE7"/>
    <w:rsid w:val="00647CC0"/>
    <w:rsid w:val="00650638"/>
    <w:rsid w:val="00650650"/>
    <w:rsid w:val="006507E9"/>
    <w:rsid w:val="006509EB"/>
    <w:rsid w:val="00650DC2"/>
    <w:rsid w:val="00650DFA"/>
    <w:rsid w:val="0065112A"/>
    <w:rsid w:val="00651134"/>
    <w:rsid w:val="006516FB"/>
    <w:rsid w:val="0065176C"/>
    <w:rsid w:val="00651EDF"/>
    <w:rsid w:val="00652209"/>
    <w:rsid w:val="006522B0"/>
    <w:rsid w:val="0065293C"/>
    <w:rsid w:val="00652B3A"/>
    <w:rsid w:val="00652B7A"/>
    <w:rsid w:val="00652CE4"/>
    <w:rsid w:val="006541DA"/>
    <w:rsid w:val="00654326"/>
    <w:rsid w:val="0065450F"/>
    <w:rsid w:val="006545FD"/>
    <w:rsid w:val="00654920"/>
    <w:rsid w:val="00654A37"/>
    <w:rsid w:val="00654B43"/>
    <w:rsid w:val="00654FBC"/>
    <w:rsid w:val="006552B4"/>
    <w:rsid w:val="006552B7"/>
    <w:rsid w:val="006552DC"/>
    <w:rsid w:val="00656062"/>
    <w:rsid w:val="006560E3"/>
    <w:rsid w:val="0065613F"/>
    <w:rsid w:val="00656314"/>
    <w:rsid w:val="006563A4"/>
    <w:rsid w:val="006565CB"/>
    <w:rsid w:val="00656621"/>
    <w:rsid w:val="0065675B"/>
    <w:rsid w:val="00656AF0"/>
    <w:rsid w:val="006574F7"/>
    <w:rsid w:val="0065766E"/>
    <w:rsid w:val="00657A56"/>
    <w:rsid w:val="00657C29"/>
    <w:rsid w:val="00657D57"/>
    <w:rsid w:val="00660056"/>
    <w:rsid w:val="006600AB"/>
    <w:rsid w:val="006604B1"/>
    <w:rsid w:val="00660917"/>
    <w:rsid w:val="00660ECA"/>
    <w:rsid w:val="00660EEE"/>
    <w:rsid w:val="0066108C"/>
    <w:rsid w:val="00661496"/>
    <w:rsid w:val="0066153F"/>
    <w:rsid w:val="0066171C"/>
    <w:rsid w:val="0066174D"/>
    <w:rsid w:val="006620B6"/>
    <w:rsid w:val="006623A2"/>
    <w:rsid w:val="00662547"/>
    <w:rsid w:val="006625B1"/>
    <w:rsid w:val="00662691"/>
    <w:rsid w:val="00662827"/>
    <w:rsid w:val="0066293A"/>
    <w:rsid w:val="00662CE1"/>
    <w:rsid w:val="0066300E"/>
    <w:rsid w:val="00663B1B"/>
    <w:rsid w:val="006640DC"/>
    <w:rsid w:val="006647F7"/>
    <w:rsid w:val="006648CC"/>
    <w:rsid w:val="00664E32"/>
    <w:rsid w:val="00665957"/>
    <w:rsid w:val="00665FBA"/>
    <w:rsid w:val="006661A0"/>
    <w:rsid w:val="0066635E"/>
    <w:rsid w:val="00666394"/>
    <w:rsid w:val="0066644C"/>
    <w:rsid w:val="00666494"/>
    <w:rsid w:val="00666769"/>
    <w:rsid w:val="00666C17"/>
    <w:rsid w:val="00666CCD"/>
    <w:rsid w:val="00666FC4"/>
    <w:rsid w:val="00667119"/>
    <w:rsid w:val="00667957"/>
    <w:rsid w:val="00667AD5"/>
    <w:rsid w:val="00667EFC"/>
    <w:rsid w:val="006705EB"/>
    <w:rsid w:val="006708BB"/>
    <w:rsid w:val="00670CAF"/>
    <w:rsid w:val="006711C6"/>
    <w:rsid w:val="00671352"/>
    <w:rsid w:val="006719DA"/>
    <w:rsid w:val="00671D92"/>
    <w:rsid w:val="00671ED1"/>
    <w:rsid w:val="00671EDE"/>
    <w:rsid w:val="00671F00"/>
    <w:rsid w:val="00671F58"/>
    <w:rsid w:val="0067209B"/>
    <w:rsid w:val="0067239F"/>
    <w:rsid w:val="006724B0"/>
    <w:rsid w:val="0067251A"/>
    <w:rsid w:val="00672949"/>
    <w:rsid w:val="00672C41"/>
    <w:rsid w:val="00672CAE"/>
    <w:rsid w:val="00672DEE"/>
    <w:rsid w:val="00673270"/>
    <w:rsid w:val="00673357"/>
    <w:rsid w:val="006735BF"/>
    <w:rsid w:val="006740DB"/>
    <w:rsid w:val="0067416C"/>
    <w:rsid w:val="00674222"/>
    <w:rsid w:val="006742FD"/>
    <w:rsid w:val="0067444A"/>
    <w:rsid w:val="00674651"/>
    <w:rsid w:val="00674725"/>
    <w:rsid w:val="0067477E"/>
    <w:rsid w:val="00674890"/>
    <w:rsid w:val="00674FC9"/>
    <w:rsid w:val="006750F5"/>
    <w:rsid w:val="006753E2"/>
    <w:rsid w:val="00675585"/>
    <w:rsid w:val="006758D9"/>
    <w:rsid w:val="00675B5B"/>
    <w:rsid w:val="00675CCE"/>
    <w:rsid w:val="00675EAE"/>
    <w:rsid w:val="00675F4E"/>
    <w:rsid w:val="00676064"/>
    <w:rsid w:val="00676B60"/>
    <w:rsid w:val="0067722C"/>
    <w:rsid w:val="00677283"/>
    <w:rsid w:val="006774D2"/>
    <w:rsid w:val="0067752F"/>
    <w:rsid w:val="00677A68"/>
    <w:rsid w:val="006808F8"/>
    <w:rsid w:val="00680B8B"/>
    <w:rsid w:val="00680C53"/>
    <w:rsid w:val="00681231"/>
    <w:rsid w:val="006814C9"/>
    <w:rsid w:val="0068151F"/>
    <w:rsid w:val="006815B2"/>
    <w:rsid w:val="006816B9"/>
    <w:rsid w:val="006819E5"/>
    <w:rsid w:val="00681A80"/>
    <w:rsid w:val="00681D16"/>
    <w:rsid w:val="00681DD1"/>
    <w:rsid w:val="006821E6"/>
    <w:rsid w:val="0068242A"/>
    <w:rsid w:val="0068260C"/>
    <w:rsid w:val="006826BA"/>
    <w:rsid w:val="006828C0"/>
    <w:rsid w:val="00682A8B"/>
    <w:rsid w:val="006830DB"/>
    <w:rsid w:val="0068318A"/>
    <w:rsid w:val="006831B2"/>
    <w:rsid w:val="00683394"/>
    <w:rsid w:val="0068351F"/>
    <w:rsid w:val="0068388C"/>
    <w:rsid w:val="00683F1A"/>
    <w:rsid w:val="00683F5D"/>
    <w:rsid w:val="00684318"/>
    <w:rsid w:val="00684482"/>
    <w:rsid w:val="006844CF"/>
    <w:rsid w:val="00684680"/>
    <w:rsid w:val="00684F1A"/>
    <w:rsid w:val="0068533A"/>
    <w:rsid w:val="00685795"/>
    <w:rsid w:val="0068599D"/>
    <w:rsid w:val="00685AE5"/>
    <w:rsid w:val="00685B11"/>
    <w:rsid w:val="00685D97"/>
    <w:rsid w:val="00685E83"/>
    <w:rsid w:val="00685F38"/>
    <w:rsid w:val="00685FB5"/>
    <w:rsid w:val="006860E5"/>
    <w:rsid w:val="006861DD"/>
    <w:rsid w:val="0068620E"/>
    <w:rsid w:val="006864BB"/>
    <w:rsid w:val="00686953"/>
    <w:rsid w:val="006869B7"/>
    <w:rsid w:val="00686E87"/>
    <w:rsid w:val="00687095"/>
    <w:rsid w:val="00687441"/>
    <w:rsid w:val="0068765B"/>
    <w:rsid w:val="006877E3"/>
    <w:rsid w:val="0068788D"/>
    <w:rsid w:val="00687A3C"/>
    <w:rsid w:val="00687A77"/>
    <w:rsid w:val="00687D7F"/>
    <w:rsid w:val="0069008C"/>
    <w:rsid w:val="0069041A"/>
    <w:rsid w:val="00690938"/>
    <w:rsid w:val="006909FC"/>
    <w:rsid w:val="00690A62"/>
    <w:rsid w:val="00691020"/>
    <w:rsid w:val="00691211"/>
    <w:rsid w:val="006913E1"/>
    <w:rsid w:val="00691490"/>
    <w:rsid w:val="0069175F"/>
    <w:rsid w:val="00691929"/>
    <w:rsid w:val="00691952"/>
    <w:rsid w:val="00691B2F"/>
    <w:rsid w:val="006925D2"/>
    <w:rsid w:val="00692622"/>
    <w:rsid w:val="0069264D"/>
    <w:rsid w:val="00692B7C"/>
    <w:rsid w:val="00692CCE"/>
    <w:rsid w:val="00692D54"/>
    <w:rsid w:val="006932D6"/>
    <w:rsid w:val="006936B5"/>
    <w:rsid w:val="00693901"/>
    <w:rsid w:val="006939B1"/>
    <w:rsid w:val="00693B03"/>
    <w:rsid w:val="00694076"/>
    <w:rsid w:val="006940FF"/>
    <w:rsid w:val="0069424C"/>
    <w:rsid w:val="0069432A"/>
    <w:rsid w:val="0069449D"/>
    <w:rsid w:val="00694876"/>
    <w:rsid w:val="006949A7"/>
    <w:rsid w:val="00694CE7"/>
    <w:rsid w:val="00694EC7"/>
    <w:rsid w:val="00694FD8"/>
    <w:rsid w:val="006952D3"/>
    <w:rsid w:val="006953ED"/>
    <w:rsid w:val="006955C5"/>
    <w:rsid w:val="00695821"/>
    <w:rsid w:val="00695AC0"/>
    <w:rsid w:val="00695F62"/>
    <w:rsid w:val="00696212"/>
    <w:rsid w:val="006962A8"/>
    <w:rsid w:val="00696364"/>
    <w:rsid w:val="006963E2"/>
    <w:rsid w:val="00696426"/>
    <w:rsid w:val="00696478"/>
    <w:rsid w:val="006966DF"/>
    <w:rsid w:val="006969CD"/>
    <w:rsid w:val="00696A08"/>
    <w:rsid w:val="00696AD5"/>
    <w:rsid w:val="00696E88"/>
    <w:rsid w:val="00697672"/>
    <w:rsid w:val="00697A58"/>
    <w:rsid w:val="00697EB0"/>
    <w:rsid w:val="006A0126"/>
    <w:rsid w:val="006A0455"/>
    <w:rsid w:val="006A092E"/>
    <w:rsid w:val="006A0B51"/>
    <w:rsid w:val="006A0CCA"/>
    <w:rsid w:val="006A11CC"/>
    <w:rsid w:val="006A1213"/>
    <w:rsid w:val="006A18E0"/>
    <w:rsid w:val="006A1A04"/>
    <w:rsid w:val="006A1CB3"/>
    <w:rsid w:val="006A1ED0"/>
    <w:rsid w:val="006A1FFC"/>
    <w:rsid w:val="006A238B"/>
    <w:rsid w:val="006A2544"/>
    <w:rsid w:val="006A2B6E"/>
    <w:rsid w:val="006A2CA1"/>
    <w:rsid w:val="006A2E3E"/>
    <w:rsid w:val="006A309A"/>
    <w:rsid w:val="006A3488"/>
    <w:rsid w:val="006A3579"/>
    <w:rsid w:val="006A36FF"/>
    <w:rsid w:val="006A383E"/>
    <w:rsid w:val="006A3E23"/>
    <w:rsid w:val="006A437A"/>
    <w:rsid w:val="006A45E0"/>
    <w:rsid w:val="006A4AD9"/>
    <w:rsid w:val="006A4CC3"/>
    <w:rsid w:val="006A4D50"/>
    <w:rsid w:val="006A5128"/>
    <w:rsid w:val="006A5490"/>
    <w:rsid w:val="006A56B0"/>
    <w:rsid w:val="006A589F"/>
    <w:rsid w:val="006A5A68"/>
    <w:rsid w:val="006A5B88"/>
    <w:rsid w:val="006A5E54"/>
    <w:rsid w:val="006A5E57"/>
    <w:rsid w:val="006A5E5D"/>
    <w:rsid w:val="006A60AD"/>
    <w:rsid w:val="006A61EF"/>
    <w:rsid w:val="006A69B1"/>
    <w:rsid w:val="006A6ACB"/>
    <w:rsid w:val="006A72F5"/>
    <w:rsid w:val="006A73AA"/>
    <w:rsid w:val="006A7A47"/>
    <w:rsid w:val="006A7B86"/>
    <w:rsid w:val="006B083A"/>
    <w:rsid w:val="006B09BD"/>
    <w:rsid w:val="006B0FC5"/>
    <w:rsid w:val="006B1087"/>
    <w:rsid w:val="006B119D"/>
    <w:rsid w:val="006B1220"/>
    <w:rsid w:val="006B1B6D"/>
    <w:rsid w:val="006B29FB"/>
    <w:rsid w:val="006B2D06"/>
    <w:rsid w:val="006B3125"/>
    <w:rsid w:val="006B3417"/>
    <w:rsid w:val="006B45A6"/>
    <w:rsid w:val="006B4774"/>
    <w:rsid w:val="006B4D4F"/>
    <w:rsid w:val="006B503A"/>
    <w:rsid w:val="006B50D5"/>
    <w:rsid w:val="006B5158"/>
    <w:rsid w:val="006B5183"/>
    <w:rsid w:val="006B53A0"/>
    <w:rsid w:val="006B5457"/>
    <w:rsid w:val="006B5664"/>
    <w:rsid w:val="006B5ABE"/>
    <w:rsid w:val="006B5DF4"/>
    <w:rsid w:val="006B5EA6"/>
    <w:rsid w:val="006B5F26"/>
    <w:rsid w:val="006B66A3"/>
    <w:rsid w:val="006B6A2D"/>
    <w:rsid w:val="006B6E5C"/>
    <w:rsid w:val="006B7405"/>
    <w:rsid w:val="006B77A7"/>
    <w:rsid w:val="006B7982"/>
    <w:rsid w:val="006B7B92"/>
    <w:rsid w:val="006B7ED7"/>
    <w:rsid w:val="006B7EF7"/>
    <w:rsid w:val="006B7F97"/>
    <w:rsid w:val="006C0004"/>
    <w:rsid w:val="006C01FB"/>
    <w:rsid w:val="006C04A5"/>
    <w:rsid w:val="006C073F"/>
    <w:rsid w:val="006C0B92"/>
    <w:rsid w:val="006C0BA9"/>
    <w:rsid w:val="006C0DD0"/>
    <w:rsid w:val="006C14F6"/>
    <w:rsid w:val="006C18BE"/>
    <w:rsid w:val="006C1AC4"/>
    <w:rsid w:val="006C1B6F"/>
    <w:rsid w:val="006C1BFC"/>
    <w:rsid w:val="006C1F56"/>
    <w:rsid w:val="006C1F96"/>
    <w:rsid w:val="006C2AD2"/>
    <w:rsid w:val="006C2AF9"/>
    <w:rsid w:val="006C3012"/>
    <w:rsid w:val="006C31CB"/>
    <w:rsid w:val="006C31EC"/>
    <w:rsid w:val="006C334F"/>
    <w:rsid w:val="006C3B57"/>
    <w:rsid w:val="006C3D50"/>
    <w:rsid w:val="006C42EA"/>
    <w:rsid w:val="006C438F"/>
    <w:rsid w:val="006C4490"/>
    <w:rsid w:val="006C4B8A"/>
    <w:rsid w:val="006C4E2F"/>
    <w:rsid w:val="006C4F8A"/>
    <w:rsid w:val="006C503A"/>
    <w:rsid w:val="006C527B"/>
    <w:rsid w:val="006C5786"/>
    <w:rsid w:val="006C590A"/>
    <w:rsid w:val="006C5CA7"/>
    <w:rsid w:val="006C622C"/>
    <w:rsid w:val="006C623A"/>
    <w:rsid w:val="006C62B7"/>
    <w:rsid w:val="006C63CA"/>
    <w:rsid w:val="006C64E5"/>
    <w:rsid w:val="006C6829"/>
    <w:rsid w:val="006C6C5B"/>
    <w:rsid w:val="006C6D7C"/>
    <w:rsid w:val="006C6F76"/>
    <w:rsid w:val="006C7233"/>
    <w:rsid w:val="006C72A9"/>
    <w:rsid w:val="006C7301"/>
    <w:rsid w:val="006C74F3"/>
    <w:rsid w:val="006C7946"/>
    <w:rsid w:val="006D0141"/>
    <w:rsid w:val="006D066A"/>
    <w:rsid w:val="006D0878"/>
    <w:rsid w:val="006D0F41"/>
    <w:rsid w:val="006D12B8"/>
    <w:rsid w:val="006D177F"/>
    <w:rsid w:val="006D1D07"/>
    <w:rsid w:val="006D1E50"/>
    <w:rsid w:val="006D21FB"/>
    <w:rsid w:val="006D220C"/>
    <w:rsid w:val="006D2537"/>
    <w:rsid w:val="006D2735"/>
    <w:rsid w:val="006D2FFF"/>
    <w:rsid w:val="006D3081"/>
    <w:rsid w:val="006D34F7"/>
    <w:rsid w:val="006D36DE"/>
    <w:rsid w:val="006D3884"/>
    <w:rsid w:val="006D3A21"/>
    <w:rsid w:val="006D3CD2"/>
    <w:rsid w:val="006D40AC"/>
    <w:rsid w:val="006D40F9"/>
    <w:rsid w:val="006D437B"/>
    <w:rsid w:val="006D44E2"/>
    <w:rsid w:val="006D45B3"/>
    <w:rsid w:val="006D468C"/>
    <w:rsid w:val="006D482D"/>
    <w:rsid w:val="006D4AB0"/>
    <w:rsid w:val="006D521D"/>
    <w:rsid w:val="006D536E"/>
    <w:rsid w:val="006D54AC"/>
    <w:rsid w:val="006D5B3D"/>
    <w:rsid w:val="006D5D3E"/>
    <w:rsid w:val="006D5F12"/>
    <w:rsid w:val="006D60AD"/>
    <w:rsid w:val="006D6128"/>
    <w:rsid w:val="006D616B"/>
    <w:rsid w:val="006D632C"/>
    <w:rsid w:val="006D64D8"/>
    <w:rsid w:val="006D64E5"/>
    <w:rsid w:val="006D64FB"/>
    <w:rsid w:val="006D66E2"/>
    <w:rsid w:val="006D6E89"/>
    <w:rsid w:val="006D7278"/>
    <w:rsid w:val="006D7518"/>
    <w:rsid w:val="006D7643"/>
    <w:rsid w:val="006D768A"/>
    <w:rsid w:val="006D78A2"/>
    <w:rsid w:val="006D78D3"/>
    <w:rsid w:val="006D7971"/>
    <w:rsid w:val="006D7E1C"/>
    <w:rsid w:val="006E037C"/>
    <w:rsid w:val="006E0385"/>
    <w:rsid w:val="006E050E"/>
    <w:rsid w:val="006E0661"/>
    <w:rsid w:val="006E0D0A"/>
    <w:rsid w:val="006E10F6"/>
    <w:rsid w:val="006E1288"/>
    <w:rsid w:val="006E1436"/>
    <w:rsid w:val="006E1468"/>
    <w:rsid w:val="006E15E5"/>
    <w:rsid w:val="006E168A"/>
    <w:rsid w:val="006E1766"/>
    <w:rsid w:val="006E18EE"/>
    <w:rsid w:val="006E1994"/>
    <w:rsid w:val="006E1B7A"/>
    <w:rsid w:val="006E1D07"/>
    <w:rsid w:val="006E2089"/>
    <w:rsid w:val="006E20F0"/>
    <w:rsid w:val="006E2167"/>
    <w:rsid w:val="006E27D8"/>
    <w:rsid w:val="006E2A99"/>
    <w:rsid w:val="006E2BA8"/>
    <w:rsid w:val="006E2E1F"/>
    <w:rsid w:val="006E3C38"/>
    <w:rsid w:val="006E3D6E"/>
    <w:rsid w:val="006E41CA"/>
    <w:rsid w:val="006E45F6"/>
    <w:rsid w:val="006E4794"/>
    <w:rsid w:val="006E47C6"/>
    <w:rsid w:val="006E4C27"/>
    <w:rsid w:val="006E514F"/>
    <w:rsid w:val="006E577E"/>
    <w:rsid w:val="006E5971"/>
    <w:rsid w:val="006E5E08"/>
    <w:rsid w:val="006E623E"/>
    <w:rsid w:val="006E6421"/>
    <w:rsid w:val="006E6A2F"/>
    <w:rsid w:val="006E6D29"/>
    <w:rsid w:val="006E6DEC"/>
    <w:rsid w:val="006E6E6F"/>
    <w:rsid w:val="006E6E89"/>
    <w:rsid w:val="006E703F"/>
    <w:rsid w:val="006E7139"/>
    <w:rsid w:val="006E71D1"/>
    <w:rsid w:val="006E71E9"/>
    <w:rsid w:val="006E7706"/>
    <w:rsid w:val="006E795E"/>
    <w:rsid w:val="006E7BA5"/>
    <w:rsid w:val="006E7DAB"/>
    <w:rsid w:val="006F0282"/>
    <w:rsid w:val="006F0D9B"/>
    <w:rsid w:val="006F1823"/>
    <w:rsid w:val="006F1A4B"/>
    <w:rsid w:val="006F2889"/>
    <w:rsid w:val="006F28BE"/>
    <w:rsid w:val="006F2B06"/>
    <w:rsid w:val="006F2B9A"/>
    <w:rsid w:val="006F2E3A"/>
    <w:rsid w:val="006F2F88"/>
    <w:rsid w:val="006F3397"/>
    <w:rsid w:val="006F352C"/>
    <w:rsid w:val="006F37A1"/>
    <w:rsid w:val="006F3A29"/>
    <w:rsid w:val="006F3B45"/>
    <w:rsid w:val="006F4099"/>
    <w:rsid w:val="006F45F3"/>
    <w:rsid w:val="006F4EF5"/>
    <w:rsid w:val="006F5327"/>
    <w:rsid w:val="006F53AC"/>
    <w:rsid w:val="006F5894"/>
    <w:rsid w:val="006F5F66"/>
    <w:rsid w:val="006F616C"/>
    <w:rsid w:val="006F6371"/>
    <w:rsid w:val="006F67D4"/>
    <w:rsid w:val="006F6835"/>
    <w:rsid w:val="006F68BA"/>
    <w:rsid w:val="006F6AAC"/>
    <w:rsid w:val="006F6D70"/>
    <w:rsid w:val="006F6DB1"/>
    <w:rsid w:val="006F781F"/>
    <w:rsid w:val="006F7A66"/>
    <w:rsid w:val="006F7C1A"/>
    <w:rsid w:val="00700385"/>
    <w:rsid w:val="007003A6"/>
    <w:rsid w:val="007004EF"/>
    <w:rsid w:val="00700587"/>
    <w:rsid w:val="00700712"/>
    <w:rsid w:val="00700971"/>
    <w:rsid w:val="007009C4"/>
    <w:rsid w:val="00700B3C"/>
    <w:rsid w:val="00700DB9"/>
    <w:rsid w:val="00700EB7"/>
    <w:rsid w:val="00700F42"/>
    <w:rsid w:val="00701261"/>
    <w:rsid w:val="00701738"/>
    <w:rsid w:val="00701799"/>
    <w:rsid w:val="00701852"/>
    <w:rsid w:val="00701A89"/>
    <w:rsid w:val="00701C16"/>
    <w:rsid w:val="00701CF3"/>
    <w:rsid w:val="00702156"/>
    <w:rsid w:val="007028FB"/>
    <w:rsid w:val="00702E68"/>
    <w:rsid w:val="00703498"/>
    <w:rsid w:val="0070385C"/>
    <w:rsid w:val="00703B74"/>
    <w:rsid w:val="00703C4B"/>
    <w:rsid w:val="00703DAD"/>
    <w:rsid w:val="00703F2C"/>
    <w:rsid w:val="00703FB7"/>
    <w:rsid w:val="0070402E"/>
    <w:rsid w:val="007040F7"/>
    <w:rsid w:val="007049ED"/>
    <w:rsid w:val="00704ADE"/>
    <w:rsid w:val="00704FD0"/>
    <w:rsid w:val="00705136"/>
    <w:rsid w:val="0070514D"/>
    <w:rsid w:val="0070538C"/>
    <w:rsid w:val="007056A2"/>
    <w:rsid w:val="0070570B"/>
    <w:rsid w:val="007057CD"/>
    <w:rsid w:val="007058AB"/>
    <w:rsid w:val="00705CAE"/>
    <w:rsid w:val="00705DA0"/>
    <w:rsid w:val="00705DCA"/>
    <w:rsid w:val="00705F63"/>
    <w:rsid w:val="00705FCE"/>
    <w:rsid w:val="00706170"/>
    <w:rsid w:val="007064D9"/>
    <w:rsid w:val="0070651F"/>
    <w:rsid w:val="00706826"/>
    <w:rsid w:val="00706DD5"/>
    <w:rsid w:val="00706E42"/>
    <w:rsid w:val="0070716A"/>
    <w:rsid w:val="00707469"/>
    <w:rsid w:val="0070751B"/>
    <w:rsid w:val="00707596"/>
    <w:rsid w:val="007079E4"/>
    <w:rsid w:val="00707F53"/>
    <w:rsid w:val="00707FAE"/>
    <w:rsid w:val="00707FBD"/>
    <w:rsid w:val="00710D61"/>
    <w:rsid w:val="00710E1C"/>
    <w:rsid w:val="00711301"/>
    <w:rsid w:val="00711438"/>
    <w:rsid w:val="00711AA7"/>
    <w:rsid w:val="00711B2B"/>
    <w:rsid w:val="00711CF1"/>
    <w:rsid w:val="00711DB9"/>
    <w:rsid w:val="00711FF9"/>
    <w:rsid w:val="00712466"/>
    <w:rsid w:val="00712930"/>
    <w:rsid w:val="00712A7C"/>
    <w:rsid w:val="00712AD1"/>
    <w:rsid w:val="00712D26"/>
    <w:rsid w:val="00712FFA"/>
    <w:rsid w:val="00713427"/>
    <w:rsid w:val="007134AB"/>
    <w:rsid w:val="00713739"/>
    <w:rsid w:val="00713767"/>
    <w:rsid w:val="00714643"/>
    <w:rsid w:val="007146BE"/>
    <w:rsid w:val="00714ABC"/>
    <w:rsid w:val="007150C5"/>
    <w:rsid w:val="007155DB"/>
    <w:rsid w:val="00715767"/>
    <w:rsid w:val="00715AC5"/>
    <w:rsid w:val="00715E00"/>
    <w:rsid w:val="00716767"/>
    <w:rsid w:val="00716A18"/>
    <w:rsid w:val="00716BFA"/>
    <w:rsid w:val="00716E3B"/>
    <w:rsid w:val="00716E71"/>
    <w:rsid w:val="00717011"/>
    <w:rsid w:val="007173FD"/>
    <w:rsid w:val="0071745D"/>
    <w:rsid w:val="007174DA"/>
    <w:rsid w:val="00717817"/>
    <w:rsid w:val="007203A8"/>
    <w:rsid w:val="00720709"/>
    <w:rsid w:val="0072077A"/>
    <w:rsid w:val="007207B5"/>
    <w:rsid w:val="007209BA"/>
    <w:rsid w:val="00721109"/>
    <w:rsid w:val="007211C8"/>
    <w:rsid w:val="007211F3"/>
    <w:rsid w:val="00721319"/>
    <w:rsid w:val="0072160B"/>
    <w:rsid w:val="007218D7"/>
    <w:rsid w:val="00721AB3"/>
    <w:rsid w:val="00721DD9"/>
    <w:rsid w:val="00721DE3"/>
    <w:rsid w:val="00722384"/>
    <w:rsid w:val="0072238F"/>
    <w:rsid w:val="0072246B"/>
    <w:rsid w:val="00722718"/>
    <w:rsid w:val="00722839"/>
    <w:rsid w:val="007229B3"/>
    <w:rsid w:val="00722A22"/>
    <w:rsid w:val="00722AF4"/>
    <w:rsid w:val="00722D21"/>
    <w:rsid w:val="00722ECD"/>
    <w:rsid w:val="00722EEA"/>
    <w:rsid w:val="007233D4"/>
    <w:rsid w:val="007237FF"/>
    <w:rsid w:val="0072385A"/>
    <w:rsid w:val="0072391E"/>
    <w:rsid w:val="00723B5B"/>
    <w:rsid w:val="00723C74"/>
    <w:rsid w:val="00723D56"/>
    <w:rsid w:val="00723E0D"/>
    <w:rsid w:val="007244BD"/>
    <w:rsid w:val="007245CB"/>
    <w:rsid w:val="0072478B"/>
    <w:rsid w:val="0072514D"/>
    <w:rsid w:val="00725319"/>
    <w:rsid w:val="007254CF"/>
    <w:rsid w:val="007255D3"/>
    <w:rsid w:val="00725684"/>
    <w:rsid w:val="0072579F"/>
    <w:rsid w:val="007257B5"/>
    <w:rsid w:val="007259CF"/>
    <w:rsid w:val="007261AF"/>
    <w:rsid w:val="00726402"/>
    <w:rsid w:val="00726474"/>
    <w:rsid w:val="00726B3A"/>
    <w:rsid w:val="00727595"/>
    <w:rsid w:val="00727731"/>
    <w:rsid w:val="00727889"/>
    <w:rsid w:val="00727B64"/>
    <w:rsid w:val="007301F5"/>
    <w:rsid w:val="007306C6"/>
    <w:rsid w:val="00730A3C"/>
    <w:rsid w:val="00730A49"/>
    <w:rsid w:val="00730D27"/>
    <w:rsid w:val="00730FFA"/>
    <w:rsid w:val="007318A9"/>
    <w:rsid w:val="00731C58"/>
    <w:rsid w:val="0073275C"/>
    <w:rsid w:val="00732BC3"/>
    <w:rsid w:val="00732BE6"/>
    <w:rsid w:val="00732CA0"/>
    <w:rsid w:val="00732D7D"/>
    <w:rsid w:val="00732ED4"/>
    <w:rsid w:val="0073304D"/>
    <w:rsid w:val="007331BB"/>
    <w:rsid w:val="007334BA"/>
    <w:rsid w:val="0073373C"/>
    <w:rsid w:val="00733CDC"/>
    <w:rsid w:val="00733E58"/>
    <w:rsid w:val="007341CC"/>
    <w:rsid w:val="00734283"/>
    <w:rsid w:val="007344C9"/>
    <w:rsid w:val="007345D9"/>
    <w:rsid w:val="00734E3C"/>
    <w:rsid w:val="00734EDB"/>
    <w:rsid w:val="00735145"/>
    <w:rsid w:val="007356C9"/>
    <w:rsid w:val="0073578B"/>
    <w:rsid w:val="007357F3"/>
    <w:rsid w:val="00735B65"/>
    <w:rsid w:val="00735B93"/>
    <w:rsid w:val="00735CCF"/>
    <w:rsid w:val="00735D3E"/>
    <w:rsid w:val="00736127"/>
    <w:rsid w:val="0073680F"/>
    <w:rsid w:val="007369DE"/>
    <w:rsid w:val="00736E43"/>
    <w:rsid w:val="00736F26"/>
    <w:rsid w:val="007370B1"/>
    <w:rsid w:val="00737152"/>
    <w:rsid w:val="0073731D"/>
    <w:rsid w:val="0073793E"/>
    <w:rsid w:val="00737F30"/>
    <w:rsid w:val="007404D0"/>
    <w:rsid w:val="007408F0"/>
    <w:rsid w:val="00741344"/>
    <w:rsid w:val="007415B7"/>
    <w:rsid w:val="0074174C"/>
    <w:rsid w:val="0074174D"/>
    <w:rsid w:val="00741927"/>
    <w:rsid w:val="00741C87"/>
    <w:rsid w:val="00741E0F"/>
    <w:rsid w:val="00741EE4"/>
    <w:rsid w:val="00741F38"/>
    <w:rsid w:val="00741F3A"/>
    <w:rsid w:val="007422D3"/>
    <w:rsid w:val="0074230D"/>
    <w:rsid w:val="00742462"/>
    <w:rsid w:val="00742534"/>
    <w:rsid w:val="00742756"/>
    <w:rsid w:val="00742DB4"/>
    <w:rsid w:val="00742E54"/>
    <w:rsid w:val="0074307E"/>
    <w:rsid w:val="00743453"/>
    <w:rsid w:val="007435B1"/>
    <w:rsid w:val="007435E3"/>
    <w:rsid w:val="00743688"/>
    <w:rsid w:val="0074378D"/>
    <w:rsid w:val="007438B3"/>
    <w:rsid w:val="00743A45"/>
    <w:rsid w:val="007442BE"/>
    <w:rsid w:val="007446D0"/>
    <w:rsid w:val="00744920"/>
    <w:rsid w:val="00744DB6"/>
    <w:rsid w:val="007450CD"/>
    <w:rsid w:val="0074560B"/>
    <w:rsid w:val="00745788"/>
    <w:rsid w:val="00745862"/>
    <w:rsid w:val="007459A5"/>
    <w:rsid w:val="00745BD4"/>
    <w:rsid w:val="00745CAE"/>
    <w:rsid w:val="00745DF9"/>
    <w:rsid w:val="00745E32"/>
    <w:rsid w:val="00745F23"/>
    <w:rsid w:val="0074659B"/>
    <w:rsid w:val="00746CEA"/>
    <w:rsid w:val="00747241"/>
    <w:rsid w:val="007474C9"/>
    <w:rsid w:val="0074776B"/>
    <w:rsid w:val="007479C6"/>
    <w:rsid w:val="00747E95"/>
    <w:rsid w:val="00750023"/>
    <w:rsid w:val="007501C8"/>
    <w:rsid w:val="00750239"/>
    <w:rsid w:val="007506CF"/>
    <w:rsid w:val="007506E3"/>
    <w:rsid w:val="00750873"/>
    <w:rsid w:val="00750978"/>
    <w:rsid w:val="007509A1"/>
    <w:rsid w:val="00750C35"/>
    <w:rsid w:val="00750FA0"/>
    <w:rsid w:val="007511C4"/>
    <w:rsid w:val="007513BE"/>
    <w:rsid w:val="00751A19"/>
    <w:rsid w:val="00751D73"/>
    <w:rsid w:val="00751DA1"/>
    <w:rsid w:val="00752080"/>
    <w:rsid w:val="0075214E"/>
    <w:rsid w:val="0075224B"/>
    <w:rsid w:val="0075227C"/>
    <w:rsid w:val="00752282"/>
    <w:rsid w:val="007526D2"/>
    <w:rsid w:val="007527B1"/>
    <w:rsid w:val="007528C7"/>
    <w:rsid w:val="0075292C"/>
    <w:rsid w:val="00752967"/>
    <w:rsid w:val="00752DCC"/>
    <w:rsid w:val="00752F38"/>
    <w:rsid w:val="00752F8F"/>
    <w:rsid w:val="00753166"/>
    <w:rsid w:val="007533CF"/>
    <w:rsid w:val="00753864"/>
    <w:rsid w:val="00753CB4"/>
    <w:rsid w:val="00753FA2"/>
    <w:rsid w:val="00753FFF"/>
    <w:rsid w:val="007542BD"/>
    <w:rsid w:val="007543C4"/>
    <w:rsid w:val="0075450E"/>
    <w:rsid w:val="00754579"/>
    <w:rsid w:val="007545C2"/>
    <w:rsid w:val="00754678"/>
    <w:rsid w:val="00754A75"/>
    <w:rsid w:val="00755417"/>
    <w:rsid w:val="007554A1"/>
    <w:rsid w:val="007554F3"/>
    <w:rsid w:val="007555C4"/>
    <w:rsid w:val="00755CCE"/>
    <w:rsid w:val="00755DBE"/>
    <w:rsid w:val="00755DE0"/>
    <w:rsid w:val="0075608C"/>
    <w:rsid w:val="00756488"/>
    <w:rsid w:val="007567FF"/>
    <w:rsid w:val="00756933"/>
    <w:rsid w:val="00756DA0"/>
    <w:rsid w:val="00756DEE"/>
    <w:rsid w:val="007578D4"/>
    <w:rsid w:val="00757914"/>
    <w:rsid w:val="007579C5"/>
    <w:rsid w:val="00757B96"/>
    <w:rsid w:val="00757C16"/>
    <w:rsid w:val="00757DE4"/>
    <w:rsid w:val="00757E65"/>
    <w:rsid w:val="007601A7"/>
    <w:rsid w:val="0076046E"/>
    <w:rsid w:val="0076058E"/>
    <w:rsid w:val="00760782"/>
    <w:rsid w:val="00760A47"/>
    <w:rsid w:val="00760B3F"/>
    <w:rsid w:val="00761419"/>
    <w:rsid w:val="00761A8C"/>
    <w:rsid w:val="007620E2"/>
    <w:rsid w:val="00762523"/>
    <w:rsid w:val="00762536"/>
    <w:rsid w:val="00762657"/>
    <w:rsid w:val="00762A1B"/>
    <w:rsid w:val="00762CC2"/>
    <w:rsid w:val="00762F96"/>
    <w:rsid w:val="00763143"/>
    <w:rsid w:val="007631B1"/>
    <w:rsid w:val="00763397"/>
    <w:rsid w:val="0076397D"/>
    <w:rsid w:val="00763BBC"/>
    <w:rsid w:val="00763FC5"/>
    <w:rsid w:val="00764190"/>
    <w:rsid w:val="00764353"/>
    <w:rsid w:val="00764597"/>
    <w:rsid w:val="00764759"/>
    <w:rsid w:val="00764764"/>
    <w:rsid w:val="007647E0"/>
    <w:rsid w:val="00764929"/>
    <w:rsid w:val="00764EB8"/>
    <w:rsid w:val="00764F20"/>
    <w:rsid w:val="00765094"/>
    <w:rsid w:val="007657EC"/>
    <w:rsid w:val="00765E42"/>
    <w:rsid w:val="00766038"/>
    <w:rsid w:val="007667A1"/>
    <w:rsid w:val="0076687C"/>
    <w:rsid w:val="007668C9"/>
    <w:rsid w:val="00766993"/>
    <w:rsid w:val="00766A0C"/>
    <w:rsid w:val="00766CF6"/>
    <w:rsid w:val="00766EB7"/>
    <w:rsid w:val="007670F7"/>
    <w:rsid w:val="007675AC"/>
    <w:rsid w:val="00767830"/>
    <w:rsid w:val="0076788E"/>
    <w:rsid w:val="00767980"/>
    <w:rsid w:val="00767A94"/>
    <w:rsid w:val="00767AAC"/>
    <w:rsid w:val="00767D71"/>
    <w:rsid w:val="00767E79"/>
    <w:rsid w:val="0077007B"/>
    <w:rsid w:val="007704BC"/>
    <w:rsid w:val="0077098A"/>
    <w:rsid w:val="00770BEC"/>
    <w:rsid w:val="00770DDC"/>
    <w:rsid w:val="00770E50"/>
    <w:rsid w:val="00771042"/>
    <w:rsid w:val="00771324"/>
    <w:rsid w:val="00771826"/>
    <w:rsid w:val="007718D7"/>
    <w:rsid w:val="007719BE"/>
    <w:rsid w:val="007719D8"/>
    <w:rsid w:val="00771AC0"/>
    <w:rsid w:val="00771BB8"/>
    <w:rsid w:val="00772704"/>
    <w:rsid w:val="00772DD1"/>
    <w:rsid w:val="00773083"/>
    <w:rsid w:val="0077313B"/>
    <w:rsid w:val="00773153"/>
    <w:rsid w:val="007731B5"/>
    <w:rsid w:val="007731BD"/>
    <w:rsid w:val="007732F7"/>
    <w:rsid w:val="007736DB"/>
    <w:rsid w:val="00773A18"/>
    <w:rsid w:val="00773E4B"/>
    <w:rsid w:val="007742EB"/>
    <w:rsid w:val="00774361"/>
    <w:rsid w:val="00774845"/>
    <w:rsid w:val="0077504D"/>
    <w:rsid w:val="007751A6"/>
    <w:rsid w:val="0077560B"/>
    <w:rsid w:val="007758F7"/>
    <w:rsid w:val="00776040"/>
    <w:rsid w:val="007768FC"/>
    <w:rsid w:val="007769CA"/>
    <w:rsid w:val="00776C3B"/>
    <w:rsid w:val="00776C8F"/>
    <w:rsid w:val="00777411"/>
    <w:rsid w:val="00777437"/>
    <w:rsid w:val="007779B9"/>
    <w:rsid w:val="00777C5F"/>
    <w:rsid w:val="0078001B"/>
    <w:rsid w:val="007800C3"/>
    <w:rsid w:val="00780136"/>
    <w:rsid w:val="0078060A"/>
    <w:rsid w:val="00780BA6"/>
    <w:rsid w:val="00780F78"/>
    <w:rsid w:val="00781095"/>
    <w:rsid w:val="0078118E"/>
    <w:rsid w:val="00781401"/>
    <w:rsid w:val="00781A9C"/>
    <w:rsid w:val="00781CF8"/>
    <w:rsid w:val="0078220C"/>
    <w:rsid w:val="00782300"/>
    <w:rsid w:val="0078243D"/>
    <w:rsid w:val="007829FB"/>
    <w:rsid w:val="00783004"/>
    <w:rsid w:val="0078341C"/>
    <w:rsid w:val="00783601"/>
    <w:rsid w:val="0078367B"/>
    <w:rsid w:val="007838D8"/>
    <w:rsid w:val="007839C9"/>
    <w:rsid w:val="00783BB8"/>
    <w:rsid w:val="00783DB4"/>
    <w:rsid w:val="00784081"/>
    <w:rsid w:val="00784242"/>
    <w:rsid w:val="007844FB"/>
    <w:rsid w:val="00785934"/>
    <w:rsid w:val="00785A9B"/>
    <w:rsid w:val="00786028"/>
    <w:rsid w:val="00786047"/>
    <w:rsid w:val="00786371"/>
    <w:rsid w:val="00786543"/>
    <w:rsid w:val="0078682F"/>
    <w:rsid w:val="00786CE2"/>
    <w:rsid w:val="007872C0"/>
    <w:rsid w:val="007874AF"/>
    <w:rsid w:val="007874D3"/>
    <w:rsid w:val="00787590"/>
    <w:rsid w:val="007876F4"/>
    <w:rsid w:val="00787881"/>
    <w:rsid w:val="00787FCB"/>
    <w:rsid w:val="00790303"/>
    <w:rsid w:val="00790432"/>
    <w:rsid w:val="00790750"/>
    <w:rsid w:val="00790A3D"/>
    <w:rsid w:val="00790CCE"/>
    <w:rsid w:val="00790FC9"/>
    <w:rsid w:val="00791114"/>
    <w:rsid w:val="007916C5"/>
    <w:rsid w:val="00791B83"/>
    <w:rsid w:val="00791C0F"/>
    <w:rsid w:val="0079237B"/>
    <w:rsid w:val="007925BB"/>
    <w:rsid w:val="007928EC"/>
    <w:rsid w:val="00792B10"/>
    <w:rsid w:val="00792B61"/>
    <w:rsid w:val="00793364"/>
    <w:rsid w:val="007934D0"/>
    <w:rsid w:val="007936AD"/>
    <w:rsid w:val="0079375F"/>
    <w:rsid w:val="0079378A"/>
    <w:rsid w:val="00793B3F"/>
    <w:rsid w:val="00793F34"/>
    <w:rsid w:val="0079418A"/>
    <w:rsid w:val="007942B4"/>
    <w:rsid w:val="00794321"/>
    <w:rsid w:val="0079456D"/>
    <w:rsid w:val="00794753"/>
    <w:rsid w:val="00794891"/>
    <w:rsid w:val="007949DE"/>
    <w:rsid w:val="00794DCD"/>
    <w:rsid w:val="00795238"/>
    <w:rsid w:val="00795637"/>
    <w:rsid w:val="007958B2"/>
    <w:rsid w:val="00795B1E"/>
    <w:rsid w:val="00795BEE"/>
    <w:rsid w:val="00795E5F"/>
    <w:rsid w:val="00796788"/>
    <w:rsid w:val="0079679F"/>
    <w:rsid w:val="0079687C"/>
    <w:rsid w:val="007969A3"/>
    <w:rsid w:val="007969F3"/>
    <w:rsid w:val="00796C49"/>
    <w:rsid w:val="007970B5"/>
    <w:rsid w:val="00797230"/>
    <w:rsid w:val="0079767E"/>
    <w:rsid w:val="00797713"/>
    <w:rsid w:val="00797762"/>
    <w:rsid w:val="00797958"/>
    <w:rsid w:val="00797FE7"/>
    <w:rsid w:val="007A0140"/>
    <w:rsid w:val="007A020A"/>
    <w:rsid w:val="007A02B9"/>
    <w:rsid w:val="007A04A6"/>
    <w:rsid w:val="007A07CF"/>
    <w:rsid w:val="007A0C85"/>
    <w:rsid w:val="007A0F58"/>
    <w:rsid w:val="007A1030"/>
    <w:rsid w:val="007A10D9"/>
    <w:rsid w:val="007A1223"/>
    <w:rsid w:val="007A165D"/>
    <w:rsid w:val="007A1714"/>
    <w:rsid w:val="007A1808"/>
    <w:rsid w:val="007A1A86"/>
    <w:rsid w:val="007A1B97"/>
    <w:rsid w:val="007A1FE9"/>
    <w:rsid w:val="007A23B4"/>
    <w:rsid w:val="007A287B"/>
    <w:rsid w:val="007A29B7"/>
    <w:rsid w:val="007A318F"/>
    <w:rsid w:val="007A3228"/>
    <w:rsid w:val="007A34DD"/>
    <w:rsid w:val="007A3A62"/>
    <w:rsid w:val="007A3A65"/>
    <w:rsid w:val="007A3F6B"/>
    <w:rsid w:val="007A4534"/>
    <w:rsid w:val="007A45D0"/>
    <w:rsid w:val="007A4BCC"/>
    <w:rsid w:val="007A4D7B"/>
    <w:rsid w:val="007A4D86"/>
    <w:rsid w:val="007A4EB1"/>
    <w:rsid w:val="007A52AE"/>
    <w:rsid w:val="007A5A7E"/>
    <w:rsid w:val="007A5A89"/>
    <w:rsid w:val="007A5AE2"/>
    <w:rsid w:val="007A5EAF"/>
    <w:rsid w:val="007A6191"/>
    <w:rsid w:val="007A6456"/>
    <w:rsid w:val="007A6BBF"/>
    <w:rsid w:val="007A6C10"/>
    <w:rsid w:val="007A7020"/>
    <w:rsid w:val="007A7541"/>
    <w:rsid w:val="007A7566"/>
    <w:rsid w:val="007A7667"/>
    <w:rsid w:val="007A7707"/>
    <w:rsid w:val="007A7B28"/>
    <w:rsid w:val="007A7CE5"/>
    <w:rsid w:val="007A7D5B"/>
    <w:rsid w:val="007A7D60"/>
    <w:rsid w:val="007A7D73"/>
    <w:rsid w:val="007A7EED"/>
    <w:rsid w:val="007B02B1"/>
    <w:rsid w:val="007B02C5"/>
    <w:rsid w:val="007B03A1"/>
    <w:rsid w:val="007B06F1"/>
    <w:rsid w:val="007B0A68"/>
    <w:rsid w:val="007B0B5F"/>
    <w:rsid w:val="007B0BED"/>
    <w:rsid w:val="007B0CC8"/>
    <w:rsid w:val="007B0E82"/>
    <w:rsid w:val="007B102A"/>
    <w:rsid w:val="007B160A"/>
    <w:rsid w:val="007B16D7"/>
    <w:rsid w:val="007B1769"/>
    <w:rsid w:val="007B1CFF"/>
    <w:rsid w:val="007B1EB8"/>
    <w:rsid w:val="007B2071"/>
    <w:rsid w:val="007B21BD"/>
    <w:rsid w:val="007B2569"/>
    <w:rsid w:val="007B2655"/>
    <w:rsid w:val="007B26E1"/>
    <w:rsid w:val="007B2CF1"/>
    <w:rsid w:val="007B2E11"/>
    <w:rsid w:val="007B2E49"/>
    <w:rsid w:val="007B3102"/>
    <w:rsid w:val="007B3546"/>
    <w:rsid w:val="007B362E"/>
    <w:rsid w:val="007B3BCE"/>
    <w:rsid w:val="007B3DFF"/>
    <w:rsid w:val="007B4258"/>
    <w:rsid w:val="007B44EA"/>
    <w:rsid w:val="007B45EE"/>
    <w:rsid w:val="007B4A5E"/>
    <w:rsid w:val="007B4EA3"/>
    <w:rsid w:val="007B5545"/>
    <w:rsid w:val="007B57D1"/>
    <w:rsid w:val="007B5A34"/>
    <w:rsid w:val="007B5C65"/>
    <w:rsid w:val="007B6D69"/>
    <w:rsid w:val="007B6ED4"/>
    <w:rsid w:val="007B7024"/>
    <w:rsid w:val="007B707D"/>
    <w:rsid w:val="007B7519"/>
    <w:rsid w:val="007B769F"/>
    <w:rsid w:val="007B7B27"/>
    <w:rsid w:val="007C0535"/>
    <w:rsid w:val="007C0646"/>
    <w:rsid w:val="007C0944"/>
    <w:rsid w:val="007C0A8C"/>
    <w:rsid w:val="007C0AEA"/>
    <w:rsid w:val="007C0C45"/>
    <w:rsid w:val="007C1094"/>
    <w:rsid w:val="007C11F9"/>
    <w:rsid w:val="007C1631"/>
    <w:rsid w:val="007C1915"/>
    <w:rsid w:val="007C1B41"/>
    <w:rsid w:val="007C1F4D"/>
    <w:rsid w:val="007C2672"/>
    <w:rsid w:val="007C2F1C"/>
    <w:rsid w:val="007C2F96"/>
    <w:rsid w:val="007C312D"/>
    <w:rsid w:val="007C3154"/>
    <w:rsid w:val="007C3265"/>
    <w:rsid w:val="007C331F"/>
    <w:rsid w:val="007C351B"/>
    <w:rsid w:val="007C3660"/>
    <w:rsid w:val="007C3740"/>
    <w:rsid w:val="007C3955"/>
    <w:rsid w:val="007C3C1F"/>
    <w:rsid w:val="007C3DE9"/>
    <w:rsid w:val="007C41A9"/>
    <w:rsid w:val="007C421F"/>
    <w:rsid w:val="007C4299"/>
    <w:rsid w:val="007C4C35"/>
    <w:rsid w:val="007C4C8E"/>
    <w:rsid w:val="007C4D05"/>
    <w:rsid w:val="007C4F51"/>
    <w:rsid w:val="007C528B"/>
    <w:rsid w:val="007C542A"/>
    <w:rsid w:val="007C5507"/>
    <w:rsid w:val="007C6261"/>
    <w:rsid w:val="007C6473"/>
    <w:rsid w:val="007C6913"/>
    <w:rsid w:val="007C69BC"/>
    <w:rsid w:val="007C6B37"/>
    <w:rsid w:val="007C6F4C"/>
    <w:rsid w:val="007C6F52"/>
    <w:rsid w:val="007C7023"/>
    <w:rsid w:val="007C7511"/>
    <w:rsid w:val="007C75B8"/>
    <w:rsid w:val="007C763F"/>
    <w:rsid w:val="007C77F9"/>
    <w:rsid w:val="007C7C49"/>
    <w:rsid w:val="007C7CAB"/>
    <w:rsid w:val="007D0143"/>
    <w:rsid w:val="007D0359"/>
    <w:rsid w:val="007D08F7"/>
    <w:rsid w:val="007D09B5"/>
    <w:rsid w:val="007D09C8"/>
    <w:rsid w:val="007D0C58"/>
    <w:rsid w:val="007D0CB6"/>
    <w:rsid w:val="007D1388"/>
    <w:rsid w:val="007D17B3"/>
    <w:rsid w:val="007D1803"/>
    <w:rsid w:val="007D1B19"/>
    <w:rsid w:val="007D1C47"/>
    <w:rsid w:val="007D1CF3"/>
    <w:rsid w:val="007D210B"/>
    <w:rsid w:val="007D2196"/>
    <w:rsid w:val="007D21D9"/>
    <w:rsid w:val="007D2480"/>
    <w:rsid w:val="007D2517"/>
    <w:rsid w:val="007D27EC"/>
    <w:rsid w:val="007D2FFC"/>
    <w:rsid w:val="007D32CA"/>
    <w:rsid w:val="007D33EE"/>
    <w:rsid w:val="007D386C"/>
    <w:rsid w:val="007D3A1C"/>
    <w:rsid w:val="007D3B9E"/>
    <w:rsid w:val="007D3D33"/>
    <w:rsid w:val="007D3DBB"/>
    <w:rsid w:val="007D3EC6"/>
    <w:rsid w:val="007D4084"/>
    <w:rsid w:val="007D4431"/>
    <w:rsid w:val="007D48DE"/>
    <w:rsid w:val="007D4BB6"/>
    <w:rsid w:val="007D4D88"/>
    <w:rsid w:val="007D53F8"/>
    <w:rsid w:val="007D56CD"/>
    <w:rsid w:val="007D59B3"/>
    <w:rsid w:val="007D5A85"/>
    <w:rsid w:val="007D622B"/>
    <w:rsid w:val="007D6237"/>
    <w:rsid w:val="007D66F3"/>
    <w:rsid w:val="007D6AE7"/>
    <w:rsid w:val="007D6C31"/>
    <w:rsid w:val="007D71F5"/>
    <w:rsid w:val="007D72EE"/>
    <w:rsid w:val="007D77DF"/>
    <w:rsid w:val="007D789E"/>
    <w:rsid w:val="007D7BC2"/>
    <w:rsid w:val="007D7C77"/>
    <w:rsid w:val="007E0259"/>
    <w:rsid w:val="007E032A"/>
    <w:rsid w:val="007E03C8"/>
    <w:rsid w:val="007E03DB"/>
    <w:rsid w:val="007E05DA"/>
    <w:rsid w:val="007E06C1"/>
    <w:rsid w:val="007E074B"/>
    <w:rsid w:val="007E0AC3"/>
    <w:rsid w:val="007E0B78"/>
    <w:rsid w:val="007E0C02"/>
    <w:rsid w:val="007E0D20"/>
    <w:rsid w:val="007E0F52"/>
    <w:rsid w:val="007E0FC3"/>
    <w:rsid w:val="007E1304"/>
    <w:rsid w:val="007E15F4"/>
    <w:rsid w:val="007E1903"/>
    <w:rsid w:val="007E1A84"/>
    <w:rsid w:val="007E1B07"/>
    <w:rsid w:val="007E2020"/>
    <w:rsid w:val="007E23C2"/>
    <w:rsid w:val="007E2440"/>
    <w:rsid w:val="007E24CF"/>
    <w:rsid w:val="007E2626"/>
    <w:rsid w:val="007E2C0A"/>
    <w:rsid w:val="007E2E3A"/>
    <w:rsid w:val="007E2F11"/>
    <w:rsid w:val="007E3697"/>
    <w:rsid w:val="007E371D"/>
    <w:rsid w:val="007E41AB"/>
    <w:rsid w:val="007E474E"/>
    <w:rsid w:val="007E47F2"/>
    <w:rsid w:val="007E48A1"/>
    <w:rsid w:val="007E4D0D"/>
    <w:rsid w:val="007E4D49"/>
    <w:rsid w:val="007E4D69"/>
    <w:rsid w:val="007E4E34"/>
    <w:rsid w:val="007E4EA5"/>
    <w:rsid w:val="007E52FE"/>
    <w:rsid w:val="007E54B9"/>
    <w:rsid w:val="007E54FD"/>
    <w:rsid w:val="007E5752"/>
    <w:rsid w:val="007E5D5E"/>
    <w:rsid w:val="007E5E42"/>
    <w:rsid w:val="007E5E6B"/>
    <w:rsid w:val="007E615D"/>
    <w:rsid w:val="007E61E5"/>
    <w:rsid w:val="007E622E"/>
    <w:rsid w:val="007E6795"/>
    <w:rsid w:val="007E6A8B"/>
    <w:rsid w:val="007E6F32"/>
    <w:rsid w:val="007E6F72"/>
    <w:rsid w:val="007E6FD9"/>
    <w:rsid w:val="007E7711"/>
    <w:rsid w:val="007E79E8"/>
    <w:rsid w:val="007E7F22"/>
    <w:rsid w:val="007F0212"/>
    <w:rsid w:val="007F02F1"/>
    <w:rsid w:val="007F04C8"/>
    <w:rsid w:val="007F04E4"/>
    <w:rsid w:val="007F0EA0"/>
    <w:rsid w:val="007F111C"/>
    <w:rsid w:val="007F129B"/>
    <w:rsid w:val="007F1533"/>
    <w:rsid w:val="007F171B"/>
    <w:rsid w:val="007F214C"/>
    <w:rsid w:val="007F248B"/>
    <w:rsid w:val="007F2730"/>
    <w:rsid w:val="007F29E6"/>
    <w:rsid w:val="007F2B80"/>
    <w:rsid w:val="007F2C8A"/>
    <w:rsid w:val="007F338A"/>
    <w:rsid w:val="007F35EC"/>
    <w:rsid w:val="007F383C"/>
    <w:rsid w:val="007F3C38"/>
    <w:rsid w:val="007F4264"/>
    <w:rsid w:val="007F473C"/>
    <w:rsid w:val="007F4A39"/>
    <w:rsid w:val="007F4AA4"/>
    <w:rsid w:val="007F4FFD"/>
    <w:rsid w:val="007F55BC"/>
    <w:rsid w:val="007F5E19"/>
    <w:rsid w:val="007F5E90"/>
    <w:rsid w:val="007F5FC6"/>
    <w:rsid w:val="007F60E8"/>
    <w:rsid w:val="007F663B"/>
    <w:rsid w:val="007F6774"/>
    <w:rsid w:val="007F688A"/>
    <w:rsid w:val="007F6A03"/>
    <w:rsid w:val="007F6BE0"/>
    <w:rsid w:val="007F6CBD"/>
    <w:rsid w:val="007F7434"/>
    <w:rsid w:val="007F7713"/>
    <w:rsid w:val="007F78AA"/>
    <w:rsid w:val="007F7A16"/>
    <w:rsid w:val="007F7E96"/>
    <w:rsid w:val="0080014D"/>
    <w:rsid w:val="0080029B"/>
    <w:rsid w:val="00800398"/>
    <w:rsid w:val="00800B0C"/>
    <w:rsid w:val="00800C2B"/>
    <w:rsid w:val="00800EA4"/>
    <w:rsid w:val="00800EFB"/>
    <w:rsid w:val="00801400"/>
    <w:rsid w:val="008019C6"/>
    <w:rsid w:val="00801AF4"/>
    <w:rsid w:val="00802185"/>
    <w:rsid w:val="008024F5"/>
    <w:rsid w:val="00802744"/>
    <w:rsid w:val="00802BD3"/>
    <w:rsid w:val="008032EE"/>
    <w:rsid w:val="008035A4"/>
    <w:rsid w:val="008036EF"/>
    <w:rsid w:val="00803802"/>
    <w:rsid w:val="00804073"/>
    <w:rsid w:val="0080452C"/>
    <w:rsid w:val="008045B3"/>
    <w:rsid w:val="00804709"/>
    <w:rsid w:val="0080474E"/>
    <w:rsid w:val="008048B7"/>
    <w:rsid w:val="00804910"/>
    <w:rsid w:val="00804987"/>
    <w:rsid w:val="00805098"/>
    <w:rsid w:val="0080535B"/>
    <w:rsid w:val="008053D3"/>
    <w:rsid w:val="008057AF"/>
    <w:rsid w:val="008059B0"/>
    <w:rsid w:val="00805A11"/>
    <w:rsid w:val="00805B54"/>
    <w:rsid w:val="00805CDB"/>
    <w:rsid w:val="00805D87"/>
    <w:rsid w:val="00806019"/>
    <w:rsid w:val="00806A00"/>
    <w:rsid w:val="00806CAB"/>
    <w:rsid w:val="008075D5"/>
    <w:rsid w:val="00807958"/>
    <w:rsid w:val="00807992"/>
    <w:rsid w:val="00807A81"/>
    <w:rsid w:val="00807C5E"/>
    <w:rsid w:val="008100DB"/>
    <w:rsid w:val="00810CCB"/>
    <w:rsid w:val="00810EEF"/>
    <w:rsid w:val="00811185"/>
    <w:rsid w:val="00811C37"/>
    <w:rsid w:val="00811CE8"/>
    <w:rsid w:val="00811EDB"/>
    <w:rsid w:val="00811FEE"/>
    <w:rsid w:val="0081247F"/>
    <w:rsid w:val="008128BE"/>
    <w:rsid w:val="008129BD"/>
    <w:rsid w:val="00812B1D"/>
    <w:rsid w:val="00812D32"/>
    <w:rsid w:val="00812FF7"/>
    <w:rsid w:val="00813117"/>
    <w:rsid w:val="008133A3"/>
    <w:rsid w:val="008134BC"/>
    <w:rsid w:val="00813574"/>
    <w:rsid w:val="00813825"/>
    <w:rsid w:val="00814560"/>
    <w:rsid w:val="00814740"/>
    <w:rsid w:val="0081542B"/>
    <w:rsid w:val="00815ABE"/>
    <w:rsid w:val="00815C16"/>
    <w:rsid w:val="00815D39"/>
    <w:rsid w:val="00815E15"/>
    <w:rsid w:val="00815FB1"/>
    <w:rsid w:val="00816470"/>
    <w:rsid w:val="0081670B"/>
    <w:rsid w:val="00816E19"/>
    <w:rsid w:val="008172B7"/>
    <w:rsid w:val="00817908"/>
    <w:rsid w:val="00817D85"/>
    <w:rsid w:val="00820210"/>
    <w:rsid w:val="0082036E"/>
    <w:rsid w:val="008203C8"/>
    <w:rsid w:val="008205A1"/>
    <w:rsid w:val="00820704"/>
    <w:rsid w:val="008207E7"/>
    <w:rsid w:val="008207F8"/>
    <w:rsid w:val="00820826"/>
    <w:rsid w:val="00820AB0"/>
    <w:rsid w:val="00820C60"/>
    <w:rsid w:val="00821384"/>
    <w:rsid w:val="008216D9"/>
    <w:rsid w:val="008217DB"/>
    <w:rsid w:val="00821E8C"/>
    <w:rsid w:val="008220B4"/>
    <w:rsid w:val="008221F0"/>
    <w:rsid w:val="00822383"/>
    <w:rsid w:val="0082253E"/>
    <w:rsid w:val="00822588"/>
    <w:rsid w:val="00822CDC"/>
    <w:rsid w:val="00822E37"/>
    <w:rsid w:val="00822EBA"/>
    <w:rsid w:val="0082300C"/>
    <w:rsid w:val="00823492"/>
    <w:rsid w:val="00823C11"/>
    <w:rsid w:val="00823C48"/>
    <w:rsid w:val="00823D50"/>
    <w:rsid w:val="00824291"/>
    <w:rsid w:val="00824780"/>
    <w:rsid w:val="00825E62"/>
    <w:rsid w:val="00825FDC"/>
    <w:rsid w:val="00826540"/>
    <w:rsid w:val="00826BF6"/>
    <w:rsid w:val="00826C07"/>
    <w:rsid w:val="00826C55"/>
    <w:rsid w:val="00826D6D"/>
    <w:rsid w:val="00826E3C"/>
    <w:rsid w:val="00826F04"/>
    <w:rsid w:val="008272C5"/>
    <w:rsid w:val="008275F4"/>
    <w:rsid w:val="008275FE"/>
    <w:rsid w:val="008279FB"/>
    <w:rsid w:val="00827A5E"/>
    <w:rsid w:val="00827AFC"/>
    <w:rsid w:val="00827C9F"/>
    <w:rsid w:val="00827DCC"/>
    <w:rsid w:val="008303B4"/>
    <w:rsid w:val="008303B9"/>
    <w:rsid w:val="00831255"/>
    <w:rsid w:val="008312DD"/>
    <w:rsid w:val="0083141F"/>
    <w:rsid w:val="008315F1"/>
    <w:rsid w:val="00831656"/>
    <w:rsid w:val="00831729"/>
    <w:rsid w:val="0083190C"/>
    <w:rsid w:val="00831D51"/>
    <w:rsid w:val="00831EB1"/>
    <w:rsid w:val="0083251D"/>
    <w:rsid w:val="008325AC"/>
    <w:rsid w:val="0083301D"/>
    <w:rsid w:val="008330D1"/>
    <w:rsid w:val="00833252"/>
    <w:rsid w:val="00833791"/>
    <w:rsid w:val="008339CC"/>
    <w:rsid w:val="00833D69"/>
    <w:rsid w:val="00833D8C"/>
    <w:rsid w:val="0083420B"/>
    <w:rsid w:val="00834837"/>
    <w:rsid w:val="00834890"/>
    <w:rsid w:val="0083491A"/>
    <w:rsid w:val="00834ADD"/>
    <w:rsid w:val="00834CD9"/>
    <w:rsid w:val="00834DA5"/>
    <w:rsid w:val="00835144"/>
    <w:rsid w:val="00835180"/>
    <w:rsid w:val="0083522C"/>
    <w:rsid w:val="008353C9"/>
    <w:rsid w:val="0083541B"/>
    <w:rsid w:val="008354D6"/>
    <w:rsid w:val="0083554F"/>
    <w:rsid w:val="008356EE"/>
    <w:rsid w:val="00835738"/>
    <w:rsid w:val="0083599E"/>
    <w:rsid w:val="00835EFB"/>
    <w:rsid w:val="00836292"/>
    <w:rsid w:val="008364A6"/>
    <w:rsid w:val="00836892"/>
    <w:rsid w:val="00836C59"/>
    <w:rsid w:val="00836D05"/>
    <w:rsid w:val="00836F4C"/>
    <w:rsid w:val="00836F9A"/>
    <w:rsid w:val="008372B2"/>
    <w:rsid w:val="0083755A"/>
    <w:rsid w:val="00837900"/>
    <w:rsid w:val="00840004"/>
    <w:rsid w:val="00840347"/>
    <w:rsid w:val="00840B30"/>
    <w:rsid w:val="00840BD2"/>
    <w:rsid w:val="00840C48"/>
    <w:rsid w:val="00840F65"/>
    <w:rsid w:val="008410E6"/>
    <w:rsid w:val="00841217"/>
    <w:rsid w:val="008412A3"/>
    <w:rsid w:val="008416FB"/>
    <w:rsid w:val="00841B31"/>
    <w:rsid w:val="00841BE0"/>
    <w:rsid w:val="00841C10"/>
    <w:rsid w:val="00842203"/>
    <w:rsid w:val="0084236E"/>
    <w:rsid w:val="00842514"/>
    <w:rsid w:val="008426A9"/>
    <w:rsid w:val="008429E6"/>
    <w:rsid w:val="00842ABF"/>
    <w:rsid w:val="00842E41"/>
    <w:rsid w:val="008432D4"/>
    <w:rsid w:val="0084330D"/>
    <w:rsid w:val="00843580"/>
    <w:rsid w:val="008437D1"/>
    <w:rsid w:val="008437E5"/>
    <w:rsid w:val="00843C3E"/>
    <w:rsid w:val="00843EFE"/>
    <w:rsid w:val="00843F03"/>
    <w:rsid w:val="00843F4F"/>
    <w:rsid w:val="008440E7"/>
    <w:rsid w:val="0084423F"/>
    <w:rsid w:val="008443B1"/>
    <w:rsid w:val="0084467A"/>
    <w:rsid w:val="00844705"/>
    <w:rsid w:val="00844798"/>
    <w:rsid w:val="008448A2"/>
    <w:rsid w:val="00844DC3"/>
    <w:rsid w:val="00844DE3"/>
    <w:rsid w:val="00844EEE"/>
    <w:rsid w:val="00845132"/>
    <w:rsid w:val="0084535D"/>
    <w:rsid w:val="008456D2"/>
    <w:rsid w:val="008456D4"/>
    <w:rsid w:val="00845DA1"/>
    <w:rsid w:val="00845F6B"/>
    <w:rsid w:val="00846425"/>
    <w:rsid w:val="008467B2"/>
    <w:rsid w:val="00846D96"/>
    <w:rsid w:val="00847138"/>
    <w:rsid w:val="00847450"/>
    <w:rsid w:val="00847868"/>
    <w:rsid w:val="00847A87"/>
    <w:rsid w:val="00847B0E"/>
    <w:rsid w:val="00847FC2"/>
    <w:rsid w:val="008504D7"/>
    <w:rsid w:val="00850572"/>
    <w:rsid w:val="008505E1"/>
    <w:rsid w:val="0085073E"/>
    <w:rsid w:val="0085074B"/>
    <w:rsid w:val="008507F9"/>
    <w:rsid w:val="00850824"/>
    <w:rsid w:val="008509DF"/>
    <w:rsid w:val="00851277"/>
    <w:rsid w:val="008512F2"/>
    <w:rsid w:val="008515F5"/>
    <w:rsid w:val="0085160C"/>
    <w:rsid w:val="00851A3C"/>
    <w:rsid w:val="00851BF5"/>
    <w:rsid w:val="00851CA5"/>
    <w:rsid w:val="00851CDC"/>
    <w:rsid w:val="00851CE4"/>
    <w:rsid w:val="00852025"/>
    <w:rsid w:val="008520EC"/>
    <w:rsid w:val="0085216F"/>
    <w:rsid w:val="0085252B"/>
    <w:rsid w:val="00852700"/>
    <w:rsid w:val="0085297F"/>
    <w:rsid w:val="00852CBD"/>
    <w:rsid w:val="00852ECA"/>
    <w:rsid w:val="0085309D"/>
    <w:rsid w:val="008530A6"/>
    <w:rsid w:val="00853492"/>
    <w:rsid w:val="0085392D"/>
    <w:rsid w:val="00853B16"/>
    <w:rsid w:val="00853D0B"/>
    <w:rsid w:val="00853D23"/>
    <w:rsid w:val="00853D7D"/>
    <w:rsid w:val="00853F66"/>
    <w:rsid w:val="00854B04"/>
    <w:rsid w:val="00854F5B"/>
    <w:rsid w:val="00855034"/>
    <w:rsid w:val="00855143"/>
    <w:rsid w:val="00855329"/>
    <w:rsid w:val="008553BE"/>
    <w:rsid w:val="008555C0"/>
    <w:rsid w:val="008555D3"/>
    <w:rsid w:val="008558B6"/>
    <w:rsid w:val="0085599C"/>
    <w:rsid w:val="0085601B"/>
    <w:rsid w:val="00856424"/>
    <w:rsid w:val="00856658"/>
    <w:rsid w:val="008567C7"/>
    <w:rsid w:val="008568E8"/>
    <w:rsid w:val="00856C1F"/>
    <w:rsid w:val="00856D2A"/>
    <w:rsid w:val="00856D4C"/>
    <w:rsid w:val="00857632"/>
    <w:rsid w:val="008577CD"/>
    <w:rsid w:val="00857A53"/>
    <w:rsid w:val="00857A64"/>
    <w:rsid w:val="00857B82"/>
    <w:rsid w:val="00860081"/>
    <w:rsid w:val="008600B7"/>
    <w:rsid w:val="008601DA"/>
    <w:rsid w:val="0086089D"/>
    <w:rsid w:val="008609CB"/>
    <w:rsid w:val="00860C8F"/>
    <w:rsid w:val="00860D07"/>
    <w:rsid w:val="0086147F"/>
    <w:rsid w:val="008614F0"/>
    <w:rsid w:val="0086169E"/>
    <w:rsid w:val="008620D9"/>
    <w:rsid w:val="008623CF"/>
    <w:rsid w:val="008626B2"/>
    <w:rsid w:val="0086274D"/>
    <w:rsid w:val="00862980"/>
    <w:rsid w:val="008631C3"/>
    <w:rsid w:val="0086325E"/>
    <w:rsid w:val="00863285"/>
    <w:rsid w:val="008632AA"/>
    <w:rsid w:val="008638DE"/>
    <w:rsid w:val="00863974"/>
    <w:rsid w:val="008639E0"/>
    <w:rsid w:val="00863BB0"/>
    <w:rsid w:val="00863C1D"/>
    <w:rsid w:val="00863C48"/>
    <w:rsid w:val="00863CD5"/>
    <w:rsid w:val="00863F60"/>
    <w:rsid w:val="00863FA6"/>
    <w:rsid w:val="00864201"/>
    <w:rsid w:val="008643AF"/>
    <w:rsid w:val="00864580"/>
    <w:rsid w:val="008647A9"/>
    <w:rsid w:val="00864C39"/>
    <w:rsid w:val="00864CA8"/>
    <w:rsid w:val="00864CBE"/>
    <w:rsid w:val="00864D2F"/>
    <w:rsid w:val="00864E92"/>
    <w:rsid w:val="00864ECD"/>
    <w:rsid w:val="00864EEF"/>
    <w:rsid w:val="00865212"/>
    <w:rsid w:val="008652FB"/>
    <w:rsid w:val="008653EE"/>
    <w:rsid w:val="008654E2"/>
    <w:rsid w:val="00865566"/>
    <w:rsid w:val="008656F2"/>
    <w:rsid w:val="00865A4D"/>
    <w:rsid w:val="00865B0A"/>
    <w:rsid w:val="00865B26"/>
    <w:rsid w:val="00865CA6"/>
    <w:rsid w:val="00865DC2"/>
    <w:rsid w:val="00865E33"/>
    <w:rsid w:val="00865FB4"/>
    <w:rsid w:val="008660A8"/>
    <w:rsid w:val="0086611C"/>
    <w:rsid w:val="008667D7"/>
    <w:rsid w:val="00866A96"/>
    <w:rsid w:val="00866C0E"/>
    <w:rsid w:val="00866FCB"/>
    <w:rsid w:val="00867444"/>
    <w:rsid w:val="0086757D"/>
    <w:rsid w:val="008677DA"/>
    <w:rsid w:val="00867A69"/>
    <w:rsid w:val="00870E32"/>
    <w:rsid w:val="00870ED2"/>
    <w:rsid w:val="008714D7"/>
    <w:rsid w:val="008715B0"/>
    <w:rsid w:val="008719FC"/>
    <w:rsid w:val="00871C94"/>
    <w:rsid w:val="008720A5"/>
    <w:rsid w:val="00872122"/>
    <w:rsid w:val="00872F02"/>
    <w:rsid w:val="00872F4B"/>
    <w:rsid w:val="0087321E"/>
    <w:rsid w:val="008733F9"/>
    <w:rsid w:val="0087359B"/>
    <w:rsid w:val="0087367D"/>
    <w:rsid w:val="00873B71"/>
    <w:rsid w:val="00873CDD"/>
    <w:rsid w:val="00874000"/>
    <w:rsid w:val="00874594"/>
    <w:rsid w:val="00874610"/>
    <w:rsid w:val="008749B6"/>
    <w:rsid w:val="00874DF2"/>
    <w:rsid w:val="00874E97"/>
    <w:rsid w:val="00875039"/>
    <w:rsid w:val="00875490"/>
    <w:rsid w:val="00875AC1"/>
    <w:rsid w:val="00875D51"/>
    <w:rsid w:val="00875F94"/>
    <w:rsid w:val="0087650B"/>
    <w:rsid w:val="0087657F"/>
    <w:rsid w:val="00876739"/>
    <w:rsid w:val="0087687B"/>
    <w:rsid w:val="00876B63"/>
    <w:rsid w:val="00876B82"/>
    <w:rsid w:val="00876DFA"/>
    <w:rsid w:val="00876E44"/>
    <w:rsid w:val="00876E75"/>
    <w:rsid w:val="00877243"/>
    <w:rsid w:val="008772E5"/>
    <w:rsid w:val="0087732C"/>
    <w:rsid w:val="008773FD"/>
    <w:rsid w:val="00877513"/>
    <w:rsid w:val="00877644"/>
    <w:rsid w:val="00877ED6"/>
    <w:rsid w:val="008803D0"/>
    <w:rsid w:val="008804CF"/>
    <w:rsid w:val="0088059C"/>
    <w:rsid w:val="00880674"/>
    <w:rsid w:val="00880764"/>
    <w:rsid w:val="008808DD"/>
    <w:rsid w:val="00880A29"/>
    <w:rsid w:val="00880C03"/>
    <w:rsid w:val="00880CB2"/>
    <w:rsid w:val="00880CC2"/>
    <w:rsid w:val="00880FAF"/>
    <w:rsid w:val="00880FC2"/>
    <w:rsid w:val="00881080"/>
    <w:rsid w:val="0088149A"/>
    <w:rsid w:val="008818E7"/>
    <w:rsid w:val="00881BE4"/>
    <w:rsid w:val="00881BED"/>
    <w:rsid w:val="00881E6D"/>
    <w:rsid w:val="00882260"/>
    <w:rsid w:val="0088288F"/>
    <w:rsid w:val="00882DF4"/>
    <w:rsid w:val="00882E5B"/>
    <w:rsid w:val="00883092"/>
    <w:rsid w:val="0088350D"/>
    <w:rsid w:val="00883592"/>
    <w:rsid w:val="00883760"/>
    <w:rsid w:val="008837E5"/>
    <w:rsid w:val="00883955"/>
    <w:rsid w:val="00883E1A"/>
    <w:rsid w:val="00883EDE"/>
    <w:rsid w:val="00883F06"/>
    <w:rsid w:val="00883F34"/>
    <w:rsid w:val="008841EC"/>
    <w:rsid w:val="008846D7"/>
    <w:rsid w:val="008847B9"/>
    <w:rsid w:val="00884B34"/>
    <w:rsid w:val="00884B6E"/>
    <w:rsid w:val="00884B7C"/>
    <w:rsid w:val="00884ECA"/>
    <w:rsid w:val="00885416"/>
    <w:rsid w:val="0088555C"/>
    <w:rsid w:val="00885724"/>
    <w:rsid w:val="0088590D"/>
    <w:rsid w:val="008859E7"/>
    <w:rsid w:val="00885BB6"/>
    <w:rsid w:val="00885C79"/>
    <w:rsid w:val="00886239"/>
    <w:rsid w:val="008864B7"/>
    <w:rsid w:val="008866B6"/>
    <w:rsid w:val="008866FF"/>
    <w:rsid w:val="00886A3D"/>
    <w:rsid w:val="00886AE0"/>
    <w:rsid w:val="00886C6B"/>
    <w:rsid w:val="00887B9E"/>
    <w:rsid w:val="00887D73"/>
    <w:rsid w:val="00887E71"/>
    <w:rsid w:val="00887FDF"/>
    <w:rsid w:val="0089033E"/>
    <w:rsid w:val="00890944"/>
    <w:rsid w:val="00890B1D"/>
    <w:rsid w:val="00890CAB"/>
    <w:rsid w:val="00890E90"/>
    <w:rsid w:val="00890FA2"/>
    <w:rsid w:val="00890FB6"/>
    <w:rsid w:val="00890FDF"/>
    <w:rsid w:val="00891039"/>
    <w:rsid w:val="00891BB1"/>
    <w:rsid w:val="00891E04"/>
    <w:rsid w:val="00891F04"/>
    <w:rsid w:val="008922E2"/>
    <w:rsid w:val="008925D5"/>
    <w:rsid w:val="008927EE"/>
    <w:rsid w:val="00892A61"/>
    <w:rsid w:val="00892B02"/>
    <w:rsid w:val="00892CAA"/>
    <w:rsid w:val="00892F07"/>
    <w:rsid w:val="0089334E"/>
    <w:rsid w:val="0089354E"/>
    <w:rsid w:val="0089377E"/>
    <w:rsid w:val="00893AFD"/>
    <w:rsid w:val="00893E39"/>
    <w:rsid w:val="00894272"/>
    <w:rsid w:val="008943DD"/>
    <w:rsid w:val="00894C77"/>
    <w:rsid w:val="00894DA8"/>
    <w:rsid w:val="00894F05"/>
    <w:rsid w:val="008953B0"/>
    <w:rsid w:val="00895582"/>
    <w:rsid w:val="0089576D"/>
    <w:rsid w:val="00895CC1"/>
    <w:rsid w:val="00895E2F"/>
    <w:rsid w:val="00896103"/>
    <w:rsid w:val="0089624D"/>
    <w:rsid w:val="0089636D"/>
    <w:rsid w:val="00896463"/>
    <w:rsid w:val="008964D4"/>
    <w:rsid w:val="00896584"/>
    <w:rsid w:val="0089658C"/>
    <w:rsid w:val="0089689F"/>
    <w:rsid w:val="00896F69"/>
    <w:rsid w:val="0089766A"/>
    <w:rsid w:val="008976DC"/>
    <w:rsid w:val="00897753"/>
    <w:rsid w:val="008978DB"/>
    <w:rsid w:val="00897A76"/>
    <w:rsid w:val="00897FE3"/>
    <w:rsid w:val="008A001D"/>
    <w:rsid w:val="008A015F"/>
    <w:rsid w:val="008A0222"/>
    <w:rsid w:val="008A06B1"/>
    <w:rsid w:val="008A0838"/>
    <w:rsid w:val="008A0EA0"/>
    <w:rsid w:val="008A15DA"/>
    <w:rsid w:val="008A1602"/>
    <w:rsid w:val="008A1667"/>
    <w:rsid w:val="008A1A84"/>
    <w:rsid w:val="008A1B30"/>
    <w:rsid w:val="008A21C1"/>
    <w:rsid w:val="008A232D"/>
    <w:rsid w:val="008A25B3"/>
    <w:rsid w:val="008A276A"/>
    <w:rsid w:val="008A2D99"/>
    <w:rsid w:val="008A2D9E"/>
    <w:rsid w:val="008A30D1"/>
    <w:rsid w:val="008A32DB"/>
    <w:rsid w:val="008A35DB"/>
    <w:rsid w:val="008A3C48"/>
    <w:rsid w:val="008A3D33"/>
    <w:rsid w:val="008A3EA5"/>
    <w:rsid w:val="008A3FE7"/>
    <w:rsid w:val="008A40DC"/>
    <w:rsid w:val="008A4493"/>
    <w:rsid w:val="008A4856"/>
    <w:rsid w:val="008A489F"/>
    <w:rsid w:val="008A4B90"/>
    <w:rsid w:val="008A4E0C"/>
    <w:rsid w:val="008A5331"/>
    <w:rsid w:val="008A54F4"/>
    <w:rsid w:val="008A568E"/>
    <w:rsid w:val="008A56D9"/>
    <w:rsid w:val="008A5C77"/>
    <w:rsid w:val="008A5D7D"/>
    <w:rsid w:val="008A622E"/>
    <w:rsid w:val="008A6435"/>
    <w:rsid w:val="008A6568"/>
    <w:rsid w:val="008A67FD"/>
    <w:rsid w:val="008A68A0"/>
    <w:rsid w:val="008A68D4"/>
    <w:rsid w:val="008A6A01"/>
    <w:rsid w:val="008A6AD4"/>
    <w:rsid w:val="008A6CFE"/>
    <w:rsid w:val="008A75AD"/>
    <w:rsid w:val="008A7B4C"/>
    <w:rsid w:val="008A7DF4"/>
    <w:rsid w:val="008A7F8B"/>
    <w:rsid w:val="008B0234"/>
    <w:rsid w:val="008B050B"/>
    <w:rsid w:val="008B0531"/>
    <w:rsid w:val="008B0893"/>
    <w:rsid w:val="008B0A5E"/>
    <w:rsid w:val="008B0CD6"/>
    <w:rsid w:val="008B0E97"/>
    <w:rsid w:val="008B1081"/>
    <w:rsid w:val="008B1084"/>
    <w:rsid w:val="008B133D"/>
    <w:rsid w:val="008B196E"/>
    <w:rsid w:val="008B20B2"/>
    <w:rsid w:val="008B214A"/>
    <w:rsid w:val="008B216E"/>
    <w:rsid w:val="008B3074"/>
    <w:rsid w:val="008B323D"/>
    <w:rsid w:val="008B3363"/>
    <w:rsid w:val="008B336C"/>
    <w:rsid w:val="008B3564"/>
    <w:rsid w:val="008B3686"/>
    <w:rsid w:val="008B3829"/>
    <w:rsid w:val="008B3842"/>
    <w:rsid w:val="008B41BD"/>
    <w:rsid w:val="008B4498"/>
    <w:rsid w:val="008B4506"/>
    <w:rsid w:val="008B4636"/>
    <w:rsid w:val="008B4D61"/>
    <w:rsid w:val="008B51F4"/>
    <w:rsid w:val="008B55DD"/>
    <w:rsid w:val="008B585F"/>
    <w:rsid w:val="008B5F16"/>
    <w:rsid w:val="008B5F1C"/>
    <w:rsid w:val="008B60DB"/>
    <w:rsid w:val="008B60E0"/>
    <w:rsid w:val="008B696A"/>
    <w:rsid w:val="008B6DF6"/>
    <w:rsid w:val="008B6E0C"/>
    <w:rsid w:val="008B70F7"/>
    <w:rsid w:val="008B716A"/>
    <w:rsid w:val="008B73C6"/>
    <w:rsid w:val="008B7C16"/>
    <w:rsid w:val="008B7C88"/>
    <w:rsid w:val="008C05C0"/>
    <w:rsid w:val="008C074C"/>
    <w:rsid w:val="008C0937"/>
    <w:rsid w:val="008C0A80"/>
    <w:rsid w:val="008C0CF7"/>
    <w:rsid w:val="008C0DA0"/>
    <w:rsid w:val="008C104E"/>
    <w:rsid w:val="008C1348"/>
    <w:rsid w:val="008C139F"/>
    <w:rsid w:val="008C18F8"/>
    <w:rsid w:val="008C1F65"/>
    <w:rsid w:val="008C1F99"/>
    <w:rsid w:val="008C205B"/>
    <w:rsid w:val="008C2216"/>
    <w:rsid w:val="008C23FB"/>
    <w:rsid w:val="008C2ACC"/>
    <w:rsid w:val="008C30B8"/>
    <w:rsid w:val="008C34A3"/>
    <w:rsid w:val="008C3DED"/>
    <w:rsid w:val="008C4231"/>
    <w:rsid w:val="008C42DE"/>
    <w:rsid w:val="008C489B"/>
    <w:rsid w:val="008C4D1F"/>
    <w:rsid w:val="008C4DC8"/>
    <w:rsid w:val="008C5081"/>
    <w:rsid w:val="008C54D6"/>
    <w:rsid w:val="008C55AE"/>
    <w:rsid w:val="008C5614"/>
    <w:rsid w:val="008C5830"/>
    <w:rsid w:val="008C5B11"/>
    <w:rsid w:val="008C5BBE"/>
    <w:rsid w:val="008C5C2E"/>
    <w:rsid w:val="008C5C4A"/>
    <w:rsid w:val="008C5DAE"/>
    <w:rsid w:val="008C5DE6"/>
    <w:rsid w:val="008C5F39"/>
    <w:rsid w:val="008C5F87"/>
    <w:rsid w:val="008C602F"/>
    <w:rsid w:val="008C62D8"/>
    <w:rsid w:val="008C636B"/>
    <w:rsid w:val="008C64B1"/>
    <w:rsid w:val="008C64F0"/>
    <w:rsid w:val="008C651F"/>
    <w:rsid w:val="008C698F"/>
    <w:rsid w:val="008C6A9E"/>
    <w:rsid w:val="008C6C17"/>
    <w:rsid w:val="008C6D8F"/>
    <w:rsid w:val="008C723B"/>
    <w:rsid w:val="008C72B5"/>
    <w:rsid w:val="008C7AFD"/>
    <w:rsid w:val="008C7B22"/>
    <w:rsid w:val="008C7B77"/>
    <w:rsid w:val="008C7E31"/>
    <w:rsid w:val="008C7F35"/>
    <w:rsid w:val="008D018A"/>
    <w:rsid w:val="008D0359"/>
    <w:rsid w:val="008D0426"/>
    <w:rsid w:val="008D066B"/>
    <w:rsid w:val="008D0A71"/>
    <w:rsid w:val="008D0E6D"/>
    <w:rsid w:val="008D105A"/>
    <w:rsid w:val="008D1061"/>
    <w:rsid w:val="008D16CD"/>
    <w:rsid w:val="008D1B5F"/>
    <w:rsid w:val="008D1D43"/>
    <w:rsid w:val="008D1F81"/>
    <w:rsid w:val="008D20D8"/>
    <w:rsid w:val="008D219D"/>
    <w:rsid w:val="008D25AB"/>
    <w:rsid w:val="008D260E"/>
    <w:rsid w:val="008D2683"/>
    <w:rsid w:val="008D2A53"/>
    <w:rsid w:val="008D2BFF"/>
    <w:rsid w:val="008D2F3B"/>
    <w:rsid w:val="008D2FB2"/>
    <w:rsid w:val="008D31D6"/>
    <w:rsid w:val="008D34D6"/>
    <w:rsid w:val="008D3722"/>
    <w:rsid w:val="008D37E6"/>
    <w:rsid w:val="008D3832"/>
    <w:rsid w:val="008D3A41"/>
    <w:rsid w:val="008D3D03"/>
    <w:rsid w:val="008D4039"/>
    <w:rsid w:val="008D4086"/>
    <w:rsid w:val="008D478A"/>
    <w:rsid w:val="008D4950"/>
    <w:rsid w:val="008D4BE5"/>
    <w:rsid w:val="008D4F0D"/>
    <w:rsid w:val="008D50CC"/>
    <w:rsid w:val="008D5222"/>
    <w:rsid w:val="008D55B3"/>
    <w:rsid w:val="008D57F4"/>
    <w:rsid w:val="008D58CC"/>
    <w:rsid w:val="008D5AD2"/>
    <w:rsid w:val="008D5B80"/>
    <w:rsid w:val="008D5D3D"/>
    <w:rsid w:val="008D5D55"/>
    <w:rsid w:val="008D626F"/>
    <w:rsid w:val="008D677B"/>
    <w:rsid w:val="008D67A2"/>
    <w:rsid w:val="008D6844"/>
    <w:rsid w:val="008D6BBA"/>
    <w:rsid w:val="008D7019"/>
    <w:rsid w:val="008D710D"/>
    <w:rsid w:val="008D735E"/>
    <w:rsid w:val="008D762D"/>
    <w:rsid w:val="008D766F"/>
    <w:rsid w:val="008D7E0C"/>
    <w:rsid w:val="008E0409"/>
    <w:rsid w:val="008E0734"/>
    <w:rsid w:val="008E0958"/>
    <w:rsid w:val="008E0C5E"/>
    <w:rsid w:val="008E163A"/>
    <w:rsid w:val="008E1671"/>
    <w:rsid w:val="008E1A2F"/>
    <w:rsid w:val="008E1B2C"/>
    <w:rsid w:val="008E1F36"/>
    <w:rsid w:val="008E26EC"/>
    <w:rsid w:val="008E26F2"/>
    <w:rsid w:val="008E2842"/>
    <w:rsid w:val="008E2923"/>
    <w:rsid w:val="008E30E6"/>
    <w:rsid w:val="008E3556"/>
    <w:rsid w:val="008E3A3F"/>
    <w:rsid w:val="008E3C58"/>
    <w:rsid w:val="008E3E2E"/>
    <w:rsid w:val="008E3EDB"/>
    <w:rsid w:val="008E476E"/>
    <w:rsid w:val="008E4925"/>
    <w:rsid w:val="008E4A0D"/>
    <w:rsid w:val="008E4B40"/>
    <w:rsid w:val="008E531B"/>
    <w:rsid w:val="008E53C7"/>
    <w:rsid w:val="008E613E"/>
    <w:rsid w:val="008E656F"/>
    <w:rsid w:val="008E6A13"/>
    <w:rsid w:val="008E6ABD"/>
    <w:rsid w:val="008E6B9F"/>
    <w:rsid w:val="008E72E0"/>
    <w:rsid w:val="008E76A7"/>
    <w:rsid w:val="008E7C7C"/>
    <w:rsid w:val="008E7D81"/>
    <w:rsid w:val="008E7E6C"/>
    <w:rsid w:val="008F0420"/>
    <w:rsid w:val="008F075D"/>
    <w:rsid w:val="008F07F2"/>
    <w:rsid w:val="008F0F72"/>
    <w:rsid w:val="008F0F94"/>
    <w:rsid w:val="008F11A6"/>
    <w:rsid w:val="008F120A"/>
    <w:rsid w:val="008F13B5"/>
    <w:rsid w:val="008F14E2"/>
    <w:rsid w:val="008F1513"/>
    <w:rsid w:val="008F15D0"/>
    <w:rsid w:val="008F16A4"/>
    <w:rsid w:val="008F17C1"/>
    <w:rsid w:val="008F188F"/>
    <w:rsid w:val="008F1F06"/>
    <w:rsid w:val="008F20C6"/>
    <w:rsid w:val="008F21F3"/>
    <w:rsid w:val="008F2991"/>
    <w:rsid w:val="008F2AA2"/>
    <w:rsid w:val="008F31ED"/>
    <w:rsid w:val="008F3242"/>
    <w:rsid w:val="008F3863"/>
    <w:rsid w:val="008F45E1"/>
    <w:rsid w:val="008F4690"/>
    <w:rsid w:val="008F4A79"/>
    <w:rsid w:val="008F4AC6"/>
    <w:rsid w:val="008F4CA1"/>
    <w:rsid w:val="008F4E70"/>
    <w:rsid w:val="008F4FB0"/>
    <w:rsid w:val="008F5159"/>
    <w:rsid w:val="008F559A"/>
    <w:rsid w:val="008F5605"/>
    <w:rsid w:val="008F5854"/>
    <w:rsid w:val="008F5A5C"/>
    <w:rsid w:val="008F5C5A"/>
    <w:rsid w:val="008F5FC2"/>
    <w:rsid w:val="008F616F"/>
    <w:rsid w:val="008F6323"/>
    <w:rsid w:val="008F63A4"/>
    <w:rsid w:val="008F66DC"/>
    <w:rsid w:val="008F675B"/>
    <w:rsid w:val="008F685B"/>
    <w:rsid w:val="008F6872"/>
    <w:rsid w:val="008F6A10"/>
    <w:rsid w:val="008F6B21"/>
    <w:rsid w:val="008F7444"/>
    <w:rsid w:val="008F76C9"/>
    <w:rsid w:val="008F7D75"/>
    <w:rsid w:val="008F7F75"/>
    <w:rsid w:val="00900520"/>
    <w:rsid w:val="00900571"/>
    <w:rsid w:val="00900780"/>
    <w:rsid w:val="00900DD9"/>
    <w:rsid w:val="00900E96"/>
    <w:rsid w:val="00901076"/>
    <w:rsid w:val="009014E7"/>
    <w:rsid w:val="0090152B"/>
    <w:rsid w:val="00901927"/>
    <w:rsid w:val="00901C4B"/>
    <w:rsid w:val="00901C66"/>
    <w:rsid w:val="00901E97"/>
    <w:rsid w:val="00901EF0"/>
    <w:rsid w:val="009025F8"/>
    <w:rsid w:val="00902A01"/>
    <w:rsid w:val="00902B11"/>
    <w:rsid w:val="00902B4C"/>
    <w:rsid w:val="00902F2A"/>
    <w:rsid w:val="00902F8F"/>
    <w:rsid w:val="009032BC"/>
    <w:rsid w:val="009032CB"/>
    <w:rsid w:val="00903445"/>
    <w:rsid w:val="00903868"/>
    <w:rsid w:val="00903E6A"/>
    <w:rsid w:val="00903F23"/>
    <w:rsid w:val="009040BE"/>
    <w:rsid w:val="00904289"/>
    <w:rsid w:val="009044A5"/>
    <w:rsid w:val="0090468A"/>
    <w:rsid w:val="00904746"/>
    <w:rsid w:val="00904859"/>
    <w:rsid w:val="00904FA4"/>
    <w:rsid w:val="00905100"/>
    <w:rsid w:val="00905265"/>
    <w:rsid w:val="009054D8"/>
    <w:rsid w:val="0090597D"/>
    <w:rsid w:val="00905B1E"/>
    <w:rsid w:val="00905D5C"/>
    <w:rsid w:val="00905FDD"/>
    <w:rsid w:val="0090619D"/>
    <w:rsid w:val="0090645E"/>
    <w:rsid w:val="009069DC"/>
    <w:rsid w:val="00906BE9"/>
    <w:rsid w:val="00906CFE"/>
    <w:rsid w:val="00906D89"/>
    <w:rsid w:val="00906E81"/>
    <w:rsid w:val="00906F8A"/>
    <w:rsid w:val="00907059"/>
    <w:rsid w:val="0090706F"/>
    <w:rsid w:val="0090737E"/>
    <w:rsid w:val="00907565"/>
    <w:rsid w:val="009076E0"/>
    <w:rsid w:val="00907700"/>
    <w:rsid w:val="0090786F"/>
    <w:rsid w:val="0090788C"/>
    <w:rsid w:val="00907927"/>
    <w:rsid w:val="00907995"/>
    <w:rsid w:val="00907A1D"/>
    <w:rsid w:val="00907B61"/>
    <w:rsid w:val="00907C5E"/>
    <w:rsid w:val="00910065"/>
    <w:rsid w:val="0091037A"/>
    <w:rsid w:val="009104DB"/>
    <w:rsid w:val="009106CE"/>
    <w:rsid w:val="0091077B"/>
    <w:rsid w:val="00910E1E"/>
    <w:rsid w:val="00910E4B"/>
    <w:rsid w:val="00911600"/>
    <w:rsid w:val="00911BF4"/>
    <w:rsid w:val="00911E6C"/>
    <w:rsid w:val="00911F05"/>
    <w:rsid w:val="00912594"/>
    <w:rsid w:val="009126A4"/>
    <w:rsid w:val="00912A73"/>
    <w:rsid w:val="00913279"/>
    <w:rsid w:val="009132DA"/>
    <w:rsid w:val="00913549"/>
    <w:rsid w:val="00913D4D"/>
    <w:rsid w:val="00913F85"/>
    <w:rsid w:val="009142AA"/>
    <w:rsid w:val="009142AB"/>
    <w:rsid w:val="00914A4C"/>
    <w:rsid w:val="00914ACA"/>
    <w:rsid w:val="00914C6C"/>
    <w:rsid w:val="00915133"/>
    <w:rsid w:val="00915531"/>
    <w:rsid w:val="00915AA6"/>
    <w:rsid w:val="00915AF6"/>
    <w:rsid w:val="00915B3E"/>
    <w:rsid w:val="00915CA8"/>
    <w:rsid w:val="00915DBA"/>
    <w:rsid w:val="00916152"/>
    <w:rsid w:val="00916371"/>
    <w:rsid w:val="009163AC"/>
    <w:rsid w:val="009163D0"/>
    <w:rsid w:val="00916578"/>
    <w:rsid w:val="009172B2"/>
    <w:rsid w:val="0091730B"/>
    <w:rsid w:val="009173F4"/>
    <w:rsid w:val="009173FB"/>
    <w:rsid w:val="009174F7"/>
    <w:rsid w:val="009176CA"/>
    <w:rsid w:val="00917CA9"/>
    <w:rsid w:val="009201C5"/>
    <w:rsid w:val="00920274"/>
    <w:rsid w:val="00920823"/>
    <w:rsid w:val="009208FF"/>
    <w:rsid w:val="00920B47"/>
    <w:rsid w:val="00920BE6"/>
    <w:rsid w:val="00920C8A"/>
    <w:rsid w:val="00920F4E"/>
    <w:rsid w:val="00920F5C"/>
    <w:rsid w:val="009215ED"/>
    <w:rsid w:val="0092164F"/>
    <w:rsid w:val="0092191A"/>
    <w:rsid w:val="00921D33"/>
    <w:rsid w:val="00921D91"/>
    <w:rsid w:val="00921DFA"/>
    <w:rsid w:val="00922339"/>
    <w:rsid w:val="00922C80"/>
    <w:rsid w:val="00922D37"/>
    <w:rsid w:val="00922ED2"/>
    <w:rsid w:val="00922F74"/>
    <w:rsid w:val="0092330E"/>
    <w:rsid w:val="00923390"/>
    <w:rsid w:val="009235CD"/>
    <w:rsid w:val="00923A95"/>
    <w:rsid w:val="00923BFB"/>
    <w:rsid w:val="00923C54"/>
    <w:rsid w:val="009247D9"/>
    <w:rsid w:val="009248CD"/>
    <w:rsid w:val="009248FF"/>
    <w:rsid w:val="009249BC"/>
    <w:rsid w:val="00924AEE"/>
    <w:rsid w:val="00924AF6"/>
    <w:rsid w:val="00924B61"/>
    <w:rsid w:val="009250F1"/>
    <w:rsid w:val="0092553E"/>
    <w:rsid w:val="009255FB"/>
    <w:rsid w:val="00925602"/>
    <w:rsid w:val="00925698"/>
    <w:rsid w:val="0092578E"/>
    <w:rsid w:val="009258BB"/>
    <w:rsid w:val="00925D70"/>
    <w:rsid w:val="00925F6E"/>
    <w:rsid w:val="00926190"/>
    <w:rsid w:val="009266AD"/>
    <w:rsid w:val="00926991"/>
    <w:rsid w:val="00926A3F"/>
    <w:rsid w:val="00926A9A"/>
    <w:rsid w:val="00926D45"/>
    <w:rsid w:val="00926E1B"/>
    <w:rsid w:val="00926FA4"/>
    <w:rsid w:val="00927074"/>
    <w:rsid w:val="00927827"/>
    <w:rsid w:val="00927B9A"/>
    <w:rsid w:val="00930166"/>
    <w:rsid w:val="00930246"/>
    <w:rsid w:val="009302BC"/>
    <w:rsid w:val="0093041E"/>
    <w:rsid w:val="00930A1C"/>
    <w:rsid w:val="00930A85"/>
    <w:rsid w:val="00930BBE"/>
    <w:rsid w:val="00930F79"/>
    <w:rsid w:val="00931330"/>
    <w:rsid w:val="0093148F"/>
    <w:rsid w:val="009317AE"/>
    <w:rsid w:val="0093181C"/>
    <w:rsid w:val="00931A55"/>
    <w:rsid w:val="00931E93"/>
    <w:rsid w:val="0093274A"/>
    <w:rsid w:val="00932983"/>
    <w:rsid w:val="009329FE"/>
    <w:rsid w:val="00932B83"/>
    <w:rsid w:val="00932D4D"/>
    <w:rsid w:val="00932F10"/>
    <w:rsid w:val="009330F2"/>
    <w:rsid w:val="009331A6"/>
    <w:rsid w:val="00933606"/>
    <w:rsid w:val="0093374F"/>
    <w:rsid w:val="00933A3D"/>
    <w:rsid w:val="00933A41"/>
    <w:rsid w:val="00933B60"/>
    <w:rsid w:val="00933BC6"/>
    <w:rsid w:val="00934009"/>
    <w:rsid w:val="0093406C"/>
    <w:rsid w:val="00934369"/>
    <w:rsid w:val="00934427"/>
    <w:rsid w:val="00934619"/>
    <w:rsid w:val="0093469E"/>
    <w:rsid w:val="00934905"/>
    <w:rsid w:val="0093494A"/>
    <w:rsid w:val="009349F5"/>
    <w:rsid w:val="00934D34"/>
    <w:rsid w:val="00935661"/>
    <w:rsid w:val="00935772"/>
    <w:rsid w:val="00935FB1"/>
    <w:rsid w:val="00936249"/>
    <w:rsid w:val="009364C8"/>
    <w:rsid w:val="0093696E"/>
    <w:rsid w:val="00936A5B"/>
    <w:rsid w:val="00936D33"/>
    <w:rsid w:val="00936EC7"/>
    <w:rsid w:val="00936EE5"/>
    <w:rsid w:val="00937151"/>
    <w:rsid w:val="0093783B"/>
    <w:rsid w:val="0093790C"/>
    <w:rsid w:val="00937A1B"/>
    <w:rsid w:val="00937C29"/>
    <w:rsid w:val="00937EED"/>
    <w:rsid w:val="00940309"/>
    <w:rsid w:val="009404A4"/>
    <w:rsid w:val="00940707"/>
    <w:rsid w:val="00940D5C"/>
    <w:rsid w:val="009412E0"/>
    <w:rsid w:val="00941480"/>
    <w:rsid w:val="00941A27"/>
    <w:rsid w:val="00941A46"/>
    <w:rsid w:val="00941C2E"/>
    <w:rsid w:val="00941C6A"/>
    <w:rsid w:val="00941E78"/>
    <w:rsid w:val="00941E97"/>
    <w:rsid w:val="00941EC9"/>
    <w:rsid w:val="00941FC3"/>
    <w:rsid w:val="009420A9"/>
    <w:rsid w:val="009425E3"/>
    <w:rsid w:val="009428FE"/>
    <w:rsid w:val="009429FE"/>
    <w:rsid w:val="00942AC4"/>
    <w:rsid w:val="00942BB9"/>
    <w:rsid w:val="00942CCB"/>
    <w:rsid w:val="009435B8"/>
    <w:rsid w:val="009436E2"/>
    <w:rsid w:val="009439F9"/>
    <w:rsid w:val="00943FE3"/>
    <w:rsid w:val="0094400F"/>
    <w:rsid w:val="009440CA"/>
    <w:rsid w:val="0094433C"/>
    <w:rsid w:val="00944552"/>
    <w:rsid w:val="0094470A"/>
    <w:rsid w:val="00944B09"/>
    <w:rsid w:val="0094506F"/>
    <w:rsid w:val="0094519C"/>
    <w:rsid w:val="00945457"/>
    <w:rsid w:val="0094580E"/>
    <w:rsid w:val="00945815"/>
    <w:rsid w:val="009458B4"/>
    <w:rsid w:val="00945B9A"/>
    <w:rsid w:val="00946531"/>
    <w:rsid w:val="00946637"/>
    <w:rsid w:val="00946822"/>
    <w:rsid w:val="00947CD7"/>
    <w:rsid w:val="00947F28"/>
    <w:rsid w:val="00947FA5"/>
    <w:rsid w:val="00950282"/>
    <w:rsid w:val="0095036D"/>
    <w:rsid w:val="009507D8"/>
    <w:rsid w:val="00950951"/>
    <w:rsid w:val="009509AC"/>
    <w:rsid w:val="00950B68"/>
    <w:rsid w:val="009515AC"/>
    <w:rsid w:val="00951D2D"/>
    <w:rsid w:val="00952265"/>
    <w:rsid w:val="00952358"/>
    <w:rsid w:val="009523A5"/>
    <w:rsid w:val="00952A06"/>
    <w:rsid w:val="00952BC7"/>
    <w:rsid w:val="00953089"/>
    <w:rsid w:val="00953496"/>
    <w:rsid w:val="0095366F"/>
    <w:rsid w:val="00953907"/>
    <w:rsid w:val="00953C7D"/>
    <w:rsid w:val="00954045"/>
    <w:rsid w:val="0095426D"/>
    <w:rsid w:val="009544B9"/>
    <w:rsid w:val="0095457B"/>
    <w:rsid w:val="009549C9"/>
    <w:rsid w:val="00954F44"/>
    <w:rsid w:val="009550B5"/>
    <w:rsid w:val="00955326"/>
    <w:rsid w:val="00955344"/>
    <w:rsid w:val="00955EDB"/>
    <w:rsid w:val="009562D2"/>
    <w:rsid w:val="009565BC"/>
    <w:rsid w:val="009565BE"/>
    <w:rsid w:val="009566A3"/>
    <w:rsid w:val="00956839"/>
    <w:rsid w:val="00956A1E"/>
    <w:rsid w:val="00956A9D"/>
    <w:rsid w:val="00956FB3"/>
    <w:rsid w:val="0095703A"/>
    <w:rsid w:val="009571D1"/>
    <w:rsid w:val="009572C3"/>
    <w:rsid w:val="00957384"/>
    <w:rsid w:val="00957642"/>
    <w:rsid w:val="009577C0"/>
    <w:rsid w:val="00957807"/>
    <w:rsid w:val="00957961"/>
    <w:rsid w:val="00957D01"/>
    <w:rsid w:val="00957E0E"/>
    <w:rsid w:val="00957FE1"/>
    <w:rsid w:val="00960014"/>
    <w:rsid w:val="009600BA"/>
    <w:rsid w:val="009601EE"/>
    <w:rsid w:val="00960749"/>
    <w:rsid w:val="00960870"/>
    <w:rsid w:val="00960A03"/>
    <w:rsid w:val="009611BC"/>
    <w:rsid w:val="009613CC"/>
    <w:rsid w:val="0096148C"/>
    <w:rsid w:val="009617D5"/>
    <w:rsid w:val="00961ACC"/>
    <w:rsid w:val="00961B97"/>
    <w:rsid w:val="00961C8A"/>
    <w:rsid w:val="00961DD0"/>
    <w:rsid w:val="00961DE1"/>
    <w:rsid w:val="009624C8"/>
    <w:rsid w:val="00962546"/>
    <w:rsid w:val="009625B3"/>
    <w:rsid w:val="00962828"/>
    <w:rsid w:val="009629D3"/>
    <w:rsid w:val="00962A66"/>
    <w:rsid w:val="00962E8F"/>
    <w:rsid w:val="0096305E"/>
    <w:rsid w:val="009632DB"/>
    <w:rsid w:val="0096334D"/>
    <w:rsid w:val="00963499"/>
    <w:rsid w:val="00963576"/>
    <w:rsid w:val="00963657"/>
    <w:rsid w:val="00963730"/>
    <w:rsid w:val="00963948"/>
    <w:rsid w:val="00963C2B"/>
    <w:rsid w:val="00963C58"/>
    <w:rsid w:val="00963CD8"/>
    <w:rsid w:val="009642AD"/>
    <w:rsid w:val="009642FC"/>
    <w:rsid w:val="0096484B"/>
    <w:rsid w:val="00964F48"/>
    <w:rsid w:val="00964F73"/>
    <w:rsid w:val="0096542E"/>
    <w:rsid w:val="00965A60"/>
    <w:rsid w:val="00965C71"/>
    <w:rsid w:val="009661DB"/>
    <w:rsid w:val="00966363"/>
    <w:rsid w:val="009664C1"/>
    <w:rsid w:val="009666EE"/>
    <w:rsid w:val="009668BA"/>
    <w:rsid w:val="00966BE0"/>
    <w:rsid w:val="00966CDD"/>
    <w:rsid w:val="00966DE5"/>
    <w:rsid w:val="00966ED0"/>
    <w:rsid w:val="00966F18"/>
    <w:rsid w:val="00967249"/>
    <w:rsid w:val="0096784F"/>
    <w:rsid w:val="00967A9D"/>
    <w:rsid w:val="0097000E"/>
    <w:rsid w:val="009701BA"/>
    <w:rsid w:val="009702A9"/>
    <w:rsid w:val="0097044A"/>
    <w:rsid w:val="0097056E"/>
    <w:rsid w:val="009705E9"/>
    <w:rsid w:val="00970709"/>
    <w:rsid w:val="00970B1A"/>
    <w:rsid w:val="00970B5C"/>
    <w:rsid w:val="00970E54"/>
    <w:rsid w:val="0097148C"/>
    <w:rsid w:val="00971917"/>
    <w:rsid w:val="009723DF"/>
    <w:rsid w:val="00972975"/>
    <w:rsid w:val="00972D2A"/>
    <w:rsid w:val="00972F7C"/>
    <w:rsid w:val="00972FB1"/>
    <w:rsid w:val="00973470"/>
    <w:rsid w:val="00973876"/>
    <w:rsid w:val="0097392F"/>
    <w:rsid w:val="00973A81"/>
    <w:rsid w:val="00973B3C"/>
    <w:rsid w:val="00973B83"/>
    <w:rsid w:val="00973F9A"/>
    <w:rsid w:val="0097413B"/>
    <w:rsid w:val="0097425B"/>
    <w:rsid w:val="0097439D"/>
    <w:rsid w:val="0097449B"/>
    <w:rsid w:val="00974E91"/>
    <w:rsid w:val="00974FDC"/>
    <w:rsid w:val="009751FD"/>
    <w:rsid w:val="00975243"/>
    <w:rsid w:val="00975422"/>
    <w:rsid w:val="00975780"/>
    <w:rsid w:val="0097593B"/>
    <w:rsid w:val="0097621C"/>
    <w:rsid w:val="0097647F"/>
    <w:rsid w:val="009769D8"/>
    <w:rsid w:val="00976DA0"/>
    <w:rsid w:val="00976E25"/>
    <w:rsid w:val="00976F0D"/>
    <w:rsid w:val="00976F5B"/>
    <w:rsid w:val="00977984"/>
    <w:rsid w:val="00977AFC"/>
    <w:rsid w:val="00977B71"/>
    <w:rsid w:val="00977C47"/>
    <w:rsid w:val="00977D5F"/>
    <w:rsid w:val="00977ECA"/>
    <w:rsid w:val="00977EF0"/>
    <w:rsid w:val="009800A2"/>
    <w:rsid w:val="00980292"/>
    <w:rsid w:val="00980311"/>
    <w:rsid w:val="0098033A"/>
    <w:rsid w:val="009806A5"/>
    <w:rsid w:val="009807B1"/>
    <w:rsid w:val="0098087D"/>
    <w:rsid w:val="009809B9"/>
    <w:rsid w:val="00980D6E"/>
    <w:rsid w:val="00980D9E"/>
    <w:rsid w:val="00980DC8"/>
    <w:rsid w:val="0098148C"/>
    <w:rsid w:val="009814F3"/>
    <w:rsid w:val="00981C63"/>
    <w:rsid w:val="00981DB7"/>
    <w:rsid w:val="00981FDB"/>
    <w:rsid w:val="009822B6"/>
    <w:rsid w:val="009822BB"/>
    <w:rsid w:val="00982504"/>
    <w:rsid w:val="00982626"/>
    <w:rsid w:val="00982632"/>
    <w:rsid w:val="009826F9"/>
    <w:rsid w:val="00982796"/>
    <w:rsid w:val="009828FD"/>
    <w:rsid w:val="009829FD"/>
    <w:rsid w:val="00982A31"/>
    <w:rsid w:val="00982B64"/>
    <w:rsid w:val="00982EEC"/>
    <w:rsid w:val="0098305A"/>
    <w:rsid w:val="00983623"/>
    <w:rsid w:val="00983A39"/>
    <w:rsid w:val="00983AA2"/>
    <w:rsid w:val="00983B9D"/>
    <w:rsid w:val="00983C7A"/>
    <w:rsid w:val="0098435D"/>
    <w:rsid w:val="00984366"/>
    <w:rsid w:val="00984410"/>
    <w:rsid w:val="00984650"/>
    <w:rsid w:val="009846BF"/>
    <w:rsid w:val="00984966"/>
    <w:rsid w:val="00984B3C"/>
    <w:rsid w:val="00985118"/>
    <w:rsid w:val="00985298"/>
    <w:rsid w:val="00985387"/>
    <w:rsid w:val="00985CDD"/>
    <w:rsid w:val="00985DF8"/>
    <w:rsid w:val="00985E25"/>
    <w:rsid w:val="00985F00"/>
    <w:rsid w:val="00986129"/>
    <w:rsid w:val="0098761F"/>
    <w:rsid w:val="00987966"/>
    <w:rsid w:val="0098798F"/>
    <w:rsid w:val="00987D71"/>
    <w:rsid w:val="00987D81"/>
    <w:rsid w:val="00987F40"/>
    <w:rsid w:val="00987F47"/>
    <w:rsid w:val="0099000A"/>
    <w:rsid w:val="009903C0"/>
    <w:rsid w:val="009907A7"/>
    <w:rsid w:val="00990C92"/>
    <w:rsid w:val="00991A0C"/>
    <w:rsid w:val="009920D2"/>
    <w:rsid w:val="00992309"/>
    <w:rsid w:val="00992391"/>
    <w:rsid w:val="00992463"/>
    <w:rsid w:val="00992507"/>
    <w:rsid w:val="00992560"/>
    <w:rsid w:val="009926A7"/>
    <w:rsid w:val="0099273F"/>
    <w:rsid w:val="0099283A"/>
    <w:rsid w:val="0099285C"/>
    <w:rsid w:val="009934D8"/>
    <w:rsid w:val="00993747"/>
    <w:rsid w:val="00993908"/>
    <w:rsid w:val="00993A25"/>
    <w:rsid w:val="00994040"/>
    <w:rsid w:val="00994145"/>
    <w:rsid w:val="009942C4"/>
    <w:rsid w:val="009943DD"/>
    <w:rsid w:val="00994613"/>
    <w:rsid w:val="0099461E"/>
    <w:rsid w:val="0099471B"/>
    <w:rsid w:val="00994744"/>
    <w:rsid w:val="00994B95"/>
    <w:rsid w:val="00994D6A"/>
    <w:rsid w:val="00995052"/>
    <w:rsid w:val="00995692"/>
    <w:rsid w:val="009959C6"/>
    <w:rsid w:val="00995C6F"/>
    <w:rsid w:val="00995C9B"/>
    <w:rsid w:val="00995F50"/>
    <w:rsid w:val="00996291"/>
    <w:rsid w:val="009962E8"/>
    <w:rsid w:val="0099665B"/>
    <w:rsid w:val="00996831"/>
    <w:rsid w:val="0099690E"/>
    <w:rsid w:val="00996FB3"/>
    <w:rsid w:val="00997154"/>
    <w:rsid w:val="0099725B"/>
    <w:rsid w:val="00997320"/>
    <w:rsid w:val="009974E2"/>
    <w:rsid w:val="009A0014"/>
    <w:rsid w:val="009A092C"/>
    <w:rsid w:val="009A0B7D"/>
    <w:rsid w:val="009A0ED2"/>
    <w:rsid w:val="009A163B"/>
    <w:rsid w:val="009A1687"/>
    <w:rsid w:val="009A173D"/>
    <w:rsid w:val="009A191E"/>
    <w:rsid w:val="009A1B3F"/>
    <w:rsid w:val="009A1E12"/>
    <w:rsid w:val="009A22F1"/>
    <w:rsid w:val="009A238B"/>
    <w:rsid w:val="009A23BF"/>
    <w:rsid w:val="009A23EA"/>
    <w:rsid w:val="009A24A5"/>
    <w:rsid w:val="009A2AEB"/>
    <w:rsid w:val="009A2CA2"/>
    <w:rsid w:val="009A2CAC"/>
    <w:rsid w:val="009A2CF3"/>
    <w:rsid w:val="009A2E0F"/>
    <w:rsid w:val="009A2F27"/>
    <w:rsid w:val="009A2FF4"/>
    <w:rsid w:val="009A2FF9"/>
    <w:rsid w:val="009A310A"/>
    <w:rsid w:val="009A3615"/>
    <w:rsid w:val="009A3697"/>
    <w:rsid w:val="009A370B"/>
    <w:rsid w:val="009A3A9F"/>
    <w:rsid w:val="009A3B88"/>
    <w:rsid w:val="009A3C6F"/>
    <w:rsid w:val="009A45CB"/>
    <w:rsid w:val="009A4B31"/>
    <w:rsid w:val="009A4EC1"/>
    <w:rsid w:val="009A5073"/>
    <w:rsid w:val="009A5545"/>
    <w:rsid w:val="009A57DA"/>
    <w:rsid w:val="009A5C53"/>
    <w:rsid w:val="009A5CF0"/>
    <w:rsid w:val="009A6077"/>
    <w:rsid w:val="009A6294"/>
    <w:rsid w:val="009A6662"/>
    <w:rsid w:val="009A6800"/>
    <w:rsid w:val="009A6E11"/>
    <w:rsid w:val="009A6E60"/>
    <w:rsid w:val="009A6F6A"/>
    <w:rsid w:val="009A6FA6"/>
    <w:rsid w:val="009A7176"/>
    <w:rsid w:val="009A71B8"/>
    <w:rsid w:val="009A7468"/>
    <w:rsid w:val="009A794C"/>
    <w:rsid w:val="009A7C1E"/>
    <w:rsid w:val="009B009D"/>
    <w:rsid w:val="009B025B"/>
    <w:rsid w:val="009B05F4"/>
    <w:rsid w:val="009B087B"/>
    <w:rsid w:val="009B087E"/>
    <w:rsid w:val="009B08B3"/>
    <w:rsid w:val="009B08ED"/>
    <w:rsid w:val="009B0A25"/>
    <w:rsid w:val="009B0DB6"/>
    <w:rsid w:val="009B0F37"/>
    <w:rsid w:val="009B11D5"/>
    <w:rsid w:val="009B16AC"/>
    <w:rsid w:val="009B17A0"/>
    <w:rsid w:val="009B1A86"/>
    <w:rsid w:val="009B1D33"/>
    <w:rsid w:val="009B231A"/>
    <w:rsid w:val="009B23AB"/>
    <w:rsid w:val="009B256B"/>
    <w:rsid w:val="009B286A"/>
    <w:rsid w:val="009B313C"/>
    <w:rsid w:val="009B32EC"/>
    <w:rsid w:val="009B33AC"/>
    <w:rsid w:val="009B365E"/>
    <w:rsid w:val="009B3746"/>
    <w:rsid w:val="009B37D6"/>
    <w:rsid w:val="009B3E42"/>
    <w:rsid w:val="009B42E4"/>
    <w:rsid w:val="009B4349"/>
    <w:rsid w:val="009B4446"/>
    <w:rsid w:val="009B446C"/>
    <w:rsid w:val="009B453F"/>
    <w:rsid w:val="009B45ED"/>
    <w:rsid w:val="009B46BD"/>
    <w:rsid w:val="009B48DF"/>
    <w:rsid w:val="009B4997"/>
    <w:rsid w:val="009B4C39"/>
    <w:rsid w:val="009B4EF9"/>
    <w:rsid w:val="009B51BC"/>
    <w:rsid w:val="009B53F9"/>
    <w:rsid w:val="009B5723"/>
    <w:rsid w:val="009B5BF1"/>
    <w:rsid w:val="009B5D47"/>
    <w:rsid w:val="009B5F11"/>
    <w:rsid w:val="009B61DC"/>
    <w:rsid w:val="009B61ED"/>
    <w:rsid w:val="009B6240"/>
    <w:rsid w:val="009B64F9"/>
    <w:rsid w:val="009B6A73"/>
    <w:rsid w:val="009B6DFE"/>
    <w:rsid w:val="009B708F"/>
    <w:rsid w:val="009B7295"/>
    <w:rsid w:val="009B72DB"/>
    <w:rsid w:val="009B7308"/>
    <w:rsid w:val="009B750D"/>
    <w:rsid w:val="009B790C"/>
    <w:rsid w:val="009B7C1C"/>
    <w:rsid w:val="009C02E6"/>
    <w:rsid w:val="009C038F"/>
    <w:rsid w:val="009C060B"/>
    <w:rsid w:val="009C06A2"/>
    <w:rsid w:val="009C071C"/>
    <w:rsid w:val="009C09DD"/>
    <w:rsid w:val="009C0CD8"/>
    <w:rsid w:val="009C0F06"/>
    <w:rsid w:val="009C0F55"/>
    <w:rsid w:val="009C0F89"/>
    <w:rsid w:val="009C1200"/>
    <w:rsid w:val="009C17C5"/>
    <w:rsid w:val="009C1A93"/>
    <w:rsid w:val="009C1CF7"/>
    <w:rsid w:val="009C1D43"/>
    <w:rsid w:val="009C1D7F"/>
    <w:rsid w:val="009C1E47"/>
    <w:rsid w:val="009C1E60"/>
    <w:rsid w:val="009C203F"/>
    <w:rsid w:val="009C211F"/>
    <w:rsid w:val="009C243B"/>
    <w:rsid w:val="009C24DF"/>
    <w:rsid w:val="009C28F2"/>
    <w:rsid w:val="009C29B9"/>
    <w:rsid w:val="009C3068"/>
    <w:rsid w:val="009C3202"/>
    <w:rsid w:val="009C332A"/>
    <w:rsid w:val="009C3428"/>
    <w:rsid w:val="009C3639"/>
    <w:rsid w:val="009C36F5"/>
    <w:rsid w:val="009C3BD3"/>
    <w:rsid w:val="009C3EB7"/>
    <w:rsid w:val="009C4314"/>
    <w:rsid w:val="009C456F"/>
    <w:rsid w:val="009C4913"/>
    <w:rsid w:val="009C4E8A"/>
    <w:rsid w:val="009C506A"/>
    <w:rsid w:val="009C507B"/>
    <w:rsid w:val="009C51F8"/>
    <w:rsid w:val="009C54D0"/>
    <w:rsid w:val="009C58F1"/>
    <w:rsid w:val="009C5A9B"/>
    <w:rsid w:val="009C5EB3"/>
    <w:rsid w:val="009C5EF3"/>
    <w:rsid w:val="009C6304"/>
    <w:rsid w:val="009C6381"/>
    <w:rsid w:val="009C6AD9"/>
    <w:rsid w:val="009C701C"/>
    <w:rsid w:val="009C751F"/>
    <w:rsid w:val="009D03F2"/>
    <w:rsid w:val="009D0549"/>
    <w:rsid w:val="009D12CE"/>
    <w:rsid w:val="009D134F"/>
    <w:rsid w:val="009D1536"/>
    <w:rsid w:val="009D16A9"/>
    <w:rsid w:val="009D17F0"/>
    <w:rsid w:val="009D19F6"/>
    <w:rsid w:val="009D1B3E"/>
    <w:rsid w:val="009D1FD5"/>
    <w:rsid w:val="009D2089"/>
    <w:rsid w:val="009D25F4"/>
    <w:rsid w:val="009D2AF2"/>
    <w:rsid w:val="009D2BE4"/>
    <w:rsid w:val="009D3099"/>
    <w:rsid w:val="009D31CB"/>
    <w:rsid w:val="009D38B5"/>
    <w:rsid w:val="009D3E9E"/>
    <w:rsid w:val="009D3F92"/>
    <w:rsid w:val="009D40FD"/>
    <w:rsid w:val="009D4221"/>
    <w:rsid w:val="009D4388"/>
    <w:rsid w:val="009D43C9"/>
    <w:rsid w:val="009D4442"/>
    <w:rsid w:val="009D4634"/>
    <w:rsid w:val="009D4B8F"/>
    <w:rsid w:val="009D4C27"/>
    <w:rsid w:val="009D4CE3"/>
    <w:rsid w:val="009D4DB5"/>
    <w:rsid w:val="009D4DBE"/>
    <w:rsid w:val="009D530C"/>
    <w:rsid w:val="009D57CA"/>
    <w:rsid w:val="009D5AEE"/>
    <w:rsid w:val="009D5D0F"/>
    <w:rsid w:val="009D5E16"/>
    <w:rsid w:val="009D60F1"/>
    <w:rsid w:val="009D6391"/>
    <w:rsid w:val="009D6A75"/>
    <w:rsid w:val="009D6ADF"/>
    <w:rsid w:val="009D6E1C"/>
    <w:rsid w:val="009D6F7B"/>
    <w:rsid w:val="009D779F"/>
    <w:rsid w:val="009D7945"/>
    <w:rsid w:val="009E01E1"/>
    <w:rsid w:val="009E027B"/>
    <w:rsid w:val="009E02C9"/>
    <w:rsid w:val="009E0331"/>
    <w:rsid w:val="009E0CCF"/>
    <w:rsid w:val="009E0DCB"/>
    <w:rsid w:val="009E0E66"/>
    <w:rsid w:val="009E0E82"/>
    <w:rsid w:val="009E1279"/>
    <w:rsid w:val="009E1495"/>
    <w:rsid w:val="009E1765"/>
    <w:rsid w:val="009E19B0"/>
    <w:rsid w:val="009E2669"/>
    <w:rsid w:val="009E2C24"/>
    <w:rsid w:val="009E33C9"/>
    <w:rsid w:val="009E3560"/>
    <w:rsid w:val="009E361D"/>
    <w:rsid w:val="009E36C8"/>
    <w:rsid w:val="009E36FC"/>
    <w:rsid w:val="009E381A"/>
    <w:rsid w:val="009E3D57"/>
    <w:rsid w:val="009E3F32"/>
    <w:rsid w:val="009E4090"/>
    <w:rsid w:val="009E443C"/>
    <w:rsid w:val="009E464C"/>
    <w:rsid w:val="009E4872"/>
    <w:rsid w:val="009E4C1D"/>
    <w:rsid w:val="009E4D9B"/>
    <w:rsid w:val="009E4E9B"/>
    <w:rsid w:val="009E4EBA"/>
    <w:rsid w:val="009E5310"/>
    <w:rsid w:val="009E5558"/>
    <w:rsid w:val="009E563C"/>
    <w:rsid w:val="009E5681"/>
    <w:rsid w:val="009E5850"/>
    <w:rsid w:val="009E59A3"/>
    <w:rsid w:val="009E5A98"/>
    <w:rsid w:val="009E5F70"/>
    <w:rsid w:val="009E6072"/>
    <w:rsid w:val="009E62CB"/>
    <w:rsid w:val="009E6540"/>
    <w:rsid w:val="009E6841"/>
    <w:rsid w:val="009E6987"/>
    <w:rsid w:val="009E7027"/>
    <w:rsid w:val="009E7172"/>
    <w:rsid w:val="009E75BE"/>
    <w:rsid w:val="009E7C17"/>
    <w:rsid w:val="009E7F22"/>
    <w:rsid w:val="009F04DD"/>
    <w:rsid w:val="009F063E"/>
    <w:rsid w:val="009F0751"/>
    <w:rsid w:val="009F0C91"/>
    <w:rsid w:val="009F0F6D"/>
    <w:rsid w:val="009F1D2B"/>
    <w:rsid w:val="009F20FA"/>
    <w:rsid w:val="009F23C3"/>
    <w:rsid w:val="009F2460"/>
    <w:rsid w:val="009F2704"/>
    <w:rsid w:val="009F2845"/>
    <w:rsid w:val="009F29E5"/>
    <w:rsid w:val="009F2CD2"/>
    <w:rsid w:val="009F2F8F"/>
    <w:rsid w:val="009F2F9C"/>
    <w:rsid w:val="009F32CB"/>
    <w:rsid w:val="009F32E5"/>
    <w:rsid w:val="009F37E2"/>
    <w:rsid w:val="009F3F1E"/>
    <w:rsid w:val="009F3FB3"/>
    <w:rsid w:val="009F4247"/>
    <w:rsid w:val="009F44DC"/>
    <w:rsid w:val="009F4579"/>
    <w:rsid w:val="009F45BD"/>
    <w:rsid w:val="009F472D"/>
    <w:rsid w:val="009F4766"/>
    <w:rsid w:val="009F4782"/>
    <w:rsid w:val="009F49A8"/>
    <w:rsid w:val="009F50BA"/>
    <w:rsid w:val="009F52C0"/>
    <w:rsid w:val="009F5587"/>
    <w:rsid w:val="009F55A2"/>
    <w:rsid w:val="009F56D1"/>
    <w:rsid w:val="009F5BAD"/>
    <w:rsid w:val="009F5FC7"/>
    <w:rsid w:val="009F620A"/>
    <w:rsid w:val="009F63F2"/>
    <w:rsid w:val="009F6911"/>
    <w:rsid w:val="009F6D26"/>
    <w:rsid w:val="009F6D3D"/>
    <w:rsid w:val="009F7301"/>
    <w:rsid w:val="009F73A6"/>
    <w:rsid w:val="009F7A95"/>
    <w:rsid w:val="009F7BD6"/>
    <w:rsid w:val="009F7F42"/>
    <w:rsid w:val="00A00085"/>
    <w:rsid w:val="00A005F3"/>
    <w:rsid w:val="00A00A3E"/>
    <w:rsid w:val="00A00E0C"/>
    <w:rsid w:val="00A00EDC"/>
    <w:rsid w:val="00A0147C"/>
    <w:rsid w:val="00A018B4"/>
    <w:rsid w:val="00A023DD"/>
    <w:rsid w:val="00A02444"/>
    <w:rsid w:val="00A0274A"/>
    <w:rsid w:val="00A0276D"/>
    <w:rsid w:val="00A029CD"/>
    <w:rsid w:val="00A029EE"/>
    <w:rsid w:val="00A02CB0"/>
    <w:rsid w:val="00A02F60"/>
    <w:rsid w:val="00A030F6"/>
    <w:rsid w:val="00A034B5"/>
    <w:rsid w:val="00A03608"/>
    <w:rsid w:val="00A037AE"/>
    <w:rsid w:val="00A03A39"/>
    <w:rsid w:val="00A03BB8"/>
    <w:rsid w:val="00A03BD8"/>
    <w:rsid w:val="00A0409E"/>
    <w:rsid w:val="00A04605"/>
    <w:rsid w:val="00A049D4"/>
    <w:rsid w:val="00A04BFE"/>
    <w:rsid w:val="00A04C54"/>
    <w:rsid w:val="00A04F3B"/>
    <w:rsid w:val="00A04FB7"/>
    <w:rsid w:val="00A05481"/>
    <w:rsid w:val="00A0573B"/>
    <w:rsid w:val="00A057DE"/>
    <w:rsid w:val="00A058C6"/>
    <w:rsid w:val="00A05ABB"/>
    <w:rsid w:val="00A06510"/>
    <w:rsid w:val="00A06652"/>
    <w:rsid w:val="00A0697E"/>
    <w:rsid w:val="00A06B20"/>
    <w:rsid w:val="00A06F6D"/>
    <w:rsid w:val="00A074B9"/>
    <w:rsid w:val="00A075DC"/>
    <w:rsid w:val="00A0794E"/>
    <w:rsid w:val="00A07F68"/>
    <w:rsid w:val="00A10899"/>
    <w:rsid w:val="00A10A28"/>
    <w:rsid w:val="00A10A69"/>
    <w:rsid w:val="00A10D35"/>
    <w:rsid w:val="00A1113D"/>
    <w:rsid w:val="00A111FA"/>
    <w:rsid w:val="00A112EA"/>
    <w:rsid w:val="00A1141A"/>
    <w:rsid w:val="00A1165A"/>
    <w:rsid w:val="00A11844"/>
    <w:rsid w:val="00A11857"/>
    <w:rsid w:val="00A11898"/>
    <w:rsid w:val="00A11C30"/>
    <w:rsid w:val="00A11F06"/>
    <w:rsid w:val="00A1218D"/>
    <w:rsid w:val="00A1241A"/>
    <w:rsid w:val="00A12804"/>
    <w:rsid w:val="00A12ACA"/>
    <w:rsid w:val="00A135B5"/>
    <w:rsid w:val="00A1380A"/>
    <w:rsid w:val="00A138D7"/>
    <w:rsid w:val="00A13C63"/>
    <w:rsid w:val="00A143F4"/>
    <w:rsid w:val="00A144AD"/>
    <w:rsid w:val="00A144D6"/>
    <w:rsid w:val="00A146E2"/>
    <w:rsid w:val="00A14874"/>
    <w:rsid w:val="00A14921"/>
    <w:rsid w:val="00A14E67"/>
    <w:rsid w:val="00A151BC"/>
    <w:rsid w:val="00A15462"/>
    <w:rsid w:val="00A15739"/>
    <w:rsid w:val="00A15B52"/>
    <w:rsid w:val="00A1607A"/>
    <w:rsid w:val="00A16482"/>
    <w:rsid w:val="00A16CD5"/>
    <w:rsid w:val="00A17067"/>
    <w:rsid w:val="00A171C0"/>
    <w:rsid w:val="00A1776A"/>
    <w:rsid w:val="00A17B63"/>
    <w:rsid w:val="00A20B1B"/>
    <w:rsid w:val="00A20CCE"/>
    <w:rsid w:val="00A21241"/>
    <w:rsid w:val="00A21621"/>
    <w:rsid w:val="00A217F7"/>
    <w:rsid w:val="00A21AE3"/>
    <w:rsid w:val="00A21FE4"/>
    <w:rsid w:val="00A222F9"/>
    <w:rsid w:val="00A22444"/>
    <w:rsid w:val="00A22778"/>
    <w:rsid w:val="00A22790"/>
    <w:rsid w:val="00A22AB8"/>
    <w:rsid w:val="00A22CD7"/>
    <w:rsid w:val="00A230BF"/>
    <w:rsid w:val="00A23561"/>
    <w:rsid w:val="00A23636"/>
    <w:rsid w:val="00A23B5F"/>
    <w:rsid w:val="00A242C3"/>
    <w:rsid w:val="00A24674"/>
    <w:rsid w:val="00A24A7C"/>
    <w:rsid w:val="00A25137"/>
    <w:rsid w:val="00A25326"/>
    <w:rsid w:val="00A25888"/>
    <w:rsid w:val="00A25A71"/>
    <w:rsid w:val="00A25B77"/>
    <w:rsid w:val="00A25E3E"/>
    <w:rsid w:val="00A25FE2"/>
    <w:rsid w:val="00A26103"/>
    <w:rsid w:val="00A2619B"/>
    <w:rsid w:val="00A26282"/>
    <w:rsid w:val="00A26539"/>
    <w:rsid w:val="00A2666E"/>
    <w:rsid w:val="00A26CDA"/>
    <w:rsid w:val="00A26E2B"/>
    <w:rsid w:val="00A27132"/>
    <w:rsid w:val="00A27184"/>
    <w:rsid w:val="00A2726E"/>
    <w:rsid w:val="00A2749F"/>
    <w:rsid w:val="00A277CA"/>
    <w:rsid w:val="00A2787E"/>
    <w:rsid w:val="00A27CC0"/>
    <w:rsid w:val="00A27D01"/>
    <w:rsid w:val="00A30389"/>
    <w:rsid w:val="00A304D2"/>
    <w:rsid w:val="00A30680"/>
    <w:rsid w:val="00A30811"/>
    <w:rsid w:val="00A3095A"/>
    <w:rsid w:val="00A30BDE"/>
    <w:rsid w:val="00A310F4"/>
    <w:rsid w:val="00A31295"/>
    <w:rsid w:val="00A313B3"/>
    <w:rsid w:val="00A31659"/>
    <w:rsid w:val="00A3199D"/>
    <w:rsid w:val="00A31AAB"/>
    <w:rsid w:val="00A31AE6"/>
    <w:rsid w:val="00A32D63"/>
    <w:rsid w:val="00A32FA7"/>
    <w:rsid w:val="00A330A0"/>
    <w:rsid w:val="00A331BC"/>
    <w:rsid w:val="00A339A0"/>
    <w:rsid w:val="00A33BF9"/>
    <w:rsid w:val="00A34299"/>
    <w:rsid w:val="00A3480A"/>
    <w:rsid w:val="00A34B7F"/>
    <w:rsid w:val="00A34BA1"/>
    <w:rsid w:val="00A34D2B"/>
    <w:rsid w:val="00A34E53"/>
    <w:rsid w:val="00A34FE3"/>
    <w:rsid w:val="00A3532B"/>
    <w:rsid w:val="00A3544F"/>
    <w:rsid w:val="00A35666"/>
    <w:rsid w:val="00A35858"/>
    <w:rsid w:val="00A35960"/>
    <w:rsid w:val="00A35C63"/>
    <w:rsid w:val="00A35EDD"/>
    <w:rsid w:val="00A3618A"/>
    <w:rsid w:val="00A36C14"/>
    <w:rsid w:val="00A370EE"/>
    <w:rsid w:val="00A37194"/>
    <w:rsid w:val="00A37216"/>
    <w:rsid w:val="00A37380"/>
    <w:rsid w:val="00A373EF"/>
    <w:rsid w:val="00A3796D"/>
    <w:rsid w:val="00A37A83"/>
    <w:rsid w:val="00A37F5B"/>
    <w:rsid w:val="00A401F6"/>
    <w:rsid w:val="00A40261"/>
    <w:rsid w:val="00A404B8"/>
    <w:rsid w:val="00A405B2"/>
    <w:rsid w:val="00A40690"/>
    <w:rsid w:val="00A4073A"/>
    <w:rsid w:val="00A40843"/>
    <w:rsid w:val="00A40BBE"/>
    <w:rsid w:val="00A40D51"/>
    <w:rsid w:val="00A41109"/>
    <w:rsid w:val="00A41151"/>
    <w:rsid w:val="00A4119A"/>
    <w:rsid w:val="00A415DC"/>
    <w:rsid w:val="00A418BB"/>
    <w:rsid w:val="00A41BDB"/>
    <w:rsid w:val="00A41BFA"/>
    <w:rsid w:val="00A41C8B"/>
    <w:rsid w:val="00A41D62"/>
    <w:rsid w:val="00A41E88"/>
    <w:rsid w:val="00A42735"/>
    <w:rsid w:val="00A42C11"/>
    <w:rsid w:val="00A42D73"/>
    <w:rsid w:val="00A42F43"/>
    <w:rsid w:val="00A434BE"/>
    <w:rsid w:val="00A43848"/>
    <w:rsid w:val="00A43C63"/>
    <w:rsid w:val="00A43DDE"/>
    <w:rsid w:val="00A441B9"/>
    <w:rsid w:val="00A4448E"/>
    <w:rsid w:val="00A44717"/>
    <w:rsid w:val="00A447C2"/>
    <w:rsid w:val="00A44CC2"/>
    <w:rsid w:val="00A44EBD"/>
    <w:rsid w:val="00A450A2"/>
    <w:rsid w:val="00A45271"/>
    <w:rsid w:val="00A459F4"/>
    <w:rsid w:val="00A45B97"/>
    <w:rsid w:val="00A45E8B"/>
    <w:rsid w:val="00A45EB9"/>
    <w:rsid w:val="00A46071"/>
    <w:rsid w:val="00A4611A"/>
    <w:rsid w:val="00A46439"/>
    <w:rsid w:val="00A464C6"/>
    <w:rsid w:val="00A4656E"/>
    <w:rsid w:val="00A46ACD"/>
    <w:rsid w:val="00A46D40"/>
    <w:rsid w:val="00A47074"/>
    <w:rsid w:val="00A47166"/>
    <w:rsid w:val="00A478A3"/>
    <w:rsid w:val="00A479FA"/>
    <w:rsid w:val="00A47BFE"/>
    <w:rsid w:val="00A47F66"/>
    <w:rsid w:val="00A50575"/>
    <w:rsid w:val="00A5071F"/>
    <w:rsid w:val="00A5085F"/>
    <w:rsid w:val="00A50E3D"/>
    <w:rsid w:val="00A50EF6"/>
    <w:rsid w:val="00A50F15"/>
    <w:rsid w:val="00A50F75"/>
    <w:rsid w:val="00A512AD"/>
    <w:rsid w:val="00A51631"/>
    <w:rsid w:val="00A51B22"/>
    <w:rsid w:val="00A51BE4"/>
    <w:rsid w:val="00A51C1C"/>
    <w:rsid w:val="00A5205F"/>
    <w:rsid w:val="00A520FF"/>
    <w:rsid w:val="00A522D0"/>
    <w:rsid w:val="00A52304"/>
    <w:rsid w:val="00A523DC"/>
    <w:rsid w:val="00A52762"/>
    <w:rsid w:val="00A529EE"/>
    <w:rsid w:val="00A529F0"/>
    <w:rsid w:val="00A52A5F"/>
    <w:rsid w:val="00A52B39"/>
    <w:rsid w:val="00A53227"/>
    <w:rsid w:val="00A533B4"/>
    <w:rsid w:val="00A533C3"/>
    <w:rsid w:val="00A53465"/>
    <w:rsid w:val="00A53858"/>
    <w:rsid w:val="00A538C0"/>
    <w:rsid w:val="00A538F7"/>
    <w:rsid w:val="00A53AAD"/>
    <w:rsid w:val="00A53B36"/>
    <w:rsid w:val="00A53F10"/>
    <w:rsid w:val="00A54751"/>
    <w:rsid w:val="00A54819"/>
    <w:rsid w:val="00A54A41"/>
    <w:rsid w:val="00A553A6"/>
    <w:rsid w:val="00A555A9"/>
    <w:rsid w:val="00A555C8"/>
    <w:rsid w:val="00A55E29"/>
    <w:rsid w:val="00A56095"/>
    <w:rsid w:val="00A563A0"/>
    <w:rsid w:val="00A5671A"/>
    <w:rsid w:val="00A56E83"/>
    <w:rsid w:val="00A56ED0"/>
    <w:rsid w:val="00A57202"/>
    <w:rsid w:val="00A57214"/>
    <w:rsid w:val="00A57395"/>
    <w:rsid w:val="00A573C4"/>
    <w:rsid w:val="00A576AF"/>
    <w:rsid w:val="00A57ACA"/>
    <w:rsid w:val="00A57B56"/>
    <w:rsid w:val="00A57C9D"/>
    <w:rsid w:val="00A6010E"/>
    <w:rsid w:val="00A60275"/>
    <w:rsid w:val="00A6036F"/>
    <w:rsid w:val="00A607D2"/>
    <w:rsid w:val="00A608A4"/>
    <w:rsid w:val="00A608CA"/>
    <w:rsid w:val="00A60DBD"/>
    <w:rsid w:val="00A60EF1"/>
    <w:rsid w:val="00A6108A"/>
    <w:rsid w:val="00A6198F"/>
    <w:rsid w:val="00A61B55"/>
    <w:rsid w:val="00A61F71"/>
    <w:rsid w:val="00A61F85"/>
    <w:rsid w:val="00A621FA"/>
    <w:rsid w:val="00A62399"/>
    <w:rsid w:val="00A628B9"/>
    <w:rsid w:val="00A62CD5"/>
    <w:rsid w:val="00A62E0C"/>
    <w:rsid w:val="00A63043"/>
    <w:rsid w:val="00A6311A"/>
    <w:rsid w:val="00A632F8"/>
    <w:rsid w:val="00A6360C"/>
    <w:rsid w:val="00A639B3"/>
    <w:rsid w:val="00A63A9E"/>
    <w:rsid w:val="00A6456C"/>
    <w:rsid w:val="00A64591"/>
    <w:rsid w:val="00A6482A"/>
    <w:rsid w:val="00A6486D"/>
    <w:rsid w:val="00A64A14"/>
    <w:rsid w:val="00A64BC3"/>
    <w:rsid w:val="00A64EA6"/>
    <w:rsid w:val="00A64ED7"/>
    <w:rsid w:val="00A64EDD"/>
    <w:rsid w:val="00A64FE3"/>
    <w:rsid w:val="00A652A6"/>
    <w:rsid w:val="00A654A1"/>
    <w:rsid w:val="00A656B9"/>
    <w:rsid w:val="00A65935"/>
    <w:rsid w:val="00A65B88"/>
    <w:rsid w:val="00A66201"/>
    <w:rsid w:val="00A66284"/>
    <w:rsid w:val="00A667F7"/>
    <w:rsid w:val="00A668AB"/>
    <w:rsid w:val="00A66AC2"/>
    <w:rsid w:val="00A66F8C"/>
    <w:rsid w:val="00A67039"/>
    <w:rsid w:val="00A673E6"/>
    <w:rsid w:val="00A67968"/>
    <w:rsid w:val="00A67B65"/>
    <w:rsid w:val="00A70032"/>
    <w:rsid w:val="00A700B8"/>
    <w:rsid w:val="00A70147"/>
    <w:rsid w:val="00A701F7"/>
    <w:rsid w:val="00A7086A"/>
    <w:rsid w:val="00A70918"/>
    <w:rsid w:val="00A70B8D"/>
    <w:rsid w:val="00A70C22"/>
    <w:rsid w:val="00A70DCC"/>
    <w:rsid w:val="00A70E16"/>
    <w:rsid w:val="00A712F0"/>
    <w:rsid w:val="00A71484"/>
    <w:rsid w:val="00A715C9"/>
    <w:rsid w:val="00A71A52"/>
    <w:rsid w:val="00A71EC4"/>
    <w:rsid w:val="00A72103"/>
    <w:rsid w:val="00A72312"/>
    <w:rsid w:val="00A72464"/>
    <w:rsid w:val="00A7261C"/>
    <w:rsid w:val="00A72C23"/>
    <w:rsid w:val="00A72FEA"/>
    <w:rsid w:val="00A731FB"/>
    <w:rsid w:val="00A738BC"/>
    <w:rsid w:val="00A74851"/>
    <w:rsid w:val="00A74ABD"/>
    <w:rsid w:val="00A75100"/>
    <w:rsid w:val="00A75186"/>
    <w:rsid w:val="00A754D2"/>
    <w:rsid w:val="00A75A30"/>
    <w:rsid w:val="00A75AFE"/>
    <w:rsid w:val="00A75E70"/>
    <w:rsid w:val="00A7602B"/>
    <w:rsid w:val="00A76079"/>
    <w:rsid w:val="00A760BA"/>
    <w:rsid w:val="00A76109"/>
    <w:rsid w:val="00A762BB"/>
    <w:rsid w:val="00A764F8"/>
    <w:rsid w:val="00A76769"/>
    <w:rsid w:val="00A76980"/>
    <w:rsid w:val="00A76D94"/>
    <w:rsid w:val="00A76FF5"/>
    <w:rsid w:val="00A7743D"/>
    <w:rsid w:val="00A77511"/>
    <w:rsid w:val="00A777B4"/>
    <w:rsid w:val="00A77937"/>
    <w:rsid w:val="00A77FBE"/>
    <w:rsid w:val="00A77FF5"/>
    <w:rsid w:val="00A800A3"/>
    <w:rsid w:val="00A80443"/>
    <w:rsid w:val="00A807B8"/>
    <w:rsid w:val="00A808EA"/>
    <w:rsid w:val="00A8116A"/>
    <w:rsid w:val="00A8126F"/>
    <w:rsid w:val="00A81475"/>
    <w:rsid w:val="00A81514"/>
    <w:rsid w:val="00A82125"/>
    <w:rsid w:val="00A82187"/>
    <w:rsid w:val="00A821D3"/>
    <w:rsid w:val="00A82384"/>
    <w:rsid w:val="00A82775"/>
    <w:rsid w:val="00A82C37"/>
    <w:rsid w:val="00A82DB9"/>
    <w:rsid w:val="00A82E9B"/>
    <w:rsid w:val="00A832A7"/>
    <w:rsid w:val="00A8353F"/>
    <w:rsid w:val="00A835D0"/>
    <w:rsid w:val="00A836FC"/>
    <w:rsid w:val="00A83F1B"/>
    <w:rsid w:val="00A8402A"/>
    <w:rsid w:val="00A850FC"/>
    <w:rsid w:val="00A85185"/>
    <w:rsid w:val="00A8538F"/>
    <w:rsid w:val="00A855E7"/>
    <w:rsid w:val="00A8597F"/>
    <w:rsid w:val="00A85BA8"/>
    <w:rsid w:val="00A862A6"/>
    <w:rsid w:val="00A8647A"/>
    <w:rsid w:val="00A86810"/>
    <w:rsid w:val="00A86B6A"/>
    <w:rsid w:val="00A86EA4"/>
    <w:rsid w:val="00A86F55"/>
    <w:rsid w:val="00A8777E"/>
    <w:rsid w:val="00A8784A"/>
    <w:rsid w:val="00A879CC"/>
    <w:rsid w:val="00A90151"/>
    <w:rsid w:val="00A90445"/>
    <w:rsid w:val="00A90803"/>
    <w:rsid w:val="00A90961"/>
    <w:rsid w:val="00A90B64"/>
    <w:rsid w:val="00A90C08"/>
    <w:rsid w:val="00A90E50"/>
    <w:rsid w:val="00A910C1"/>
    <w:rsid w:val="00A917C3"/>
    <w:rsid w:val="00A91BD5"/>
    <w:rsid w:val="00A91D65"/>
    <w:rsid w:val="00A91F68"/>
    <w:rsid w:val="00A91FAD"/>
    <w:rsid w:val="00A92008"/>
    <w:rsid w:val="00A92468"/>
    <w:rsid w:val="00A925B1"/>
    <w:rsid w:val="00A92E67"/>
    <w:rsid w:val="00A92F3D"/>
    <w:rsid w:val="00A93042"/>
    <w:rsid w:val="00A930A3"/>
    <w:rsid w:val="00A9345A"/>
    <w:rsid w:val="00A93817"/>
    <w:rsid w:val="00A93BE4"/>
    <w:rsid w:val="00A93C65"/>
    <w:rsid w:val="00A947AC"/>
    <w:rsid w:val="00A9483B"/>
    <w:rsid w:val="00A94905"/>
    <w:rsid w:val="00A94CE5"/>
    <w:rsid w:val="00A94E27"/>
    <w:rsid w:val="00A94E54"/>
    <w:rsid w:val="00A94F32"/>
    <w:rsid w:val="00A95441"/>
    <w:rsid w:val="00A95467"/>
    <w:rsid w:val="00A95642"/>
    <w:rsid w:val="00A95828"/>
    <w:rsid w:val="00A95B86"/>
    <w:rsid w:val="00A95D4A"/>
    <w:rsid w:val="00A95D6A"/>
    <w:rsid w:val="00A95DD0"/>
    <w:rsid w:val="00A96436"/>
    <w:rsid w:val="00A96B2B"/>
    <w:rsid w:val="00A96BA9"/>
    <w:rsid w:val="00A96BE0"/>
    <w:rsid w:val="00A96D35"/>
    <w:rsid w:val="00A96FEB"/>
    <w:rsid w:val="00A9729A"/>
    <w:rsid w:val="00A9755C"/>
    <w:rsid w:val="00A97627"/>
    <w:rsid w:val="00A97B31"/>
    <w:rsid w:val="00A97C1A"/>
    <w:rsid w:val="00A97D62"/>
    <w:rsid w:val="00AA0093"/>
    <w:rsid w:val="00AA06AC"/>
    <w:rsid w:val="00AA071D"/>
    <w:rsid w:val="00AA0937"/>
    <w:rsid w:val="00AA09D2"/>
    <w:rsid w:val="00AA09D3"/>
    <w:rsid w:val="00AA0ACF"/>
    <w:rsid w:val="00AA0EE8"/>
    <w:rsid w:val="00AA1079"/>
    <w:rsid w:val="00AA1230"/>
    <w:rsid w:val="00AA158D"/>
    <w:rsid w:val="00AA15E4"/>
    <w:rsid w:val="00AA1614"/>
    <w:rsid w:val="00AA1739"/>
    <w:rsid w:val="00AA211E"/>
    <w:rsid w:val="00AA24B2"/>
    <w:rsid w:val="00AA24F9"/>
    <w:rsid w:val="00AA2537"/>
    <w:rsid w:val="00AA2A11"/>
    <w:rsid w:val="00AA2A22"/>
    <w:rsid w:val="00AA3679"/>
    <w:rsid w:val="00AA3B43"/>
    <w:rsid w:val="00AA3BE7"/>
    <w:rsid w:val="00AA3D31"/>
    <w:rsid w:val="00AA3D83"/>
    <w:rsid w:val="00AA3E78"/>
    <w:rsid w:val="00AA3FDF"/>
    <w:rsid w:val="00AA44DD"/>
    <w:rsid w:val="00AA480B"/>
    <w:rsid w:val="00AA505A"/>
    <w:rsid w:val="00AA5063"/>
    <w:rsid w:val="00AA52DA"/>
    <w:rsid w:val="00AA5546"/>
    <w:rsid w:val="00AA5551"/>
    <w:rsid w:val="00AA5857"/>
    <w:rsid w:val="00AA594B"/>
    <w:rsid w:val="00AA5BC8"/>
    <w:rsid w:val="00AA5CFE"/>
    <w:rsid w:val="00AA621E"/>
    <w:rsid w:val="00AA6330"/>
    <w:rsid w:val="00AA65E5"/>
    <w:rsid w:val="00AA6B8B"/>
    <w:rsid w:val="00AA6CA3"/>
    <w:rsid w:val="00AA6CFE"/>
    <w:rsid w:val="00AA6D28"/>
    <w:rsid w:val="00AA6F0C"/>
    <w:rsid w:val="00AA7083"/>
    <w:rsid w:val="00AA72DF"/>
    <w:rsid w:val="00AA7751"/>
    <w:rsid w:val="00AA77A0"/>
    <w:rsid w:val="00AA7F98"/>
    <w:rsid w:val="00AB01D7"/>
    <w:rsid w:val="00AB02EC"/>
    <w:rsid w:val="00AB0333"/>
    <w:rsid w:val="00AB0508"/>
    <w:rsid w:val="00AB0628"/>
    <w:rsid w:val="00AB0C7E"/>
    <w:rsid w:val="00AB0CEA"/>
    <w:rsid w:val="00AB0DF9"/>
    <w:rsid w:val="00AB1124"/>
    <w:rsid w:val="00AB1194"/>
    <w:rsid w:val="00AB139C"/>
    <w:rsid w:val="00AB180A"/>
    <w:rsid w:val="00AB1BE3"/>
    <w:rsid w:val="00AB1CAB"/>
    <w:rsid w:val="00AB1FD3"/>
    <w:rsid w:val="00AB204A"/>
    <w:rsid w:val="00AB23C9"/>
    <w:rsid w:val="00AB249B"/>
    <w:rsid w:val="00AB24B4"/>
    <w:rsid w:val="00AB2776"/>
    <w:rsid w:val="00AB28C0"/>
    <w:rsid w:val="00AB2A3E"/>
    <w:rsid w:val="00AB2B2B"/>
    <w:rsid w:val="00AB2EEE"/>
    <w:rsid w:val="00AB2F2C"/>
    <w:rsid w:val="00AB315B"/>
    <w:rsid w:val="00AB33CD"/>
    <w:rsid w:val="00AB37FC"/>
    <w:rsid w:val="00AB3F1E"/>
    <w:rsid w:val="00AB3FEE"/>
    <w:rsid w:val="00AB42EC"/>
    <w:rsid w:val="00AB47C4"/>
    <w:rsid w:val="00AB48AB"/>
    <w:rsid w:val="00AB4C1F"/>
    <w:rsid w:val="00AB4CCE"/>
    <w:rsid w:val="00AB4DD6"/>
    <w:rsid w:val="00AB4F03"/>
    <w:rsid w:val="00AB5090"/>
    <w:rsid w:val="00AB5236"/>
    <w:rsid w:val="00AB5572"/>
    <w:rsid w:val="00AB58B7"/>
    <w:rsid w:val="00AB5F7D"/>
    <w:rsid w:val="00AB6E29"/>
    <w:rsid w:val="00AB6F86"/>
    <w:rsid w:val="00AB6FB6"/>
    <w:rsid w:val="00AB6FDB"/>
    <w:rsid w:val="00AB716B"/>
    <w:rsid w:val="00AB7207"/>
    <w:rsid w:val="00AB74DB"/>
    <w:rsid w:val="00AB76A1"/>
    <w:rsid w:val="00AB77D0"/>
    <w:rsid w:val="00AB7954"/>
    <w:rsid w:val="00AB7E6E"/>
    <w:rsid w:val="00AC0186"/>
    <w:rsid w:val="00AC01AA"/>
    <w:rsid w:val="00AC0454"/>
    <w:rsid w:val="00AC0868"/>
    <w:rsid w:val="00AC0894"/>
    <w:rsid w:val="00AC120C"/>
    <w:rsid w:val="00AC1260"/>
    <w:rsid w:val="00AC14DD"/>
    <w:rsid w:val="00AC16AC"/>
    <w:rsid w:val="00AC1990"/>
    <w:rsid w:val="00AC1C0A"/>
    <w:rsid w:val="00AC1EF3"/>
    <w:rsid w:val="00AC224F"/>
    <w:rsid w:val="00AC225C"/>
    <w:rsid w:val="00AC228F"/>
    <w:rsid w:val="00AC257B"/>
    <w:rsid w:val="00AC27BA"/>
    <w:rsid w:val="00AC2CA1"/>
    <w:rsid w:val="00AC2D70"/>
    <w:rsid w:val="00AC3386"/>
    <w:rsid w:val="00AC3BB2"/>
    <w:rsid w:val="00AC3BDF"/>
    <w:rsid w:val="00AC3CCB"/>
    <w:rsid w:val="00AC4248"/>
    <w:rsid w:val="00AC4283"/>
    <w:rsid w:val="00AC44F6"/>
    <w:rsid w:val="00AC454D"/>
    <w:rsid w:val="00AC4569"/>
    <w:rsid w:val="00AC46AC"/>
    <w:rsid w:val="00AC498B"/>
    <w:rsid w:val="00AC4A0E"/>
    <w:rsid w:val="00AC4E78"/>
    <w:rsid w:val="00AC5095"/>
    <w:rsid w:val="00AC519E"/>
    <w:rsid w:val="00AC5262"/>
    <w:rsid w:val="00AC538C"/>
    <w:rsid w:val="00AC54F4"/>
    <w:rsid w:val="00AC6163"/>
    <w:rsid w:val="00AC6533"/>
    <w:rsid w:val="00AC65C9"/>
    <w:rsid w:val="00AC65FD"/>
    <w:rsid w:val="00AC68ED"/>
    <w:rsid w:val="00AC6B33"/>
    <w:rsid w:val="00AC7158"/>
    <w:rsid w:val="00AC7315"/>
    <w:rsid w:val="00AC76DE"/>
    <w:rsid w:val="00AC78EA"/>
    <w:rsid w:val="00AC79FD"/>
    <w:rsid w:val="00AC7C27"/>
    <w:rsid w:val="00AC7DBE"/>
    <w:rsid w:val="00AD007B"/>
    <w:rsid w:val="00AD0104"/>
    <w:rsid w:val="00AD043F"/>
    <w:rsid w:val="00AD0562"/>
    <w:rsid w:val="00AD0642"/>
    <w:rsid w:val="00AD0834"/>
    <w:rsid w:val="00AD0BC8"/>
    <w:rsid w:val="00AD10EA"/>
    <w:rsid w:val="00AD134A"/>
    <w:rsid w:val="00AD15C7"/>
    <w:rsid w:val="00AD1789"/>
    <w:rsid w:val="00AD1FCC"/>
    <w:rsid w:val="00AD1FCE"/>
    <w:rsid w:val="00AD2022"/>
    <w:rsid w:val="00AD20D5"/>
    <w:rsid w:val="00AD2130"/>
    <w:rsid w:val="00AD21D3"/>
    <w:rsid w:val="00AD230C"/>
    <w:rsid w:val="00AD248F"/>
    <w:rsid w:val="00AD26E6"/>
    <w:rsid w:val="00AD26FB"/>
    <w:rsid w:val="00AD276F"/>
    <w:rsid w:val="00AD2900"/>
    <w:rsid w:val="00AD29B9"/>
    <w:rsid w:val="00AD2B26"/>
    <w:rsid w:val="00AD2BD9"/>
    <w:rsid w:val="00AD2C89"/>
    <w:rsid w:val="00AD2E39"/>
    <w:rsid w:val="00AD3274"/>
    <w:rsid w:val="00AD33E2"/>
    <w:rsid w:val="00AD3640"/>
    <w:rsid w:val="00AD3742"/>
    <w:rsid w:val="00AD3982"/>
    <w:rsid w:val="00AD3A0E"/>
    <w:rsid w:val="00AD3B7C"/>
    <w:rsid w:val="00AD3CC9"/>
    <w:rsid w:val="00AD4662"/>
    <w:rsid w:val="00AD4C36"/>
    <w:rsid w:val="00AD4CDF"/>
    <w:rsid w:val="00AD4F65"/>
    <w:rsid w:val="00AD5100"/>
    <w:rsid w:val="00AD52E6"/>
    <w:rsid w:val="00AD53F2"/>
    <w:rsid w:val="00AD55B2"/>
    <w:rsid w:val="00AD56D2"/>
    <w:rsid w:val="00AD57B4"/>
    <w:rsid w:val="00AD68E1"/>
    <w:rsid w:val="00AD6C8D"/>
    <w:rsid w:val="00AD6F6A"/>
    <w:rsid w:val="00AD6F70"/>
    <w:rsid w:val="00AD7298"/>
    <w:rsid w:val="00AD73F8"/>
    <w:rsid w:val="00AD746C"/>
    <w:rsid w:val="00AD748D"/>
    <w:rsid w:val="00AD7834"/>
    <w:rsid w:val="00AD7F8C"/>
    <w:rsid w:val="00AE0544"/>
    <w:rsid w:val="00AE06C6"/>
    <w:rsid w:val="00AE0917"/>
    <w:rsid w:val="00AE0A16"/>
    <w:rsid w:val="00AE0B0C"/>
    <w:rsid w:val="00AE0C94"/>
    <w:rsid w:val="00AE1269"/>
    <w:rsid w:val="00AE1589"/>
    <w:rsid w:val="00AE17B0"/>
    <w:rsid w:val="00AE1895"/>
    <w:rsid w:val="00AE1E09"/>
    <w:rsid w:val="00AE2245"/>
    <w:rsid w:val="00AE2D8D"/>
    <w:rsid w:val="00AE2F13"/>
    <w:rsid w:val="00AE309B"/>
    <w:rsid w:val="00AE309F"/>
    <w:rsid w:val="00AE31D4"/>
    <w:rsid w:val="00AE31EB"/>
    <w:rsid w:val="00AE3204"/>
    <w:rsid w:val="00AE3491"/>
    <w:rsid w:val="00AE34DD"/>
    <w:rsid w:val="00AE367E"/>
    <w:rsid w:val="00AE3819"/>
    <w:rsid w:val="00AE390C"/>
    <w:rsid w:val="00AE396E"/>
    <w:rsid w:val="00AE3AAA"/>
    <w:rsid w:val="00AE3C52"/>
    <w:rsid w:val="00AE3F15"/>
    <w:rsid w:val="00AE42AF"/>
    <w:rsid w:val="00AE4327"/>
    <w:rsid w:val="00AE4606"/>
    <w:rsid w:val="00AE4C50"/>
    <w:rsid w:val="00AE4E67"/>
    <w:rsid w:val="00AE4EE1"/>
    <w:rsid w:val="00AE5157"/>
    <w:rsid w:val="00AE5648"/>
    <w:rsid w:val="00AE5720"/>
    <w:rsid w:val="00AE5738"/>
    <w:rsid w:val="00AE5859"/>
    <w:rsid w:val="00AE5CEE"/>
    <w:rsid w:val="00AE5EC7"/>
    <w:rsid w:val="00AE609F"/>
    <w:rsid w:val="00AE62B3"/>
    <w:rsid w:val="00AE7633"/>
    <w:rsid w:val="00AE783C"/>
    <w:rsid w:val="00AF08FB"/>
    <w:rsid w:val="00AF096C"/>
    <w:rsid w:val="00AF103E"/>
    <w:rsid w:val="00AF110A"/>
    <w:rsid w:val="00AF1485"/>
    <w:rsid w:val="00AF1A1A"/>
    <w:rsid w:val="00AF1B42"/>
    <w:rsid w:val="00AF1BA9"/>
    <w:rsid w:val="00AF1BEF"/>
    <w:rsid w:val="00AF1FFA"/>
    <w:rsid w:val="00AF213E"/>
    <w:rsid w:val="00AF2472"/>
    <w:rsid w:val="00AF259B"/>
    <w:rsid w:val="00AF26B1"/>
    <w:rsid w:val="00AF3218"/>
    <w:rsid w:val="00AF3262"/>
    <w:rsid w:val="00AF34A4"/>
    <w:rsid w:val="00AF354F"/>
    <w:rsid w:val="00AF388A"/>
    <w:rsid w:val="00AF3B98"/>
    <w:rsid w:val="00AF3BAD"/>
    <w:rsid w:val="00AF3D49"/>
    <w:rsid w:val="00AF3DE0"/>
    <w:rsid w:val="00AF43B7"/>
    <w:rsid w:val="00AF4DAC"/>
    <w:rsid w:val="00AF5395"/>
    <w:rsid w:val="00AF5AFA"/>
    <w:rsid w:val="00AF5BF4"/>
    <w:rsid w:val="00AF5BF6"/>
    <w:rsid w:val="00AF5C3A"/>
    <w:rsid w:val="00AF5CE4"/>
    <w:rsid w:val="00AF6039"/>
    <w:rsid w:val="00AF60ED"/>
    <w:rsid w:val="00AF64C6"/>
    <w:rsid w:val="00AF6810"/>
    <w:rsid w:val="00AF68E7"/>
    <w:rsid w:val="00AF6D10"/>
    <w:rsid w:val="00AF6E51"/>
    <w:rsid w:val="00AF727F"/>
    <w:rsid w:val="00AF7449"/>
    <w:rsid w:val="00AF75DA"/>
    <w:rsid w:val="00AF7BA8"/>
    <w:rsid w:val="00AF7FEB"/>
    <w:rsid w:val="00B00589"/>
    <w:rsid w:val="00B006BA"/>
    <w:rsid w:val="00B009E8"/>
    <w:rsid w:val="00B00B4B"/>
    <w:rsid w:val="00B00C07"/>
    <w:rsid w:val="00B00C3C"/>
    <w:rsid w:val="00B00C5C"/>
    <w:rsid w:val="00B00D78"/>
    <w:rsid w:val="00B00EBB"/>
    <w:rsid w:val="00B011F3"/>
    <w:rsid w:val="00B0144B"/>
    <w:rsid w:val="00B014ED"/>
    <w:rsid w:val="00B0160D"/>
    <w:rsid w:val="00B018E1"/>
    <w:rsid w:val="00B01904"/>
    <w:rsid w:val="00B0194C"/>
    <w:rsid w:val="00B01AA1"/>
    <w:rsid w:val="00B01D39"/>
    <w:rsid w:val="00B021EF"/>
    <w:rsid w:val="00B02251"/>
    <w:rsid w:val="00B02366"/>
    <w:rsid w:val="00B02386"/>
    <w:rsid w:val="00B02B96"/>
    <w:rsid w:val="00B02BB6"/>
    <w:rsid w:val="00B02E80"/>
    <w:rsid w:val="00B0333A"/>
    <w:rsid w:val="00B033F2"/>
    <w:rsid w:val="00B0386C"/>
    <w:rsid w:val="00B03928"/>
    <w:rsid w:val="00B03CB0"/>
    <w:rsid w:val="00B03D59"/>
    <w:rsid w:val="00B03F84"/>
    <w:rsid w:val="00B04309"/>
    <w:rsid w:val="00B048AD"/>
    <w:rsid w:val="00B04E19"/>
    <w:rsid w:val="00B04FAC"/>
    <w:rsid w:val="00B05326"/>
    <w:rsid w:val="00B05599"/>
    <w:rsid w:val="00B05D8C"/>
    <w:rsid w:val="00B05DB0"/>
    <w:rsid w:val="00B06094"/>
    <w:rsid w:val="00B06570"/>
    <w:rsid w:val="00B06C55"/>
    <w:rsid w:val="00B06D08"/>
    <w:rsid w:val="00B07008"/>
    <w:rsid w:val="00B0729B"/>
    <w:rsid w:val="00B07652"/>
    <w:rsid w:val="00B07923"/>
    <w:rsid w:val="00B07D26"/>
    <w:rsid w:val="00B07D35"/>
    <w:rsid w:val="00B1007D"/>
    <w:rsid w:val="00B107A1"/>
    <w:rsid w:val="00B108BA"/>
    <w:rsid w:val="00B10A51"/>
    <w:rsid w:val="00B10B08"/>
    <w:rsid w:val="00B113F5"/>
    <w:rsid w:val="00B11532"/>
    <w:rsid w:val="00B11671"/>
    <w:rsid w:val="00B11A24"/>
    <w:rsid w:val="00B11F19"/>
    <w:rsid w:val="00B12164"/>
    <w:rsid w:val="00B12359"/>
    <w:rsid w:val="00B12519"/>
    <w:rsid w:val="00B12AD4"/>
    <w:rsid w:val="00B12D71"/>
    <w:rsid w:val="00B13149"/>
    <w:rsid w:val="00B133D9"/>
    <w:rsid w:val="00B133DC"/>
    <w:rsid w:val="00B136A8"/>
    <w:rsid w:val="00B13C0C"/>
    <w:rsid w:val="00B13CF3"/>
    <w:rsid w:val="00B13E96"/>
    <w:rsid w:val="00B140FA"/>
    <w:rsid w:val="00B141A2"/>
    <w:rsid w:val="00B1438C"/>
    <w:rsid w:val="00B144C7"/>
    <w:rsid w:val="00B146B3"/>
    <w:rsid w:val="00B14B3D"/>
    <w:rsid w:val="00B1513A"/>
    <w:rsid w:val="00B15684"/>
    <w:rsid w:val="00B1576C"/>
    <w:rsid w:val="00B15994"/>
    <w:rsid w:val="00B15AFD"/>
    <w:rsid w:val="00B15ED8"/>
    <w:rsid w:val="00B16079"/>
    <w:rsid w:val="00B169DA"/>
    <w:rsid w:val="00B16A7E"/>
    <w:rsid w:val="00B171B2"/>
    <w:rsid w:val="00B172F1"/>
    <w:rsid w:val="00B174FD"/>
    <w:rsid w:val="00B175A0"/>
    <w:rsid w:val="00B1765C"/>
    <w:rsid w:val="00B17802"/>
    <w:rsid w:val="00B179F2"/>
    <w:rsid w:val="00B17B02"/>
    <w:rsid w:val="00B17D82"/>
    <w:rsid w:val="00B17E2B"/>
    <w:rsid w:val="00B17F76"/>
    <w:rsid w:val="00B20096"/>
    <w:rsid w:val="00B2019F"/>
    <w:rsid w:val="00B204D7"/>
    <w:rsid w:val="00B20705"/>
    <w:rsid w:val="00B2077E"/>
    <w:rsid w:val="00B20B57"/>
    <w:rsid w:val="00B20D6C"/>
    <w:rsid w:val="00B20F16"/>
    <w:rsid w:val="00B20FCE"/>
    <w:rsid w:val="00B20FE5"/>
    <w:rsid w:val="00B20FEF"/>
    <w:rsid w:val="00B21090"/>
    <w:rsid w:val="00B212C4"/>
    <w:rsid w:val="00B2137B"/>
    <w:rsid w:val="00B21452"/>
    <w:rsid w:val="00B2147A"/>
    <w:rsid w:val="00B214E6"/>
    <w:rsid w:val="00B21694"/>
    <w:rsid w:val="00B21DC9"/>
    <w:rsid w:val="00B227E3"/>
    <w:rsid w:val="00B22C05"/>
    <w:rsid w:val="00B22D5D"/>
    <w:rsid w:val="00B22DEF"/>
    <w:rsid w:val="00B22EF9"/>
    <w:rsid w:val="00B2303C"/>
    <w:rsid w:val="00B23391"/>
    <w:rsid w:val="00B238B2"/>
    <w:rsid w:val="00B23D59"/>
    <w:rsid w:val="00B23FE1"/>
    <w:rsid w:val="00B24112"/>
    <w:rsid w:val="00B2412A"/>
    <w:rsid w:val="00B2429B"/>
    <w:rsid w:val="00B245C2"/>
    <w:rsid w:val="00B24723"/>
    <w:rsid w:val="00B24B50"/>
    <w:rsid w:val="00B24BC6"/>
    <w:rsid w:val="00B24CDD"/>
    <w:rsid w:val="00B2514E"/>
    <w:rsid w:val="00B25286"/>
    <w:rsid w:val="00B2571E"/>
    <w:rsid w:val="00B257F6"/>
    <w:rsid w:val="00B25C47"/>
    <w:rsid w:val="00B25C58"/>
    <w:rsid w:val="00B25E94"/>
    <w:rsid w:val="00B2608D"/>
    <w:rsid w:val="00B261B2"/>
    <w:rsid w:val="00B262F1"/>
    <w:rsid w:val="00B2668E"/>
    <w:rsid w:val="00B26C2B"/>
    <w:rsid w:val="00B26E35"/>
    <w:rsid w:val="00B26EC9"/>
    <w:rsid w:val="00B27462"/>
    <w:rsid w:val="00B2768A"/>
    <w:rsid w:val="00B277A3"/>
    <w:rsid w:val="00B277C4"/>
    <w:rsid w:val="00B279FD"/>
    <w:rsid w:val="00B27D5B"/>
    <w:rsid w:val="00B27E4A"/>
    <w:rsid w:val="00B27EE6"/>
    <w:rsid w:val="00B27FEB"/>
    <w:rsid w:val="00B3018C"/>
    <w:rsid w:val="00B301BB"/>
    <w:rsid w:val="00B30ED6"/>
    <w:rsid w:val="00B30F70"/>
    <w:rsid w:val="00B31127"/>
    <w:rsid w:val="00B312C2"/>
    <w:rsid w:val="00B317D7"/>
    <w:rsid w:val="00B31A1E"/>
    <w:rsid w:val="00B31B21"/>
    <w:rsid w:val="00B31CD7"/>
    <w:rsid w:val="00B31FD9"/>
    <w:rsid w:val="00B32002"/>
    <w:rsid w:val="00B3202D"/>
    <w:rsid w:val="00B320E1"/>
    <w:rsid w:val="00B320F3"/>
    <w:rsid w:val="00B3214E"/>
    <w:rsid w:val="00B327CC"/>
    <w:rsid w:val="00B32AEA"/>
    <w:rsid w:val="00B32C76"/>
    <w:rsid w:val="00B330B1"/>
    <w:rsid w:val="00B330F2"/>
    <w:rsid w:val="00B33130"/>
    <w:rsid w:val="00B333C2"/>
    <w:rsid w:val="00B337E8"/>
    <w:rsid w:val="00B33BA4"/>
    <w:rsid w:val="00B33D69"/>
    <w:rsid w:val="00B341DF"/>
    <w:rsid w:val="00B3438B"/>
    <w:rsid w:val="00B3487A"/>
    <w:rsid w:val="00B34CF8"/>
    <w:rsid w:val="00B35361"/>
    <w:rsid w:val="00B354A2"/>
    <w:rsid w:val="00B35538"/>
    <w:rsid w:val="00B357D9"/>
    <w:rsid w:val="00B35A46"/>
    <w:rsid w:val="00B35A99"/>
    <w:rsid w:val="00B35C5B"/>
    <w:rsid w:val="00B35F4D"/>
    <w:rsid w:val="00B361BB"/>
    <w:rsid w:val="00B363F2"/>
    <w:rsid w:val="00B365FE"/>
    <w:rsid w:val="00B367C6"/>
    <w:rsid w:val="00B36B31"/>
    <w:rsid w:val="00B36DCF"/>
    <w:rsid w:val="00B36F05"/>
    <w:rsid w:val="00B371F0"/>
    <w:rsid w:val="00B372AC"/>
    <w:rsid w:val="00B3738E"/>
    <w:rsid w:val="00B3754C"/>
    <w:rsid w:val="00B403DF"/>
    <w:rsid w:val="00B40AE0"/>
    <w:rsid w:val="00B40D0F"/>
    <w:rsid w:val="00B41879"/>
    <w:rsid w:val="00B41ACC"/>
    <w:rsid w:val="00B41C2F"/>
    <w:rsid w:val="00B41F8E"/>
    <w:rsid w:val="00B422B0"/>
    <w:rsid w:val="00B423AE"/>
    <w:rsid w:val="00B4243E"/>
    <w:rsid w:val="00B42505"/>
    <w:rsid w:val="00B430A0"/>
    <w:rsid w:val="00B4382A"/>
    <w:rsid w:val="00B4390B"/>
    <w:rsid w:val="00B43CDB"/>
    <w:rsid w:val="00B43E38"/>
    <w:rsid w:val="00B43F11"/>
    <w:rsid w:val="00B4427C"/>
    <w:rsid w:val="00B4472E"/>
    <w:rsid w:val="00B4475D"/>
    <w:rsid w:val="00B447C6"/>
    <w:rsid w:val="00B44B93"/>
    <w:rsid w:val="00B44CB5"/>
    <w:rsid w:val="00B44DAE"/>
    <w:rsid w:val="00B4521A"/>
    <w:rsid w:val="00B45221"/>
    <w:rsid w:val="00B45237"/>
    <w:rsid w:val="00B4546F"/>
    <w:rsid w:val="00B4586F"/>
    <w:rsid w:val="00B458ED"/>
    <w:rsid w:val="00B459B6"/>
    <w:rsid w:val="00B459BB"/>
    <w:rsid w:val="00B45B1A"/>
    <w:rsid w:val="00B45BF9"/>
    <w:rsid w:val="00B45F46"/>
    <w:rsid w:val="00B45F65"/>
    <w:rsid w:val="00B4630C"/>
    <w:rsid w:val="00B4632F"/>
    <w:rsid w:val="00B4642E"/>
    <w:rsid w:val="00B464D9"/>
    <w:rsid w:val="00B468AC"/>
    <w:rsid w:val="00B46942"/>
    <w:rsid w:val="00B46E50"/>
    <w:rsid w:val="00B474DE"/>
    <w:rsid w:val="00B47525"/>
    <w:rsid w:val="00B4777F"/>
    <w:rsid w:val="00B47825"/>
    <w:rsid w:val="00B4797B"/>
    <w:rsid w:val="00B47B0B"/>
    <w:rsid w:val="00B5025C"/>
    <w:rsid w:val="00B50437"/>
    <w:rsid w:val="00B50AD4"/>
    <w:rsid w:val="00B51475"/>
    <w:rsid w:val="00B51862"/>
    <w:rsid w:val="00B51F21"/>
    <w:rsid w:val="00B52796"/>
    <w:rsid w:val="00B52893"/>
    <w:rsid w:val="00B5291C"/>
    <w:rsid w:val="00B5292E"/>
    <w:rsid w:val="00B5296E"/>
    <w:rsid w:val="00B52DDF"/>
    <w:rsid w:val="00B52DF1"/>
    <w:rsid w:val="00B532D1"/>
    <w:rsid w:val="00B534AA"/>
    <w:rsid w:val="00B536C1"/>
    <w:rsid w:val="00B537AE"/>
    <w:rsid w:val="00B5392C"/>
    <w:rsid w:val="00B53D8A"/>
    <w:rsid w:val="00B53EE2"/>
    <w:rsid w:val="00B5413D"/>
    <w:rsid w:val="00B5423B"/>
    <w:rsid w:val="00B5433F"/>
    <w:rsid w:val="00B54662"/>
    <w:rsid w:val="00B54A30"/>
    <w:rsid w:val="00B54B8D"/>
    <w:rsid w:val="00B54BE1"/>
    <w:rsid w:val="00B54D10"/>
    <w:rsid w:val="00B54D54"/>
    <w:rsid w:val="00B54E2D"/>
    <w:rsid w:val="00B55BC9"/>
    <w:rsid w:val="00B55F0A"/>
    <w:rsid w:val="00B563E0"/>
    <w:rsid w:val="00B56D89"/>
    <w:rsid w:val="00B56E0B"/>
    <w:rsid w:val="00B56F1E"/>
    <w:rsid w:val="00B5727D"/>
    <w:rsid w:val="00B573C4"/>
    <w:rsid w:val="00B574DC"/>
    <w:rsid w:val="00B57762"/>
    <w:rsid w:val="00B5776F"/>
    <w:rsid w:val="00B57AAC"/>
    <w:rsid w:val="00B57B29"/>
    <w:rsid w:val="00B57C96"/>
    <w:rsid w:val="00B57EE8"/>
    <w:rsid w:val="00B60136"/>
    <w:rsid w:val="00B60180"/>
    <w:rsid w:val="00B60497"/>
    <w:rsid w:val="00B60616"/>
    <w:rsid w:val="00B609DA"/>
    <w:rsid w:val="00B60BB7"/>
    <w:rsid w:val="00B60F27"/>
    <w:rsid w:val="00B60F49"/>
    <w:rsid w:val="00B6134F"/>
    <w:rsid w:val="00B61514"/>
    <w:rsid w:val="00B615CB"/>
    <w:rsid w:val="00B61A3A"/>
    <w:rsid w:val="00B61AD6"/>
    <w:rsid w:val="00B6216E"/>
    <w:rsid w:val="00B62742"/>
    <w:rsid w:val="00B6281D"/>
    <w:rsid w:val="00B628CF"/>
    <w:rsid w:val="00B62B3B"/>
    <w:rsid w:val="00B6366E"/>
    <w:rsid w:val="00B63935"/>
    <w:rsid w:val="00B63DE2"/>
    <w:rsid w:val="00B63EA1"/>
    <w:rsid w:val="00B64226"/>
    <w:rsid w:val="00B642E7"/>
    <w:rsid w:val="00B643FF"/>
    <w:rsid w:val="00B644C6"/>
    <w:rsid w:val="00B6460E"/>
    <w:rsid w:val="00B64661"/>
    <w:rsid w:val="00B64704"/>
    <w:rsid w:val="00B64B5D"/>
    <w:rsid w:val="00B64C7E"/>
    <w:rsid w:val="00B64D19"/>
    <w:rsid w:val="00B64DA0"/>
    <w:rsid w:val="00B64DF6"/>
    <w:rsid w:val="00B64ED9"/>
    <w:rsid w:val="00B64F5A"/>
    <w:rsid w:val="00B652A1"/>
    <w:rsid w:val="00B654ED"/>
    <w:rsid w:val="00B6552C"/>
    <w:rsid w:val="00B655FA"/>
    <w:rsid w:val="00B659B9"/>
    <w:rsid w:val="00B65E3D"/>
    <w:rsid w:val="00B65E76"/>
    <w:rsid w:val="00B65FAB"/>
    <w:rsid w:val="00B6644C"/>
    <w:rsid w:val="00B664A3"/>
    <w:rsid w:val="00B66A00"/>
    <w:rsid w:val="00B66D25"/>
    <w:rsid w:val="00B66F4A"/>
    <w:rsid w:val="00B671F2"/>
    <w:rsid w:val="00B67333"/>
    <w:rsid w:val="00B67984"/>
    <w:rsid w:val="00B67A60"/>
    <w:rsid w:val="00B67C4F"/>
    <w:rsid w:val="00B67EAE"/>
    <w:rsid w:val="00B67F50"/>
    <w:rsid w:val="00B701C1"/>
    <w:rsid w:val="00B704A7"/>
    <w:rsid w:val="00B705C9"/>
    <w:rsid w:val="00B707A5"/>
    <w:rsid w:val="00B70B96"/>
    <w:rsid w:val="00B70B9E"/>
    <w:rsid w:val="00B70BCA"/>
    <w:rsid w:val="00B70FF3"/>
    <w:rsid w:val="00B710DE"/>
    <w:rsid w:val="00B7121C"/>
    <w:rsid w:val="00B71ABD"/>
    <w:rsid w:val="00B71B1F"/>
    <w:rsid w:val="00B7238A"/>
    <w:rsid w:val="00B724AB"/>
    <w:rsid w:val="00B725B6"/>
    <w:rsid w:val="00B72957"/>
    <w:rsid w:val="00B72AD8"/>
    <w:rsid w:val="00B72C84"/>
    <w:rsid w:val="00B72FAD"/>
    <w:rsid w:val="00B73F05"/>
    <w:rsid w:val="00B73FB5"/>
    <w:rsid w:val="00B74083"/>
    <w:rsid w:val="00B74784"/>
    <w:rsid w:val="00B748E1"/>
    <w:rsid w:val="00B74AE7"/>
    <w:rsid w:val="00B74D9F"/>
    <w:rsid w:val="00B75709"/>
    <w:rsid w:val="00B757EC"/>
    <w:rsid w:val="00B75BA5"/>
    <w:rsid w:val="00B75E0C"/>
    <w:rsid w:val="00B75F5F"/>
    <w:rsid w:val="00B76043"/>
    <w:rsid w:val="00B763A6"/>
    <w:rsid w:val="00B76737"/>
    <w:rsid w:val="00B76AAF"/>
    <w:rsid w:val="00B76DEE"/>
    <w:rsid w:val="00B76DF0"/>
    <w:rsid w:val="00B76EC3"/>
    <w:rsid w:val="00B76EDD"/>
    <w:rsid w:val="00B76EEF"/>
    <w:rsid w:val="00B770DE"/>
    <w:rsid w:val="00B7772D"/>
    <w:rsid w:val="00B77A1A"/>
    <w:rsid w:val="00B77CF9"/>
    <w:rsid w:val="00B8011E"/>
    <w:rsid w:val="00B80213"/>
    <w:rsid w:val="00B8054D"/>
    <w:rsid w:val="00B805E5"/>
    <w:rsid w:val="00B806A9"/>
    <w:rsid w:val="00B80B8A"/>
    <w:rsid w:val="00B80E8C"/>
    <w:rsid w:val="00B80FCA"/>
    <w:rsid w:val="00B814EE"/>
    <w:rsid w:val="00B817D4"/>
    <w:rsid w:val="00B81E6D"/>
    <w:rsid w:val="00B8215C"/>
    <w:rsid w:val="00B8273D"/>
    <w:rsid w:val="00B82823"/>
    <w:rsid w:val="00B82870"/>
    <w:rsid w:val="00B82BBB"/>
    <w:rsid w:val="00B82C65"/>
    <w:rsid w:val="00B82D50"/>
    <w:rsid w:val="00B83005"/>
    <w:rsid w:val="00B8307D"/>
    <w:rsid w:val="00B832B6"/>
    <w:rsid w:val="00B836BD"/>
    <w:rsid w:val="00B841A3"/>
    <w:rsid w:val="00B842C6"/>
    <w:rsid w:val="00B84558"/>
    <w:rsid w:val="00B8455D"/>
    <w:rsid w:val="00B848C9"/>
    <w:rsid w:val="00B84B9E"/>
    <w:rsid w:val="00B84DFF"/>
    <w:rsid w:val="00B852A8"/>
    <w:rsid w:val="00B85615"/>
    <w:rsid w:val="00B85940"/>
    <w:rsid w:val="00B85BA4"/>
    <w:rsid w:val="00B85E87"/>
    <w:rsid w:val="00B865D6"/>
    <w:rsid w:val="00B866F9"/>
    <w:rsid w:val="00B86A09"/>
    <w:rsid w:val="00B86FD0"/>
    <w:rsid w:val="00B874FF"/>
    <w:rsid w:val="00B876B6"/>
    <w:rsid w:val="00B8794A"/>
    <w:rsid w:val="00B87BC2"/>
    <w:rsid w:val="00B901E7"/>
    <w:rsid w:val="00B9037D"/>
    <w:rsid w:val="00B9043F"/>
    <w:rsid w:val="00B90523"/>
    <w:rsid w:val="00B905C9"/>
    <w:rsid w:val="00B90CB6"/>
    <w:rsid w:val="00B9157D"/>
    <w:rsid w:val="00B916DB"/>
    <w:rsid w:val="00B91A74"/>
    <w:rsid w:val="00B91BDE"/>
    <w:rsid w:val="00B91D56"/>
    <w:rsid w:val="00B91F01"/>
    <w:rsid w:val="00B923D5"/>
    <w:rsid w:val="00B9277A"/>
    <w:rsid w:val="00B9292B"/>
    <w:rsid w:val="00B929DF"/>
    <w:rsid w:val="00B93085"/>
    <w:rsid w:val="00B93183"/>
    <w:rsid w:val="00B939B7"/>
    <w:rsid w:val="00B93D76"/>
    <w:rsid w:val="00B93DCD"/>
    <w:rsid w:val="00B93EC4"/>
    <w:rsid w:val="00B93F0B"/>
    <w:rsid w:val="00B94503"/>
    <w:rsid w:val="00B94605"/>
    <w:rsid w:val="00B9470E"/>
    <w:rsid w:val="00B9488E"/>
    <w:rsid w:val="00B948D7"/>
    <w:rsid w:val="00B94938"/>
    <w:rsid w:val="00B94A02"/>
    <w:rsid w:val="00B94AD9"/>
    <w:rsid w:val="00B94C96"/>
    <w:rsid w:val="00B94D08"/>
    <w:rsid w:val="00B950D7"/>
    <w:rsid w:val="00B954EC"/>
    <w:rsid w:val="00B95EE3"/>
    <w:rsid w:val="00B962EA"/>
    <w:rsid w:val="00B96475"/>
    <w:rsid w:val="00B96BB1"/>
    <w:rsid w:val="00B96D82"/>
    <w:rsid w:val="00B96E15"/>
    <w:rsid w:val="00B96EE7"/>
    <w:rsid w:val="00B972B9"/>
    <w:rsid w:val="00B975E0"/>
    <w:rsid w:val="00B97674"/>
    <w:rsid w:val="00B97949"/>
    <w:rsid w:val="00B97B1E"/>
    <w:rsid w:val="00B97E63"/>
    <w:rsid w:val="00BA01A5"/>
    <w:rsid w:val="00BA01F8"/>
    <w:rsid w:val="00BA082B"/>
    <w:rsid w:val="00BA0884"/>
    <w:rsid w:val="00BA0959"/>
    <w:rsid w:val="00BA0A11"/>
    <w:rsid w:val="00BA0B3E"/>
    <w:rsid w:val="00BA0BD9"/>
    <w:rsid w:val="00BA0C8E"/>
    <w:rsid w:val="00BA0D24"/>
    <w:rsid w:val="00BA0EFE"/>
    <w:rsid w:val="00BA0F40"/>
    <w:rsid w:val="00BA100C"/>
    <w:rsid w:val="00BA1817"/>
    <w:rsid w:val="00BA2159"/>
    <w:rsid w:val="00BA21E5"/>
    <w:rsid w:val="00BA2246"/>
    <w:rsid w:val="00BA22F9"/>
    <w:rsid w:val="00BA264D"/>
    <w:rsid w:val="00BA291D"/>
    <w:rsid w:val="00BA2A5A"/>
    <w:rsid w:val="00BA2D64"/>
    <w:rsid w:val="00BA304A"/>
    <w:rsid w:val="00BA33F0"/>
    <w:rsid w:val="00BA3628"/>
    <w:rsid w:val="00BA3676"/>
    <w:rsid w:val="00BA3840"/>
    <w:rsid w:val="00BA386B"/>
    <w:rsid w:val="00BA48DE"/>
    <w:rsid w:val="00BA4B19"/>
    <w:rsid w:val="00BA4C81"/>
    <w:rsid w:val="00BA4F2F"/>
    <w:rsid w:val="00BA5253"/>
    <w:rsid w:val="00BA53A9"/>
    <w:rsid w:val="00BA5628"/>
    <w:rsid w:val="00BA69BE"/>
    <w:rsid w:val="00BA6BC3"/>
    <w:rsid w:val="00BA6DCF"/>
    <w:rsid w:val="00BA6E77"/>
    <w:rsid w:val="00BA6FC9"/>
    <w:rsid w:val="00BA7115"/>
    <w:rsid w:val="00BA7AF6"/>
    <w:rsid w:val="00BA7B0B"/>
    <w:rsid w:val="00BA7CF9"/>
    <w:rsid w:val="00BA7E53"/>
    <w:rsid w:val="00BB0006"/>
    <w:rsid w:val="00BB02D5"/>
    <w:rsid w:val="00BB06D0"/>
    <w:rsid w:val="00BB0797"/>
    <w:rsid w:val="00BB08F1"/>
    <w:rsid w:val="00BB0C11"/>
    <w:rsid w:val="00BB1270"/>
    <w:rsid w:val="00BB161E"/>
    <w:rsid w:val="00BB1701"/>
    <w:rsid w:val="00BB1C1E"/>
    <w:rsid w:val="00BB1C2E"/>
    <w:rsid w:val="00BB1FE0"/>
    <w:rsid w:val="00BB1FFF"/>
    <w:rsid w:val="00BB204D"/>
    <w:rsid w:val="00BB230D"/>
    <w:rsid w:val="00BB251E"/>
    <w:rsid w:val="00BB2729"/>
    <w:rsid w:val="00BB27F7"/>
    <w:rsid w:val="00BB2E86"/>
    <w:rsid w:val="00BB2F2C"/>
    <w:rsid w:val="00BB30A6"/>
    <w:rsid w:val="00BB323E"/>
    <w:rsid w:val="00BB34C7"/>
    <w:rsid w:val="00BB3B19"/>
    <w:rsid w:val="00BB45FB"/>
    <w:rsid w:val="00BB4627"/>
    <w:rsid w:val="00BB4E09"/>
    <w:rsid w:val="00BB4E9D"/>
    <w:rsid w:val="00BB5014"/>
    <w:rsid w:val="00BB5158"/>
    <w:rsid w:val="00BB5258"/>
    <w:rsid w:val="00BB52C8"/>
    <w:rsid w:val="00BB52DA"/>
    <w:rsid w:val="00BB549B"/>
    <w:rsid w:val="00BB58DC"/>
    <w:rsid w:val="00BB59A1"/>
    <w:rsid w:val="00BB5C6F"/>
    <w:rsid w:val="00BB5D73"/>
    <w:rsid w:val="00BB5FDD"/>
    <w:rsid w:val="00BB6F87"/>
    <w:rsid w:val="00BB7398"/>
    <w:rsid w:val="00BB7924"/>
    <w:rsid w:val="00BB7C5E"/>
    <w:rsid w:val="00BB7D03"/>
    <w:rsid w:val="00BB7FD6"/>
    <w:rsid w:val="00BC057C"/>
    <w:rsid w:val="00BC05D8"/>
    <w:rsid w:val="00BC069F"/>
    <w:rsid w:val="00BC0BD1"/>
    <w:rsid w:val="00BC0ED2"/>
    <w:rsid w:val="00BC1154"/>
    <w:rsid w:val="00BC1271"/>
    <w:rsid w:val="00BC145E"/>
    <w:rsid w:val="00BC14C5"/>
    <w:rsid w:val="00BC15F1"/>
    <w:rsid w:val="00BC1641"/>
    <w:rsid w:val="00BC1852"/>
    <w:rsid w:val="00BC19AD"/>
    <w:rsid w:val="00BC1BA0"/>
    <w:rsid w:val="00BC1BCC"/>
    <w:rsid w:val="00BC1F78"/>
    <w:rsid w:val="00BC1FE2"/>
    <w:rsid w:val="00BC20F7"/>
    <w:rsid w:val="00BC2107"/>
    <w:rsid w:val="00BC2E0D"/>
    <w:rsid w:val="00BC2E79"/>
    <w:rsid w:val="00BC329B"/>
    <w:rsid w:val="00BC3A97"/>
    <w:rsid w:val="00BC3AA3"/>
    <w:rsid w:val="00BC3B81"/>
    <w:rsid w:val="00BC3EC8"/>
    <w:rsid w:val="00BC407F"/>
    <w:rsid w:val="00BC43FB"/>
    <w:rsid w:val="00BC4419"/>
    <w:rsid w:val="00BC4468"/>
    <w:rsid w:val="00BC454C"/>
    <w:rsid w:val="00BC4673"/>
    <w:rsid w:val="00BC490F"/>
    <w:rsid w:val="00BC4A7A"/>
    <w:rsid w:val="00BC4B6F"/>
    <w:rsid w:val="00BC4BF9"/>
    <w:rsid w:val="00BC4E88"/>
    <w:rsid w:val="00BC5203"/>
    <w:rsid w:val="00BC5607"/>
    <w:rsid w:val="00BC5EAE"/>
    <w:rsid w:val="00BC66F6"/>
    <w:rsid w:val="00BC6797"/>
    <w:rsid w:val="00BC67C7"/>
    <w:rsid w:val="00BC6A9A"/>
    <w:rsid w:val="00BC6BB0"/>
    <w:rsid w:val="00BC6C1F"/>
    <w:rsid w:val="00BC73FD"/>
    <w:rsid w:val="00BC765E"/>
    <w:rsid w:val="00BC7DF6"/>
    <w:rsid w:val="00BC7EAE"/>
    <w:rsid w:val="00BC7F9B"/>
    <w:rsid w:val="00BD03E7"/>
    <w:rsid w:val="00BD062B"/>
    <w:rsid w:val="00BD06F6"/>
    <w:rsid w:val="00BD09E8"/>
    <w:rsid w:val="00BD0C06"/>
    <w:rsid w:val="00BD0DAC"/>
    <w:rsid w:val="00BD1704"/>
    <w:rsid w:val="00BD190F"/>
    <w:rsid w:val="00BD1A12"/>
    <w:rsid w:val="00BD1A62"/>
    <w:rsid w:val="00BD1B66"/>
    <w:rsid w:val="00BD1E4E"/>
    <w:rsid w:val="00BD2171"/>
    <w:rsid w:val="00BD219D"/>
    <w:rsid w:val="00BD219F"/>
    <w:rsid w:val="00BD2600"/>
    <w:rsid w:val="00BD3C78"/>
    <w:rsid w:val="00BD3D4F"/>
    <w:rsid w:val="00BD3E12"/>
    <w:rsid w:val="00BD4079"/>
    <w:rsid w:val="00BD450E"/>
    <w:rsid w:val="00BD47AE"/>
    <w:rsid w:val="00BD4E5F"/>
    <w:rsid w:val="00BD4F54"/>
    <w:rsid w:val="00BD5065"/>
    <w:rsid w:val="00BD52F0"/>
    <w:rsid w:val="00BD54F2"/>
    <w:rsid w:val="00BD554B"/>
    <w:rsid w:val="00BD5664"/>
    <w:rsid w:val="00BD56C3"/>
    <w:rsid w:val="00BD585A"/>
    <w:rsid w:val="00BD5B4D"/>
    <w:rsid w:val="00BD5DB8"/>
    <w:rsid w:val="00BD5E9A"/>
    <w:rsid w:val="00BD613A"/>
    <w:rsid w:val="00BD6B24"/>
    <w:rsid w:val="00BD6C79"/>
    <w:rsid w:val="00BD70BE"/>
    <w:rsid w:val="00BD73CC"/>
    <w:rsid w:val="00BD7AC5"/>
    <w:rsid w:val="00BD7BAD"/>
    <w:rsid w:val="00BD7E06"/>
    <w:rsid w:val="00BD7EDB"/>
    <w:rsid w:val="00BE005A"/>
    <w:rsid w:val="00BE00B8"/>
    <w:rsid w:val="00BE02ED"/>
    <w:rsid w:val="00BE0417"/>
    <w:rsid w:val="00BE0539"/>
    <w:rsid w:val="00BE0B83"/>
    <w:rsid w:val="00BE0CC5"/>
    <w:rsid w:val="00BE1070"/>
    <w:rsid w:val="00BE12F2"/>
    <w:rsid w:val="00BE181F"/>
    <w:rsid w:val="00BE1B28"/>
    <w:rsid w:val="00BE1C87"/>
    <w:rsid w:val="00BE1DAE"/>
    <w:rsid w:val="00BE1E6C"/>
    <w:rsid w:val="00BE215C"/>
    <w:rsid w:val="00BE217E"/>
    <w:rsid w:val="00BE272D"/>
    <w:rsid w:val="00BE28E1"/>
    <w:rsid w:val="00BE2B3B"/>
    <w:rsid w:val="00BE311F"/>
    <w:rsid w:val="00BE344C"/>
    <w:rsid w:val="00BE35CA"/>
    <w:rsid w:val="00BE3626"/>
    <w:rsid w:val="00BE3C74"/>
    <w:rsid w:val="00BE3D80"/>
    <w:rsid w:val="00BE3FF5"/>
    <w:rsid w:val="00BE412D"/>
    <w:rsid w:val="00BE4A78"/>
    <w:rsid w:val="00BE4B4B"/>
    <w:rsid w:val="00BE4E7F"/>
    <w:rsid w:val="00BE4EFE"/>
    <w:rsid w:val="00BE51AB"/>
    <w:rsid w:val="00BE568F"/>
    <w:rsid w:val="00BE582F"/>
    <w:rsid w:val="00BE5DA9"/>
    <w:rsid w:val="00BE618C"/>
    <w:rsid w:val="00BE62A2"/>
    <w:rsid w:val="00BE688A"/>
    <w:rsid w:val="00BE6F13"/>
    <w:rsid w:val="00BE6FFB"/>
    <w:rsid w:val="00BE70A0"/>
    <w:rsid w:val="00BE7205"/>
    <w:rsid w:val="00BE733F"/>
    <w:rsid w:val="00BE7715"/>
    <w:rsid w:val="00BE77F2"/>
    <w:rsid w:val="00BE7828"/>
    <w:rsid w:val="00BE7A0F"/>
    <w:rsid w:val="00BE7AAF"/>
    <w:rsid w:val="00BE7B2F"/>
    <w:rsid w:val="00BE7DA3"/>
    <w:rsid w:val="00BE7E87"/>
    <w:rsid w:val="00BF013D"/>
    <w:rsid w:val="00BF031D"/>
    <w:rsid w:val="00BF0412"/>
    <w:rsid w:val="00BF0493"/>
    <w:rsid w:val="00BF04A1"/>
    <w:rsid w:val="00BF05D7"/>
    <w:rsid w:val="00BF0DA2"/>
    <w:rsid w:val="00BF1118"/>
    <w:rsid w:val="00BF1578"/>
    <w:rsid w:val="00BF1931"/>
    <w:rsid w:val="00BF19D4"/>
    <w:rsid w:val="00BF1B4E"/>
    <w:rsid w:val="00BF1BBC"/>
    <w:rsid w:val="00BF1EB3"/>
    <w:rsid w:val="00BF20D1"/>
    <w:rsid w:val="00BF23A6"/>
    <w:rsid w:val="00BF266B"/>
    <w:rsid w:val="00BF299B"/>
    <w:rsid w:val="00BF2E81"/>
    <w:rsid w:val="00BF3AB0"/>
    <w:rsid w:val="00BF3C05"/>
    <w:rsid w:val="00BF3F03"/>
    <w:rsid w:val="00BF3FDA"/>
    <w:rsid w:val="00BF4952"/>
    <w:rsid w:val="00BF4989"/>
    <w:rsid w:val="00BF4D51"/>
    <w:rsid w:val="00BF4DEA"/>
    <w:rsid w:val="00BF50A2"/>
    <w:rsid w:val="00BF511A"/>
    <w:rsid w:val="00BF592D"/>
    <w:rsid w:val="00BF5AC0"/>
    <w:rsid w:val="00BF5D2B"/>
    <w:rsid w:val="00BF5DBF"/>
    <w:rsid w:val="00BF60C2"/>
    <w:rsid w:val="00BF625D"/>
    <w:rsid w:val="00BF65B9"/>
    <w:rsid w:val="00BF67AC"/>
    <w:rsid w:val="00BF704C"/>
    <w:rsid w:val="00BF70FC"/>
    <w:rsid w:val="00BF7499"/>
    <w:rsid w:val="00BF74C6"/>
    <w:rsid w:val="00BF770B"/>
    <w:rsid w:val="00BF7864"/>
    <w:rsid w:val="00BF78A2"/>
    <w:rsid w:val="00BF7AF1"/>
    <w:rsid w:val="00BF7C8A"/>
    <w:rsid w:val="00BF7EE0"/>
    <w:rsid w:val="00C00228"/>
    <w:rsid w:val="00C00246"/>
    <w:rsid w:val="00C002A7"/>
    <w:rsid w:val="00C00556"/>
    <w:rsid w:val="00C0067B"/>
    <w:rsid w:val="00C0087F"/>
    <w:rsid w:val="00C00A86"/>
    <w:rsid w:val="00C00B51"/>
    <w:rsid w:val="00C01667"/>
    <w:rsid w:val="00C01806"/>
    <w:rsid w:val="00C01947"/>
    <w:rsid w:val="00C019EB"/>
    <w:rsid w:val="00C01C48"/>
    <w:rsid w:val="00C01E8E"/>
    <w:rsid w:val="00C024A9"/>
    <w:rsid w:val="00C02580"/>
    <w:rsid w:val="00C025CE"/>
    <w:rsid w:val="00C02A8A"/>
    <w:rsid w:val="00C02AFC"/>
    <w:rsid w:val="00C02D93"/>
    <w:rsid w:val="00C02E83"/>
    <w:rsid w:val="00C03136"/>
    <w:rsid w:val="00C03226"/>
    <w:rsid w:val="00C034C2"/>
    <w:rsid w:val="00C036A5"/>
    <w:rsid w:val="00C036BD"/>
    <w:rsid w:val="00C03897"/>
    <w:rsid w:val="00C038A5"/>
    <w:rsid w:val="00C03B82"/>
    <w:rsid w:val="00C03DDB"/>
    <w:rsid w:val="00C03ED9"/>
    <w:rsid w:val="00C040A7"/>
    <w:rsid w:val="00C0419E"/>
    <w:rsid w:val="00C0429C"/>
    <w:rsid w:val="00C042BF"/>
    <w:rsid w:val="00C0432F"/>
    <w:rsid w:val="00C046C4"/>
    <w:rsid w:val="00C04A79"/>
    <w:rsid w:val="00C04C75"/>
    <w:rsid w:val="00C05051"/>
    <w:rsid w:val="00C05151"/>
    <w:rsid w:val="00C0526C"/>
    <w:rsid w:val="00C053A3"/>
    <w:rsid w:val="00C0580E"/>
    <w:rsid w:val="00C05A74"/>
    <w:rsid w:val="00C05B03"/>
    <w:rsid w:val="00C05D6D"/>
    <w:rsid w:val="00C05DE6"/>
    <w:rsid w:val="00C05E7A"/>
    <w:rsid w:val="00C0631C"/>
    <w:rsid w:val="00C06340"/>
    <w:rsid w:val="00C063C0"/>
    <w:rsid w:val="00C06499"/>
    <w:rsid w:val="00C06606"/>
    <w:rsid w:val="00C0685E"/>
    <w:rsid w:val="00C071FF"/>
    <w:rsid w:val="00C07455"/>
    <w:rsid w:val="00C07718"/>
    <w:rsid w:val="00C078E2"/>
    <w:rsid w:val="00C07A2F"/>
    <w:rsid w:val="00C07B46"/>
    <w:rsid w:val="00C07C75"/>
    <w:rsid w:val="00C07F79"/>
    <w:rsid w:val="00C103FD"/>
    <w:rsid w:val="00C10438"/>
    <w:rsid w:val="00C10485"/>
    <w:rsid w:val="00C106A0"/>
    <w:rsid w:val="00C106FB"/>
    <w:rsid w:val="00C10909"/>
    <w:rsid w:val="00C10A57"/>
    <w:rsid w:val="00C1113A"/>
    <w:rsid w:val="00C11448"/>
    <w:rsid w:val="00C11494"/>
    <w:rsid w:val="00C11DC0"/>
    <w:rsid w:val="00C11E48"/>
    <w:rsid w:val="00C12119"/>
    <w:rsid w:val="00C122B2"/>
    <w:rsid w:val="00C122BD"/>
    <w:rsid w:val="00C124BD"/>
    <w:rsid w:val="00C1284E"/>
    <w:rsid w:val="00C12AF1"/>
    <w:rsid w:val="00C13359"/>
    <w:rsid w:val="00C1339D"/>
    <w:rsid w:val="00C135BD"/>
    <w:rsid w:val="00C13683"/>
    <w:rsid w:val="00C13AC2"/>
    <w:rsid w:val="00C14399"/>
    <w:rsid w:val="00C14DE1"/>
    <w:rsid w:val="00C14E0F"/>
    <w:rsid w:val="00C1526D"/>
    <w:rsid w:val="00C154CA"/>
    <w:rsid w:val="00C1561B"/>
    <w:rsid w:val="00C1583E"/>
    <w:rsid w:val="00C159D2"/>
    <w:rsid w:val="00C15C2E"/>
    <w:rsid w:val="00C15C96"/>
    <w:rsid w:val="00C15F2D"/>
    <w:rsid w:val="00C15F9C"/>
    <w:rsid w:val="00C1625A"/>
    <w:rsid w:val="00C16283"/>
    <w:rsid w:val="00C16F0C"/>
    <w:rsid w:val="00C1713E"/>
    <w:rsid w:val="00C17303"/>
    <w:rsid w:val="00C17642"/>
    <w:rsid w:val="00C17F8F"/>
    <w:rsid w:val="00C20210"/>
    <w:rsid w:val="00C202B5"/>
    <w:rsid w:val="00C207E0"/>
    <w:rsid w:val="00C2097E"/>
    <w:rsid w:val="00C21007"/>
    <w:rsid w:val="00C213BF"/>
    <w:rsid w:val="00C21D8D"/>
    <w:rsid w:val="00C22192"/>
    <w:rsid w:val="00C22271"/>
    <w:rsid w:val="00C22542"/>
    <w:rsid w:val="00C23053"/>
    <w:rsid w:val="00C231BA"/>
    <w:rsid w:val="00C231E0"/>
    <w:rsid w:val="00C23B37"/>
    <w:rsid w:val="00C23C91"/>
    <w:rsid w:val="00C23C94"/>
    <w:rsid w:val="00C23DB9"/>
    <w:rsid w:val="00C2428E"/>
    <w:rsid w:val="00C246D1"/>
    <w:rsid w:val="00C24742"/>
    <w:rsid w:val="00C247F8"/>
    <w:rsid w:val="00C253BB"/>
    <w:rsid w:val="00C253FE"/>
    <w:rsid w:val="00C25462"/>
    <w:rsid w:val="00C2556B"/>
    <w:rsid w:val="00C25C4F"/>
    <w:rsid w:val="00C2608A"/>
    <w:rsid w:val="00C26435"/>
    <w:rsid w:val="00C266AB"/>
    <w:rsid w:val="00C26A45"/>
    <w:rsid w:val="00C26E61"/>
    <w:rsid w:val="00C27355"/>
    <w:rsid w:val="00C277C7"/>
    <w:rsid w:val="00C27D1F"/>
    <w:rsid w:val="00C27F65"/>
    <w:rsid w:val="00C30150"/>
    <w:rsid w:val="00C305A1"/>
    <w:rsid w:val="00C305A8"/>
    <w:rsid w:val="00C308BB"/>
    <w:rsid w:val="00C30AA6"/>
    <w:rsid w:val="00C30AF8"/>
    <w:rsid w:val="00C30F7C"/>
    <w:rsid w:val="00C311B4"/>
    <w:rsid w:val="00C313A3"/>
    <w:rsid w:val="00C31578"/>
    <w:rsid w:val="00C31C26"/>
    <w:rsid w:val="00C31D33"/>
    <w:rsid w:val="00C31DD7"/>
    <w:rsid w:val="00C327A0"/>
    <w:rsid w:val="00C32870"/>
    <w:rsid w:val="00C32A33"/>
    <w:rsid w:val="00C32A5E"/>
    <w:rsid w:val="00C32AEF"/>
    <w:rsid w:val="00C32D99"/>
    <w:rsid w:val="00C32ED4"/>
    <w:rsid w:val="00C32F41"/>
    <w:rsid w:val="00C33024"/>
    <w:rsid w:val="00C330C9"/>
    <w:rsid w:val="00C330E0"/>
    <w:rsid w:val="00C33217"/>
    <w:rsid w:val="00C3323A"/>
    <w:rsid w:val="00C332FB"/>
    <w:rsid w:val="00C3331D"/>
    <w:rsid w:val="00C33374"/>
    <w:rsid w:val="00C333AC"/>
    <w:rsid w:val="00C338DE"/>
    <w:rsid w:val="00C33902"/>
    <w:rsid w:val="00C33947"/>
    <w:rsid w:val="00C33AB5"/>
    <w:rsid w:val="00C33E73"/>
    <w:rsid w:val="00C34170"/>
    <w:rsid w:val="00C34173"/>
    <w:rsid w:val="00C342B7"/>
    <w:rsid w:val="00C346DE"/>
    <w:rsid w:val="00C34999"/>
    <w:rsid w:val="00C34A6A"/>
    <w:rsid w:val="00C34A80"/>
    <w:rsid w:val="00C34EA8"/>
    <w:rsid w:val="00C34ECC"/>
    <w:rsid w:val="00C35068"/>
    <w:rsid w:val="00C35130"/>
    <w:rsid w:val="00C35594"/>
    <w:rsid w:val="00C355C9"/>
    <w:rsid w:val="00C35984"/>
    <w:rsid w:val="00C35D39"/>
    <w:rsid w:val="00C35ED5"/>
    <w:rsid w:val="00C35FC7"/>
    <w:rsid w:val="00C3667E"/>
    <w:rsid w:val="00C36B54"/>
    <w:rsid w:val="00C3747F"/>
    <w:rsid w:val="00C37BF4"/>
    <w:rsid w:val="00C37D59"/>
    <w:rsid w:val="00C37DDE"/>
    <w:rsid w:val="00C403FC"/>
    <w:rsid w:val="00C405F4"/>
    <w:rsid w:val="00C40D33"/>
    <w:rsid w:val="00C40E8A"/>
    <w:rsid w:val="00C41077"/>
    <w:rsid w:val="00C410D6"/>
    <w:rsid w:val="00C412E0"/>
    <w:rsid w:val="00C41443"/>
    <w:rsid w:val="00C41B36"/>
    <w:rsid w:val="00C41CBB"/>
    <w:rsid w:val="00C41CCA"/>
    <w:rsid w:val="00C41F76"/>
    <w:rsid w:val="00C4205D"/>
    <w:rsid w:val="00C420BB"/>
    <w:rsid w:val="00C4221B"/>
    <w:rsid w:val="00C42344"/>
    <w:rsid w:val="00C424F7"/>
    <w:rsid w:val="00C425AB"/>
    <w:rsid w:val="00C4291C"/>
    <w:rsid w:val="00C429FF"/>
    <w:rsid w:val="00C42CCD"/>
    <w:rsid w:val="00C42DF5"/>
    <w:rsid w:val="00C4302C"/>
    <w:rsid w:val="00C430F5"/>
    <w:rsid w:val="00C4311C"/>
    <w:rsid w:val="00C43400"/>
    <w:rsid w:val="00C43827"/>
    <w:rsid w:val="00C438FA"/>
    <w:rsid w:val="00C43C7F"/>
    <w:rsid w:val="00C44764"/>
    <w:rsid w:val="00C44C41"/>
    <w:rsid w:val="00C44F14"/>
    <w:rsid w:val="00C4545B"/>
    <w:rsid w:val="00C455E6"/>
    <w:rsid w:val="00C45994"/>
    <w:rsid w:val="00C45D14"/>
    <w:rsid w:val="00C4617A"/>
    <w:rsid w:val="00C463DC"/>
    <w:rsid w:val="00C46EB1"/>
    <w:rsid w:val="00C47035"/>
    <w:rsid w:val="00C4707F"/>
    <w:rsid w:val="00C47125"/>
    <w:rsid w:val="00C4737F"/>
    <w:rsid w:val="00C473DC"/>
    <w:rsid w:val="00C47F5A"/>
    <w:rsid w:val="00C50298"/>
    <w:rsid w:val="00C50990"/>
    <w:rsid w:val="00C50C4E"/>
    <w:rsid w:val="00C50F72"/>
    <w:rsid w:val="00C5101B"/>
    <w:rsid w:val="00C511BD"/>
    <w:rsid w:val="00C514EB"/>
    <w:rsid w:val="00C516DF"/>
    <w:rsid w:val="00C517B8"/>
    <w:rsid w:val="00C519C6"/>
    <w:rsid w:val="00C51D5E"/>
    <w:rsid w:val="00C51F60"/>
    <w:rsid w:val="00C52078"/>
    <w:rsid w:val="00C52DEF"/>
    <w:rsid w:val="00C52E26"/>
    <w:rsid w:val="00C53081"/>
    <w:rsid w:val="00C5357D"/>
    <w:rsid w:val="00C540A3"/>
    <w:rsid w:val="00C54296"/>
    <w:rsid w:val="00C542F0"/>
    <w:rsid w:val="00C5433D"/>
    <w:rsid w:val="00C543DB"/>
    <w:rsid w:val="00C544E1"/>
    <w:rsid w:val="00C553DE"/>
    <w:rsid w:val="00C56245"/>
    <w:rsid w:val="00C56488"/>
    <w:rsid w:val="00C56550"/>
    <w:rsid w:val="00C5662D"/>
    <w:rsid w:val="00C56E6F"/>
    <w:rsid w:val="00C5744C"/>
    <w:rsid w:val="00C57546"/>
    <w:rsid w:val="00C575AD"/>
    <w:rsid w:val="00C57601"/>
    <w:rsid w:val="00C57657"/>
    <w:rsid w:val="00C577E5"/>
    <w:rsid w:val="00C57E96"/>
    <w:rsid w:val="00C60168"/>
    <w:rsid w:val="00C603DE"/>
    <w:rsid w:val="00C610BC"/>
    <w:rsid w:val="00C610BF"/>
    <w:rsid w:val="00C61159"/>
    <w:rsid w:val="00C6129A"/>
    <w:rsid w:val="00C6150C"/>
    <w:rsid w:val="00C6166A"/>
    <w:rsid w:val="00C618D0"/>
    <w:rsid w:val="00C619FA"/>
    <w:rsid w:val="00C61BBA"/>
    <w:rsid w:val="00C62424"/>
    <w:rsid w:val="00C62463"/>
    <w:rsid w:val="00C62678"/>
    <w:rsid w:val="00C62B56"/>
    <w:rsid w:val="00C62CBD"/>
    <w:rsid w:val="00C62EAD"/>
    <w:rsid w:val="00C63287"/>
    <w:rsid w:val="00C63525"/>
    <w:rsid w:val="00C63F81"/>
    <w:rsid w:val="00C6416A"/>
    <w:rsid w:val="00C641F2"/>
    <w:rsid w:val="00C642FD"/>
    <w:rsid w:val="00C649A5"/>
    <w:rsid w:val="00C64CEB"/>
    <w:rsid w:val="00C65372"/>
    <w:rsid w:val="00C653D7"/>
    <w:rsid w:val="00C653DB"/>
    <w:rsid w:val="00C65AA4"/>
    <w:rsid w:val="00C65AC2"/>
    <w:rsid w:val="00C65AEE"/>
    <w:rsid w:val="00C65E3A"/>
    <w:rsid w:val="00C65E9C"/>
    <w:rsid w:val="00C662AC"/>
    <w:rsid w:val="00C66552"/>
    <w:rsid w:val="00C6678B"/>
    <w:rsid w:val="00C66992"/>
    <w:rsid w:val="00C66A46"/>
    <w:rsid w:val="00C66CC7"/>
    <w:rsid w:val="00C66CED"/>
    <w:rsid w:val="00C6717A"/>
    <w:rsid w:val="00C67381"/>
    <w:rsid w:val="00C676B8"/>
    <w:rsid w:val="00C678E6"/>
    <w:rsid w:val="00C6794F"/>
    <w:rsid w:val="00C67AE0"/>
    <w:rsid w:val="00C67D17"/>
    <w:rsid w:val="00C67D6B"/>
    <w:rsid w:val="00C67D8E"/>
    <w:rsid w:val="00C67EDD"/>
    <w:rsid w:val="00C67F5B"/>
    <w:rsid w:val="00C70349"/>
    <w:rsid w:val="00C7041F"/>
    <w:rsid w:val="00C7043D"/>
    <w:rsid w:val="00C704EA"/>
    <w:rsid w:val="00C708B9"/>
    <w:rsid w:val="00C70FE5"/>
    <w:rsid w:val="00C70FF4"/>
    <w:rsid w:val="00C71423"/>
    <w:rsid w:val="00C71696"/>
    <w:rsid w:val="00C716FF"/>
    <w:rsid w:val="00C71945"/>
    <w:rsid w:val="00C719F0"/>
    <w:rsid w:val="00C71A1B"/>
    <w:rsid w:val="00C71CB5"/>
    <w:rsid w:val="00C71D2F"/>
    <w:rsid w:val="00C71E11"/>
    <w:rsid w:val="00C71EE6"/>
    <w:rsid w:val="00C71EE8"/>
    <w:rsid w:val="00C722D8"/>
    <w:rsid w:val="00C724E7"/>
    <w:rsid w:val="00C72790"/>
    <w:rsid w:val="00C72A08"/>
    <w:rsid w:val="00C72B22"/>
    <w:rsid w:val="00C734E4"/>
    <w:rsid w:val="00C735F0"/>
    <w:rsid w:val="00C73847"/>
    <w:rsid w:val="00C73B75"/>
    <w:rsid w:val="00C74012"/>
    <w:rsid w:val="00C74089"/>
    <w:rsid w:val="00C7423E"/>
    <w:rsid w:val="00C74814"/>
    <w:rsid w:val="00C74D27"/>
    <w:rsid w:val="00C74F87"/>
    <w:rsid w:val="00C75042"/>
    <w:rsid w:val="00C75E82"/>
    <w:rsid w:val="00C75E8B"/>
    <w:rsid w:val="00C76013"/>
    <w:rsid w:val="00C76018"/>
    <w:rsid w:val="00C760AB"/>
    <w:rsid w:val="00C7613C"/>
    <w:rsid w:val="00C762D0"/>
    <w:rsid w:val="00C76337"/>
    <w:rsid w:val="00C76A32"/>
    <w:rsid w:val="00C76B20"/>
    <w:rsid w:val="00C76E32"/>
    <w:rsid w:val="00C77167"/>
    <w:rsid w:val="00C77177"/>
    <w:rsid w:val="00C774E5"/>
    <w:rsid w:val="00C775B9"/>
    <w:rsid w:val="00C7795A"/>
    <w:rsid w:val="00C77AA7"/>
    <w:rsid w:val="00C77E8A"/>
    <w:rsid w:val="00C801B4"/>
    <w:rsid w:val="00C80332"/>
    <w:rsid w:val="00C803AA"/>
    <w:rsid w:val="00C803E8"/>
    <w:rsid w:val="00C80789"/>
    <w:rsid w:val="00C808C2"/>
    <w:rsid w:val="00C80968"/>
    <w:rsid w:val="00C809CC"/>
    <w:rsid w:val="00C80BA3"/>
    <w:rsid w:val="00C80CB9"/>
    <w:rsid w:val="00C80CF8"/>
    <w:rsid w:val="00C80DAE"/>
    <w:rsid w:val="00C80F65"/>
    <w:rsid w:val="00C810A0"/>
    <w:rsid w:val="00C810BC"/>
    <w:rsid w:val="00C812D4"/>
    <w:rsid w:val="00C813A6"/>
    <w:rsid w:val="00C81545"/>
    <w:rsid w:val="00C81676"/>
    <w:rsid w:val="00C81DC4"/>
    <w:rsid w:val="00C81F1E"/>
    <w:rsid w:val="00C82321"/>
    <w:rsid w:val="00C8260F"/>
    <w:rsid w:val="00C82AE9"/>
    <w:rsid w:val="00C82B77"/>
    <w:rsid w:val="00C82C44"/>
    <w:rsid w:val="00C82C6B"/>
    <w:rsid w:val="00C82E2B"/>
    <w:rsid w:val="00C833B7"/>
    <w:rsid w:val="00C83A12"/>
    <w:rsid w:val="00C8425F"/>
    <w:rsid w:val="00C842FD"/>
    <w:rsid w:val="00C8457D"/>
    <w:rsid w:val="00C845AA"/>
    <w:rsid w:val="00C84776"/>
    <w:rsid w:val="00C847A3"/>
    <w:rsid w:val="00C84839"/>
    <w:rsid w:val="00C84D9C"/>
    <w:rsid w:val="00C8551B"/>
    <w:rsid w:val="00C85761"/>
    <w:rsid w:val="00C858BC"/>
    <w:rsid w:val="00C85A41"/>
    <w:rsid w:val="00C86490"/>
    <w:rsid w:val="00C866AF"/>
    <w:rsid w:val="00C86974"/>
    <w:rsid w:val="00C86C7F"/>
    <w:rsid w:val="00C86FC4"/>
    <w:rsid w:val="00C871C9"/>
    <w:rsid w:val="00C87265"/>
    <w:rsid w:val="00C873DA"/>
    <w:rsid w:val="00C879C4"/>
    <w:rsid w:val="00C879FF"/>
    <w:rsid w:val="00C87ED2"/>
    <w:rsid w:val="00C9008B"/>
    <w:rsid w:val="00C904CB"/>
    <w:rsid w:val="00C90B1F"/>
    <w:rsid w:val="00C90D42"/>
    <w:rsid w:val="00C913CC"/>
    <w:rsid w:val="00C91CA3"/>
    <w:rsid w:val="00C92646"/>
    <w:rsid w:val="00C926C7"/>
    <w:rsid w:val="00C928FA"/>
    <w:rsid w:val="00C92918"/>
    <w:rsid w:val="00C929D6"/>
    <w:rsid w:val="00C929FA"/>
    <w:rsid w:val="00C92C12"/>
    <w:rsid w:val="00C93266"/>
    <w:rsid w:val="00C934D3"/>
    <w:rsid w:val="00C93728"/>
    <w:rsid w:val="00C93786"/>
    <w:rsid w:val="00C937FB"/>
    <w:rsid w:val="00C9397E"/>
    <w:rsid w:val="00C93C62"/>
    <w:rsid w:val="00C93D06"/>
    <w:rsid w:val="00C93FB6"/>
    <w:rsid w:val="00C94507"/>
    <w:rsid w:val="00C94531"/>
    <w:rsid w:val="00C948A3"/>
    <w:rsid w:val="00C94971"/>
    <w:rsid w:val="00C949CA"/>
    <w:rsid w:val="00C949D9"/>
    <w:rsid w:val="00C94CB3"/>
    <w:rsid w:val="00C94D2A"/>
    <w:rsid w:val="00C94E3F"/>
    <w:rsid w:val="00C95442"/>
    <w:rsid w:val="00C958DA"/>
    <w:rsid w:val="00C9593E"/>
    <w:rsid w:val="00C95D14"/>
    <w:rsid w:val="00C96125"/>
    <w:rsid w:val="00C967E5"/>
    <w:rsid w:val="00C968B5"/>
    <w:rsid w:val="00C96A67"/>
    <w:rsid w:val="00C96CCF"/>
    <w:rsid w:val="00C96F08"/>
    <w:rsid w:val="00C96F0E"/>
    <w:rsid w:val="00C9748D"/>
    <w:rsid w:val="00C97E0E"/>
    <w:rsid w:val="00CA0557"/>
    <w:rsid w:val="00CA05CD"/>
    <w:rsid w:val="00CA098D"/>
    <w:rsid w:val="00CA1280"/>
    <w:rsid w:val="00CA1340"/>
    <w:rsid w:val="00CA1675"/>
    <w:rsid w:val="00CA179A"/>
    <w:rsid w:val="00CA1D3C"/>
    <w:rsid w:val="00CA1D9E"/>
    <w:rsid w:val="00CA1EFC"/>
    <w:rsid w:val="00CA240F"/>
    <w:rsid w:val="00CA2548"/>
    <w:rsid w:val="00CA25B2"/>
    <w:rsid w:val="00CA2C6E"/>
    <w:rsid w:val="00CA2E6A"/>
    <w:rsid w:val="00CA2EF9"/>
    <w:rsid w:val="00CA2F46"/>
    <w:rsid w:val="00CA2FDC"/>
    <w:rsid w:val="00CA315E"/>
    <w:rsid w:val="00CA3301"/>
    <w:rsid w:val="00CA35FF"/>
    <w:rsid w:val="00CA3637"/>
    <w:rsid w:val="00CA3767"/>
    <w:rsid w:val="00CA3792"/>
    <w:rsid w:val="00CA37E7"/>
    <w:rsid w:val="00CA38A8"/>
    <w:rsid w:val="00CA3A1B"/>
    <w:rsid w:val="00CA3F09"/>
    <w:rsid w:val="00CA4010"/>
    <w:rsid w:val="00CA4873"/>
    <w:rsid w:val="00CA4A1B"/>
    <w:rsid w:val="00CA4D25"/>
    <w:rsid w:val="00CA516B"/>
    <w:rsid w:val="00CA5225"/>
    <w:rsid w:val="00CA52DA"/>
    <w:rsid w:val="00CA544F"/>
    <w:rsid w:val="00CA597E"/>
    <w:rsid w:val="00CA5998"/>
    <w:rsid w:val="00CA5B9F"/>
    <w:rsid w:val="00CA5D4F"/>
    <w:rsid w:val="00CA5EF6"/>
    <w:rsid w:val="00CA61B2"/>
    <w:rsid w:val="00CA6361"/>
    <w:rsid w:val="00CA6538"/>
    <w:rsid w:val="00CA6673"/>
    <w:rsid w:val="00CA6921"/>
    <w:rsid w:val="00CA694F"/>
    <w:rsid w:val="00CA71F5"/>
    <w:rsid w:val="00CA7455"/>
    <w:rsid w:val="00CA7718"/>
    <w:rsid w:val="00CA79CE"/>
    <w:rsid w:val="00CA7CA3"/>
    <w:rsid w:val="00CA7D41"/>
    <w:rsid w:val="00CA7D48"/>
    <w:rsid w:val="00CA7D86"/>
    <w:rsid w:val="00CA7FD0"/>
    <w:rsid w:val="00CB0589"/>
    <w:rsid w:val="00CB074F"/>
    <w:rsid w:val="00CB0C78"/>
    <w:rsid w:val="00CB0DAA"/>
    <w:rsid w:val="00CB0E64"/>
    <w:rsid w:val="00CB10F1"/>
    <w:rsid w:val="00CB11F7"/>
    <w:rsid w:val="00CB13F2"/>
    <w:rsid w:val="00CB142B"/>
    <w:rsid w:val="00CB1A20"/>
    <w:rsid w:val="00CB1C28"/>
    <w:rsid w:val="00CB1DF8"/>
    <w:rsid w:val="00CB1E1B"/>
    <w:rsid w:val="00CB1EB2"/>
    <w:rsid w:val="00CB235C"/>
    <w:rsid w:val="00CB28A6"/>
    <w:rsid w:val="00CB2B3C"/>
    <w:rsid w:val="00CB2CA1"/>
    <w:rsid w:val="00CB3390"/>
    <w:rsid w:val="00CB33C5"/>
    <w:rsid w:val="00CB3B1F"/>
    <w:rsid w:val="00CB3CC2"/>
    <w:rsid w:val="00CB3D1D"/>
    <w:rsid w:val="00CB46AF"/>
    <w:rsid w:val="00CB47BB"/>
    <w:rsid w:val="00CB4948"/>
    <w:rsid w:val="00CB4B7B"/>
    <w:rsid w:val="00CB4E6A"/>
    <w:rsid w:val="00CB51B0"/>
    <w:rsid w:val="00CB5406"/>
    <w:rsid w:val="00CB5540"/>
    <w:rsid w:val="00CB5831"/>
    <w:rsid w:val="00CB5A4D"/>
    <w:rsid w:val="00CB5BF0"/>
    <w:rsid w:val="00CB653C"/>
    <w:rsid w:val="00CB6AB1"/>
    <w:rsid w:val="00CB7026"/>
    <w:rsid w:val="00CB73B6"/>
    <w:rsid w:val="00CB7401"/>
    <w:rsid w:val="00CB7531"/>
    <w:rsid w:val="00CB76ED"/>
    <w:rsid w:val="00CB7C14"/>
    <w:rsid w:val="00CB7D43"/>
    <w:rsid w:val="00CB7D8F"/>
    <w:rsid w:val="00CB7F63"/>
    <w:rsid w:val="00CC0082"/>
    <w:rsid w:val="00CC0093"/>
    <w:rsid w:val="00CC00D0"/>
    <w:rsid w:val="00CC0604"/>
    <w:rsid w:val="00CC080E"/>
    <w:rsid w:val="00CC0932"/>
    <w:rsid w:val="00CC0BD6"/>
    <w:rsid w:val="00CC0C15"/>
    <w:rsid w:val="00CC0C7F"/>
    <w:rsid w:val="00CC0D08"/>
    <w:rsid w:val="00CC0D4B"/>
    <w:rsid w:val="00CC1006"/>
    <w:rsid w:val="00CC155D"/>
    <w:rsid w:val="00CC15A4"/>
    <w:rsid w:val="00CC1816"/>
    <w:rsid w:val="00CC1957"/>
    <w:rsid w:val="00CC2247"/>
    <w:rsid w:val="00CC2317"/>
    <w:rsid w:val="00CC2705"/>
    <w:rsid w:val="00CC2A2E"/>
    <w:rsid w:val="00CC33B4"/>
    <w:rsid w:val="00CC33DC"/>
    <w:rsid w:val="00CC363B"/>
    <w:rsid w:val="00CC3704"/>
    <w:rsid w:val="00CC3A32"/>
    <w:rsid w:val="00CC3A97"/>
    <w:rsid w:val="00CC3B88"/>
    <w:rsid w:val="00CC3FE3"/>
    <w:rsid w:val="00CC41AF"/>
    <w:rsid w:val="00CC450C"/>
    <w:rsid w:val="00CC470B"/>
    <w:rsid w:val="00CC470D"/>
    <w:rsid w:val="00CC47D8"/>
    <w:rsid w:val="00CC4ADC"/>
    <w:rsid w:val="00CC4E01"/>
    <w:rsid w:val="00CC4F3B"/>
    <w:rsid w:val="00CC5888"/>
    <w:rsid w:val="00CC5C3A"/>
    <w:rsid w:val="00CC610D"/>
    <w:rsid w:val="00CC623A"/>
    <w:rsid w:val="00CC6256"/>
    <w:rsid w:val="00CC6534"/>
    <w:rsid w:val="00CC686C"/>
    <w:rsid w:val="00CC6AC8"/>
    <w:rsid w:val="00CC6C7D"/>
    <w:rsid w:val="00CC751E"/>
    <w:rsid w:val="00CC75F2"/>
    <w:rsid w:val="00CC7ED8"/>
    <w:rsid w:val="00CD0391"/>
    <w:rsid w:val="00CD0C3D"/>
    <w:rsid w:val="00CD0E99"/>
    <w:rsid w:val="00CD0EDB"/>
    <w:rsid w:val="00CD1560"/>
    <w:rsid w:val="00CD1626"/>
    <w:rsid w:val="00CD1F13"/>
    <w:rsid w:val="00CD22B5"/>
    <w:rsid w:val="00CD2B6D"/>
    <w:rsid w:val="00CD314A"/>
    <w:rsid w:val="00CD31EE"/>
    <w:rsid w:val="00CD3465"/>
    <w:rsid w:val="00CD36C6"/>
    <w:rsid w:val="00CD3B24"/>
    <w:rsid w:val="00CD3C4E"/>
    <w:rsid w:val="00CD4017"/>
    <w:rsid w:val="00CD41C8"/>
    <w:rsid w:val="00CD41F3"/>
    <w:rsid w:val="00CD4311"/>
    <w:rsid w:val="00CD4820"/>
    <w:rsid w:val="00CD497C"/>
    <w:rsid w:val="00CD5510"/>
    <w:rsid w:val="00CD56EE"/>
    <w:rsid w:val="00CD58AB"/>
    <w:rsid w:val="00CD5A39"/>
    <w:rsid w:val="00CD5B30"/>
    <w:rsid w:val="00CD5E6F"/>
    <w:rsid w:val="00CD62F2"/>
    <w:rsid w:val="00CD65F5"/>
    <w:rsid w:val="00CD6A29"/>
    <w:rsid w:val="00CD6AB6"/>
    <w:rsid w:val="00CD6DC4"/>
    <w:rsid w:val="00CD7057"/>
    <w:rsid w:val="00CD70D1"/>
    <w:rsid w:val="00CD7410"/>
    <w:rsid w:val="00CD7844"/>
    <w:rsid w:val="00CD7C7C"/>
    <w:rsid w:val="00CD7E6F"/>
    <w:rsid w:val="00CD7ECA"/>
    <w:rsid w:val="00CE00A2"/>
    <w:rsid w:val="00CE07E0"/>
    <w:rsid w:val="00CE09C3"/>
    <w:rsid w:val="00CE0A53"/>
    <w:rsid w:val="00CE0D22"/>
    <w:rsid w:val="00CE0E04"/>
    <w:rsid w:val="00CE0EC0"/>
    <w:rsid w:val="00CE1413"/>
    <w:rsid w:val="00CE1556"/>
    <w:rsid w:val="00CE16E3"/>
    <w:rsid w:val="00CE1705"/>
    <w:rsid w:val="00CE1823"/>
    <w:rsid w:val="00CE187F"/>
    <w:rsid w:val="00CE1A6C"/>
    <w:rsid w:val="00CE1CEE"/>
    <w:rsid w:val="00CE1D1D"/>
    <w:rsid w:val="00CE293F"/>
    <w:rsid w:val="00CE2C37"/>
    <w:rsid w:val="00CE2DBB"/>
    <w:rsid w:val="00CE2EB3"/>
    <w:rsid w:val="00CE3038"/>
    <w:rsid w:val="00CE31F1"/>
    <w:rsid w:val="00CE396F"/>
    <w:rsid w:val="00CE39B6"/>
    <w:rsid w:val="00CE3AB0"/>
    <w:rsid w:val="00CE3CBF"/>
    <w:rsid w:val="00CE3E4E"/>
    <w:rsid w:val="00CE4361"/>
    <w:rsid w:val="00CE45F3"/>
    <w:rsid w:val="00CE4800"/>
    <w:rsid w:val="00CE4CB8"/>
    <w:rsid w:val="00CE4DC4"/>
    <w:rsid w:val="00CE514C"/>
    <w:rsid w:val="00CE5199"/>
    <w:rsid w:val="00CE539E"/>
    <w:rsid w:val="00CE54EA"/>
    <w:rsid w:val="00CE5816"/>
    <w:rsid w:val="00CE59D4"/>
    <w:rsid w:val="00CE5DD1"/>
    <w:rsid w:val="00CE6406"/>
    <w:rsid w:val="00CE660F"/>
    <w:rsid w:val="00CE6682"/>
    <w:rsid w:val="00CE6926"/>
    <w:rsid w:val="00CE6934"/>
    <w:rsid w:val="00CE6E60"/>
    <w:rsid w:val="00CE7844"/>
    <w:rsid w:val="00CF0132"/>
    <w:rsid w:val="00CF04E0"/>
    <w:rsid w:val="00CF074E"/>
    <w:rsid w:val="00CF075C"/>
    <w:rsid w:val="00CF0EF1"/>
    <w:rsid w:val="00CF13FF"/>
    <w:rsid w:val="00CF1870"/>
    <w:rsid w:val="00CF1CE1"/>
    <w:rsid w:val="00CF1DAF"/>
    <w:rsid w:val="00CF21AC"/>
    <w:rsid w:val="00CF2944"/>
    <w:rsid w:val="00CF29E1"/>
    <w:rsid w:val="00CF2A0B"/>
    <w:rsid w:val="00CF2D60"/>
    <w:rsid w:val="00CF2FEF"/>
    <w:rsid w:val="00CF30DE"/>
    <w:rsid w:val="00CF3139"/>
    <w:rsid w:val="00CF33B9"/>
    <w:rsid w:val="00CF341C"/>
    <w:rsid w:val="00CF3668"/>
    <w:rsid w:val="00CF38E6"/>
    <w:rsid w:val="00CF3DEB"/>
    <w:rsid w:val="00CF403B"/>
    <w:rsid w:val="00CF405D"/>
    <w:rsid w:val="00CF421C"/>
    <w:rsid w:val="00CF4388"/>
    <w:rsid w:val="00CF4DB6"/>
    <w:rsid w:val="00CF4E88"/>
    <w:rsid w:val="00CF5285"/>
    <w:rsid w:val="00CF5289"/>
    <w:rsid w:val="00CF5305"/>
    <w:rsid w:val="00CF5518"/>
    <w:rsid w:val="00CF5527"/>
    <w:rsid w:val="00CF557D"/>
    <w:rsid w:val="00CF5740"/>
    <w:rsid w:val="00CF5AB3"/>
    <w:rsid w:val="00CF6028"/>
    <w:rsid w:val="00CF63C0"/>
    <w:rsid w:val="00CF6440"/>
    <w:rsid w:val="00CF6595"/>
    <w:rsid w:val="00CF671C"/>
    <w:rsid w:val="00CF794F"/>
    <w:rsid w:val="00CF7C0D"/>
    <w:rsid w:val="00CF7E77"/>
    <w:rsid w:val="00CF7EE9"/>
    <w:rsid w:val="00CF7FD8"/>
    <w:rsid w:val="00D00020"/>
    <w:rsid w:val="00D00430"/>
    <w:rsid w:val="00D009A5"/>
    <w:rsid w:val="00D00B5D"/>
    <w:rsid w:val="00D00CF9"/>
    <w:rsid w:val="00D00EF4"/>
    <w:rsid w:val="00D00F58"/>
    <w:rsid w:val="00D0106E"/>
    <w:rsid w:val="00D011D4"/>
    <w:rsid w:val="00D01555"/>
    <w:rsid w:val="00D01683"/>
    <w:rsid w:val="00D02332"/>
    <w:rsid w:val="00D02345"/>
    <w:rsid w:val="00D0256A"/>
    <w:rsid w:val="00D0263F"/>
    <w:rsid w:val="00D0323D"/>
    <w:rsid w:val="00D0370C"/>
    <w:rsid w:val="00D037AF"/>
    <w:rsid w:val="00D03CC8"/>
    <w:rsid w:val="00D03FAD"/>
    <w:rsid w:val="00D0490D"/>
    <w:rsid w:val="00D049CC"/>
    <w:rsid w:val="00D04A96"/>
    <w:rsid w:val="00D0506A"/>
    <w:rsid w:val="00D05648"/>
    <w:rsid w:val="00D05BC8"/>
    <w:rsid w:val="00D05C44"/>
    <w:rsid w:val="00D05E2E"/>
    <w:rsid w:val="00D06562"/>
    <w:rsid w:val="00D067DB"/>
    <w:rsid w:val="00D06A81"/>
    <w:rsid w:val="00D06CCF"/>
    <w:rsid w:val="00D06EE2"/>
    <w:rsid w:val="00D070EE"/>
    <w:rsid w:val="00D0740D"/>
    <w:rsid w:val="00D07542"/>
    <w:rsid w:val="00D079C3"/>
    <w:rsid w:val="00D07AA0"/>
    <w:rsid w:val="00D07B88"/>
    <w:rsid w:val="00D07B95"/>
    <w:rsid w:val="00D07DBC"/>
    <w:rsid w:val="00D07F26"/>
    <w:rsid w:val="00D10177"/>
    <w:rsid w:val="00D10235"/>
    <w:rsid w:val="00D1053B"/>
    <w:rsid w:val="00D10659"/>
    <w:rsid w:val="00D107CC"/>
    <w:rsid w:val="00D10B3D"/>
    <w:rsid w:val="00D111E7"/>
    <w:rsid w:val="00D11261"/>
    <w:rsid w:val="00D11975"/>
    <w:rsid w:val="00D1198B"/>
    <w:rsid w:val="00D119B2"/>
    <w:rsid w:val="00D11F30"/>
    <w:rsid w:val="00D1264A"/>
    <w:rsid w:val="00D1269A"/>
    <w:rsid w:val="00D12BD8"/>
    <w:rsid w:val="00D13277"/>
    <w:rsid w:val="00D13A49"/>
    <w:rsid w:val="00D13C3E"/>
    <w:rsid w:val="00D142A1"/>
    <w:rsid w:val="00D142E5"/>
    <w:rsid w:val="00D1447C"/>
    <w:rsid w:val="00D14702"/>
    <w:rsid w:val="00D147A9"/>
    <w:rsid w:val="00D152AB"/>
    <w:rsid w:val="00D15927"/>
    <w:rsid w:val="00D15C45"/>
    <w:rsid w:val="00D15D10"/>
    <w:rsid w:val="00D15F1B"/>
    <w:rsid w:val="00D161E9"/>
    <w:rsid w:val="00D162E2"/>
    <w:rsid w:val="00D165FA"/>
    <w:rsid w:val="00D1689B"/>
    <w:rsid w:val="00D169FA"/>
    <w:rsid w:val="00D16A64"/>
    <w:rsid w:val="00D16B9D"/>
    <w:rsid w:val="00D16F47"/>
    <w:rsid w:val="00D173E4"/>
    <w:rsid w:val="00D1758A"/>
    <w:rsid w:val="00D1782C"/>
    <w:rsid w:val="00D17AA8"/>
    <w:rsid w:val="00D17B1B"/>
    <w:rsid w:val="00D17E85"/>
    <w:rsid w:val="00D17E98"/>
    <w:rsid w:val="00D201C5"/>
    <w:rsid w:val="00D20348"/>
    <w:rsid w:val="00D20485"/>
    <w:rsid w:val="00D20573"/>
    <w:rsid w:val="00D209AF"/>
    <w:rsid w:val="00D20F42"/>
    <w:rsid w:val="00D21306"/>
    <w:rsid w:val="00D21448"/>
    <w:rsid w:val="00D21856"/>
    <w:rsid w:val="00D22527"/>
    <w:rsid w:val="00D226EE"/>
    <w:rsid w:val="00D23327"/>
    <w:rsid w:val="00D23534"/>
    <w:rsid w:val="00D23866"/>
    <w:rsid w:val="00D23956"/>
    <w:rsid w:val="00D23BC1"/>
    <w:rsid w:val="00D2455D"/>
    <w:rsid w:val="00D2492E"/>
    <w:rsid w:val="00D24F97"/>
    <w:rsid w:val="00D2521B"/>
    <w:rsid w:val="00D253C2"/>
    <w:rsid w:val="00D25468"/>
    <w:rsid w:val="00D254E5"/>
    <w:rsid w:val="00D2556F"/>
    <w:rsid w:val="00D25586"/>
    <w:rsid w:val="00D25C90"/>
    <w:rsid w:val="00D267ED"/>
    <w:rsid w:val="00D26EE8"/>
    <w:rsid w:val="00D27375"/>
    <w:rsid w:val="00D2747F"/>
    <w:rsid w:val="00D277B5"/>
    <w:rsid w:val="00D27837"/>
    <w:rsid w:val="00D27858"/>
    <w:rsid w:val="00D3019E"/>
    <w:rsid w:val="00D30370"/>
    <w:rsid w:val="00D303BB"/>
    <w:rsid w:val="00D30504"/>
    <w:rsid w:val="00D305F6"/>
    <w:rsid w:val="00D30607"/>
    <w:rsid w:val="00D3086F"/>
    <w:rsid w:val="00D30B6A"/>
    <w:rsid w:val="00D30DB3"/>
    <w:rsid w:val="00D30EC2"/>
    <w:rsid w:val="00D30F89"/>
    <w:rsid w:val="00D31065"/>
    <w:rsid w:val="00D311E7"/>
    <w:rsid w:val="00D311F5"/>
    <w:rsid w:val="00D3152C"/>
    <w:rsid w:val="00D317CB"/>
    <w:rsid w:val="00D31809"/>
    <w:rsid w:val="00D31A41"/>
    <w:rsid w:val="00D31AED"/>
    <w:rsid w:val="00D31C1E"/>
    <w:rsid w:val="00D31CBE"/>
    <w:rsid w:val="00D31CE7"/>
    <w:rsid w:val="00D31E49"/>
    <w:rsid w:val="00D32458"/>
    <w:rsid w:val="00D32525"/>
    <w:rsid w:val="00D326EC"/>
    <w:rsid w:val="00D3280A"/>
    <w:rsid w:val="00D32BA0"/>
    <w:rsid w:val="00D32C85"/>
    <w:rsid w:val="00D32EF2"/>
    <w:rsid w:val="00D33015"/>
    <w:rsid w:val="00D3321A"/>
    <w:rsid w:val="00D3323D"/>
    <w:rsid w:val="00D3354F"/>
    <w:rsid w:val="00D33600"/>
    <w:rsid w:val="00D33D6D"/>
    <w:rsid w:val="00D33EFB"/>
    <w:rsid w:val="00D34446"/>
    <w:rsid w:val="00D347E3"/>
    <w:rsid w:val="00D347F0"/>
    <w:rsid w:val="00D34A48"/>
    <w:rsid w:val="00D34AA6"/>
    <w:rsid w:val="00D34DC8"/>
    <w:rsid w:val="00D34EB9"/>
    <w:rsid w:val="00D34F1B"/>
    <w:rsid w:val="00D352C8"/>
    <w:rsid w:val="00D356C3"/>
    <w:rsid w:val="00D357F2"/>
    <w:rsid w:val="00D35AF4"/>
    <w:rsid w:val="00D35BF5"/>
    <w:rsid w:val="00D361E9"/>
    <w:rsid w:val="00D3634F"/>
    <w:rsid w:val="00D36674"/>
    <w:rsid w:val="00D36675"/>
    <w:rsid w:val="00D36739"/>
    <w:rsid w:val="00D36E6E"/>
    <w:rsid w:val="00D3742C"/>
    <w:rsid w:val="00D37446"/>
    <w:rsid w:val="00D377C7"/>
    <w:rsid w:val="00D37C0C"/>
    <w:rsid w:val="00D37CE3"/>
    <w:rsid w:val="00D37CF9"/>
    <w:rsid w:val="00D37DB5"/>
    <w:rsid w:val="00D40015"/>
    <w:rsid w:val="00D4014B"/>
    <w:rsid w:val="00D40712"/>
    <w:rsid w:val="00D408EB"/>
    <w:rsid w:val="00D40952"/>
    <w:rsid w:val="00D40AFE"/>
    <w:rsid w:val="00D40D81"/>
    <w:rsid w:val="00D411E8"/>
    <w:rsid w:val="00D41278"/>
    <w:rsid w:val="00D4164B"/>
    <w:rsid w:val="00D41CDC"/>
    <w:rsid w:val="00D420A4"/>
    <w:rsid w:val="00D42473"/>
    <w:rsid w:val="00D4247A"/>
    <w:rsid w:val="00D42501"/>
    <w:rsid w:val="00D42522"/>
    <w:rsid w:val="00D42A0F"/>
    <w:rsid w:val="00D42AB9"/>
    <w:rsid w:val="00D42DCC"/>
    <w:rsid w:val="00D42F0B"/>
    <w:rsid w:val="00D430A1"/>
    <w:rsid w:val="00D431EA"/>
    <w:rsid w:val="00D43B70"/>
    <w:rsid w:val="00D441C5"/>
    <w:rsid w:val="00D44392"/>
    <w:rsid w:val="00D447ED"/>
    <w:rsid w:val="00D449DA"/>
    <w:rsid w:val="00D449F2"/>
    <w:rsid w:val="00D44C99"/>
    <w:rsid w:val="00D4523F"/>
    <w:rsid w:val="00D45369"/>
    <w:rsid w:val="00D455BC"/>
    <w:rsid w:val="00D458A8"/>
    <w:rsid w:val="00D45ACF"/>
    <w:rsid w:val="00D45AD1"/>
    <w:rsid w:val="00D4609D"/>
    <w:rsid w:val="00D462C1"/>
    <w:rsid w:val="00D4632B"/>
    <w:rsid w:val="00D463BE"/>
    <w:rsid w:val="00D46782"/>
    <w:rsid w:val="00D46A09"/>
    <w:rsid w:val="00D46FBB"/>
    <w:rsid w:val="00D474B9"/>
    <w:rsid w:val="00D4755B"/>
    <w:rsid w:val="00D475D5"/>
    <w:rsid w:val="00D476D3"/>
    <w:rsid w:val="00D47B0B"/>
    <w:rsid w:val="00D47F2F"/>
    <w:rsid w:val="00D501AB"/>
    <w:rsid w:val="00D5045A"/>
    <w:rsid w:val="00D506C6"/>
    <w:rsid w:val="00D510F6"/>
    <w:rsid w:val="00D51461"/>
    <w:rsid w:val="00D51533"/>
    <w:rsid w:val="00D5175D"/>
    <w:rsid w:val="00D51A0E"/>
    <w:rsid w:val="00D51B11"/>
    <w:rsid w:val="00D51C27"/>
    <w:rsid w:val="00D51CDB"/>
    <w:rsid w:val="00D51E2B"/>
    <w:rsid w:val="00D5201C"/>
    <w:rsid w:val="00D52301"/>
    <w:rsid w:val="00D523F1"/>
    <w:rsid w:val="00D52531"/>
    <w:rsid w:val="00D52C3E"/>
    <w:rsid w:val="00D52D68"/>
    <w:rsid w:val="00D53402"/>
    <w:rsid w:val="00D534D2"/>
    <w:rsid w:val="00D538CE"/>
    <w:rsid w:val="00D53CBE"/>
    <w:rsid w:val="00D53EAE"/>
    <w:rsid w:val="00D5410C"/>
    <w:rsid w:val="00D547C4"/>
    <w:rsid w:val="00D54A10"/>
    <w:rsid w:val="00D55125"/>
    <w:rsid w:val="00D55257"/>
    <w:rsid w:val="00D55332"/>
    <w:rsid w:val="00D5567A"/>
    <w:rsid w:val="00D556E4"/>
    <w:rsid w:val="00D55715"/>
    <w:rsid w:val="00D55755"/>
    <w:rsid w:val="00D55CDC"/>
    <w:rsid w:val="00D563E0"/>
    <w:rsid w:val="00D5662D"/>
    <w:rsid w:val="00D56744"/>
    <w:rsid w:val="00D56C4C"/>
    <w:rsid w:val="00D5730E"/>
    <w:rsid w:val="00D57FE2"/>
    <w:rsid w:val="00D60254"/>
    <w:rsid w:val="00D6025B"/>
    <w:rsid w:val="00D6034F"/>
    <w:rsid w:val="00D60685"/>
    <w:rsid w:val="00D6086E"/>
    <w:rsid w:val="00D608DE"/>
    <w:rsid w:val="00D608E4"/>
    <w:rsid w:val="00D60A8D"/>
    <w:rsid w:val="00D60B92"/>
    <w:rsid w:val="00D6104E"/>
    <w:rsid w:val="00D61274"/>
    <w:rsid w:val="00D615F3"/>
    <w:rsid w:val="00D6195D"/>
    <w:rsid w:val="00D61A0B"/>
    <w:rsid w:val="00D61BE1"/>
    <w:rsid w:val="00D62214"/>
    <w:rsid w:val="00D623E2"/>
    <w:rsid w:val="00D62457"/>
    <w:rsid w:val="00D62494"/>
    <w:rsid w:val="00D6271D"/>
    <w:rsid w:val="00D62A70"/>
    <w:rsid w:val="00D62AC6"/>
    <w:rsid w:val="00D62DA6"/>
    <w:rsid w:val="00D62F18"/>
    <w:rsid w:val="00D63038"/>
    <w:rsid w:val="00D6348B"/>
    <w:rsid w:val="00D63CBA"/>
    <w:rsid w:val="00D63DD1"/>
    <w:rsid w:val="00D642A9"/>
    <w:rsid w:val="00D644C0"/>
    <w:rsid w:val="00D64AD0"/>
    <w:rsid w:val="00D64B45"/>
    <w:rsid w:val="00D64C07"/>
    <w:rsid w:val="00D651A7"/>
    <w:rsid w:val="00D6578E"/>
    <w:rsid w:val="00D657F6"/>
    <w:rsid w:val="00D65F33"/>
    <w:rsid w:val="00D6623D"/>
    <w:rsid w:val="00D66279"/>
    <w:rsid w:val="00D6635E"/>
    <w:rsid w:val="00D664A8"/>
    <w:rsid w:val="00D6651A"/>
    <w:rsid w:val="00D665C2"/>
    <w:rsid w:val="00D6725F"/>
    <w:rsid w:val="00D675E9"/>
    <w:rsid w:val="00D676DF"/>
    <w:rsid w:val="00D67922"/>
    <w:rsid w:val="00D67B38"/>
    <w:rsid w:val="00D67C22"/>
    <w:rsid w:val="00D67CA9"/>
    <w:rsid w:val="00D67E1F"/>
    <w:rsid w:val="00D67F44"/>
    <w:rsid w:val="00D701A2"/>
    <w:rsid w:val="00D70383"/>
    <w:rsid w:val="00D70412"/>
    <w:rsid w:val="00D707F3"/>
    <w:rsid w:val="00D70C62"/>
    <w:rsid w:val="00D70CCE"/>
    <w:rsid w:val="00D70D29"/>
    <w:rsid w:val="00D70D2E"/>
    <w:rsid w:val="00D712F1"/>
    <w:rsid w:val="00D71364"/>
    <w:rsid w:val="00D7145D"/>
    <w:rsid w:val="00D7163C"/>
    <w:rsid w:val="00D718EA"/>
    <w:rsid w:val="00D71A93"/>
    <w:rsid w:val="00D71FA0"/>
    <w:rsid w:val="00D723A7"/>
    <w:rsid w:val="00D724C1"/>
    <w:rsid w:val="00D726B0"/>
    <w:rsid w:val="00D72756"/>
    <w:rsid w:val="00D72842"/>
    <w:rsid w:val="00D72C78"/>
    <w:rsid w:val="00D72D22"/>
    <w:rsid w:val="00D72DFB"/>
    <w:rsid w:val="00D72F09"/>
    <w:rsid w:val="00D72FC5"/>
    <w:rsid w:val="00D730BF"/>
    <w:rsid w:val="00D73172"/>
    <w:rsid w:val="00D73425"/>
    <w:rsid w:val="00D73548"/>
    <w:rsid w:val="00D7393B"/>
    <w:rsid w:val="00D73BAB"/>
    <w:rsid w:val="00D73D9C"/>
    <w:rsid w:val="00D74620"/>
    <w:rsid w:val="00D746B3"/>
    <w:rsid w:val="00D74B64"/>
    <w:rsid w:val="00D74C08"/>
    <w:rsid w:val="00D74D8C"/>
    <w:rsid w:val="00D74E3F"/>
    <w:rsid w:val="00D75027"/>
    <w:rsid w:val="00D75158"/>
    <w:rsid w:val="00D75390"/>
    <w:rsid w:val="00D7598D"/>
    <w:rsid w:val="00D75BDB"/>
    <w:rsid w:val="00D75C9D"/>
    <w:rsid w:val="00D75E1E"/>
    <w:rsid w:val="00D75E89"/>
    <w:rsid w:val="00D7608C"/>
    <w:rsid w:val="00D76315"/>
    <w:rsid w:val="00D76316"/>
    <w:rsid w:val="00D76BE6"/>
    <w:rsid w:val="00D76BF5"/>
    <w:rsid w:val="00D76D49"/>
    <w:rsid w:val="00D76E05"/>
    <w:rsid w:val="00D76F3C"/>
    <w:rsid w:val="00D76FE4"/>
    <w:rsid w:val="00D770CA"/>
    <w:rsid w:val="00D7751B"/>
    <w:rsid w:val="00D7760B"/>
    <w:rsid w:val="00D779ED"/>
    <w:rsid w:val="00D77A64"/>
    <w:rsid w:val="00D77BDE"/>
    <w:rsid w:val="00D77D4F"/>
    <w:rsid w:val="00D80393"/>
    <w:rsid w:val="00D80620"/>
    <w:rsid w:val="00D80AAF"/>
    <w:rsid w:val="00D80CD5"/>
    <w:rsid w:val="00D80D2F"/>
    <w:rsid w:val="00D80F0B"/>
    <w:rsid w:val="00D818F6"/>
    <w:rsid w:val="00D81A5B"/>
    <w:rsid w:val="00D81CC8"/>
    <w:rsid w:val="00D822FE"/>
    <w:rsid w:val="00D8236D"/>
    <w:rsid w:val="00D82375"/>
    <w:rsid w:val="00D827F1"/>
    <w:rsid w:val="00D82A47"/>
    <w:rsid w:val="00D82B53"/>
    <w:rsid w:val="00D82E5E"/>
    <w:rsid w:val="00D82E68"/>
    <w:rsid w:val="00D82F87"/>
    <w:rsid w:val="00D8316E"/>
    <w:rsid w:val="00D83206"/>
    <w:rsid w:val="00D83C84"/>
    <w:rsid w:val="00D846CE"/>
    <w:rsid w:val="00D84B60"/>
    <w:rsid w:val="00D84CD5"/>
    <w:rsid w:val="00D84D09"/>
    <w:rsid w:val="00D84D93"/>
    <w:rsid w:val="00D84DFA"/>
    <w:rsid w:val="00D84FB6"/>
    <w:rsid w:val="00D850DF"/>
    <w:rsid w:val="00D8530F"/>
    <w:rsid w:val="00D8534D"/>
    <w:rsid w:val="00D855A9"/>
    <w:rsid w:val="00D859B9"/>
    <w:rsid w:val="00D8610B"/>
    <w:rsid w:val="00D86420"/>
    <w:rsid w:val="00D8661E"/>
    <w:rsid w:val="00D86731"/>
    <w:rsid w:val="00D868B6"/>
    <w:rsid w:val="00D869F5"/>
    <w:rsid w:val="00D86B79"/>
    <w:rsid w:val="00D86C62"/>
    <w:rsid w:val="00D86E9A"/>
    <w:rsid w:val="00D87539"/>
    <w:rsid w:val="00D87A67"/>
    <w:rsid w:val="00D87C95"/>
    <w:rsid w:val="00D87F56"/>
    <w:rsid w:val="00D87FA9"/>
    <w:rsid w:val="00D900C4"/>
    <w:rsid w:val="00D90422"/>
    <w:rsid w:val="00D9067C"/>
    <w:rsid w:val="00D90843"/>
    <w:rsid w:val="00D90A8B"/>
    <w:rsid w:val="00D90C0D"/>
    <w:rsid w:val="00D90DC4"/>
    <w:rsid w:val="00D90EBD"/>
    <w:rsid w:val="00D91192"/>
    <w:rsid w:val="00D915A2"/>
    <w:rsid w:val="00D91C33"/>
    <w:rsid w:val="00D91C79"/>
    <w:rsid w:val="00D91C91"/>
    <w:rsid w:val="00D91D01"/>
    <w:rsid w:val="00D921A4"/>
    <w:rsid w:val="00D923E0"/>
    <w:rsid w:val="00D923E2"/>
    <w:rsid w:val="00D92597"/>
    <w:rsid w:val="00D9301D"/>
    <w:rsid w:val="00D932C6"/>
    <w:rsid w:val="00D93594"/>
    <w:rsid w:val="00D935BB"/>
    <w:rsid w:val="00D938CA"/>
    <w:rsid w:val="00D93A06"/>
    <w:rsid w:val="00D93AE0"/>
    <w:rsid w:val="00D93D4C"/>
    <w:rsid w:val="00D94BA2"/>
    <w:rsid w:val="00D94C25"/>
    <w:rsid w:val="00D94D26"/>
    <w:rsid w:val="00D94DCB"/>
    <w:rsid w:val="00D94E0B"/>
    <w:rsid w:val="00D94E89"/>
    <w:rsid w:val="00D94FBA"/>
    <w:rsid w:val="00D95393"/>
    <w:rsid w:val="00D95564"/>
    <w:rsid w:val="00D95DF4"/>
    <w:rsid w:val="00D95E32"/>
    <w:rsid w:val="00D9617E"/>
    <w:rsid w:val="00D961CD"/>
    <w:rsid w:val="00D964E8"/>
    <w:rsid w:val="00D964F8"/>
    <w:rsid w:val="00D96A7C"/>
    <w:rsid w:val="00D96DE0"/>
    <w:rsid w:val="00D97002"/>
    <w:rsid w:val="00D971A5"/>
    <w:rsid w:val="00D972A7"/>
    <w:rsid w:val="00D97681"/>
    <w:rsid w:val="00D978EA"/>
    <w:rsid w:val="00D97E48"/>
    <w:rsid w:val="00DA084D"/>
    <w:rsid w:val="00DA08F9"/>
    <w:rsid w:val="00DA0B9B"/>
    <w:rsid w:val="00DA0C18"/>
    <w:rsid w:val="00DA0CDC"/>
    <w:rsid w:val="00DA0EFC"/>
    <w:rsid w:val="00DA0F01"/>
    <w:rsid w:val="00DA0F3D"/>
    <w:rsid w:val="00DA106D"/>
    <w:rsid w:val="00DA118D"/>
    <w:rsid w:val="00DA1295"/>
    <w:rsid w:val="00DA154E"/>
    <w:rsid w:val="00DA1B75"/>
    <w:rsid w:val="00DA24D4"/>
    <w:rsid w:val="00DA25BD"/>
    <w:rsid w:val="00DA2625"/>
    <w:rsid w:val="00DA273B"/>
    <w:rsid w:val="00DA2870"/>
    <w:rsid w:val="00DA2909"/>
    <w:rsid w:val="00DA2F6E"/>
    <w:rsid w:val="00DA2F79"/>
    <w:rsid w:val="00DA324E"/>
    <w:rsid w:val="00DA354A"/>
    <w:rsid w:val="00DA36AD"/>
    <w:rsid w:val="00DA37B8"/>
    <w:rsid w:val="00DA3992"/>
    <w:rsid w:val="00DA3D7D"/>
    <w:rsid w:val="00DA3DD9"/>
    <w:rsid w:val="00DA3DF6"/>
    <w:rsid w:val="00DA3DFB"/>
    <w:rsid w:val="00DA4374"/>
    <w:rsid w:val="00DA43B6"/>
    <w:rsid w:val="00DA46F7"/>
    <w:rsid w:val="00DA4C00"/>
    <w:rsid w:val="00DA57B4"/>
    <w:rsid w:val="00DA5DF0"/>
    <w:rsid w:val="00DA5EB7"/>
    <w:rsid w:val="00DA5F6D"/>
    <w:rsid w:val="00DA60F3"/>
    <w:rsid w:val="00DA68B8"/>
    <w:rsid w:val="00DA6C51"/>
    <w:rsid w:val="00DA7375"/>
    <w:rsid w:val="00DA77F5"/>
    <w:rsid w:val="00DA79BF"/>
    <w:rsid w:val="00DA7F44"/>
    <w:rsid w:val="00DB0455"/>
    <w:rsid w:val="00DB091D"/>
    <w:rsid w:val="00DB0A59"/>
    <w:rsid w:val="00DB1543"/>
    <w:rsid w:val="00DB1895"/>
    <w:rsid w:val="00DB1974"/>
    <w:rsid w:val="00DB1A18"/>
    <w:rsid w:val="00DB1B7D"/>
    <w:rsid w:val="00DB2075"/>
    <w:rsid w:val="00DB271A"/>
    <w:rsid w:val="00DB28BA"/>
    <w:rsid w:val="00DB28FB"/>
    <w:rsid w:val="00DB32D3"/>
    <w:rsid w:val="00DB4255"/>
    <w:rsid w:val="00DB438F"/>
    <w:rsid w:val="00DB49EB"/>
    <w:rsid w:val="00DB5132"/>
    <w:rsid w:val="00DB5255"/>
    <w:rsid w:val="00DB5268"/>
    <w:rsid w:val="00DB52D9"/>
    <w:rsid w:val="00DB53FB"/>
    <w:rsid w:val="00DB553E"/>
    <w:rsid w:val="00DB5563"/>
    <w:rsid w:val="00DB5657"/>
    <w:rsid w:val="00DB5D4E"/>
    <w:rsid w:val="00DB5DCF"/>
    <w:rsid w:val="00DB5E91"/>
    <w:rsid w:val="00DB5F12"/>
    <w:rsid w:val="00DB6451"/>
    <w:rsid w:val="00DB64DD"/>
    <w:rsid w:val="00DB65B8"/>
    <w:rsid w:val="00DB6632"/>
    <w:rsid w:val="00DB663A"/>
    <w:rsid w:val="00DB66C2"/>
    <w:rsid w:val="00DB688B"/>
    <w:rsid w:val="00DB6E90"/>
    <w:rsid w:val="00DB70DA"/>
    <w:rsid w:val="00DB721E"/>
    <w:rsid w:val="00DB72C6"/>
    <w:rsid w:val="00DB7518"/>
    <w:rsid w:val="00DB783A"/>
    <w:rsid w:val="00DB7869"/>
    <w:rsid w:val="00DB7AD3"/>
    <w:rsid w:val="00DB7BC8"/>
    <w:rsid w:val="00DC0019"/>
    <w:rsid w:val="00DC00BB"/>
    <w:rsid w:val="00DC011B"/>
    <w:rsid w:val="00DC06CB"/>
    <w:rsid w:val="00DC0ED4"/>
    <w:rsid w:val="00DC167F"/>
    <w:rsid w:val="00DC17FD"/>
    <w:rsid w:val="00DC1E13"/>
    <w:rsid w:val="00DC1F51"/>
    <w:rsid w:val="00DC1FDA"/>
    <w:rsid w:val="00DC2209"/>
    <w:rsid w:val="00DC2244"/>
    <w:rsid w:val="00DC2398"/>
    <w:rsid w:val="00DC23B4"/>
    <w:rsid w:val="00DC2636"/>
    <w:rsid w:val="00DC29CD"/>
    <w:rsid w:val="00DC2B0E"/>
    <w:rsid w:val="00DC2F5E"/>
    <w:rsid w:val="00DC34F1"/>
    <w:rsid w:val="00DC3652"/>
    <w:rsid w:val="00DC395D"/>
    <w:rsid w:val="00DC3BE1"/>
    <w:rsid w:val="00DC3D6B"/>
    <w:rsid w:val="00DC4172"/>
    <w:rsid w:val="00DC42E6"/>
    <w:rsid w:val="00DC4302"/>
    <w:rsid w:val="00DC45A5"/>
    <w:rsid w:val="00DC48C1"/>
    <w:rsid w:val="00DC4B43"/>
    <w:rsid w:val="00DC4BA9"/>
    <w:rsid w:val="00DC5051"/>
    <w:rsid w:val="00DC514C"/>
    <w:rsid w:val="00DC51EE"/>
    <w:rsid w:val="00DC548B"/>
    <w:rsid w:val="00DC551F"/>
    <w:rsid w:val="00DC560B"/>
    <w:rsid w:val="00DC571F"/>
    <w:rsid w:val="00DC57FD"/>
    <w:rsid w:val="00DC580F"/>
    <w:rsid w:val="00DC5C85"/>
    <w:rsid w:val="00DC6355"/>
    <w:rsid w:val="00DC6BE0"/>
    <w:rsid w:val="00DC6D8C"/>
    <w:rsid w:val="00DC6E1E"/>
    <w:rsid w:val="00DC6E99"/>
    <w:rsid w:val="00DC6FDC"/>
    <w:rsid w:val="00DC6FF9"/>
    <w:rsid w:val="00DC711F"/>
    <w:rsid w:val="00DC7218"/>
    <w:rsid w:val="00DC73F7"/>
    <w:rsid w:val="00DC7550"/>
    <w:rsid w:val="00DC7696"/>
    <w:rsid w:val="00DC7A88"/>
    <w:rsid w:val="00DC7A95"/>
    <w:rsid w:val="00DC7B7D"/>
    <w:rsid w:val="00DD03AB"/>
    <w:rsid w:val="00DD0429"/>
    <w:rsid w:val="00DD0726"/>
    <w:rsid w:val="00DD0849"/>
    <w:rsid w:val="00DD0FA4"/>
    <w:rsid w:val="00DD13E6"/>
    <w:rsid w:val="00DD1509"/>
    <w:rsid w:val="00DD16D8"/>
    <w:rsid w:val="00DD19A7"/>
    <w:rsid w:val="00DD1A13"/>
    <w:rsid w:val="00DD1AB3"/>
    <w:rsid w:val="00DD1C4C"/>
    <w:rsid w:val="00DD1DFB"/>
    <w:rsid w:val="00DD1EE0"/>
    <w:rsid w:val="00DD2025"/>
    <w:rsid w:val="00DD204A"/>
    <w:rsid w:val="00DD20ED"/>
    <w:rsid w:val="00DD235B"/>
    <w:rsid w:val="00DD24B2"/>
    <w:rsid w:val="00DD255F"/>
    <w:rsid w:val="00DD25D8"/>
    <w:rsid w:val="00DD2A54"/>
    <w:rsid w:val="00DD2A6A"/>
    <w:rsid w:val="00DD3077"/>
    <w:rsid w:val="00DD31C0"/>
    <w:rsid w:val="00DD35DA"/>
    <w:rsid w:val="00DD373A"/>
    <w:rsid w:val="00DD3794"/>
    <w:rsid w:val="00DD3820"/>
    <w:rsid w:val="00DD3A34"/>
    <w:rsid w:val="00DD3A4E"/>
    <w:rsid w:val="00DD3FB7"/>
    <w:rsid w:val="00DD40BC"/>
    <w:rsid w:val="00DD4398"/>
    <w:rsid w:val="00DD4487"/>
    <w:rsid w:val="00DD4738"/>
    <w:rsid w:val="00DD4A61"/>
    <w:rsid w:val="00DD4C01"/>
    <w:rsid w:val="00DD502B"/>
    <w:rsid w:val="00DD5396"/>
    <w:rsid w:val="00DD55D1"/>
    <w:rsid w:val="00DD5670"/>
    <w:rsid w:val="00DD5864"/>
    <w:rsid w:val="00DD5ECB"/>
    <w:rsid w:val="00DD5FF4"/>
    <w:rsid w:val="00DD6034"/>
    <w:rsid w:val="00DD6A6C"/>
    <w:rsid w:val="00DD7112"/>
    <w:rsid w:val="00DD731A"/>
    <w:rsid w:val="00DD75A9"/>
    <w:rsid w:val="00DD7682"/>
    <w:rsid w:val="00DD7BA4"/>
    <w:rsid w:val="00DD7C45"/>
    <w:rsid w:val="00DD7CCD"/>
    <w:rsid w:val="00DD7CEC"/>
    <w:rsid w:val="00DE0127"/>
    <w:rsid w:val="00DE01C1"/>
    <w:rsid w:val="00DE021D"/>
    <w:rsid w:val="00DE0323"/>
    <w:rsid w:val="00DE05CD"/>
    <w:rsid w:val="00DE0684"/>
    <w:rsid w:val="00DE0DFD"/>
    <w:rsid w:val="00DE120C"/>
    <w:rsid w:val="00DE156A"/>
    <w:rsid w:val="00DE16BF"/>
    <w:rsid w:val="00DE1911"/>
    <w:rsid w:val="00DE1B1F"/>
    <w:rsid w:val="00DE1BDE"/>
    <w:rsid w:val="00DE24FC"/>
    <w:rsid w:val="00DE2899"/>
    <w:rsid w:val="00DE2AEA"/>
    <w:rsid w:val="00DE2EE4"/>
    <w:rsid w:val="00DE32AC"/>
    <w:rsid w:val="00DE354E"/>
    <w:rsid w:val="00DE3819"/>
    <w:rsid w:val="00DE3B44"/>
    <w:rsid w:val="00DE3D44"/>
    <w:rsid w:val="00DE3FDC"/>
    <w:rsid w:val="00DE407B"/>
    <w:rsid w:val="00DE4638"/>
    <w:rsid w:val="00DE4664"/>
    <w:rsid w:val="00DE46E9"/>
    <w:rsid w:val="00DE473D"/>
    <w:rsid w:val="00DE489B"/>
    <w:rsid w:val="00DE48CE"/>
    <w:rsid w:val="00DE4CCC"/>
    <w:rsid w:val="00DE4D56"/>
    <w:rsid w:val="00DE4E78"/>
    <w:rsid w:val="00DE4F26"/>
    <w:rsid w:val="00DE50DD"/>
    <w:rsid w:val="00DE5435"/>
    <w:rsid w:val="00DE545E"/>
    <w:rsid w:val="00DE57EC"/>
    <w:rsid w:val="00DE5D6F"/>
    <w:rsid w:val="00DE5DEA"/>
    <w:rsid w:val="00DE5EA8"/>
    <w:rsid w:val="00DE5EAB"/>
    <w:rsid w:val="00DE6261"/>
    <w:rsid w:val="00DE653E"/>
    <w:rsid w:val="00DE6806"/>
    <w:rsid w:val="00DE6AD0"/>
    <w:rsid w:val="00DE6BFF"/>
    <w:rsid w:val="00DE748C"/>
    <w:rsid w:val="00DE74FB"/>
    <w:rsid w:val="00DE7816"/>
    <w:rsid w:val="00DE7C6A"/>
    <w:rsid w:val="00DE7EEB"/>
    <w:rsid w:val="00DF0865"/>
    <w:rsid w:val="00DF0FF5"/>
    <w:rsid w:val="00DF124F"/>
    <w:rsid w:val="00DF12E3"/>
    <w:rsid w:val="00DF192E"/>
    <w:rsid w:val="00DF1B28"/>
    <w:rsid w:val="00DF1ECA"/>
    <w:rsid w:val="00DF22BB"/>
    <w:rsid w:val="00DF2994"/>
    <w:rsid w:val="00DF2A79"/>
    <w:rsid w:val="00DF2E5E"/>
    <w:rsid w:val="00DF33D1"/>
    <w:rsid w:val="00DF3412"/>
    <w:rsid w:val="00DF35C0"/>
    <w:rsid w:val="00DF3636"/>
    <w:rsid w:val="00DF3650"/>
    <w:rsid w:val="00DF3BE2"/>
    <w:rsid w:val="00DF3D1F"/>
    <w:rsid w:val="00DF423C"/>
    <w:rsid w:val="00DF4453"/>
    <w:rsid w:val="00DF4564"/>
    <w:rsid w:val="00DF4948"/>
    <w:rsid w:val="00DF4B6E"/>
    <w:rsid w:val="00DF4C7F"/>
    <w:rsid w:val="00DF4D4B"/>
    <w:rsid w:val="00DF4F2F"/>
    <w:rsid w:val="00DF5150"/>
    <w:rsid w:val="00DF5A0C"/>
    <w:rsid w:val="00DF5D09"/>
    <w:rsid w:val="00DF5DEC"/>
    <w:rsid w:val="00DF61A2"/>
    <w:rsid w:val="00DF6267"/>
    <w:rsid w:val="00DF632E"/>
    <w:rsid w:val="00DF6714"/>
    <w:rsid w:val="00DF68BA"/>
    <w:rsid w:val="00DF6AE8"/>
    <w:rsid w:val="00DF6B45"/>
    <w:rsid w:val="00DF6B5E"/>
    <w:rsid w:val="00DF70F8"/>
    <w:rsid w:val="00DF7AC4"/>
    <w:rsid w:val="00DF7E9C"/>
    <w:rsid w:val="00DF7EE8"/>
    <w:rsid w:val="00E002C0"/>
    <w:rsid w:val="00E0036B"/>
    <w:rsid w:val="00E006BD"/>
    <w:rsid w:val="00E01479"/>
    <w:rsid w:val="00E0149F"/>
    <w:rsid w:val="00E0154A"/>
    <w:rsid w:val="00E0180E"/>
    <w:rsid w:val="00E01FCD"/>
    <w:rsid w:val="00E02150"/>
    <w:rsid w:val="00E02458"/>
    <w:rsid w:val="00E0266A"/>
    <w:rsid w:val="00E02A16"/>
    <w:rsid w:val="00E02A21"/>
    <w:rsid w:val="00E032D3"/>
    <w:rsid w:val="00E0336F"/>
    <w:rsid w:val="00E03524"/>
    <w:rsid w:val="00E035B4"/>
    <w:rsid w:val="00E035BE"/>
    <w:rsid w:val="00E037B8"/>
    <w:rsid w:val="00E03C48"/>
    <w:rsid w:val="00E03D31"/>
    <w:rsid w:val="00E03FD3"/>
    <w:rsid w:val="00E042AB"/>
    <w:rsid w:val="00E043D7"/>
    <w:rsid w:val="00E04D76"/>
    <w:rsid w:val="00E04EF7"/>
    <w:rsid w:val="00E051F8"/>
    <w:rsid w:val="00E05BB5"/>
    <w:rsid w:val="00E05BEE"/>
    <w:rsid w:val="00E05E2D"/>
    <w:rsid w:val="00E05E4F"/>
    <w:rsid w:val="00E061BD"/>
    <w:rsid w:val="00E0655E"/>
    <w:rsid w:val="00E06759"/>
    <w:rsid w:val="00E06A8A"/>
    <w:rsid w:val="00E06B04"/>
    <w:rsid w:val="00E06C1F"/>
    <w:rsid w:val="00E06C58"/>
    <w:rsid w:val="00E06E89"/>
    <w:rsid w:val="00E07314"/>
    <w:rsid w:val="00E074C0"/>
    <w:rsid w:val="00E074C2"/>
    <w:rsid w:val="00E076C2"/>
    <w:rsid w:val="00E077C3"/>
    <w:rsid w:val="00E07A27"/>
    <w:rsid w:val="00E07C6D"/>
    <w:rsid w:val="00E07D54"/>
    <w:rsid w:val="00E07FF8"/>
    <w:rsid w:val="00E107F1"/>
    <w:rsid w:val="00E1094F"/>
    <w:rsid w:val="00E10C50"/>
    <w:rsid w:val="00E10E66"/>
    <w:rsid w:val="00E11B29"/>
    <w:rsid w:val="00E11C10"/>
    <w:rsid w:val="00E11CB1"/>
    <w:rsid w:val="00E11E49"/>
    <w:rsid w:val="00E11F8D"/>
    <w:rsid w:val="00E11F96"/>
    <w:rsid w:val="00E121BE"/>
    <w:rsid w:val="00E12355"/>
    <w:rsid w:val="00E12383"/>
    <w:rsid w:val="00E12394"/>
    <w:rsid w:val="00E1244F"/>
    <w:rsid w:val="00E12839"/>
    <w:rsid w:val="00E12994"/>
    <w:rsid w:val="00E132BD"/>
    <w:rsid w:val="00E13585"/>
    <w:rsid w:val="00E138BF"/>
    <w:rsid w:val="00E13B5C"/>
    <w:rsid w:val="00E1405F"/>
    <w:rsid w:val="00E1430C"/>
    <w:rsid w:val="00E14571"/>
    <w:rsid w:val="00E14689"/>
    <w:rsid w:val="00E146CA"/>
    <w:rsid w:val="00E1486A"/>
    <w:rsid w:val="00E153EB"/>
    <w:rsid w:val="00E156F4"/>
    <w:rsid w:val="00E15890"/>
    <w:rsid w:val="00E15BAC"/>
    <w:rsid w:val="00E16334"/>
    <w:rsid w:val="00E16354"/>
    <w:rsid w:val="00E1635A"/>
    <w:rsid w:val="00E16A6F"/>
    <w:rsid w:val="00E16C7F"/>
    <w:rsid w:val="00E16FFA"/>
    <w:rsid w:val="00E174A5"/>
    <w:rsid w:val="00E1773B"/>
    <w:rsid w:val="00E179EC"/>
    <w:rsid w:val="00E17ABF"/>
    <w:rsid w:val="00E17C12"/>
    <w:rsid w:val="00E17DF8"/>
    <w:rsid w:val="00E17E0A"/>
    <w:rsid w:val="00E17E87"/>
    <w:rsid w:val="00E17ED8"/>
    <w:rsid w:val="00E17FC0"/>
    <w:rsid w:val="00E200BA"/>
    <w:rsid w:val="00E2020B"/>
    <w:rsid w:val="00E20263"/>
    <w:rsid w:val="00E2072C"/>
    <w:rsid w:val="00E20B9D"/>
    <w:rsid w:val="00E2151B"/>
    <w:rsid w:val="00E21611"/>
    <w:rsid w:val="00E216B5"/>
    <w:rsid w:val="00E21DE7"/>
    <w:rsid w:val="00E2206B"/>
    <w:rsid w:val="00E222DD"/>
    <w:rsid w:val="00E2248A"/>
    <w:rsid w:val="00E225C3"/>
    <w:rsid w:val="00E22694"/>
    <w:rsid w:val="00E226E5"/>
    <w:rsid w:val="00E23520"/>
    <w:rsid w:val="00E237AD"/>
    <w:rsid w:val="00E23948"/>
    <w:rsid w:val="00E239A6"/>
    <w:rsid w:val="00E23F65"/>
    <w:rsid w:val="00E249E1"/>
    <w:rsid w:val="00E24A9E"/>
    <w:rsid w:val="00E24D79"/>
    <w:rsid w:val="00E25337"/>
    <w:rsid w:val="00E25419"/>
    <w:rsid w:val="00E255AB"/>
    <w:rsid w:val="00E25AEF"/>
    <w:rsid w:val="00E25BAC"/>
    <w:rsid w:val="00E25BE9"/>
    <w:rsid w:val="00E25E6B"/>
    <w:rsid w:val="00E26173"/>
    <w:rsid w:val="00E263B7"/>
    <w:rsid w:val="00E2650D"/>
    <w:rsid w:val="00E2652F"/>
    <w:rsid w:val="00E26BF4"/>
    <w:rsid w:val="00E26CA8"/>
    <w:rsid w:val="00E26EF8"/>
    <w:rsid w:val="00E277ED"/>
    <w:rsid w:val="00E27B44"/>
    <w:rsid w:val="00E27BFC"/>
    <w:rsid w:val="00E27E1B"/>
    <w:rsid w:val="00E27E5E"/>
    <w:rsid w:val="00E27E95"/>
    <w:rsid w:val="00E3012F"/>
    <w:rsid w:val="00E3033C"/>
    <w:rsid w:val="00E309DE"/>
    <w:rsid w:val="00E30CF9"/>
    <w:rsid w:val="00E30FF5"/>
    <w:rsid w:val="00E311F9"/>
    <w:rsid w:val="00E3124C"/>
    <w:rsid w:val="00E31403"/>
    <w:rsid w:val="00E31D56"/>
    <w:rsid w:val="00E3250D"/>
    <w:rsid w:val="00E32CF8"/>
    <w:rsid w:val="00E3307B"/>
    <w:rsid w:val="00E331D0"/>
    <w:rsid w:val="00E33368"/>
    <w:rsid w:val="00E33412"/>
    <w:rsid w:val="00E33564"/>
    <w:rsid w:val="00E33C89"/>
    <w:rsid w:val="00E3431F"/>
    <w:rsid w:val="00E34349"/>
    <w:rsid w:val="00E3486E"/>
    <w:rsid w:val="00E3547F"/>
    <w:rsid w:val="00E354E8"/>
    <w:rsid w:val="00E35527"/>
    <w:rsid w:val="00E357A1"/>
    <w:rsid w:val="00E359EA"/>
    <w:rsid w:val="00E35AC2"/>
    <w:rsid w:val="00E35FD1"/>
    <w:rsid w:val="00E35FEC"/>
    <w:rsid w:val="00E360C8"/>
    <w:rsid w:val="00E364DC"/>
    <w:rsid w:val="00E36506"/>
    <w:rsid w:val="00E365CD"/>
    <w:rsid w:val="00E369BA"/>
    <w:rsid w:val="00E369BE"/>
    <w:rsid w:val="00E36C1E"/>
    <w:rsid w:val="00E36C5B"/>
    <w:rsid w:val="00E36C8D"/>
    <w:rsid w:val="00E36EE2"/>
    <w:rsid w:val="00E3703F"/>
    <w:rsid w:val="00E3708E"/>
    <w:rsid w:val="00E371EA"/>
    <w:rsid w:val="00E373BF"/>
    <w:rsid w:val="00E374C8"/>
    <w:rsid w:val="00E37AD4"/>
    <w:rsid w:val="00E400F4"/>
    <w:rsid w:val="00E40264"/>
    <w:rsid w:val="00E403F4"/>
    <w:rsid w:val="00E40C4B"/>
    <w:rsid w:val="00E4136F"/>
    <w:rsid w:val="00E413FA"/>
    <w:rsid w:val="00E4150B"/>
    <w:rsid w:val="00E41AFF"/>
    <w:rsid w:val="00E41CA8"/>
    <w:rsid w:val="00E41E6F"/>
    <w:rsid w:val="00E42152"/>
    <w:rsid w:val="00E4217B"/>
    <w:rsid w:val="00E42368"/>
    <w:rsid w:val="00E4236C"/>
    <w:rsid w:val="00E426E9"/>
    <w:rsid w:val="00E427A8"/>
    <w:rsid w:val="00E427BE"/>
    <w:rsid w:val="00E42B0F"/>
    <w:rsid w:val="00E42B40"/>
    <w:rsid w:val="00E42B55"/>
    <w:rsid w:val="00E430BF"/>
    <w:rsid w:val="00E430DF"/>
    <w:rsid w:val="00E431C3"/>
    <w:rsid w:val="00E432CB"/>
    <w:rsid w:val="00E43BDA"/>
    <w:rsid w:val="00E43CBB"/>
    <w:rsid w:val="00E4401B"/>
    <w:rsid w:val="00E4409E"/>
    <w:rsid w:val="00E44117"/>
    <w:rsid w:val="00E44437"/>
    <w:rsid w:val="00E448FD"/>
    <w:rsid w:val="00E44B03"/>
    <w:rsid w:val="00E44CD8"/>
    <w:rsid w:val="00E44D41"/>
    <w:rsid w:val="00E44D6D"/>
    <w:rsid w:val="00E44E55"/>
    <w:rsid w:val="00E4541C"/>
    <w:rsid w:val="00E45892"/>
    <w:rsid w:val="00E45988"/>
    <w:rsid w:val="00E45C89"/>
    <w:rsid w:val="00E46039"/>
    <w:rsid w:val="00E46041"/>
    <w:rsid w:val="00E46043"/>
    <w:rsid w:val="00E4620F"/>
    <w:rsid w:val="00E4624D"/>
    <w:rsid w:val="00E463FD"/>
    <w:rsid w:val="00E46A2A"/>
    <w:rsid w:val="00E46B5E"/>
    <w:rsid w:val="00E46C88"/>
    <w:rsid w:val="00E46FA5"/>
    <w:rsid w:val="00E47477"/>
    <w:rsid w:val="00E4760F"/>
    <w:rsid w:val="00E47809"/>
    <w:rsid w:val="00E47F41"/>
    <w:rsid w:val="00E50D5F"/>
    <w:rsid w:val="00E51019"/>
    <w:rsid w:val="00E5104D"/>
    <w:rsid w:val="00E514A3"/>
    <w:rsid w:val="00E518D2"/>
    <w:rsid w:val="00E51C0F"/>
    <w:rsid w:val="00E51D95"/>
    <w:rsid w:val="00E52101"/>
    <w:rsid w:val="00E52272"/>
    <w:rsid w:val="00E523DE"/>
    <w:rsid w:val="00E52667"/>
    <w:rsid w:val="00E52864"/>
    <w:rsid w:val="00E528AF"/>
    <w:rsid w:val="00E52B14"/>
    <w:rsid w:val="00E52DA2"/>
    <w:rsid w:val="00E52F8E"/>
    <w:rsid w:val="00E5371F"/>
    <w:rsid w:val="00E53728"/>
    <w:rsid w:val="00E537C3"/>
    <w:rsid w:val="00E539A6"/>
    <w:rsid w:val="00E53B22"/>
    <w:rsid w:val="00E54219"/>
    <w:rsid w:val="00E542F3"/>
    <w:rsid w:val="00E54364"/>
    <w:rsid w:val="00E544CC"/>
    <w:rsid w:val="00E54A07"/>
    <w:rsid w:val="00E54F79"/>
    <w:rsid w:val="00E54FFC"/>
    <w:rsid w:val="00E552ED"/>
    <w:rsid w:val="00E554F2"/>
    <w:rsid w:val="00E56002"/>
    <w:rsid w:val="00E5623B"/>
    <w:rsid w:val="00E56245"/>
    <w:rsid w:val="00E56260"/>
    <w:rsid w:val="00E5643D"/>
    <w:rsid w:val="00E566A3"/>
    <w:rsid w:val="00E567F5"/>
    <w:rsid w:val="00E56851"/>
    <w:rsid w:val="00E56ABB"/>
    <w:rsid w:val="00E56E05"/>
    <w:rsid w:val="00E57437"/>
    <w:rsid w:val="00E57448"/>
    <w:rsid w:val="00E57675"/>
    <w:rsid w:val="00E577CF"/>
    <w:rsid w:val="00E57F64"/>
    <w:rsid w:val="00E6002D"/>
    <w:rsid w:val="00E602F4"/>
    <w:rsid w:val="00E6044E"/>
    <w:rsid w:val="00E60727"/>
    <w:rsid w:val="00E60813"/>
    <w:rsid w:val="00E60856"/>
    <w:rsid w:val="00E609C5"/>
    <w:rsid w:val="00E60A61"/>
    <w:rsid w:val="00E60B3F"/>
    <w:rsid w:val="00E60E4E"/>
    <w:rsid w:val="00E61102"/>
    <w:rsid w:val="00E612BA"/>
    <w:rsid w:val="00E612F7"/>
    <w:rsid w:val="00E61367"/>
    <w:rsid w:val="00E614E7"/>
    <w:rsid w:val="00E616C9"/>
    <w:rsid w:val="00E617A2"/>
    <w:rsid w:val="00E61A9F"/>
    <w:rsid w:val="00E61C1B"/>
    <w:rsid w:val="00E61D4A"/>
    <w:rsid w:val="00E62415"/>
    <w:rsid w:val="00E6244F"/>
    <w:rsid w:val="00E626FF"/>
    <w:rsid w:val="00E62802"/>
    <w:rsid w:val="00E62AEA"/>
    <w:rsid w:val="00E62D61"/>
    <w:rsid w:val="00E63056"/>
    <w:rsid w:val="00E633B8"/>
    <w:rsid w:val="00E63508"/>
    <w:rsid w:val="00E637BD"/>
    <w:rsid w:val="00E63A62"/>
    <w:rsid w:val="00E64144"/>
    <w:rsid w:val="00E64398"/>
    <w:rsid w:val="00E64604"/>
    <w:rsid w:val="00E6466C"/>
    <w:rsid w:val="00E64899"/>
    <w:rsid w:val="00E64A23"/>
    <w:rsid w:val="00E64B16"/>
    <w:rsid w:val="00E64BE1"/>
    <w:rsid w:val="00E64DBE"/>
    <w:rsid w:val="00E64E3C"/>
    <w:rsid w:val="00E64EC6"/>
    <w:rsid w:val="00E6528C"/>
    <w:rsid w:val="00E65A1B"/>
    <w:rsid w:val="00E65BDB"/>
    <w:rsid w:val="00E65C84"/>
    <w:rsid w:val="00E65CB6"/>
    <w:rsid w:val="00E65EC2"/>
    <w:rsid w:val="00E661E5"/>
    <w:rsid w:val="00E664DF"/>
    <w:rsid w:val="00E664FC"/>
    <w:rsid w:val="00E667A1"/>
    <w:rsid w:val="00E6695A"/>
    <w:rsid w:val="00E66998"/>
    <w:rsid w:val="00E66AFE"/>
    <w:rsid w:val="00E66BF3"/>
    <w:rsid w:val="00E66FD7"/>
    <w:rsid w:val="00E6712E"/>
    <w:rsid w:val="00E67436"/>
    <w:rsid w:val="00E677A6"/>
    <w:rsid w:val="00E67835"/>
    <w:rsid w:val="00E67D42"/>
    <w:rsid w:val="00E67E83"/>
    <w:rsid w:val="00E67F61"/>
    <w:rsid w:val="00E70235"/>
    <w:rsid w:val="00E704A4"/>
    <w:rsid w:val="00E70BA2"/>
    <w:rsid w:val="00E70C07"/>
    <w:rsid w:val="00E70D0B"/>
    <w:rsid w:val="00E716B5"/>
    <w:rsid w:val="00E71A2C"/>
    <w:rsid w:val="00E71E8C"/>
    <w:rsid w:val="00E7211A"/>
    <w:rsid w:val="00E724A3"/>
    <w:rsid w:val="00E72558"/>
    <w:rsid w:val="00E72B15"/>
    <w:rsid w:val="00E72E5E"/>
    <w:rsid w:val="00E7306A"/>
    <w:rsid w:val="00E73256"/>
    <w:rsid w:val="00E7365D"/>
    <w:rsid w:val="00E7372D"/>
    <w:rsid w:val="00E73877"/>
    <w:rsid w:val="00E73B66"/>
    <w:rsid w:val="00E73D96"/>
    <w:rsid w:val="00E73DC8"/>
    <w:rsid w:val="00E746A6"/>
    <w:rsid w:val="00E74FBD"/>
    <w:rsid w:val="00E74FF6"/>
    <w:rsid w:val="00E7507B"/>
    <w:rsid w:val="00E75825"/>
    <w:rsid w:val="00E7592A"/>
    <w:rsid w:val="00E75CB2"/>
    <w:rsid w:val="00E75F25"/>
    <w:rsid w:val="00E75F80"/>
    <w:rsid w:val="00E761CF"/>
    <w:rsid w:val="00E76B98"/>
    <w:rsid w:val="00E77191"/>
    <w:rsid w:val="00E7720F"/>
    <w:rsid w:val="00E772E2"/>
    <w:rsid w:val="00E774A7"/>
    <w:rsid w:val="00E776D7"/>
    <w:rsid w:val="00E7785C"/>
    <w:rsid w:val="00E77C79"/>
    <w:rsid w:val="00E80230"/>
    <w:rsid w:val="00E80500"/>
    <w:rsid w:val="00E80682"/>
    <w:rsid w:val="00E80A02"/>
    <w:rsid w:val="00E80A18"/>
    <w:rsid w:val="00E80A37"/>
    <w:rsid w:val="00E80B5F"/>
    <w:rsid w:val="00E8107D"/>
    <w:rsid w:val="00E8124E"/>
    <w:rsid w:val="00E813EA"/>
    <w:rsid w:val="00E81427"/>
    <w:rsid w:val="00E8192C"/>
    <w:rsid w:val="00E81D35"/>
    <w:rsid w:val="00E81F19"/>
    <w:rsid w:val="00E82BB9"/>
    <w:rsid w:val="00E82D97"/>
    <w:rsid w:val="00E82E87"/>
    <w:rsid w:val="00E83073"/>
    <w:rsid w:val="00E831FE"/>
    <w:rsid w:val="00E83420"/>
    <w:rsid w:val="00E83512"/>
    <w:rsid w:val="00E835EE"/>
    <w:rsid w:val="00E837C0"/>
    <w:rsid w:val="00E83983"/>
    <w:rsid w:val="00E83B73"/>
    <w:rsid w:val="00E83BA5"/>
    <w:rsid w:val="00E83F89"/>
    <w:rsid w:val="00E849D9"/>
    <w:rsid w:val="00E84AC8"/>
    <w:rsid w:val="00E84E85"/>
    <w:rsid w:val="00E8545B"/>
    <w:rsid w:val="00E8548D"/>
    <w:rsid w:val="00E856B0"/>
    <w:rsid w:val="00E85978"/>
    <w:rsid w:val="00E85A12"/>
    <w:rsid w:val="00E85D89"/>
    <w:rsid w:val="00E85E5C"/>
    <w:rsid w:val="00E86001"/>
    <w:rsid w:val="00E860C7"/>
    <w:rsid w:val="00E86322"/>
    <w:rsid w:val="00E86B34"/>
    <w:rsid w:val="00E86D4C"/>
    <w:rsid w:val="00E86EAA"/>
    <w:rsid w:val="00E872E6"/>
    <w:rsid w:val="00E873AC"/>
    <w:rsid w:val="00E87AF8"/>
    <w:rsid w:val="00E87F1B"/>
    <w:rsid w:val="00E87F23"/>
    <w:rsid w:val="00E9026A"/>
    <w:rsid w:val="00E90398"/>
    <w:rsid w:val="00E9048B"/>
    <w:rsid w:val="00E9068B"/>
    <w:rsid w:val="00E906E6"/>
    <w:rsid w:val="00E90758"/>
    <w:rsid w:val="00E90A60"/>
    <w:rsid w:val="00E90C3A"/>
    <w:rsid w:val="00E90EB5"/>
    <w:rsid w:val="00E9113F"/>
    <w:rsid w:val="00E915A9"/>
    <w:rsid w:val="00E9174F"/>
    <w:rsid w:val="00E91897"/>
    <w:rsid w:val="00E918A0"/>
    <w:rsid w:val="00E91A91"/>
    <w:rsid w:val="00E91B30"/>
    <w:rsid w:val="00E91DB0"/>
    <w:rsid w:val="00E92289"/>
    <w:rsid w:val="00E922C8"/>
    <w:rsid w:val="00E925E2"/>
    <w:rsid w:val="00E92BCC"/>
    <w:rsid w:val="00E93026"/>
    <w:rsid w:val="00E931A2"/>
    <w:rsid w:val="00E93BCC"/>
    <w:rsid w:val="00E93BE4"/>
    <w:rsid w:val="00E93CBB"/>
    <w:rsid w:val="00E93CE4"/>
    <w:rsid w:val="00E94592"/>
    <w:rsid w:val="00E9499D"/>
    <w:rsid w:val="00E94B02"/>
    <w:rsid w:val="00E94D02"/>
    <w:rsid w:val="00E94FA0"/>
    <w:rsid w:val="00E950C6"/>
    <w:rsid w:val="00E95737"/>
    <w:rsid w:val="00E95C9E"/>
    <w:rsid w:val="00E963FD"/>
    <w:rsid w:val="00E96614"/>
    <w:rsid w:val="00E96B50"/>
    <w:rsid w:val="00E96D46"/>
    <w:rsid w:val="00E96D59"/>
    <w:rsid w:val="00E9707A"/>
    <w:rsid w:val="00E974A4"/>
    <w:rsid w:val="00E9752E"/>
    <w:rsid w:val="00E97A5A"/>
    <w:rsid w:val="00E97CA1"/>
    <w:rsid w:val="00EA030B"/>
    <w:rsid w:val="00EA0334"/>
    <w:rsid w:val="00EA04B7"/>
    <w:rsid w:val="00EA0A6D"/>
    <w:rsid w:val="00EA0C77"/>
    <w:rsid w:val="00EA0E08"/>
    <w:rsid w:val="00EA10FA"/>
    <w:rsid w:val="00EA1304"/>
    <w:rsid w:val="00EA13E3"/>
    <w:rsid w:val="00EA14AE"/>
    <w:rsid w:val="00EA155C"/>
    <w:rsid w:val="00EA1755"/>
    <w:rsid w:val="00EA193B"/>
    <w:rsid w:val="00EA19F8"/>
    <w:rsid w:val="00EA1F84"/>
    <w:rsid w:val="00EA2040"/>
    <w:rsid w:val="00EA2042"/>
    <w:rsid w:val="00EA204B"/>
    <w:rsid w:val="00EA21DA"/>
    <w:rsid w:val="00EA33CE"/>
    <w:rsid w:val="00EA34FC"/>
    <w:rsid w:val="00EA3600"/>
    <w:rsid w:val="00EA39F7"/>
    <w:rsid w:val="00EA3A2F"/>
    <w:rsid w:val="00EA3B53"/>
    <w:rsid w:val="00EA3DC0"/>
    <w:rsid w:val="00EA3F9C"/>
    <w:rsid w:val="00EA3FB7"/>
    <w:rsid w:val="00EA42D9"/>
    <w:rsid w:val="00EA468C"/>
    <w:rsid w:val="00EA480A"/>
    <w:rsid w:val="00EA4C62"/>
    <w:rsid w:val="00EA4C72"/>
    <w:rsid w:val="00EA4D8C"/>
    <w:rsid w:val="00EA4E99"/>
    <w:rsid w:val="00EA50CD"/>
    <w:rsid w:val="00EA53AC"/>
    <w:rsid w:val="00EA5507"/>
    <w:rsid w:val="00EA55FE"/>
    <w:rsid w:val="00EA5688"/>
    <w:rsid w:val="00EA56E9"/>
    <w:rsid w:val="00EA5727"/>
    <w:rsid w:val="00EA5B70"/>
    <w:rsid w:val="00EA5ECC"/>
    <w:rsid w:val="00EA6380"/>
    <w:rsid w:val="00EA63F4"/>
    <w:rsid w:val="00EA65F5"/>
    <w:rsid w:val="00EA69E9"/>
    <w:rsid w:val="00EA6CE9"/>
    <w:rsid w:val="00EA6E3C"/>
    <w:rsid w:val="00EA71B5"/>
    <w:rsid w:val="00EA7C69"/>
    <w:rsid w:val="00EA7C8C"/>
    <w:rsid w:val="00EB0214"/>
    <w:rsid w:val="00EB04D7"/>
    <w:rsid w:val="00EB06C8"/>
    <w:rsid w:val="00EB095B"/>
    <w:rsid w:val="00EB0BA3"/>
    <w:rsid w:val="00EB0F39"/>
    <w:rsid w:val="00EB1322"/>
    <w:rsid w:val="00EB13AD"/>
    <w:rsid w:val="00EB160B"/>
    <w:rsid w:val="00EB16BE"/>
    <w:rsid w:val="00EB1885"/>
    <w:rsid w:val="00EB1B19"/>
    <w:rsid w:val="00EB21ED"/>
    <w:rsid w:val="00EB221B"/>
    <w:rsid w:val="00EB26A5"/>
    <w:rsid w:val="00EB2720"/>
    <w:rsid w:val="00EB2874"/>
    <w:rsid w:val="00EB2903"/>
    <w:rsid w:val="00EB2961"/>
    <w:rsid w:val="00EB2B67"/>
    <w:rsid w:val="00EB2D92"/>
    <w:rsid w:val="00EB3347"/>
    <w:rsid w:val="00EB3695"/>
    <w:rsid w:val="00EB3C37"/>
    <w:rsid w:val="00EB3C67"/>
    <w:rsid w:val="00EB4248"/>
    <w:rsid w:val="00EB4520"/>
    <w:rsid w:val="00EB46AD"/>
    <w:rsid w:val="00EB46E2"/>
    <w:rsid w:val="00EB4718"/>
    <w:rsid w:val="00EB49FB"/>
    <w:rsid w:val="00EB4CDD"/>
    <w:rsid w:val="00EB4FF6"/>
    <w:rsid w:val="00EB54FF"/>
    <w:rsid w:val="00EB565B"/>
    <w:rsid w:val="00EB56AF"/>
    <w:rsid w:val="00EB5885"/>
    <w:rsid w:val="00EB5C58"/>
    <w:rsid w:val="00EB5C8E"/>
    <w:rsid w:val="00EB5D78"/>
    <w:rsid w:val="00EB5DA9"/>
    <w:rsid w:val="00EB6016"/>
    <w:rsid w:val="00EB6037"/>
    <w:rsid w:val="00EB61E7"/>
    <w:rsid w:val="00EB62FA"/>
    <w:rsid w:val="00EB6455"/>
    <w:rsid w:val="00EB65A7"/>
    <w:rsid w:val="00EB66EE"/>
    <w:rsid w:val="00EB68AC"/>
    <w:rsid w:val="00EB6A98"/>
    <w:rsid w:val="00EB6DB6"/>
    <w:rsid w:val="00EB7266"/>
    <w:rsid w:val="00EB759D"/>
    <w:rsid w:val="00EB776D"/>
    <w:rsid w:val="00EB7D9F"/>
    <w:rsid w:val="00EC007C"/>
    <w:rsid w:val="00EC00A0"/>
    <w:rsid w:val="00EC02D2"/>
    <w:rsid w:val="00EC0529"/>
    <w:rsid w:val="00EC0AA6"/>
    <w:rsid w:val="00EC0BC2"/>
    <w:rsid w:val="00EC1143"/>
    <w:rsid w:val="00EC153C"/>
    <w:rsid w:val="00EC1F24"/>
    <w:rsid w:val="00EC1F6E"/>
    <w:rsid w:val="00EC21ED"/>
    <w:rsid w:val="00EC2421"/>
    <w:rsid w:val="00EC2571"/>
    <w:rsid w:val="00EC2868"/>
    <w:rsid w:val="00EC287D"/>
    <w:rsid w:val="00EC308A"/>
    <w:rsid w:val="00EC3210"/>
    <w:rsid w:val="00EC3211"/>
    <w:rsid w:val="00EC32FC"/>
    <w:rsid w:val="00EC3730"/>
    <w:rsid w:val="00EC3A5C"/>
    <w:rsid w:val="00EC3AA8"/>
    <w:rsid w:val="00EC3BFC"/>
    <w:rsid w:val="00EC3E10"/>
    <w:rsid w:val="00EC4736"/>
    <w:rsid w:val="00EC4DBF"/>
    <w:rsid w:val="00EC4E1F"/>
    <w:rsid w:val="00EC4E3B"/>
    <w:rsid w:val="00EC4F78"/>
    <w:rsid w:val="00EC4FAD"/>
    <w:rsid w:val="00EC58ED"/>
    <w:rsid w:val="00EC59A3"/>
    <w:rsid w:val="00EC5E08"/>
    <w:rsid w:val="00EC661F"/>
    <w:rsid w:val="00EC698F"/>
    <w:rsid w:val="00EC6AD5"/>
    <w:rsid w:val="00EC6BC9"/>
    <w:rsid w:val="00EC6C52"/>
    <w:rsid w:val="00EC6E36"/>
    <w:rsid w:val="00EC7108"/>
    <w:rsid w:val="00EC718B"/>
    <w:rsid w:val="00EC73BC"/>
    <w:rsid w:val="00EC7407"/>
    <w:rsid w:val="00EC740F"/>
    <w:rsid w:val="00EC7485"/>
    <w:rsid w:val="00EC7602"/>
    <w:rsid w:val="00EC7A8B"/>
    <w:rsid w:val="00EC7E44"/>
    <w:rsid w:val="00EC7ED7"/>
    <w:rsid w:val="00EC7F98"/>
    <w:rsid w:val="00ED0046"/>
    <w:rsid w:val="00ED0164"/>
    <w:rsid w:val="00ED04F8"/>
    <w:rsid w:val="00ED0555"/>
    <w:rsid w:val="00ED0917"/>
    <w:rsid w:val="00ED0A24"/>
    <w:rsid w:val="00ED0C7C"/>
    <w:rsid w:val="00ED0F56"/>
    <w:rsid w:val="00ED1620"/>
    <w:rsid w:val="00ED193F"/>
    <w:rsid w:val="00ED1949"/>
    <w:rsid w:val="00ED1A27"/>
    <w:rsid w:val="00ED1CEC"/>
    <w:rsid w:val="00ED27B5"/>
    <w:rsid w:val="00ED27B8"/>
    <w:rsid w:val="00ED280F"/>
    <w:rsid w:val="00ED2901"/>
    <w:rsid w:val="00ED2B42"/>
    <w:rsid w:val="00ED2BCA"/>
    <w:rsid w:val="00ED2CAD"/>
    <w:rsid w:val="00ED304F"/>
    <w:rsid w:val="00ED31B5"/>
    <w:rsid w:val="00ED3298"/>
    <w:rsid w:val="00ED35DF"/>
    <w:rsid w:val="00ED39B0"/>
    <w:rsid w:val="00ED39B4"/>
    <w:rsid w:val="00ED3C3C"/>
    <w:rsid w:val="00ED3D84"/>
    <w:rsid w:val="00ED3E64"/>
    <w:rsid w:val="00ED40DC"/>
    <w:rsid w:val="00ED43FC"/>
    <w:rsid w:val="00ED4431"/>
    <w:rsid w:val="00ED4531"/>
    <w:rsid w:val="00ED4D34"/>
    <w:rsid w:val="00ED4ED4"/>
    <w:rsid w:val="00ED4F75"/>
    <w:rsid w:val="00ED5016"/>
    <w:rsid w:val="00ED50F2"/>
    <w:rsid w:val="00ED523E"/>
    <w:rsid w:val="00ED5359"/>
    <w:rsid w:val="00ED540A"/>
    <w:rsid w:val="00ED5670"/>
    <w:rsid w:val="00ED585B"/>
    <w:rsid w:val="00ED5902"/>
    <w:rsid w:val="00ED59E2"/>
    <w:rsid w:val="00ED5BDF"/>
    <w:rsid w:val="00ED5D76"/>
    <w:rsid w:val="00ED603F"/>
    <w:rsid w:val="00ED66F3"/>
    <w:rsid w:val="00ED6789"/>
    <w:rsid w:val="00ED6A5D"/>
    <w:rsid w:val="00ED74EE"/>
    <w:rsid w:val="00ED7AF9"/>
    <w:rsid w:val="00ED7B11"/>
    <w:rsid w:val="00ED7B85"/>
    <w:rsid w:val="00ED7C15"/>
    <w:rsid w:val="00EE0326"/>
    <w:rsid w:val="00EE0B20"/>
    <w:rsid w:val="00EE0F14"/>
    <w:rsid w:val="00EE1049"/>
    <w:rsid w:val="00EE1367"/>
    <w:rsid w:val="00EE13A0"/>
    <w:rsid w:val="00EE1B82"/>
    <w:rsid w:val="00EE1F3D"/>
    <w:rsid w:val="00EE2103"/>
    <w:rsid w:val="00EE22F9"/>
    <w:rsid w:val="00EE23C8"/>
    <w:rsid w:val="00EE26B6"/>
    <w:rsid w:val="00EE2AA8"/>
    <w:rsid w:val="00EE3262"/>
    <w:rsid w:val="00EE3295"/>
    <w:rsid w:val="00EE32BB"/>
    <w:rsid w:val="00EE33CE"/>
    <w:rsid w:val="00EE3479"/>
    <w:rsid w:val="00EE3827"/>
    <w:rsid w:val="00EE3BE0"/>
    <w:rsid w:val="00EE3D81"/>
    <w:rsid w:val="00EE3E4E"/>
    <w:rsid w:val="00EE410F"/>
    <w:rsid w:val="00EE411B"/>
    <w:rsid w:val="00EE415B"/>
    <w:rsid w:val="00EE4307"/>
    <w:rsid w:val="00EE4511"/>
    <w:rsid w:val="00EE45CB"/>
    <w:rsid w:val="00EE469D"/>
    <w:rsid w:val="00EE4C7C"/>
    <w:rsid w:val="00EE4EB0"/>
    <w:rsid w:val="00EE51CB"/>
    <w:rsid w:val="00EE521E"/>
    <w:rsid w:val="00EE530B"/>
    <w:rsid w:val="00EE584D"/>
    <w:rsid w:val="00EE5C35"/>
    <w:rsid w:val="00EE5C65"/>
    <w:rsid w:val="00EE613B"/>
    <w:rsid w:val="00EE61A5"/>
    <w:rsid w:val="00EE62AD"/>
    <w:rsid w:val="00EE6396"/>
    <w:rsid w:val="00EE6589"/>
    <w:rsid w:val="00EE68A5"/>
    <w:rsid w:val="00EE6D90"/>
    <w:rsid w:val="00EE717D"/>
    <w:rsid w:val="00EE7210"/>
    <w:rsid w:val="00EE7230"/>
    <w:rsid w:val="00EE7436"/>
    <w:rsid w:val="00EE7863"/>
    <w:rsid w:val="00EE7ACE"/>
    <w:rsid w:val="00EE7D3C"/>
    <w:rsid w:val="00EF0147"/>
    <w:rsid w:val="00EF025C"/>
    <w:rsid w:val="00EF0680"/>
    <w:rsid w:val="00EF084B"/>
    <w:rsid w:val="00EF09AC"/>
    <w:rsid w:val="00EF0C16"/>
    <w:rsid w:val="00EF0D7B"/>
    <w:rsid w:val="00EF0EBD"/>
    <w:rsid w:val="00EF101E"/>
    <w:rsid w:val="00EF10AD"/>
    <w:rsid w:val="00EF116F"/>
    <w:rsid w:val="00EF13C3"/>
    <w:rsid w:val="00EF1436"/>
    <w:rsid w:val="00EF145C"/>
    <w:rsid w:val="00EF154C"/>
    <w:rsid w:val="00EF19DB"/>
    <w:rsid w:val="00EF1B29"/>
    <w:rsid w:val="00EF1CD6"/>
    <w:rsid w:val="00EF2445"/>
    <w:rsid w:val="00EF272B"/>
    <w:rsid w:val="00EF2768"/>
    <w:rsid w:val="00EF27E0"/>
    <w:rsid w:val="00EF2A62"/>
    <w:rsid w:val="00EF2BAA"/>
    <w:rsid w:val="00EF2DD6"/>
    <w:rsid w:val="00EF2E69"/>
    <w:rsid w:val="00EF3457"/>
    <w:rsid w:val="00EF3542"/>
    <w:rsid w:val="00EF362C"/>
    <w:rsid w:val="00EF3FF8"/>
    <w:rsid w:val="00EF4096"/>
    <w:rsid w:val="00EF4097"/>
    <w:rsid w:val="00EF4195"/>
    <w:rsid w:val="00EF42DD"/>
    <w:rsid w:val="00EF46C7"/>
    <w:rsid w:val="00EF4BA5"/>
    <w:rsid w:val="00EF5542"/>
    <w:rsid w:val="00EF5632"/>
    <w:rsid w:val="00EF5786"/>
    <w:rsid w:val="00EF58D7"/>
    <w:rsid w:val="00EF606A"/>
    <w:rsid w:val="00EF61AC"/>
    <w:rsid w:val="00EF61FD"/>
    <w:rsid w:val="00EF66DA"/>
    <w:rsid w:val="00EF6C2F"/>
    <w:rsid w:val="00EF71CC"/>
    <w:rsid w:val="00EF733E"/>
    <w:rsid w:val="00EF7522"/>
    <w:rsid w:val="00EF7756"/>
    <w:rsid w:val="00EF7CF4"/>
    <w:rsid w:val="00F002B9"/>
    <w:rsid w:val="00F00439"/>
    <w:rsid w:val="00F00526"/>
    <w:rsid w:val="00F00672"/>
    <w:rsid w:val="00F00D1E"/>
    <w:rsid w:val="00F00E2A"/>
    <w:rsid w:val="00F0102D"/>
    <w:rsid w:val="00F0108B"/>
    <w:rsid w:val="00F010A0"/>
    <w:rsid w:val="00F01181"/>
    <w:rsid w:val="00F0127E"/>
    <w:rsid w:val="00F01767"/>
    <w:rsid w:val="00F01947"/>
    <w:rsid w:val="00F021C9"/>
    <w:rsid w:val="00F0228F"/>
    <w:rsid w:val="00F022EB"/>
    <w:rsid w:val="00F026BD"/>
    <w:rsid w:val="00F027DD"/>
    <w:rsid w:val="00F029E0"/>
    <w:rsid w:val="00F02F83"/>
    <w:rsid w:val="00F034A9"/>
    <w:rsid w:val="00F035A5"/>
    <w:rsid w:val="00F0370B"/>
    <w:rsid w:val="00F03BFD"/>
    <w:rsid w:val="00F03E2D"/>
    <w:rsid w:val="00F04454"/>
    <w:rsid w:val="00F04691"/>
    <w:rsid w:val="00F046FD"/>
    <w:rsid w:val="00F04F70"/>
    <w:rsid w:val="00F0550A"/>
    <w:rsid w:val="00F05606"/>
    <w:rsid w:val="00F0673C"/>
    <w:rsid w:val="00F0688E"/>
    <w:rsid w:val="00F06C50"/>
    <w:rsid w:val="00F07298"/>
    <w:rsid w:val="00F076DD"/>
    <w:rsid w:val="00F079E9"/>
    <w:rsid w:val="00F10056"/>
    <w:rsid w:val="00F100B3"/>
    <w:rsid w:val="00F100F7"/>
    <w:rsid w:val="00F103C2"/>
    <w:rsid w:val="00F10BA7"/>
    <w:rsid w:val="00F10EDB"/>
    <w:rsid w:val="00F11051"/>
    <w:rsid w:val="00F1105E"/>
    <w:rsid w:val="00F110C3"/>
    <w:rsid w:val="00F1111A"/>
    <w:rsid w:val="00F11561"/>
    <w:rsid w:val="00F11CD6"/>
    <w:rsid w:val="00F1240D"/>
    <w:rsid w:val="00F125D2"/>
    <w:rsid w:val="00F12B7B"/>
    <w:rsid w:val="00F12F94"/>
    <w:rsid w:val="00F12FA9"/>
    <w:rsid w:val="00F1321A"/>
    <w:rsid w:val="00F13382"/>
    <w:rsid w:val="00F13710"/>
    <w:rsid w:val="00F13C17"/>
    <w:rsid w:val="00F13DC6"/>
    <w:rsid w:val="00F14621"/>
    <w:rsid w:val="00F146FF"/>
    <w:rsid w:val="00F148BF"/>
    <w:rsid w:val="00F14BA3"/>
    <w:rsid w:val="00F14BB6"/>
    <w:rsid w:val="00F14DC0"/>
    <w:rsid w:val="00F14DE7"/>
    <w:rsid w:val="00F15063"/>
    <w:rsid w:val="00F1506E"/>
    <w:rsid w:val="00F15B88"/>
    <w:rsid w:val="00F15E09"/>
    <w:rsid w:val="00F161AC"/>
    <w:rsid w:val="00F16249"/>
    <w:rsid w:val="00F164C8"/>
    <w:rsid w:val="00F1650D"/>
    <w:rsid w:val="00F1671A"/>
    <w:rsid w:val="00F167DF"/>
    <w:rsid w:val="00F16B9F"/>
    <w:rsid w:val="00F16DE6"/>
    <w:rsid w:val="00F16EEB"/>
    <w:rsid w:val="00F17190"/>
    <w:rsid w:val="00F1723E"/>
    <w:rsid w:val="00F172E8"/>
    <w:rsid w:val="00F174FE"/>
    <w:rsid w:val="00F1774F"/>
    <w:rsid w:val="00F17784"/>
    <w:rsid w:val="00F177BD"/>
    <w:rsid w:val="00F177DF"/>
    <w:rsid w:val="00F178DF"/>
    <w:rsid w:val="00F17ABC"/>
    <w:rsid w:val="00F17EF8"/>
    <w:rsid w:val="00F17FF1"/>
    <w:rsid w:val="00F207A1"/>
    <w:rsid w:val="00F207CF"/>
    <w:rsid w:val="00F2083D"/>
    <w:rsid w:val="00F20F8C"/>
    <w:rsid w:val="00F210CE"/>
    <w:rsid w:val="00F21187"/>
    <w:rsid w:val="00F211A2"/>
    <w:rsid w:val="00F211FD"/>
    <w:rsid w:val="00F21289"/>
    <w:rsid w:val="00F21A4D"/>
    <w:rsid w:val="00F21AE1"/>
    <w:rsid w:val="00F21D6C"/>
    <w:rsid w:val="00F21E06"/>
    <w:rsid w:val="00F22722"/>
    <w:rsid w:val="00F2318C"/>
    <w:rsid w:val="00F23376"/>
    <w:rsid w:val="00F2352D"/>
    <w:rsid w:val="00F23655"/>
    <w:rsid w:val="00F2376A"/>
    <w:rsid w:val="00F239A2"/>
    <w:rsid w:val="00F23B8D"/>
    <w:rsid w:val="00F23C0D"/>
    <w:rsid w:val="00F240D3"/>
    <w:rsid w:val="00F2411F"/>
    <w:rsid w:val="00F2433D"/>
    <w:rsid w:val="00F2449C"/>
    <w:rsid w:val="00F2486C"/>
    <w:rsid w:val="00F2487C"/>
    <w:rsid w:val="00F24E7F"/>
    <w:rsid w:val="00F24E8C"/>
    <w:rsid w:val="00F24E9E"/>
    <w:rsid w:val="00F24F11"/>
    <w:rsid w:val="00F25186"/>
    <w:rsid w:val="00F259C3"/>
    <w:rsid w:val="00F2612F"/>
    <w:rsid w:val="00F263FD"/>
    <w:rsid w:val="00F26773"/>
    <w:rsid w:val="00F2691E"/>
    <w:rsid w:val="00F26F4F"/>
    <w:rsid w:val="00F26FB1"/>
    <w:rsid w:val="00F27570"/>
    <w:rsid w:val="00F275A1"/>
    <w:rsid w:val="00F278E9"/>
    <w:rsid w:val="00F27F30"/>
    <w:rsid w:val="00F27F37"/>
    <w:rsid w:val="00F30548"/>
    <w:rsid w:val="00F3075E"/>
    <w:rsid w:val="00F30C50"/>
    <w:rsid w:val="00F310F3"/>
    <w:rsid w:val="00F31193"/>
    <w:rsid w:val="00F3141C"/>
    <w:rsid w:val="00F315E4"/>
    <w:rsid w:val="00F31721"/>
    <w:rsid w:val="00F3177F"/>
    <w:rsid w:val="00F31AA9"/>
    <w:rsid w:val="00F31F9F"/>
    <w:rsid w:val="00F321CB"/>
    <w:rsid w:val="00F321EB"/>
    <w:rsid w:val="00F326AD"/>
    <w:rsid w:val="00F32783"/>
    <w:rsid w:val="00F32826"/>
    <w:rsid w:val="00F329DB"/>
    <w:rsid w:val="00F32E1D"/>
    <w:rsid w:val="00F33371"/>
    <w:rsid w:val="00F3363E"/>
    <w:rsid w:val="00F3365C"/>
    <w:rsid w:val="00F339BA"/>
    <w:rsid w:val="00F33ABA"/>
    <w:rsid w:val="00F33CF8"/>
    <w:rsid w:val="00F33FA1"/>
    <w:rsid w:val="00F343D4"/>
    <w:rsid w:val="00F34501"/>
    <w:rsid w:val="00F3458F"/>
    <w:rsid w:val="00F3488C"/>
    <w:rsid w:val="00F34FF0"/>
    <w:rsid w:val="00F350AC"/>
    <w:rsid w:val="00F3523E"/>
    <w:rsid w:val="00F35469"/>
    <w:rsid w:val="00F356AE"/>
    <w:rsid w:val="00F357BF"/>
    <w:rsid w:val="00F35991"/>
    <w:rsid w:val="00F35E2A"/>
    <w:rsid w:val="00F35FFD"/>
    <w:rsid w:val="00F362A7"/>
    <w:rsid w:val="00F36420"/>
    <w:rsid w:val="00F3648D"/>
    <w:rsid w:val="00F36793"/>
    <w:rsid w:val="00F3696D"/>
    <w:rsid w:val="00F36C0E"/>
    <w:rsid w:val="00F36F8F"/>
    <w:rsid w:val="00F36FF7"/>
    <w:rsid w:val="00F370FC"/>
    <w:rsid w:val="00F374FE"/>
    <w:rsid w:val="00F37B27"/>
    <w:rsid w:val="00F37B56"/>
    <w:rsid w:val="00F37CC7"/>
    <w:rsid w:val="00F401D6"/>
    <w:rsid w:val="00F4092D"/>
    <w:rsid w:val="00F40BFC"/>
    <w:rsid w:val="00F40CF8"/>
    <w:rsid w:val="00F40D14"/>
    <w:rsid w:val="00F4128B"/>
    <w:rsid w:val="00F413DE"/>
    <w:rsid w:val="00F41914"/>
    <w:rsid w:val="00F4193A"/>
    <w:rsid w:val="00F41ADC"/>
    <w:rsid w:val="00F41BB2"/>
    <w:rsid w:val="00F41CBF"/>
    <w:rsid w:val="00F4226C"/>
    <w:rsid w:val="00F4267C"/>
    <w:rsid w:val="00F4280E"/>
    <w:rsid w:val="00F428EA"/>
    <w:rsid w:val="00F42D0C"/>
    <w:rsid w:val="00F43118"/>
    <w:rsid w:val="00F431F3"/>
    <w:rsid w:val="00F4335D"/>
    <w:rsid w:val="00F43638"/>
    <w:rsid w:val="00F437E0"/>
    <w:rsid w:val="00F43BBB"/>
    <w:rsid w:val="00F43F6D"/>
    <w:rsid w:val="00F4411E"/>
    <w:rsid w:val="00F44360"/>
    <w:rsid w:val="00F445CC"/>
    <w:rsid w:val="00F44770"/>
    <w:rsid w:val="00F44ABB"/>
    <w:rsid w:val="00F44B15"/>
    <w:rsid w:val="00F44FEC"/>
    <w:rsid w:val="00F45803"/>
    <w:rsid w:val="00F45D9C"/>
    <w:rsid w:val="00F46496"/>
    <w:rsid w:val="00F465E1"/>
    <w:rsid w:val="00F4661D"/>
    <w:rsid w:val="00F466AE"/>
    <w:rsid w:val="00F46A7C"/>
    <w:rsid w:val="00F46EFC"/>
    <w:rsid w:val="00F4711C"/>
    <w:rsid w:val="00F4719E"/>
    <w:rsid w:val="00F4739A"/>
    <w:rsid w:val="00F474F9"/>
    <w:rsid w:val="00F47832"/>
    <w:rsid w:val="00F47BFA"/>
    <w:rsid w:val="00F47EA7"/>
    <w:rsid w:val="00F47F2B"/>
    <w:rsid w:val="00F50420"/>
    <w:rsid w:val="00F5060E"/>
    <w:rsid w:val="00F50C29"/>
    <w:rsid w:val="00F514B4"/>
    <w:rsid w:val="00F514F2"/>
    <w:rsid w:val="00F515EF"/>
    <w:rsid w:val="00F51C21"/>
    <w:rsid w:val="00F52247"/>
    <w:rsid w:val="00F52286"/>
    <w:rsid w:val="00F522D7"/>
    <w:rsid w:val="00F5295E"/>
    <w:rsid w:val="00F52DA1"/>
    <w:rsid w:val="00F52E08"/>
    <w:rsid w:val="00F5320B"/>
    <w:rsid w:val="00F5334B"/>
    <w:rsid w:val="00F536FD"/>
    <w:rsid w:val="00F53706"/>
    <w:rsid w:val="00F53A0D"/>
    <w:rsid w:val="00F53A55"/>
    <w:rsid w:val="00F53D78"/>
    <w:rsid w:val="00F540FC"/>
    <w:rsid w:val="00F54208"/>
    <w:rsid w:val="00F542F8"/>
    <w:rsid w:val="00F54485"/>
    <w:rsid w:val="00F54679"/>
    <w:rsid w:val="00F54832"/>
    <w:rsid w:val="00F549C5"/>
    <w:rsid w:val="00F54A71"/>
    <w:rsid w:val="00F5544E"/>
    <w:rsid w:val="00F55B7E"/>
    <w:rsid w:val="00F55C00"/>
    <w:rsid w:val="00F55DE2"/>
    <w:rsid w:val="00F562FA"/>
    <w:rsid w:val="00F5689C"/>
    <w:rsid w:val="00F56E44"/>
    <w:rsid w:val="00F5708C"/>
    <w:rsid w:val="00F5723C"/>
    <w:rsid w:val="00F574BC"/>
    <w:rsid w:val="00F57A47"/>
    <w:rsid w:val="00F57AE0"/>
    <w:rsid w:val="00F602E2"/>
    <w:rsid w:val="00F608EE"/>
    <w:rsid w:val="00F6092D"/>
    <w:rsid w:val="00F613FB"/>
    <w:rsid w:val="00F6147D"/>
    <w:rsid w:val="00F618AF"/>
    <w:rsid w:val="00F6190F"/>
    <w:rsid w:val="00F61A46"/>
    <w:rsid w:val="00F61D8C"/>
    <w:rsid w:val="00F6212F"/>
    <w:rsid w:val="00F62325"/>
    <w:rsid w:val="00F624F3"/>
    <w:rsid w:val="00F625F2"/>
    <w:rsid w:val="00F62618"/>
    <w:rsid w:val="00F62DC0"/>
    <w:rsid w:val="00F63164"/>
    <w:rsid w:val="00F6372A"/>
    <w:rsid w:val="00F63783"/>
    <w:rsid w:val="00F63EB7"/>
    <w:rsid w:val="00F64058"/>
    <w:rsid w:val="00F6449A"/>
    <w:rsid w:val="00F6452A"/>
    <w:rsid w:val="00F64613"/>
    <w:rsid w:val="00F64626"/>
    <w:rsid w:val="00F6477C"/>
    <w:rsid w:val="00F64960"/>
    <w:rsid w:val="00F657CB"/>
    <w:rsid w:val="00F660B7"/>
    <w:rsid w:val="00F661E2"/>
    <w:rsid w:val="00F662CB"/>
    <w:rsid w:val="00F6645A"/>
    <w:rsid w:val="00F66483"/>
    <w:rsid w:val="00F66C14"/>
    <w:rsid w:val="00F66D0C"/>
    <w:rsid w:val="00F66D83"/>
    <w:rsid w:val="00F6738D"/>
    <w:rsid w:val="00F673EB"/>
    <w:rsid w:val="00F6758F"/>
    <w:rsid w:val="00F67D39"/>
    <w:rsid w:val="00F67D56"/>
    <w:rsid w:val="00F67E45"/>
    <w:rsid w:val="00F70091"/>
    <w:rsid w:val="00F70A3E"/>
    <w:rsid w:val="00F717AD"/>
    <w:rsid w:val="00F71B81"/>
    <w:rsid w:val="00F720F4"/>
    <w:rsid w:val="00F72180"/>
    <w:rsid w:val="00F72449"/>
    <w:rsid w:val="00F72A3C"/>
    <w:rsid w:val="00F72BF8"/>
    <w:rsid w:val="00F73272"/>
    <w:rsid w:val="00F736F5"/>
    <w:rsid w:val="00F738A5"/>
    <w:rsid w:val="00F739DC"/>
    <w:rsid w:val="00F73A6E"/>
    <w:rsid w:val="00F73CD0"/>
    <w:rsid w:val="00F73E50"/>
    <w:rsid w:val="00F74154"/>
    <w:rsid w:val="00F74776"/>
    <w:rsid w:val="00F74FB6"/>
    <w:rsid w:val="00F75055"/>
    <w:rsid w:val="00F751C0"/>
    <w:rsid w:val="00F7566B"/>
    <w:rsid w:val="00F7574F"/>
    <w:rsid w:val="00F75AB5"/>
    <w:rsid w:val="00F75C09"/>
    <w:rsid w:val="00F76184"/>
    <w:rsid w:val="00F76775"/>
    <w:rsid w:val="00F7689F"/>
    <w:rsid w:val="00F7744E"/>
    <w:rsid w:val="00F775EC"/>
    <w:rsid w:val="00F77601"/>
    <w:rsid w:val="00F779FD"/>
    <w:rsid w:val="00F77B66"/>
    <w:rsid w:val="00F77BDF"/>
    <w:rsid w:val="00F77F37"/>
    <w:rsid w:val="00F802A8"/>
    <w:rsid w:val="00F8067E"/>
    <w:rsid w:val="00F80A3D"/>
    <w:rsid w:val="00F80C2C"/>
    <w:rsid w:val="00F810F7"/>
    <w:rsid w:val="00F81930"/>
    <w:rsid w:val="00F81CC5"/>
    <w:rsid w:val="00F81CFF"/>
    <w:rsid w:val="00F81D41"/>
    <w:rsid w:val="00F81F8A"/>
    <w:rsid w:val="00F8209C"/>
    <w:rsid w:val="00F824E9"/>
    <w:rsid w:val="00F8250B"/>
    <w:rsid w:val="00F8251E"/>
    <w:rsid w:val="00F82532"/>
    <w:rsid w:val="00F8253E"/>
    <w:rsid w:val="00F825F8"/>
    <w:rsid w:val="00F8277B"/>
    <w:rsid w:val="00F8291C"/>
    <w:rsid w:val="00F829F5"/>
    <w:rsid w:val="00F82D3B"/>
    <w:rsid w:val="00F8319B"/>
    <w:rsid w:val="00F831E8"/>
    <w:rsid w:val="00F831EA"/>
    <w:rsid w:val="00F8370D"/>
    <w:rsid w:val="00F83CC2"/>
    <w:rsid w:val="00F83E56"/>
    <w:rsid w:val="00F84007"/>
    <w:rsid w:val="00F84130"/>
    <w:rsid w:val="00F841D2"/>
    <w:rsid w:val="00F8473B"/>
    <w:rsid w:val="00F848C6"/>
    <w:rsid w:val="00F84E98"/>
    <w:rsid w:val="00F8504B"/>
    <w:rsid w:val="00F85116"/>
    <w:rsid w:val="00F856F6"/>
    <w:rsid w:val="00F8591F"/>
    <w:rsid w:val="00F86BA4"/>
    <w:rsid w:val="00F86D32"/>
    <w:rsid w:val="00F86F47"/>
    <w:rsid w:val="00F8701E"/>
    <w:rsid w:val="00F87585"/>
    <w:rsid w:val="00F87718"/>
    <w:rsid w:val="00F8789A"/>
    <w:rsid w:val="00F87B25"/>
    <w:rsid w:val="00F87B69"/>
    <w:rsid w:val="00F87C45"/>
    <w:rsid w:val="00F90021"/>
    <w:rsid w:val="00F90264"/>
    <w:rsid w:val="00F9043F"/>
    <w:rsid w:val="00F90451"/>
    <w:rsid w:val="00F904C3"/>
    <w:rsid w:val="00F90505"/>
    <w:rsid w:val="00F90689"/>
    <w:rsid w:val="00F9094E"/>
    <w:rsid w:val="00F90BFF"/>
    <w:rsid w:val="00F910FE"/>
    <w:rsid w:val="00F9119B"/>
    <w:rsid w:val="00F9144E"/>
    <w:rsid w:val="00F9183F"/>
    <w:rsid w:val="00F91CC8"/>
    <w:rsid w:val="00F91E29"/>
    <w:rsid w:val="00F92034"/>
    <w:rsid w:val="00F92161"/>
    <w:rsid w:val="00F92377"/>
    <w:rsid w:val="00F92721"/>
    <w:rsid w:val="00F927AB"/>
    <w:rsid w:val="00F92A5D"/>
    <w:rsid w:val="00F92B00"/>
    <w:rsid w:val="00F92D9E"/>
    <w:rsid w:val="00F92F8F"/>
    <w:rsid w:val="00F9338E"/>
    <w:rsid w:val="00F93685"/>
    <w:rsid w:val="00F936DB"/>
    <w:rsid w:val="00F9381B"/>
    <w:rsid w:val="00F939EF"/>
    <w:rsid w:val="00F93B04"/>
    <w:rsid w:val="00F93B14"/>
    <w:rsid w:val="00F93D13"/>
    <w:rsid w:val="00F94014"/>
    <w:rsid w:val="00F946DF"/>
    <w:rsid w:val="00F94944"/>
    <w:rsid w:val="00F94BBC"/>
    <w:rsid w:val="00F94CCA"/>
    <w:rsid w:val="00F94EF2"/>
    <w:rsid w:val="00F95290"/>
    <w:rsid w:val="00F955D0"/>
    <w:rsid w:val="00F95C28"/>
    <w:rsid w:val="00F973EA"/>
    <w:rsid w:val="00F97428"/>
    <w:rsid w:val="00F97907"/>
    <w:rsid w:val="00F97957"/>
    <w:rsid w:val="00F97C08"/>
    <w:rsid w:val="00FA01F6"/>
    <w:rsid w:val="00FA036B"/>
    <w:rsid w:val="00FA045B"/>
    <w:rsid w:val="00FA0892"/>
    <w:rsid w:val="00FA0A0C"/>
    <w:rsid w:val="00FA0BD6"/>
    <w:rsid w:val="00FA0E1D"/>
    <w:rsid w:val="00FA1540"/>
    <w:rsid w:val="00FA1550"/>
    <w:rsid w:val="00FA163D"/>
    <w:rsid w:val="00FA1900"/>
    <w:rsid w:val="00FA1C4B"/>
    <w:rsid w:val="00FA254B"/>
    <w:rsid w:val="00FA2621"/>
    <w:rsid w:val="00FA262B"/>
    <w:rsid w:val="00FA2A52"/>
    <w:rsid w:val="00FA2B52"/>
    <w:rsid w:val="00FA2B91"/>
    <w:rsid w:val="00FA397F"/>
    <w:rsid w:val="00FA3AD7"/>
    <w:rsid w:val="00FA3E16"/>
    <w:rsid w:val="00FA3EAC"/>
    <w:rsid w:val="00FA43ED"/>
    <w:rsid w:val="00FA44B6"/>
    <w:rsid w:val="00FA45EE"/>
    <w:rsid w:val="00FA494E"/>
    <w:rsid w:val="00FA49D6"/>
    <w:rsid w:val="00FA4A24"/>
    <w:rsid w:val="00FA4BB4"/>
    <w:rsid w:val="00FA4F05"/>
    <w:rsid w:val="00FA4F5D"/>
    <w:rsid w:val="00FA50DF"/>
    <w:rsid w:val="00FA517C"/>
    <w:rsid w:val="00FA5689"/>
    <w:rsid w:val="00FA5776"/>
    <w:rsid w:val="00FA59A6"/>
    <w:rsid w:val="00FA59CB"/>
    <w:rsid w:val="00FA5E7E"/>
    <w:rsid w:val="00FA63A0"/>
    <w:rsid w:val="00FA642F"/>
    <w:rsid w:val="00FA67A2"/>
    <w:rsid w:val="00FA6A02"/>
    <w:rsid w:val="00FA6FBC"/>
    <w:rsid w:val="00FA7260"/>
    <w:rsid w:val="00FA73A6"/>
    <w:rsid w:val="00FA7509"/>
    <w:rsid w:val="00FA7645"/>
    <w:rsid w:val="00FA775D"/>
    <w:rsid w:val="00FA7CEF"/>
    <w:rsid w:val="00FA7DB7"/>
    <w:rsid w:val="00FB0958"/>
    <w:rsid w:val="00FB0A7C"/>
    <w:rsid w:val="00FB0DBE"/>
    <w:rsid w:val="00FB128B"/>
    <w:rsid w:val="00FB20FB"/>
    <w:rsid w:val="00FB219F"/>
    <w:rsid w:val="00FB246C"/>
    <w:rsid w:val="00FB26A7"/>
    <w:rsid w:val="00FB2BA8"/>
    <w:rsid w:val="00FB2E52"/>
    <w:rsid w:val="00FB2E5C"/>
    <w:rsid w:val="00FB2E8A"/>
    <w:rsid w:val="00FB32BD"/>
    <w:rsid w:val="00FB374C"/>
    <w:rsid w:val="00FB3B54"/>
    <w:rsid w:val="00FB3C43"/>
    <w:rsid w:val="00FB3C76"/>
    <w:rsid w:val="00FB3CC5"/>
    <w:rsid w:val="00FB3CCE"/>
    <w:rsid w:val="00FB42A7"/>
    <w:rsid w:val="00FB4357"/>
    <w:rsid w:val="00FB43D3"/>
    <w:rsid w:val="00FB4615"/>
    <w:rsid w:val="00FB46C0"/>
    <w:rsid w:val="00FB482E"/>
    <w:rsid w:val="00FB499C"/>
    <w:rsid w:val="00FB5185"/>
    <w:rsid w:val="00FB5352"/>
    <w:rsid w:val="00FB53FF"/>
    <w:rsid w:val="00FB546E"/>
    <w:rsid w:val="00FB57EB"/>
    <w:rsid w:val="00FB68BF"/>
    <w:rsid w:val="00FB69C7"/>
    <w:rsid w:val="00FB6E5D"/>
    <w:rsid w:val="00FB7759"/>
    <w:rsid w:val="00FB7D14"/>
    <w:rsid w:val="00FB7D21"/>
    <w:rsid w:val="00FC010F"/>
    <w:rsid w:val="00FC0ACE"/>
    <w:rsid w:val="00FC0BB2"/>
    <w:rsid w:val="00FC0BEE"/>
    <w:rsid w:val="00FC0CBD"/>
    <w:rsid w:val="00FC0EB3"/>
    <w:rsid w:val="00FC100C"/>
    <w:rsid w:val="00FC10F6"/>
    <w:rsid w:val="00FC1343"/>
    <w:rsid w:val="00FC190A"/>
    <w:rsid w:val="00FC1B59"/>
    <w:rsid w:val="00FC1D11"/>
    <w:rsid w:val="00FC23F9"/>
    <w:rsid w:val="00FC2A7B"/>
    <w:rsid w:val="00FC2B85"/>
    <w:rsid w:val="00FC2BFF"/>
    <w:rsid w:val="00FC2CC3"/>
    <w:rsid w:val="00FC2F05"/>
    <w:rsid w:val="00FC3119"/>
    <w:rsid w:val="00FC329A"/>
    <w:rsid w:val="00FC330B"/>
    <w:rsid w:val="00FC34BA"/>
    <w:rsid w:val="00FC3989"/>
    <w:rsid w:val="00FC39A4"/>
    <w:rsid w:val="00FC39B8"/>
    <w:rsid w:val="00FC3B35"/>
    <w:rsid w:val="00FC425D"/>
    <w:rsid w:val="00FC430B"/>
    <w:rsid w:val="00FC4807"/>
    <w:rsid w:val="00FC4896"/>
    <w:rsid w:val="00FC4BC2"/>
    <w:rsid w:val="00FC4E79"/>
    <w:rsid w:val="00FC4ED5"/>
    <w:rsid w:val="00FC5401"/>
    <w:rsid w:val="00FC5637"/>
    <w:rsid w:val="00FC5C23"/>
    <w:rsid w:val="00FC5D2E"/>
    <w:rsid w:val="00FC5E8C"/>
    <w:rsid w:val="00FC5F3B"/>
    <w:rsid w:val="00FC5F73"/>
    <w:rsid w:val="00FC60AD"/>
    <w:rsid w:val="00FC66D6"/>
    <w:rsid w:val="00FC695D"/>
    <w:rsid w:val="00FC6BC8"/>
    <w:rsid w:val="00FC6CEB"/>
    <w:rsid w:val="00FC7319"/>
    <w:rsid w:val="00FC73AE"/>
    <w:rsid w:val="00FC78CA"/>
    <w:rsid w:val="00FC7EEB"/>
    <w:rsid w:val="00FD012E"/>
    <w:rsid w:val="00FD0474"/>
    <w:rsid w:val="00FD0717"/>
    <w:rsid w:val="00FD0737"/>
    <w:rsid w:val="00FD0925"/>
    <w:rsid w:val="00FD0A27"/>
    <w:rsid w:val="00FD0DBE"/>
    <w:rsid w:val="00FD0EF3"/>
    <w:rsid w:val="00FD1126"/>
    <w:rsid w:val="00FD11AC"/>
    <w:rsid w:val="00FD13F0"/>
    <w:rsid w:val="00FD185C"/>
    <w:rsid w:val="00FD1ACA"/>
    <w:rsid w:val="00FD1DD2"/>
    <w:rsid w:val="00FD209A"/>
    <w:rsid w:val="00FD2199"/>
    <w:rsid w:val="00FD2334"/>
    <w:rsid w:val="00FD27E2"/>
    <w:rsid w:val="00FD287E"/>
    <w:rsid w:val="00FD28EB"/>
    <w:rsid w:val="00FD2AB6"/>
    <w:rsid w:val="00FD2FE1"/>
    <w:rsid w:val="00FD319D"/>
    <w:rsid w:val="00FD37D8"/>
    <w:rsid w:val="00FD3888"/>
    <w:rsid w:val="00FD3919"/>
    <w:rsid w:val="00FD3D0E"/>
    <w:rsid w:val="00FD4041"/>
    <w:rsid w:val="00FD42EB"/>
    <w:rsid w:val="00FD43BC"/>
    <w:rsid w:val="00FD45AD"/>
    <w:rsid w:val="00FD46A1"/>
    <w:rsid w:val="00FD4AFA"/>
    <w:rsid w:val="00FD4E71"/>
    <w:rsid w:val="00FD534E"/>
    <w:rsid w:val="00FD5398"/>
    <w:rsid w:val="00FD53AF"/>
    <w:rsid w:val="00FD54AB"/>
    <w:rsid w:val="00FD56EB"/>
    <w:rsid w:val="00FD5C3A"/>
    <w:rsid w:val="00FD62E9"/>
    <w:rsid w:val="00FD63BB"/>
    <w:rsid w:val="00FD64B7"/>
    <w:rsid w:val="00FD671E"/>
    <w:rsid w:val="00FD69E1"/>
    <w:rsid w:val="00FD70A1"/>
    <w:rsid w:val="00FD716F"/>
    <w:rsid w:val="00FD7382"/>
    <w:rsid w:val="00FD74B9"/>
    <w:rsid w:val="00FD7631"/>
    <w:rsid w:val="00FD7A13"/>
    <w:rsid w:val="00FD7BA8"/>
    <w:rsid w:val="00FD7BAC"/>
    <w:rsid w:val="00FE0831"/>
    <w:rsid w:val="00FE0A02"/>
    <w:rsid w:val="00FE0BB3"/>
    <w:rsid w:val="00FE0CC0"/>
    <w:rsid w:val="00FE1146"/>
    <w:rsid w:val="00FE15D7"/>
    <w:rsid w:val="00FE15FE"/>
    <w:rsid w:val="00FE1A50"/>
    <w:rsid w:val="00FE1B62"/>
    <w:rsid w:val="00FE2648"/>
    <w:rsid w:val="00FE271F"/>
    <w:rsid w:val="00FE2CB4"/>
    <w:rsid w:val="00FE3558"/>
    <w:rsid w:val="00FE35A3"/>
    <w:rsid w:val="00FE35A5"/>
    <w:rsid w:val="00FE3DB4"/>
    <w:rsid w:val="00FE3E71"/>
    <w:rsid w:val="00FE4096"/>
    <w:rsid w:val="00FE4126"/>
    <w:rsid w:val="00FE43C5"/>
    <w:rsid w:val="00FE45C8"/>
    <w:rsid w:val="00FE49AB"/>
    <w:rsid w:val="00FE4BB8"/>
    <w:rsid w:val="00FE5023"/>
    <w:rsid w:val="00FE5084"/>
    <w:rsid w:val="00FE5096"/>
    <w:rsid w:val="00FE5131"/>
    <w:rsid w:val="00FE5255"/>
    <w:rsid w:val="00FE5288"/>
    <w:rsid w:val="00FE57AE"/>
    <w:rsid w:val="00FE59AE"/>
    <w:rsid w:val="00FE59C3"/>
    <w:rsid w:val="00FE5C87"/>
    <w:rsid w:val="00FE60F7"/>
    <w:rsid w:val="00FE643F"/>
    <w:rsid w:val="00FE65CA"/>
    <w:rsid w:val="00FE6933"/>
    <w:rsid w:val="00FE6BDB"/>
    <w:rsid w:val="00FE6E46"/>
    <w:rsid w:val="00FE74BD"/>
    <w:rsid w:val="00FE7653"/>
    <w:rsid w:val="00FE76BC"/>
    <w:rsid w:val="00FE77CE"/>
    <w:rsid w:val="00FE7825"/>
    <w:rsid w:val="00FE7AFF"/>
    <w:rsid w:val="00FE7F0F"/>
    <w:rsid w:val="00FE7FB8"/>
    <w:rsid w:val="00FF0416"/>
    <w:rsid w:val="00FF081C"/>
    <w:rsid w:val="00FF0822"/>
    <w:rsid w:val="00FF0871"/>
    <w:rsid w:val="00FF08CD"/>
    <w:rsid w:val="00FF0ADA"/>
    <w:rsid w:val="00FF0E93"/>
    <w:rsid w:val="00FF13F3"/>
    <w:rsid w:val="00FF1523"/>
    <w:rsid w:val="00FF1ADD"/>
    <w:rsid w:val="00FF1E18"/>
    <w:rsid w:val="00FF1E53"/>
    <w:rsid w:val="00FF1E63"/>
    <w:rsid w:val="00FF202B"/>
    <w:rsid w:val="00FF2603"/>
    <w:rsid w:val="00FF2680"/>
    <w:rsid w:val="00FF2739"/>
    <w:rsid w:val="00FF297B"/>
    <w:rsid w:val="00FF297E"/>
    <w:rsid w:val="00FF2A51"/>
    <w:rsid w:val="00FF2BFF"/>
    <w:rsid w:val="00FF2F73"/>
    <w:rsid w:val="00FF2F74"/>
    <w:rsid w:val="00FF348A"/>
    <w:rsid w:val="00FF34F8"/>
    <w:rsid w:val="00FF361D"/>
    <w:rsid w:val="00FF3CEB"/>
    <w:rsid w:val="00FF3E01"/>
    <w:rsid w:val="00FF4097"/>
    <w:rsid w:val="00FF41AA"/>
    <w:rsid w:val="00FF4F84"/>
    <w:rsid w:val="00FF5843"/>
    <w:rsid w:val="00FF59C0"/>
    <w:rsid w:val="00FF61C9"/>
    <w:rsid w:val="00FF667C"/>
    <w:rsid w:val="00FF66AF"/>
    <w:rsid w:val="00FF6A8B"/>
    <w:rsid w:val="00FF6C78"/>
    <w:rsid w:val="00FF703D"/>
    <w:rsid w:val="00FF7453"/>
    <w:rsid w:val="00FF74A8"/>
    <w:rsid w:val="00FF74AC"/>
    <w:rsid w:val="00FF76B8"/>
    <w:rsid w:val="00FF784D"/>
    <w:rsid w:val="00FF7D77"/>
    <w:rsid w:val="00FF7E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EFF87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089"/>
    <w:pPr>
      <w:spacing w:line="360" w:lineRule="auto"/>
      <w:jc w:val="both"/>
    </w:pPr>
    <w:rPr>
      <w:rFonts w:ascii="Times New Roman" w:eastAsiaTheme="minorEastAsia" w:hAnsi="Times New Roman" w:cs="Times New Roman"/>
    </w:rPr>
  </w:style>
  <w:style w:type="paragraph" w:styleId="Heading1">
    <w:name w:val="heading 1"/>
    <w:basedOn w:val="Normal"/>
    <w:next w:val="Normal"/>
    <w:link w:val="Heading1Char"/>
    <w:qFormat/>
    <w:rsid w:val="00897A76"/>
    <w:pPr>
      <w:keepNext/>
      <w:numPr>
        <w:numId w:val="1"/>
      </w:numPr>
      <w:spacing w:before="240" w:after="240"/>
      <w:outlineLvl w:val="0"/>
    </w:pPr>
    <w:rPr>
      <w:rFonts w:ascii="Arial" w:eastAsia="Times New Roman" w:hAnsi="Arial" w:cs="Arial"/>
      <w:b/>
      <w:noProof/>
      <w:kern w:val="32"/>
      <w:sz w:val="28"/>
      <w:szCs w:val="28"/>
    </w:rPr>
  </w:style>
  <w:style w:type="paragraph" w:styleId="Heading2">
    <w:name w:val="heading 2"/>
    <w:basedOn w:val="Normal"/>
    <w:next w:val="Normal"/>
    <w:link w:val="Heading2Char"/>
    <w:qFormat/>
    <w:rsid w:val="00897A76"/>
    <w:pPr>
      <w:keepNext/>
      <w:numPr>
        <w:ilvl w:val="1"/>
        <w:numId w:val="1"/>
      </w:numPr>
      <w:spacing w:before="240" w:after="240"/>
      <w:outlineLvl w:val="1"/>
    </w:pPr>
    <w:rPr>
      <w:rFonts w:ascii="Arial" w:eastAsia="Times New Roman" w:hAnsi="Arial"/>
      <w:b/>
      <w:bCs/>
      <w:i/>
      <w:iCs/>
    </w:rPr>
  </w:style>
  <w:style w:type="paragraph" w:styleId="Heading3">
    <w:name w:val="heading 3"/>
    <w:basedOn w:val="Normal"/>
    <w:next w:val="Normal"/>
    <w:link w:val="Heading3Char"/>
    <w:autoRedefine/>
    <w:qFormat/>
    <w:rsid w:val="00897A76"/>
    <w:pPr>
      <w:keepNext/>
      <w:numPr>
        <w:ilvl w:val="2"/>
        <w:numId w:val="1"/>
      </w:numPr>
      <w:spacing w:before="240" w:after="240"/>
      <w:outlineLvl w:val="2"/>
    </w:pPr>
    <w:rPr>
      <w:rFonts w:ascii="Arial" w:eastAsia="Times New Roman" w:hAnsi="Arial"/>
      <w:b/>
      <w:bCs/>
      <w:szCs w:val="26"/>
    </w:rPr>
  </w:style>
  <w:style w:type="paragraph" w:styleId="Heading4">
    <w:name w:val="heading 4"/>
    <w:basedOn w:val="Normal"/>
    <w:next w:val="Normal"/>
    <w:link w:val="Heading4Char"/>
    <w:qFormat/>
    <w:rsid w:val="00897A76"/>
    <w:pPr>
      <w:keepNext/>
      <w:numPr>
        <w:ilvl w:val="3"/>
        <w:numId w:val="1"/>
      </w:numPr>
      <w:spacing w:before="120" w:after="240"/>
      <w:outlineLvl w:val="3"/>
    </w:pPr>
    <w:rPr>
      <w:rFonts w:ascii="Palatino Linotype" w:eastAsia="Times New Roman" w:hAnsi="Palatino Linotype"/>
      <w:b/>
      <w:bCs/>
      <w:sz w:val="22"/>
    </w:rPr>
  </w:style>
  <w:style w:type="paragraph" w:styleId="Heading5">
    <w:name w:val="heading 5"/>
    <w:basedOn w:val="Normal"/>
    <w:next w:val="Normal"/>
    <w:link w:val="Heading5Char"/>
    <w:qFormat/>
    <w:rsid w:val="00897A76"/>
    <w:pPr>
      <w:keepNext/>
      <w:numPr>
        <w:ilvl w:val="4"/>
        <w:numId w:val="1"/>
      </w:numPr>
      <w:pBdr>
        <w:top w:val="single" w:sz="4" w:space="1" w:color="auto"/>
        <w:left w:val="single" w:sz="4" w:space="4" w:color="auto"/>
        <w:bottom w:val="single" w:sz="4" w:space="1" w:color="auto"/>
        <w:right w:val="single" w:sz="4" w:space="4" w:color="auto"/>
      </w:pBdr>
      <w:outlineLvl w:val="4"/>
    </w:pPr>
    <w:rPr>
      <w:rFonts w:ascii="Palatino Linotype" w:eastAsia="Times New Roman" w:hAnsi="Palatino Linotype"/>
      <w:i/>
      <w:iCs/>
      <w:sz w:val="22"/>
    </w:rPr>
  </w:style>
  <w:style w:type="paragraph" w:styleId="Heading6">
    <w:name w:val="heading 6"/>
    <w:basedOn w:val="Normal"/>
    <w:next w:val="Normal"/>
    <w:link w:val="Heading6Char"/>
    <w:qFormat/>
    <w:rsid w:val="00897A76"/>
    <w:pPr>
      <w:keepNext/>
      <w:numPr>
        <w:ilvl w:val="5"/>
        <w:numId w:val="1"/>
      </w:numPr>
      <w:outlineLvl w:val="5"/>
    </w:pPr>
    <w:rPr>
      <w:rFonts w:ascii="Palatino Linotype" w:eastAsia="Times New Roman" w:hAnsi="Palatino Linotype"/>
      <w:i/>
      <w:iCs/>
      <w:sz w:val="22"/>
    </w:rPr>
  </w:style>
  <w:style w:type="paragraph" w:styleId="Heading7">
    <w:name w:val="heading 7"/>
    <w:basedOn w:val="Normal"/>
    <w:next w:val="Normal"/>
    <w:link w:val="Heading7Char"/>
    <w:qFormat/>
    <w:rsid w:val="00897A76"/>
    <w:pPr>
      <w:keepNext/>
      <w:numPr>
        <w:ilvl w:val="6"/>
        <w:numId w:val="1"/>
      </w:numPr>
      <w:outlineLvl w:val="6"/>
    </w:pPr>
    <w:rPr>
      <w:rFonts w:ascii="Palatino Linotype" w:eastAsia="Times New Roman" w:hAnsi="Palatino Linotype"/>
      <w:b/>
      <w:bCs/>
      <w:sz w:val="28"/>
    </w:rPr>
  </w:style>
  <w:style w:type="paragraph" w:styleId="Heading8">
    <w:name w:val="heading 8"/>
    <w:basedOn w:val="Normal"/>
    <w:next w:val="Normal"/>
    <w:link w:val="Heading8Char"/>
    <w:qFormat/>
    <w:rsid w:val="00897A76"/>
    <w:pPr>
      <w:keepNext/>
      <w:numPr>
        <w:ilvl w:val="7"/>
        <w:numId w:val="1"/>
      </w:numPr>
      <w:jc w:val="center"/>
      <w:outlineLvl w:val="7"/>
    </w:pPr>
    <w:rPr>
      <w:rFonts w:ascii="Palatino Linotype" w:eastAsia="Times New Roman" w:hAnsi="Palatino Linotype"/>
      <w:b/>
      <w:bCs/>
      <w:sz w:val="22"/>
    </w:rPr>
  </w:style>
  <w:style w:type="paragraph" w:styleId="Heading9">
    <w:name w:val="heading 9"/>
    <w:basedOn w:val="Normal"/>
    <w:next w:val="Normal"/>
    <w:link w:val="Heading9Char"/>
    <w:qFormat/>
    <w:rsid w:val="00897A76"/>
    <w:pPr>
      <w:keepNext/>
      <w:numPr>
        <w:ilvl w:val="8"/>
        <w:numId w:val="1"/>
      </w:numPr>
      <w:outlineLvl w:val="8"/>
    </w:pPr>
    <w:rPr>
      <w:rFonts w:ascii="Palatino Linotype" w:eastAsia="Times New Roman" w:hAnsi="Palatino Linotype"/>
      <w:b/>
      <w:bCs/>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273089"/>
    <w:pPr>
      <w:spacing w:line="240" w:lineRule="auto"/>
      <w:contextualSpacing/>
    </w:pPr>
    <w:rPr>
      <w:sz w:val="20"/>
    </w:rPr>
  </w:style>
  <w:style w:type="character" w:customStyle="1" w:styleId="FootnoteTextChar">
    <w:name w:val="Footnote Text Char"/>
    <w:basedOn w:val="DefaultParagraphFont"/>
    <w:link w:val="FootnoteText"/>
    <w:rsid w:val="00273089"/>
    <w:rPr>
      <w:rFonts w:ascii="Times New Roman" w:eastAsiaTheme="minorEastAsia" w:hAnsi="Times New Roman" w:cs="Times New Roman"/>
      <w:sz w:val="20"/>
    </w:rPr>
  </w:style>
  <w:style w:type="character" w:styleId="FootnoteReference">
    <w:name w:val="footnote reference"/>
    <w:basedOn w:val="DefaultParagraphFont"/>
    <w:unhideWhenUsed/>
    <w:rsid w:val="00273089"/>
    <w:rPr>
      <w:sz w:val="20"/>
      <w:szCs w:val="20"/>
      <w:vertAlign w:val="superscript"/>
    </w:rPr>
  </w:style>
  <w:style w:type="paragraph" w:styleId="Caption">
    <w:name w:val="caption"/>
    <w:basedOn w:val="Normal"/>
    <w:next w:val="Normal"/>
    <w:qFormat/>
    <w:rsid w:val="00273089"/>
    <w:pPr>
      <w:spacing w:after="240"/>
      <w:ind w:firstLine="720"/>
      <w:jc w:val="center"/>
    </w:pPr>
    <w:rPr>
      <w:rFonts w:ascii="Palatino Linotype" w:eastAsia="Times New Roman" w:hAnsi="Palatino Linotype"/>
      <w:b/>
      <w:bCs/>
      <w:sz w:val="22"/>
    </w:rPr>
  </w:style>
  <w:style w:type="character" w:styleId="CommentReference">
    <w:name w:val="annotation reference"/>
    <w:basedOn w:val="DefaultParagraphFont"/>
    <w:uiPriority w:val="99"/>
    <w:semiHidden/>
    <w:unhideWhenUsed/>
    <w:rsid w:val="00273089"/>
    <w:rPr>
      <w:sz w:val="18"/>
      <w:szCs w:val="18"/>
    </w:rPr>
  </w:style>
  <w:style w:type="paragraph" w:styleId="CommentText">
    <w:name w:val="annotation text"/>
    <w:basedOn w:val="Normal"/>
    <w:link w:val="CommentTextChar"/>
    <w:uiPriority w:val="99"/>
    <w:unhideWhenUsed/>
    <w:rsid w:val="00273089"/>
  </w:style>
  <w:style w:type="character" w:customStyle="1" w:styleId="CommentTextChar">
    <w:name w:val="Comment Text Char"/>
    <w:basedOn w:val="DefaultParagraphFont"/>
    <w:link w:val="CommentText"/>
    <w:uiPriority w:val="99"/>
    <w:rsid w:val="00273089"/>
    <w:rPr>
      <w:rFonts w:ascii="Times New Roman" w:eastAsiaTheme="minorEastAsia" w:hAnsi="Times New Roman" w:cs="Times New Roman"/>
    </w:rPr>
  </w:style>
  <w:style w:type="character" w:customStyle="1" w:styleId="Heading1Char">
    <w:name w:val="Heading 1 Char"/>
    <w:basedOn w:val="DefaultParagraphFont"/>
    <w:link w:val="Heading1"/>
    <w:rsid w:val="00897A76"/>
    <w:rPr>
      <w:rFonts w:ascii="Arial" w:eastAsia="Times New Roman" w:hAnsi="Arial" w:cs="Arial"/>
      <w:b/>
      <w:noProof/>
      <w:kern w:val="32"/>
      <w:sz w:val="28"/>
      <w:szCs w:val="28"/>
    </w:rPr>
  </w:style>
  <w:style w:type="character" w:customStyle="1" w:styleId="Heading2Char">
    <w:name w:val="Heading 2 Char"/>
    <w:basedOn w:val="DefaultParagraphFont"/>
    <w:link w:val="Heading2"/>
    <w:rsid w:val="00897A76"/>
    <w:rPr>
      <w:rFonts w:ascii="Arial" w:eastAsia="Times New Roman" w:hAnsi="Arial" w:cs="Times New Roman"/>
      <w:b/>
      <w:bCs/>
      <w:i/>
      <w:iCs/>
    </w:rPr>
  </w:style>
  <w:style w:type="character" w:customStyle="1" w:styleId="Heading3Char">
    <w:name w:val="Heading 3 Char"/>
    <w:basedOn w:val="DefaultParagraphFont"/>
    <w:link w:val="Heading3"/>
    <w:rsid w:val="00897A76"/>
    <w:rPr>
      <w:rFonts w:ascii="Arial" w:eastAsia="Times New Roman" w:hAnsi="Arial" w:cs="Times New Roman"/>
      <w:b/>
      <w:bCs/>
      <w:szCs w:val="26"/>
    </w:rPr>
  </w:style>
  <w:style w:type="character" w:customStyle="1" w:styleId="Heading4Char">
    <w:name w:val="Heading 4 Char"/>
    <w:basedOn w:val="DefaultParagraphFont"/>
    <w:link w:val="Heading4"/>
    <w:rsid w:val="00897A76"/>
    <w:rPr>
      <w:rFonts w:ascii="Palatino Linotype" w:eastAsia="Times New Roman" w:hAnsi="Palatino Linotype" w:cs="Times New Roman"/>
      <w:b/>
      <w:bCs/>
      <w:sz w:val="22"/>
    </w:rPr>
  </w:style>
  <w:style w:type="character" w:customStyle="1" w:styleId="Heading5Char">
    <w:name w:val="Heading 5 Char"/>
    <w:basedOn w:val="DefaultParagraphFont"/>
    <w:link w:val="Heading5"/>
    <w:rsid w:val="00897A76"/>
    <w:rPr>
      <w:rFonts w:ascii="Palatino Linotype" w:eastAsia="Times New Roman" w:hAnsi="Palatino Linotype" w:cs="Times New Roman"/>
      <w:i/>
      <w:iCs/>
      <w:sz w:val="22"/>
    </w:rPr>
  </w:style>
  <w:style w:type="character" w:customStyle="1" w:styleId="Heading6Char">
    <w:name w:val="Heading 6 Char"/>
    <w:basedOn w:val="DefaultParagraphFont"/>
    <w:link w:val="Heading6"/>
    <w:rsid w:val="00897A76"/>
    <w:rPr>
      <w:rFonts w:ascii="Palatino Linotype" w:eastAsia="Times New Roman" w:hAnsi="Palatino Linotype" w:cs="Times New Roman"/>
      <w:i/>
      <w:iCs/>
      <w:sz w:val="22"/>
    </w:rPr>
  </w:style>
  <w:style w:type="character" w:customStyle="1" w:styleId="Heading7Char">
    <w:name w:val="Heading 7 Char"/>
    <w:basedOn w:val="DefaultParagraphFont"/>
    <w:link w:val="Heading7"/>
    <w:rsid w:val="00897A76"/>
    <w:rPr>
      <w:rFonts w:ascii="Palatino Linotype" w:eastAsia="Times New Roman" w:hAnsi="Palatino Linotype" w:cs="Times New Roman"/>
      <w:b/>
      <w:bCs/>
      <w:sz w:val="28"/>
    </w:rPr>
  </w:style>
  <w:style w:type="character" w:customStyle="1" w:styleId="Heading8Char">
    <w:name w:val="Heading 8 Char"/>
    <w:basedOn w:val="DefaultParagraphFont"/>
    <w:link w:val="Heading8"/>
    <w:rsid w:val="00897A76"/>
    <w:rPr>
      <w:rFonts w:ascii="Palatino Linotype" w:eastAsia="Times New Roman" w:hAnsi="Palatino Linotype" w:cs="Times New Roman"/>
      <w:b/>
      <w:bCs/>
      <w:sz w:val="22"/>
    </w:rPr>
  </w:style>
  <w:style w:type="character" w:customStyle="1" w:styleId="Heading9Char">
    <w:name w:val="Heading 9 Char"/>
    <w:basedOn w:val="DefaultParagraphFont"/>
    <w:link w:val="Heading9"/>
    <w:rsid w:val="00897A76"/>
    <w:rPr>
      <w:rFonts w:ascii="Palatino Linotype" w:eastAsia="Times New Roman" w:hAnsi="Palatino Linotype" w:cs="Times New Roman"/>
      <w:b/>
      <w:bCs/>
      <w:sz w:val="18"/>
    </w:rPr>
  </w:style>
  <w:style w:type="paragraph" w:styleId="BalloonText">
    <w:name w:val="Balloon Text"/>
    <w:basedOn w:val="Normal"/>
    <w:link w:val="BalloonTextChar"/>
    <w:uiPriority w:val="99"/>
    <w:semiHidden/>
    <w:unhideWhenUsed/>
    <w:rsid w:val="008129BD"/>
    <w:pPr>
      <w:spacing w:line="240" w:lineRule="auto"/>
    </w:pPr>
    <w:rPr>
      <w:sz w:val="18"/>
      <w:szCs w:val="18"/>
    </w:rPr>
  </w:style>
  <w:style w:type="character" w:customStyle="1" w:styleId="BalloonTextChar">
    <w:name w:val="Balloon Text Char"/>
    <w:basedOn w:val="DefaultParagraphFont"/>
    <w:link w:val="BalloonText"/>
    <w:uiPriority w:val="99"/>
    <w:semiHidden/>
    <w:rsid w:val="008129BD"/>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A1230"/>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AA1230"/>
    <w:rPr>
      <w:rFonts w:ascii="Times New Roman" w:eastAsiaTheme="minorEastAsia" w:hAnsi="Times New Roman" w:cs="Times New Roman"/>
      <w:b/>
      <w:bCs/>
      <w:sz w:val="20"/>
      <w:szCs w:val="20"/>
    </w:rPr>
  </w:style>
  <w:style w:type="paragraph" w:styleId="Footer">
    <w:name w:val="footer"/>
    <w:basedOn w:val="Normal"/>
    <w:link w:val="FooterChar"/>
    <w:uiPriority w:val="99"/>
    <w:unhideWhenUsed/>
    <w:rsid w:val="00D86E9A"/>
    <w:pPr>
      <w:tabs>
        <w:tab w:val="center" w:pos="4680"/>
        <w:tab w:val="right" w:pos="9360"/>
      </w:tabs>
      <w:spacing w:line="240" w:lineRule="auto"/>
    </w:pPr>
  </w:style>
  <w:style w:type="character" w:customStyle="1" w:styleId="FooterChar">
    <w:name w:val="Footer Char"/>
    <w:basedOn w:val="DefaultParagraphFont"/>
    <w:link w:val="Footer"/>
    <w:uiPriority w:val="99"/>
    <w:rsid w:val="00D86E9A"/>
    <w:rPr>
      <w:rFonts w:ascii="Times New Roman" w:eastAsiaTheme="minorEastAsia" w:hAnsi="Times New Roman" w:cs="Times New Roman"/>
    </w:rPr>
  </w:style>
  <w:style w:type="character" w:styleId="PageNumber">
    <w:name w:val="page number"/>
    <w:basedOn w:val="DefaultParagraphFont"/>
    <w:uiPriority w:val="99"/>
    <w:semiHidden/>
    <w:unhideWhenUsed/>
    <w:rsid w:val="00D86E9A"/>
  </w:style>
  <w:style w:type="paragraph" w:styleId="ListParagraph">
    <w:name w:val="List Paragraph"/>
    <w:basedOn w:val="Normal"/>
    <w:uiPriority w:val="34"/>
    <w:qFormat/>
    <w:rsid w:val="00892CAA"/>
    <w:pPr>
      <w:ind w:left="720"/>
      <w:contextualSpacing/>
    </w:pPr>
  </w:style>
  <w:style w:type="paragraph" w:customStyle="1" w:styleId="EndNoteBibliographyTitle">
    <w:name w:val="EndNote Bibliography Title"/>
    <w:basedOn w:val="Normal"/>
    <w:rsid w:val="008C0A80"/>
    <w:pPr>
      <w:jc w:val="center"/>
    </w:pPr>
  </w:style>
  <w:style w:type="paragraph" w:customStyle="1" w:styleId="EndNoteBibliography">
    <w:name w:val="EndNote Bibliography"/>
    <w:basedOn w:val="Normal"/>
    <w:rsid w:val="008C0A80"/>
    <w:pPr>
      <w:spacing w:line="240" w:lineRule="auto"/>
    </w:pPr>
  </w:style>
  <w:style w:type="paragraph" w:styleId="Header">
    <w:name w:val="header"/>
    <w:basedOn w:val="Normal"/>
    <w:link w:val="HeaderChar"/>
    <w:uiPriority w:val="99"/>
    <w:unhideWhenUsed/>
    <w:rsid w:val="008410E6"/>
    <w:pPr>
      <w:tabs>
        <w:tab w:val="center" w:pos="4680"/>
        <w:tab w:val="right" w:pos="9360"/>
      </w:tabs>
      <w:spacing w:line="240" w:lineRule="auto"/>
    </w:pPr>
  </w:style>
  <w:style w:type="character" w:customStyle="1" w:styleId="HeaderChar">
    <w:name w:val="Header Char"/>
    <w:basedOn w:val="DefaultParagraphFont"/>
    <w:link w:val="Header"/>
    <w:uiPriority w:val="99"/>
    <w:rsid w:val="008410E6"/>
    <w:rPr>
      <w:rFonts w:ascii="Times New Roman" w:eastAsiaTheme="minorEastAsia" w:hAnsi="Times New Roman" w:cs="Times New Roman"/>
    </w:rPr>
  </w:style>
  <w:style w:type="paragraph" w:styleId="EndnoteText">
    <w:name w:val="endnote text"/>
    <w:basedOn w:val="Normal"/>
    <w:link w:val="EndnoteTextChar"/>
    <w:uiPriority w:val="99"/>
    <w:unhideWhenUsed/>
    <w:rsid w:val="00EF0680"/>
    <w:pPr>
      <w:spacing w:line="240" w:lineRule="auto"/>
    </w:pPr>
  </w:style>
  <w:style w:type="character" w:customStyle="1" w:styleId="EndnoteTextChar">
    <w:name w:val="Endnote Text Char"/>
    <w:basedOn w:val="DefaultParagraphFont"/>
    <w:link w:val="EndnoteText"/>
    <w:uiPriority w:val="99"/>
    <w:rsid w:val="00EF0680"/>
    <w:rPr>
      <w:rFonts w:ascii="Times New Roman" w:eastAsiaTheme="minorEastAsia" w:hAnsi="Times New Roman" w:cs="Times New Roman"/>
    </w:rPr>
  </w:style>
  <w:style w:type="character" w:styleId="EndnoteReference">
    <w:name w:val="endnote reference"/>
    <w:basedOn w:val="DefaultParagraphFont"/>
    <w:uiPriority w:val="99"/>
    <w:unhideWhenUsed/>
    <w:rsid w:val="00EF0680"/>
    <w:rPr>
      <w:vertAlign w:val="superscript"/>
    </w:rPr>
  </w:style>
  <w:style w:type="paragraph" w:styleId="Revision">
    <w:name w:val="Revision"/>
    <w:hidden/>
    <w:uiPriority w:val="99"/>
    <w:semiHidden/>
    <w:rsid w:val="00C412E0"/>
    <w:rPr>
      <w:rFonts w:ascii="Times New Roman" w:eastAsiaTheme="minorEastAsia" w:hAnsi="Times New Roman" w:cs="Times New Roman"/>
    </w:rPr>
  </w:style>
  <w:style w:type="character" w:styleId="PlaceholderText">
    <w:name w:val="Placeholder Text"/>
    <w:basedOn w:val="DefaultParagraphFont"/>
    <w:uiPriority w:val="99"/>
    <w:semiHidden/>
    <w:rsid w:val="005726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65046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34AD920-45C5-234A-936F-6EC0054B32BB}">
  <ds:schemaRefs>
    <ds:schemaRef ds:uri="http://schemas.openxmlformats.org/officeDocument/2006/bibliography"/>
  </ds:schemaRefs>
</ds:datastoreItem>
</file>

<file path=customXml/itemProps2.xml><?xml version="1.0" encoding="utf-8"?>
<ds:datastoreItem xmlns:ds="http://schemas.openxmlformats.org/officeDocument/2006/customXml" ds:itemID="{40743155-5E0B-8446-9AC4-187848AE8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22517</Words>
  <Characters>128350</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05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arack</dc:creator>
  <cp:keywords/>
  <dc:description/>
  <cp:lastModifiedBy>David L Barack</cp:lastModifiedBy>
  <cp:revision>9</cp:revision>
  <cp:lastPrinted>2020-03-28T17:04:00Z</cp:lastPrinted>
  <dcterms:created xsi:type="dcterms:W3CDTF">2020-05-28T16:40:00Z</dcterms:created>
  <dcterms:modified xsi:type="dcterms:W3CDTF">2020-05-28T16:43:00Z</dcterms:modified>
  <cp:category/>
</cp:coreProperties>
</file>